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C6A558E" w14:textId="58695816" w:rsidR="003429BB" w:rsidRPr="00DB7FBB" w:rsidRDefault="003429BB" w:rsidP="0020084A">
      <w:pPr>
        <w:pStyle w:val="berschrift1"/>
        <w:rPr>
          <w:rFonts w:ascii="Times New Roman" w:hAnsi="Times New Roman" w:cs="Times New Roman"/>
        </w:rPr>
      </w:pPr>
      <w:proofErr w:type="spellStart"/>
      <w:r w:rsidRPr="00DB7FBB">
        <w:rPr>
          <w:rFonts w:ascii="Times New Roman" w:hAnsi="Times New Roman" w:cs="Times New Roman"/>
        </w:rPr>
        <w:t>Glossary</w:t>
      </w:r>
      <w:proofErr w:type="spellEnd"/>
    </w:p>
    <w:p w14:paraId="3A3FAA3D" w14:textId="2B2BFFFD" w:rsidR="00DD2A51" w:rsidRPr="00DB7FBB" w:rsidRDefault="00DD2A51" w:rsidP="00DD2A51">
      <w:pPr>
        <w:rPr>
          <w:rFonts w:ascii="Times New Roman" w:hAnsi="Times New Roman" w:cs="Times New Roman"/>
          <w:b/>
          <w:bCs/>
        </w:rPr>
      </w:pPr>
      <w:proofErr w:type="spellStart"/>
      <w:r w:rsidRPr="00DB7FBB">
        <w:rPr>
          <w:rFonts w:ascii="Times New Roman" w:hAnsi="Times New Roman" w:cs="Times New Roman"/>
          <w:b/>
          <w:bCs/>
        </w:rPr>
        <w:t>Resource</w:t>
      </w:r>
      <w:proofErr w:type="spellEnd"/>
    </w:p>
    <w:p w14:paraId="3772AE9E" w14:textId="77777777" w:rsidR="00DD2A51" w:rsidRPr="00DD2A51" w:rsidRDefault="00DD2A51" w:rsidP="00DD2A51">
      <w:pPr>
        <w:numPr>
          <w:ilvl w:val="0"/>
          <w:numId w:val="16"/>
        </w:numPr>
        <w:rPr>
          <w:rFonts w:ascii="Times New Roman" w:hAnsi="Times New Roman" w:cs="Times New Roman"/>
          <w:lang w:val="en-US"/>
        </w:rPr>
      </w:pPr>
      <w:r w:rsidRPr="00DD2A51">
        <w:rPr>
          <w:rFonts w:ascii="Times New Roman" w:hAnsi="Times New Roman" w:cs="Times New Roman"/>
          <w:b/>
          <w:bCs/>
          <w:lang w:val="en-US"/>
        </w:rPr>
        <w:t>Definition</w:t>
      </w:r>
      <w:r w:rsidRPr="00DD2A51">
        <w:rPr>
          <w:rFonts w:ascii="Times New Roman" w:hAnsi="Times New Roman" w:cs="Times New Roman"/>
          <w:lang w:val="en-US"/>
        </w:rPr>
        <w:t>: A technical element within a CPPS (Cyber-Physical Production System) that is utilized for production, energy storage, energy conversion, or supporting infrastructural operations.</w:t>
      </w:r>
    </w:p>
    <w:p w14:paraId="45A1AFAD" w14:textId="77777777" w:rsidR="00DD2A51" w:rsidRPr="00DD2A51" w:rsidRDefault="00DD2A51" w:rsidP="00DD2A51">
      <w:pPr>
        <w:rPr>
          <w:rFonts w:ascii="Times New Roman" w:hAnsi="Times New Roman" w:cs="Times New Roman"/>
          <w:b/>
          <w:bCs/>
        </w:rPr>
      </w:pPr>
      <w:proofErr w:type="spellStart"/>
      <w:r w:rsidRPr="00DD2A51">
        <w:rPr>
          <w:rFonts w:ascii="Times New Roman" w:hAnsi="Times New Roman" w:cs="Times New Roman"/>
          <w:b/>
          <w:bCs/>
        </w:rPr>
        <w:t>Infrastructural</w:t>
      </w:r>
      <w:proofErr w:type="spellEnd"/>
      <w:r w:rsidRPr="00DD2A51">
        <w:rPr>
          <w:rFonts w:ascii="Times New Roman" w:hAnsi="Times New Roman" w:cs="Times New Roman"/>
          <w:b/>
          <w:bCs/>
        </w:rPr>
        <w:t xml:space="preserve"> Resources</w:t>
      </w:r>
    </w:p>
    <w:p w14:paraId="66DD563D" w14:textId="77777777" w:rsidR="00DD2A51" w:rsidRPr="00DD2A51" w:rsidRDefault="00DD2A51" w:rsidP="00DD2A51">
      <w:pPr>
        <w:numPr>
          <w:ilvl w:val="0"/>
          <w:numId w:val="17"/>
        </w:numPr>
        <w:rPr>
          <w:rFonts w:ascii="Times New Roman" w:hAnsi="Times New Roman" w:cs="Times New Roman"/>
          <w:lang w:val="en-US"/>
        </w:rPr>
      </w:pPr>
      <w:r w:rsidRPr="00DD2A51">
        <w:rPr>
          <w:rFonts w:ascii="Times New Roman" w:hAnsi="Times New Roman" w:cs="Times New Roman"/>
          <w:b/>
          <w:bCs/>
          <w:lang w:val="en-US"/>
        </w:rPr>
        <w:t>Definition</w:t>
      </w:r>
      <w:r w:rsidRPr="00DD2A51">
        <w:rPr>
          <w:rFonts w:ascii="Times New Roman" w:hAnsi="Times New Roman" w:cs="Times New Roman"/>
          <w:lang w:val="en-US"/>
        </w:rPr>
        <w:t>: Resources that provide essential services or utilities to support the primary production processes within a CPPS.</w:t>
      </w:r>
    </w:p>
    <w:p w14:paraId="54424C8F" w14:textId="77777777" w:rsidR="00DD2A51" w:rsidRPr="00DD2A51" w:rsidRDefault="00DD2A51" w:rsidP="00DD2A51">
      <w:pPr>
        <w:numPr>
          <w:ilvl w:val="1"/>
          <w:numId w:val="17"/>
        </w:numPr>
        <w:rPr>
          <w:rFonts w:ascii="Times New Roman" w:hAnsi="Times New Roman" w:cs="Times New Roman"/>
          <w:lang w:val="en-US"/>
        </w:rPr>
      </w:pPr>
      <w:r w:rsidRPr="00DD2A51">
        <w:rPr>
          <w:rFonts w:ascii="Times New Roman" w:hAnsi="Times New Roman" w:cs="Times New Roman"/>
          <w:b/>
          <w:bCs/>
          <w:lang w:val="en-US"/>
        </w:rPr>
        <w:t>Waste</w:t>
      </w:r>
      <w:r w:rsidRPr="00DD2A51">
        <w:rPr>
          <w:rFonts w:ascii="Times New Roman" w:hAnsi="Times New Roman" w:cs="Times New Roman"/>
          <w:lang w:val="en-US"/>
        </w:rPr>
        <w:t>: By-products of production processes that require disposal, recycling, or repurposing, often subject to environmental and regulatory constraints.</w:t>
      </w:r>
    </w:p>
    <w:p w14:paraId="0E7FE118" w14:textId="77777777" w:rsidR="00DD2A51" w:rsidRPr="00DD2A51" w:rsidRDefault="00DD2A51" w:rsidP="00DD2A51">
      <w:pPr>
        <w:numPr>
          <w:ilvl w:val="1"/>
          <w:numId w:val="17"/>
        </w:numPr>
        <w:rPr>
          <w:rFonts w:ascii="Times New Roman" w:hAnsi="Times New Roman" w:cs="Times New Roman"/>
          <w:lang w:val="en-US"/>
        </w:rPr>
      </w:pPr>
      <w:r w:rsidRPr="00DD2A51">
        <w:rPr>
          <w:rFonts w:ascii="Times New Roman" w:hAnsi="Times New Roman" w:cs="Times New Roman"/>
          <w:b/>
          <w:bCs/>
          <w:lang w:val="en-US"/>
        </w:rPr>
        <w:t>Production Media</w:t>
      </w:r>
      <w:r w:rsidRPr="00DD2A51">
        <w:rPr>
          <w:rFonts w:ascii="Times New Roman" w:hAnsi="Times New Roman" w:cs="Times New Roman"/>
          <w:lang w:val="en-US"/>
        </w:rPr>
        <w:t>: Inputs like compressed air, water, or lubricants necessary for the operation of production machinery.</w:t>
      </w:r>
    </w:p>
    <w:p w14:paraId="5AEB12B6" w14:textId="77777777" w:rsidR="00DD2A51" w:rsidRPr="00DD2A51" w:rsidRDefault="00DD2A51" w:rsidP="00DD2A51">
      <w:pPr>
        <w:rPr>
          <w:rFonts w:ascii="Times New Roman" w:hAnsi="Times New Roman" w:cs="Times New Roman"/>
          <w:b/>
          <w:bCs/>
        </w:rPr>
      </w:pPr>
      <w:proofErr w:type="spellStart"/>
      <w:r w:rsidRPr="00DD2A51">
        <w:rPr>
          <w:rFonts w:ascii="Times New Roman" w:hAnsi="Times New Roman" w:cs="Times New Roman"/>
          <w:b/>
          <w:bCs/>
        </w:rPr>
        <w:t>Inherent</w:t>
      </w:r>
      <w:proofErr w:type="spellEnd"/>
      <w:r w:rsidRPr="00DD2A51">
        <w:rPr>
          <w:rFonts w:ascii="Times New Roman" w:hAnsi="Times New Roman" w:cs="Times New Roman"/>
          <w:b/>
          <w:bCs/>
        </w:rPr>
        <w:t xml:space="preserve"> Storage</w:t>
      </w:r>
    </w:p>
    <w:p w14:paraId="0739A46A" w14:textId="77777777" w:rsidR="00DD2A51" w:rsidRPr="00DD2A51" w:rsidRDefault="00DD2A51" w:rsidP="00DD2A51">
      <w:pPr>
        <w:numPr>
          <w:ilvl w:val="0"/>
          <w:numId w:val="18"/>
        </w:numPr>
        <w:rPr>
          <w:rFonts w:ascii="Times New Roman" w:hAnsi="Times New Roman" w:cs="Times New Roman"/>
          <w:lang w:val="en-US"/>
        </w:rPr>
      </w:pPr>
      <w:r w:rsidRPr="00DD2A51">
        <w:rPr>
          <w:rFonts w:ascii="Times New Roman" w:hAnsi="Times New Roman" w:cs="Times New Roman"/>
          <w:b/>
          <w:bCs/>
          <w:lang w:val="en-US"/>
        </w:rPr>
        <w:t>Definition</w:t>
      </w:r>
      <w:r w:rsidRPr="00DD2A51">
        <w:rPr>
          <w:rFonts w:ascii="Times New Roman" w:hAnsi="Times New Roman" w:cs="Times New Roman"/>
          <w:lang w:val="en-US"/>
        </w:rPr>
        <w:t>: Storage capabilities intrinsic to processes or resources, such as the thermal mass of a furnace or the buffering capacity of a pipeline, deliberately utilized to manage energy or material flows flexibly.</w:t>
      </w:r>
    </w:p>
    <w:p w14:paraId="4965373F" w14:textId="77777777" w:rsidR="00DD2A51" w:rsidRPr="00DD2A51" w:rsidRDefault="00DD2A51" w:rsidP="00DD2A51">
      <w:pPr>
        <w:rPr>
          <w:rFonts w:ascii="Times New Roman" w:hAnsi="Times New Roman" w:cs="Times New Roman"/>
          <w:b/>
          <w:bCs/>
        </w:rPr>
      </w:pPr>
      <w:proofErr w:type="spellStart"/>
      <w:r w:rsidRPr="00DD2A51">
        <w:rPr>
          <w:rFonts w:ascii="Times New Roman" w:hAnsi="Times New Roman" w:cs="Times New Roman"/>
          <w:b/>
          <w:bCs/>
        </w:rPr>
        <w:t>Grid</w:t>
      </w:r>
      <w:proofErr w:type="spellEnd"/>
      <w:r w:rsidRPr="00DD2A51">
        <w:rPr>
          <w:rFonts w:ascii="Times New Roman" w:hAnsi="Times New Roman" w:cs="Times New Roman"/>
          <w:b/>
          <w:bCs/>
        </w:rPr>
        <w:t xml:space="preserve"> Services</w:t>
      </w:r>
    </w:p>
    <w:p w14:paraId="4B054354" w14:textId="07AAFEBA" w:rsidR="00DD2A51" w:rsidRPr="00DD2A51" w:rsidRDefault="00DD2A51" w:rsidP="00DD2A51">
      <w:pPr>
        <w:numPr>
          <w:ilvl w:val="0"/>
          <w:numId w:val="19"/>
        </w:numPr>
        <w:rPr>
          <w:rFonts w:ascii="Times New Roman" w:hAnsi="Times New Roman" w:cs="Times New Roman"/>
          <w:lang w:val="en-US"/>
        </w:rPr>
      </w:pPr>
      <w:r w:rsidRPr="00DD2A51">
        <w:rPr>
          <w:rFonts w:ascii="Times New Roman" w:hAnsi="Times New Roman" w:cs="Times New Roman"/>
          <w:b/>
          <w:bCs/>
          <w:lang w:val="en-US"/>
        </w:rPr>
        <w:t>Definition</w:t>
      </w:r>
      <w:r w:rsidRPr="00DD2A51">
        <w:rPr>
          <w:rFonts w:ascii="Times New Roman" w:hAnsi="Times New Roman" w:cs="Times New Roman"/>
          <w:lang w:val="en-US"/>
        </w:rPr>
        <w:t xml:space="preserve">: Ancillary services provided by a CPPS to the power grid, such as frequency regulation, load balancing, or </w:t>
      </w:r>
      <w:r w:rsidR="00521716" w:rsidRPr="00DB7FBB">
        <w:rPr>
          <w:rFonts w:ascii="Times New Roman" w:hAnsi="Times New Roman" w:cs="Times New Roman"/>
          <w:lang w:val="en-US"/>
        </w:rPr>
        <w:t>power quality control</w:t>
      </w:r>
      <w:r w:rsidRPr="00DD2A51">
        <w:rPr>
          <w:rFonts w:ascii="Times New Roman" w:hAnsi="Times New Roman" w:cs="Times New Roman"/>
          <w:lang w:val="en-US"/>
        </w:rPr>
        <w:t>, to support grid stability and efficiency.</w:t>
      </w:r>
    </w:p>
    <w:p w14:paraId="23F4C662" w14:textId="77777777" w:rsidR="00DD2A51" w:rsidRPr="00DD2A51" w:rsidRDefault="00DD2A51" w:rsidP="00DD2A51">
      <w:pPr>
        <w:rPr>
          <w:rFonts w:ascii="Times New Roman" w:hAnsi="Times New Roman" w:cs="Times New Roman"/>
          <w:b/>
          <w:bCs/>
        </w:rPr>
      </w:pPr>
      <w:proofErr w:type="spellStart"/>
      <w:r w:rsidRPr="00DD2A51">
        <w:rPr>
          <w:rFonts w:ascii="Times New Roman" w:hAnsi="Times New Roman" w:cs="Times New Roman"/>
          <w:b/>
          <w:bCs/>
        </w:rPr>
        <w:t>Component</w:t>
      </w:r>
      <w:proofErr w:type="spellEnd"/>
    </w:p>
    <w:p w14:paraId="006B616A" w14:textId="6E3CF498" w:rsidR="00DD2A51" w:rsidRPr="00DD2A51" w:rsidRDefault="00DD2A51" w:rsidP="00DD2A51">
      <w:pPr>
        <w:numPr>
          <w:ilvl w:val="0"/>
          <w:numId w:val="20"/>
        </w:numPr>
        <w:rPr>
          <w:rFonts w:ascii="Times New Roman" w:hAnsi="Times New Roman" w:cs="Times New Roman"/>
          <w:lang w:val="en-US"/>
        </w:rPr>
      </w:pPr>
      <w:r w:rsidRPr="00DD2A51">
        <w:rPr>
          <w:rFonts w:ascii="Times New Roman" w:hAnsi="Times New Roman" w:cs="Times New Roman"/>
          <w:b/>
          <w:bCs/>
          <w:lang w:val="en-US"/>
        </w:rPr>
        <w:t>Definition</w:t>
      </w:r>
      <w:r w:rsidRPr="00DD2A51">
        <w:rPr>
          <w:rFonts w:ascii="Times New Roman" w:hAnsi="Times New Roman" w:cs="Times New Roman"/>
          <w:lang w:val="en-US"/>
        </w:rPr>
        <w:t xml:space="preserve">: A functional unit within a CPPS that contributes to energy-flexible operations, such as sensors, actuators, or IT systems like </w:t>
      </w:r>
      <w:r w:rsidR="00521716" w:rsidRPr="00DB7FBB">
        <w:rPr>
          <w:rFonts w:ascii="Times New Roman" w:hAnsi="Times New Roman" w:cs="Times New Roman"/>
          <w:lang w:val="en-US"/>
        </w:rPr>
        <w:t>forecast</w:t>
      </w:r>
      <w:r w:rsidR="00E33CA1" w:rsidRPr="00DB7FBB">
        <w:rPr>
          <w:rFonts w:ascii="Times New Roman" w:hAnsi="Times New Roman" w:cs="Times New Roman"/>
          <w:lang w:val="en-US"/>
        </w:rPr>
        <w:t xml:space="preserve"> components, analytics or </w:t>
      </w:r>
      <w:r w:rsidRPr="00DD2A51">
        <w:rPr>
          <w:rFonts w:ascii="Times New Roman" w:hAnsi="Times New Roman" w:cs="Times New Roman"/>
          <w:lang w:val="en-US"/>
        </w:rPr>
        <w:t>operational planning modules.</w:t>
      </w:r>
    </w:p>
    <w:p w14:paraId="3284E1BF" w14:textId="77777777" w:rsidR="00DD2A51" w:rsidRPr="00DD2A51" w:rsidRDefault="00DD2A51" w:rsidP="00DD2A51">
      <w:pPr>
        <w:rPr>
          <w:rFonts w:ascii="Times New Roman" w:hAnsi="Times New Roman" w:cs="Times New Roman"/>
          <w:b/>
          <w:bCs/>
        </w:rPr>
      </w:pPr>
      <w:r w:rsidRPr="00DD2A51">
        <w:rPr>
          <w:rFonts w:ascii="Times New Roman" w:hAnsi="Times New Roman" w:cs="Times New Roman"/>
          <w:b/>
          <w:bCs/>
        </w:rPr>
        <w:t xml:space="preserve">Operational </w:t>
      </w:r>
      <w:proofErr w:type="spellStart"/>
      <w:r w:rsidRPr="00DD2A51">
        <w:rPr>
          <w:rFonts w:ascii="Times New Roman" w:hAnsi="Times New Roman" w:cs="Times New Roman"/>
          <w:b/>
          <w:bCs/>
        </w:rPr>
        <w:t>Planning</w:t>
      </w:r>
      <w:proofErr w:type="spellEnd"/>
    </w:p>
    <w:p w14:paraId="2ED525BE" w14:textId="7756B77F" w:rsidR="00DD2A51" w:rsidRPr="00DD2A51" w:rsidRDefault="00DD2A51" w:rsidP="00DD2A51">
      <w:pPr>
        <w:numPr>
          <w:ilvl w:val="0"/>
          <w:numId w:val="21"/>
        </w:numPr>
        <w:rPr>
          <w:rFonts w:ascii="Times New Roman" w:hAnsi="Times New Roman" w:cs="Times New Roman"/>
          <w:lang w:val="en-US"/>
        </w:rPr>
      </w:pPr>
      <w:r w:rsidRPr="00DD2A51">
        <w:rPr>
          <w:rFonts w:ascii="Times New Roman" w:hAnsi="Times New Roman" w:cs="Times New Roman"/>
          <w:b/>
          <w:bCs/>
          <w:lang w:val="en-US"/>
        </w:rPr>
        <w:t>Definition</w:t>
      </w:r>
      <w:r w:rsidRPr="00DD2A51">
        <w:rPr>
          <w:rFonts w:ascii="Times New Roman" w:hAnsi="Times New Roman" w:cs="Times New Roman"/>
          <w:lang w:val="en-US"/>
        </w:rPr>
        <w:t>: The process of defining and scheduling the operation of CPPS resources to achieve production and energy management goals, considering constraints like energy costs, market participation, and process quality.</w:t>
      </w:r>
      <w:r w:rsidR="0074270E" w:rsidRPr="00DB7FBB">
        <w:rPr>
          <w:rFonts w:ascii="Times New Roman" w:hAnsi="Times New Roman" w:cs="Times New Roman"/>
          <w:lang w:val="en-US"/>
        </w:rPr>
        <w:t xml:space="preserve"> </w:t>
      </w:r>
      <w:r w:rsidR="00733D4C" w:rsidRPr="00DB7FBB">
        <w:rPr>
          <w:rFonts w:ascii="Times New Roman" w:hAnsi="Times New Roman" w:cs="Times New Roman"/>
          <w:lang w:val="en-US"/>
        </w:rPr>
        <w:t>Operational planning is very similar to production planning, except that operational planning is not only focused on production of goods but also the operation of energy resources.</w:t>
      </w:r>
    </w:p>
    <w:p w14:paraId="4215C8B2" w14:textId="77777777" w:rsidR="00DD2A51" w:rsidRPr="00DD2A51" w:rsidRDefault="00DD2A51" w:rsidP="00DD2A51">
      <w:pPr>
        <w:rPr>
          <w:rFonts w:ascii="Times New Roman" w:hAnsi="Times New Roman" w:cs="Times New Roman"/>
          <w:b/>
          <w:bCs/>
        </w:rPr>
      </w:pPr>
      <w:proofErr w:type="spellStart"/>
      <w:r w:rsidRPr="00DD2A51">
        <w:rPr>
          <w:rFonts w:ascii="Times New Roman" w:hAnsi="Times New Roman" w:cs="Times New Roman"/>
          <w:b/>
          <w:bCs/>
        </w:rPr>
        <w:t>Execution</w:t>
      </w:r>
      <w:proofErr w:type="spellEnd"/>
    </w:p>
    <w:p w14:paraId="58C12E9D" w14:textId="7DC70436" w:rsidR="00DD2A51" w:rsidRPr="00DD2A51" w:rsidRDefault="00DD2A51" w:rsidP="00DD2A51">
      <w:pPr>
        <w:numPr>
          <w:ilvl w:val="0"/>
          <w:numId w:val="22"/>
        </w:numPr>
        <w:rPr>
          <w:rFonts w:ascii="Times New Roman" w:hAnsi="Times New Roman" w:cs="Times New Roman"/>
          <w:lang w:val="en-US"/>
        </w:rPr>
      </w:pPr>
      <w:r w:rsidRPr="00DD2A51">
        <w:rPr>
          <w:rFonts w:ascii="Times New Roman" w:hAnsi="Times New Roman" w:cs="Times New Roman"/>
          <w:b/>
          <w:bCs/>
          <w:lang w:val="en-US"/>
        </w:rPr>
        <w:t>Definition</w:t>
      </w:r>
      <w:r w:rsidRPr="00DD2A51">
        <w:rPr>
          <w:rFonts w:ascii="Times New Roman" w:hAnsi="Times New Roman" w:cs="Times New Roman"/>
          <w:lang w:val="en-US"/>
        </w:rPr>
        <w:t xml:space="preserve">: The implementation and realization of </w:t>
      </w:r>
      <w:r w:rsidR="00736224" w:rsidRPr="00DB7FBB">
        <w:rPr>
          <w:rFonts w:ascii="Times New Roman" w:hAnsi="Times New Roman" w:cs="Times New Roman"/>
          <w:lang w:val="en-US"/>
        </w:rPr>
        <w:t xml:space="preserve">operating </w:t>
      </w:r>
      <w:r w:rsidRPr="00DD2A51">
        <w:rPr>
          <w:rFonts w:ascii="Times New Roman" w:hAnsi="Times New Roman" w:cs="Times New Roman"/>
          <w:lang w:val="en-US"/>
        </w:rPr>
        <w:t>plans through resource control, monitoring, and adjustments, ensuring alignment with the planned objectives.</w:t>
      </w:r>
      <w:r w:rsidR="00736224" w:rsidRPr="00DB7FBB">
        <w:rPr>
          <w:rFonts w:ascii="Times New Roman" w:hAnsi="Times New Roman" w:cs="Times New Roman"/>
          <w:lang w:val="en-US"/>
        </w:rPr>
        <w:t xml:space="preserve"> Can be performed automatically by a dedicated execution component or manually by operators who set suitable control commands to execute an operating plan. </w:t>
      </w:r>
    </w:p>
    <w:p w14:paraId="06262C62" w14:textId="77777777" w:rsidR="00DD2A51" w:rsidRPr="00DD2A51" w:rsidRDefault="00DD2A51" w:rsidP="00DD2A51">
      <w:pPr>
        <w:rPr>
          <w:rFonts w:ascii="Times New Roman" w:hAnsi="Times New Roman" w:cs="Times New Roman"/>
          <w:b/>
          <w:bCs/>
        </w:rPr>
      </w:pPr>
      <w:r w:rsidRPr="00DD2A51">
        <w:rPr>
          <w:rFonts w:ascii="Times New Roman" w:hAnsi="Times New Roman" w:cs="Times New Roman"/>
          <w:b/>
          <w:bCs/>
        </w:rPr>
        <w:t>Use Case</w:t>
      </w:r>
    </w:p>
    <w:p w14:paraId="01815BEF" w14:textId="4ECB41DF" w:rsidR="00DD2A51" w:rsidRPr="00DD2A51" w:rsidRDefault="00DD2A51" w:rsidP="00DD2A51">
      <w:pPr>
        <w:numPr>
          <w:ilvl w:val="0"/>
          <w:numId w:val="23"/>
        </w:numPr>
        <w:rPr>
          <w:rFonts w:ascii="Times New Roman" w:hAnsi="Times New Roman" w:cs="Times New Roman"/>
          <w:lang w:val="en-US"/>
        </w:rPr>
      </w:pPr>
      <w:r w:rsidRPr="00DD2A51">
        <w:rPr>
          <w:rFonts w:ascii="Times New Roman" w:hAnsi="Times New Roman" w:cs="Times New Roman"/>
          <w:b/>
          <w:bCs/>
          <w:lang w:val="en-US"/>
        </w:rPr>
        <w:t>Definition</w:t>
      </w:r>
      <w:r w:rsidRPr="00DD2A51">
        <w:rPr>
          <w:rFonts w:ascii="Times New Roman" w:hAnsi="Times New Roman" w:cs="Times New Roman"/>
          <w:lang w:val="en-US"/>
        </w:rPr>
        <w:t>: A specific application or scenario in which energy-flexible operations are deployed, defined by the goals (e.g., cost savings, self-generation maximization)</w:t>
      </w:r>
      <w:r w:rsidR="009E2966" w:rsidRPr="00DB7FBB">
        <w:rPr>
          <w:rFonts w:ascii="Times New Roman" w:hAnsi="Times New Roman" w:cs="Times New Roman"/>
          <w:lang w:val="en-US"/>
        </w:rPr>
        <w:t xml:space="preserve">, the </w:t>
      </w:r>
      <w:r w:rsidRPr="00DD2A51">
        <w:rPr>
          <w:rFonts w:ascii="Times New Roman" w:hAnsi="Times New Roman" w:cs="Times New Roman"/>
          <w:lang w:val="en-US"/>
        </w:rPr>
        <w:t>constraints of the system</w:t>
      </w:r>
      <w:r w:rsidR="009E2966" w:rsidRPr="00DB7FBB">
        <w:rPr>
          <w:rFonts w:ascii="Times New Roman" w:hAnsi="Times New Roman" w:cs="Times New Roman"/>
          <w:lang w:val="en-US"/>
        </w:rPr>
        <w:t>, the preferences of responsible parties</w:t>
      </w:r>
      <w:r w:rsidR="00D70E5F" w:rsidRPr="00DB7FBB">
        <w:rPr>
          <w:rFonts w:ascii="Times New Roman" w:hAnsi="Times New Roman" w:cs="Times New Roman"/>
          <w:lang w:val="en-US"/>
        </w:rPr>
        <w:t>, and the existing infrastructure.</w:t>
      </w:r>
    </w:p>
    <w:p w14:paraId="5AB0995E" w14:textId="77777777" w:rsidR="00DD2A51" w:rsidRPr="00DD2A51" w:rsidRDefault="00DD2A51" w:rsidP="00DD2A51">
      <w:pPr>
        <w:rPr>
          <w:rFonts w:ascii="Times New Roman" w:hAnsi="Times New Roman" w:cs="Times New Roman"/>
          <w:b/>
          <w:bCs/>
        </w:rPr>
      </w:pPr>
      <w:proofErr w:type="spellStart"/>
      <w:r w:rsidRPr="00DD2A51">
        <w:rPr>
          <w:rFonts w:ascii="Times New Roman" w:hAnsi="Times New Roman" w:cs="Times New Roman"/>
          <w:b/>
          <w:bCs/>
        </w:rPr>
        <w:t>Flexibility</w:t>
      </w:r>
      <w:proofErr w:type="spellEnd"/>
      <w:r w:rsidRPr="00DD2A51">
        <w:rPr>
          <w:rFonts w:ascii="Times New Roman" w:hAnsi="Times New Roman" w:cs="Times New Roman"/>
          <w:b/>
          <w:bCs/>
        </w:rPr>
        <w:t xml:space="preserve"> Call</w:t>
      </w:r>
    </w:p>
    <w:p w14:paraId="43F8982C" w14:textId="50409FEB" w:rsidR="00DD2A51" w:rsidRPr="00DD2A51" w:rsidRDefault="00DD2A51" w:rsidP="00DD2A51">
      <w:pPr>
        <w:numPr>
          <w:ilvl w:val="0"/>
          <w:numId w:val="24"/>
        </w:numPr>
        <w:rPr>
          <w:rFonts w:ascii="Times New Roman" w:hAnsi="Times New Roman" w:cs="Times New Roman"/>
          <w:lang w:val="en-US"/>
        </w:rPr>
      </w:pPr>
      <w:r w:rsidRPr="00DD2A51">
        <w:rPr>
          <w:rFonts w:ascii="Times New Roman" w:hAnsi="Times New Roman" w:cs="Times New Roman"/>
          <w:b/>
          <w:bCs/>
          <w:lang w:val="en-US"/>
        </w:rPr>
        <w:t>Definition</w:t>
      </w:r>
      <w:r w:rsidRPr="00DD2A51">
        <w:rPr>
          <w:rFonts w:ascii="Times New Roman" w:hAnsi="Times New Roman" w:cs="Times New Roman"/>
          <w:lang w:val="en-US"/>
        </w:rPr>
        <w:t>: A signal indicating the need to adjust energy consumption, production, or storage to meet operational, market, or grid-related requirements.</w:t>
      </w:r>
      <w:r w:rsidR="00D70E5F" w:rsidRPr="00DB7FBB">
        <w:rPr>
          <w:rFonts w:ascii="Times New Roman" w:hAnsi="Times New Roman" w:cs="Times New Roman"/>
          <w:lang w:val="en-US"/>
        </w:rPr>
        <w:t xml:space="preserve"> Generally, a spontaneous signal to reduce or increase energy consumption or generation. A common example of a flexibility call is </w:t>
      </w:r>
      <w:r w:rsidR="00DA0C63" w:rsidRPr="00DB7FBB">
        <w:rPr>
          <w:rFonts w:ascii="Times New Roman" w:hAnsi="Times New Roman" w:cs="Times New Roman"/>
          <w:lang w:val="en-US"/>
        </w:rPr>
        <w:t xml:space="preserve">a signal from a grid operator to provide balancing power to stabilize the grid. </w:t>
      </w:r>
      <w:r w:rsidR="00BE2BD3" w:rsidRPr="00DB7FBB">
        <w:rPr>
          <w:rFonts w:ascii="Times New Roman" w:hAnsi="Times New Roman" w:cs="Times New Roman"/>
          <w:lang w:val="en-US"/>
        </w:rPr>
        <w:t xml:space="preserve">Can also be created by aggregators or other actors. </w:t>
      </w:r>
    </w:p>
    <w:p w14:paraId="32F299F1" w14:textId="77777777" w:rsidR="00DD2A51" w:rsidRPr="00DD2A51" w:rsidRDefault="00DD2A51" w:rsidP="00DD2A51">
      <w:pPr>
        <w:numPr>
          <w:ilvl w:val="1"/>
          <w:numId w:val="24"/>
        </w:numPr>
        <w:rPr>
          <w:rFonts w:ascii="Times New Roman" w:hAnsi="Times New Roman" w:cs="Times New Roman"/>
          <w:lang w:val="en-US"/>
        </w:rPr>
      </w:pPr>
      <w:r w:rsidRPr="00DD2A51">
        <w:rPr>
          <w:rFonts w:ascii="Times New Roman" w:hAnsi="Times New Roman" w:cs="Times New Roman"/>
          <w:b/>
          <w:bCs/>
          <w:lang w:val="en-US"/>
        </w:rPr>
        <w:t>Internal Flexibility Call</w:t>
      </w:r>
      <w:r w:rsidRPr="00DD2A51">
        <w:rPr>
          <w:rFonts w:ascii="Times New Roman" w:hAnsi="Times New Roman" w:cs="Times New Roman"/>
          <w:lang w:val="en-US"/>
        </w:rPr>
        <w:t xml:space="preserve">: A flexibility signal generated within the CPPS, often </w:t>
      </w:r>
      <w:proofErr w:type="gramStart"/>
      <w:r w:rsidRPr="00DD2A51">
        <w:rPr>
          <w:rFonts w:ascii="Times New Roman" w:hAnsi="Times New Roman" w:cs="Times New Roman"/>
          <w:lang w:val="en-US"/>
        </w:rPr>
        <w:t>as a result of</w:t>
      </w:r>
      <w:proofErr w:type="gramEnd"/>
      <w:r w:rsidRPr="00DD2A51">
        <w:rPr>
          <w:rFonts w:ascii="Times New Roman" w:hAnsi="Times New Roman" w:cs="Times New Roman"/>
          <w:lang w:val="en-US"/>
        </w:rPr>
        <w:t xml:space="preserve"> deviations from the operating plan or changing production needs.</w:t>
      </w:r>
    </w:p>
    <w:p w14:paraId="200870BE" w14:textId="77777777" w:rsidR="00DD2A51" w:rsidRPr="00DD2A51" w:rsidRDefault="00DD2A51" w:rsidP="00DD2A51">
      <w:pPr>
        <w:rPr>
          <w:rFonts w:ascii="Times New Roman" w:hAnsi="Times New Roman" w:cs="Times New Roman"/>
          <w:b/>
          <w:bCs/>
        </w:rPr>
      </w:pPr>
      <w:r w:rsidRPr="00DD2A51">
        <w:rPr>
          <w:rFonts w:ascii="Times New Roman" w:hAnsi="Times New Roman" w:cs="Times New Roman"/>
          <w:b/>
          <w:bCs/>
        </w:rPr>
        <w:t>High-Precision Use Case</w:t>
      </w:r>
    </w:p>
    <w:p w14:paraId="7ED9F9B8" w14:textId="5F53E1F6" w:rsidR="00DD2A51" w:rsidRPr="00DD2A51" w:rsidRDefault="00DD2A51" w:rsidP="00DD2A51">
      <w:pPr>
        <w:numPr>
          <w:ilvl w:val="0"/>
          <w:numId w:val="25"/>
        </w:numPr>
        <w:rPr>
          <w:rFonts w:ascii="Times New Roman" w:hAnsi="Times New Roman" w:cs="Times New Roman"/>
          <w:lang w:val="en-US"/>
        </w:rPr>
      </w:pPr>
      <w:r w:rsidRPr="00DD2A51">
        <w:rPr>
          <w:rFonts w:ascii="Times New Roman" w:hAnsi="Times New Roman" w:cs="Times New Roman"/>
          <w:b/>
          <w:bCs/>
          <w:lang w:val="en-US"/>
        </w:rPr>
        <w:t>Definition</w:t>
      </w:r>
      <w:r w:rsidRPr="00DD2A51">
        <w:rPr>
          <w:rFonts w:ascii="Times New Roman" w:hAnsi="Times New Roman" w:cs="Times New Roman"/>
          <w:lang w:val="en-US"/>
        </w:rPr>
        <w:t xml:space="preserve">: </w:t>
      </w:r>
      <w:r w:rsidR="00F10D91" w:rsidRPr="00DB7FBB">
        <w:rPr>
          <w:rFonts w:ascii="Times New Roman" w:hAnsi="Times New Roman" w:cs="Times New Roman"/>
          <w:lang w:val="en-US"/>
        </w:rPr>
        <w:t>A use case where temporary deviations from the operating plan can entail high financial losses. Any use case participating in wholesale energy markets is a high-precision use case. Likewise, use cases with strict, short-term production goals or strong logistic dependencies can be high-precision use cases.</w:t>
      </w:r>
    </w:p>
    <w:p w14:paraId="0B4DF9BD" w14:textId="77777777" w:rsidR="00DD2A51" w:rsidRPr="00DD2A51" w:rsidRDefault="00DD2A51" w:rsidP="00DD2A51">
      <w:pPr>
        <w:rPr>
          <w:rFonts w:ascii="Times New Roman" w:hAnsi="Times New Roman" w:cs="Times New Roman"/>
          <w:b/>
          <w:bCs/>
        </w:rPr>
      </w:pPr>
      <w:proofErr w:type="spellStart"/>
      <w:r w:rsidRPr="00DD2A51">
        <w:rPr>
          <w:rFonts w:ascii="Times New Roman" w:hAnsi="Times New Roman" w:cs="Times New Roman"/>
          <w:b/>
          <w:bCs/>
        </w:rPr>
        <w:t>Logistic</w:t>
      </w:r>
      <w:proofErr w:type="spellEnd"/>
      <w:r w:rsidRPr="00DD2A51">
        <w:rPr>
          <w:rFonts w:ascii="Times New Roman" w:hAnsi="Times New Roman" w:cs="Times New Roman"/>
          <w:b/>
          <w:bCs/>
        </w:rPr>
        <w:t xml:space="preserve"> </w:t>
      </w:r>
      <w:proofErr w:type="spellStart"/>
      <w:r w:rsidRPr="00DD2A51">
        <w:rPr>
          <w:rFonts w:ascii="Times New Roman" w:hAnsi="Times New Roman" w:cs="Times New Roman"/>
          <w:b/>
          <w:bCs/>
        </w:rPr>
        <w:t>Dependencies</w:t>
      </w:r>
      <w:proofErr w:type="spellEnd"/>
    </w:p>
    <w:p w14:paraId="49727EBB" w14:textId="68CD5EAF" w:rsidR="00DD2A51" w:rsidRPr="00DD2A51" w:rsidRDefault="00DD2A51" w:rsidP="00DD2A51">
      <w:pPr>
        <w:numPr>
          <w:ilvl w:val="0"/>
          <w:numId w:val="26"/>
        </w:numPr>
        <w:rPr>
          <w:rFonts w:ascii="Times New Roman" w:hAnsi="Times New Roman" w:cs="Times New Roman"/>
          <w:lang w:val="en-US"/>
        </w:rPr>
      </w:pPr>
      <w:r w:rsidRPr="00DD2A51">
        <w:rPr>
          <w:rFonts w:ascii="Times New Roman" w:hAnsi="Times New Roman" w:cs="Times New Roman"/>
          <w:b/>
          <w:bCs/>
          <w:lang w:val="en-US"/>
        </w:rPr>
        <w:t>Definition</w:t>
      </w:r>
      <w:r w:rsidRPr="00DD2A51">
        <w:rPr>
          <w:rFonts w:ascii="Times New Roman" w:hAnsi="Times New Roman" w:cs="Times New Roman"/>
          <w:lang w:val="en-US"/>
        </w:rPr>
        <w:t>: Interdependencies between resources in terms of material flow or energy supply, where the operation of one resource is contingent on the availability or state of another.</w:t>
      </w:r>
      <w:r w:rsidR="003A360C" w:rsidRPr="00DB7FBB">
        <w:rPr>
          <w:rFonts w:ascii="Times New Roman" w:hAnsi="Times New Roman" w:cs="Times New Roman"/>
          <w:lang w:val="en-US"/>
        </w:rPr>
        <w:t xml:space="preserve"> Examples of logistic dependencies are production machines depending on material supply by another machine, </w:t>
      </w:r>
      <w:r w:rsidR="00387EEC" w:rsidRPr="00DB7FBB">
        <w:rPr>
          <w:rFonts w:ascii="Times New Roman" w:hAnsi="Times New Roman" w:cs="Times New Roman"/>
          <w:lang w:val="en-US"/>
        </w:rPr>
        <w:t xml:space="preserve">the provision of production media such as pressurized air, or energy supply. </w:t>
      </w:r>
      <w:proofErr w:type="gramStart"/>
      <w:r w:rsidR="00387EEC" w:rsidRPr="00DB7FBB">
        <w:rPr>
          <w:rFonts w:ascii="Times New Roman" w:hAnsi="Times New Roman" w:cs="Times New Roman"/>
          <w:lang w:val="en-US"/>
        </w:rPr>
        <w:t>Similarly</w:t>
      </w:r>
      <w:proofErr w:type="gramEnd"/>
      <w:r w:rsidR="00387EEC" w:rsidRPr="00DB7FBB">
        <w:rPr>
          <w:rFonts w:ascii="Times New Roman" w:hAnsi="Times New Roman" w:cs="Times New Roman"/>
          <w:lang w:val="en-US"/>
        </w:rPr>
        <w:t xml:space="preserve"> the processing of waste materials can cause logistic dependencies. </w:t>
      </w:r>
    </w:p>
    <w:p w14:paraId="4874B92E" w14:textId="77777777" w:rsidR="00DD2A51" w:rsidRPr="00DD2A51" w:rsidRDefault="00DD2A51" w:rsidP="00DD2A51">
      <w:pPr>
        <w:rPr>
          <w:rFonts w:ascii="Times New Roman" w:hAnsi="Times New Roman" w:cs="Times New Roman"/>
          <w:b/>
          <w:bCs/>
        </w:rPr>
      </w:pPr>
      <w:r w:rsidRPr="00DD2A51">
        <w:rPr>
          <w:rFonts w:ascii="Times New Roman" w:hAnsi="Times New Roman" w:cs="Times New Roman"/>
          <w:b/>
          <w:bCs/>
        </w:rPr>
        <w:t xml:space="preserve">External </w:t>
      </w:r>
      <w:proofErr w:type="spellStart"/>
      <w:r w:rsidRPr="00DD2A51">
        <w:rPr>
          <w:rFonts w:ascii="Times New Roman" w:hAnsi="Times New Roman" w:cs="Times New Roman"/>
          <w:b/>
          <w:bCs/>
        </w:rPr>
        <w:t>Physical</w:t>
      </w:r>
      <w:proofErr w:type="spellEnd"/>
      <w:r w:rsidRPr="00DD2A51">
        <w:rPr>
          <w:rFonts w:ascii="Times New Roman" w:hAnsi="Times New Roman" w:cs="Times New Roman"/>
          <w:b/>
          <w:bCs/>
        </w:rPr>
        <w:t xml:space="preserve"> </w:t>
      </w:r>
      <w:proofErr w:type="spellStart"/>
      <w:r w:rsidRPr="00DD2A51">
        <w:rPr>
          <w:rFonts w:ascii="Times New Roman" w:hAnsi="Times New Roman" w:cs="Times New Roman"/>
          <w:b/>
          <w:bCs/>
        </w:rPr>
        <w:t>Quantities</w:t>
      </w:r>
      <w:proofErr w:type="spellEnd"/>
    </w:p>
    <w:p w14:paraId="40F0ED1B" w14:textId="1B5D155F" w:rsidR="00DD2A51" w:rsidRPr="00DD2A51" w:rsidRDefault="00DD2A51" w:rsidP="00DD2A51">
      <w:pPr>
        <w:numPr>
          <w:ilvl w:val="0"/>
          <w:numId w:val="27"/>
        </w:numPr>
        <w:rPr>
          <w:rFonts w:ascii="Times New Roman" w:hAnsi="Times New Roman" w:cs="Times New Roman"/>
          <w:lang w:val="en-US"/>
        </w:rPr>
      </w:pPr>
      <w:r w:rsidRPr="00DD2A51">
        <w:rPr>
          <w:rFonts w:ascii="Times New Roman" w:hAnsi="Times New Roman" w:cs="Times New Roman"/>
          <w:b/>
          <w:bCs/>
          <w:lang w:val="en-US"/>
        </w:rPr>
        <w:t>Definition</w:t>
      </w:r>
      <w:r w:rsidRPr="00DD2A51">
        <w:rPr>
          <w:rFonts w:ascii="Times New Roman" w:hAnsi="Times New Roman" w:cs="Times New Roman"/>
          <w:lang w:val="en-US"/>
        </w:rPr>
        <w:t>: Environmental or external factors that impact resource operation, such as ambient temperature, weather conditions, or variable raw material properties.</w:t>
      </w:r>
      <w:r w:rsidR="004518E7" w:rsidRPr="00DB7FBB">
        <w:rPr>
          <w:rFonts w:ascii="Times New Roman" w:hAnsi="Times New Roman" w:cs="Times New Roman"/>
          <w:lang w:val="en-US"/>
        </w:rPr>
        <w:t xml:space="preserve"> </w:t>
      </w:r>
    </w:p>
    <w:p w14:paraId="75C50503" w14:textId="77777777" w:rsidR="00DD2A51" w:rsidRPr="00DD2A51" w:rsidRDefault="00DD2A51" w:rsidP="00DD2A51">
      <w:pPr>
        <w:rPr>
          <w:rFonts w:ascii="Times New Roman" w:hAnsi="Times New Roman" w:cs="Times New Roman"/>
          <w:b/>
          <w:bCs/>
        </w:rPr>
      </w:pPr>
      <w:proofErr w:type="spellStart"/>
      <w:r w:rsidRPr="00DD2A51">
        <w:rPr>
          <w:rFonts w:ascii="Times New Roman" w:hAnsi="Times New Roman" w:cs="Times New Roman"/>
          <w:b/>
          <w:bCs/>
        </w:rPr>
        <w:t>Planning</w:t>
      </w:r>
      <w:proofErr w:type="spellEnd"/>
      <w:r w:rsidRPr="00DD2A51">
        <w:rPr>
          <w:rFonts w:ascii="Times New Roman" w:hAnsi="Times New Roman" w:cs="Times New Roman"/>
          <w:b/>
          <w:bCs/>
        </w:rPr>
        <w:t xml:space="preserve"> Models</w:t>
      </w:r>
    </w:p>
    <w:p w14:paraId="225E4CFC" w14:textId="4259BEF5" w:rsidR="00DD2A51" w:rsidRPr="00DD2A51" w:rsidRDefault="00DD2A51" w:rsidP="00DD2A51">
      <w:pPr>
        <w:numPr>
          <w:ilvl w:val="0"/>
          <w:numId w:val="28"/>
        </w:numPr>
        <w:rPr>
          <w:rFonts w:ascii="Times New Roman" w:hAnsi="Times New Roman" w:cs="Times New Roman"/>
          <w:lang w:val="en-US"/>
        </w:rPr>
      </w:pPr>
      <w:r w:rsidRPr="00DD2A51">
        <w:rPr>
          <w:rFonts w:ascii="Times New Roman" w:hAnsi="Times New Roman" w:cs="Times New Roman"/>
          <w:b/>
          <w:bCs/>
          <w:lang w:val="en-US"/>
        </w:rPr>
        <w:t>Definition</w:t>
      </w:r>
      <w:r w:rsidRPr="00DD2A51">
        <w:rPr>
          <w:rFonts w:ascii="Times New Roman" w:hAnsi="Times New Roman" w:cs="Times New Roman"/>
          <w:lang w:val="en-US"/>
        </w:rPr>
        <w:t>: Computational representations of resource behavior, constraints, and interdependencies used in operational planning to predict and optimize energy consumption, production rates, and process quality.</w:t>
      </w:r>
      <w:r w:rsidR="004518E7" w:rsidRPr="00DB7FBB">
        <w:rPr>
          <w:rFonts w:ascii="Times New Roman" w:hAnsi="Times New Roman" w:cs="Times New Roman"/>
          <w:lang w:val="en-US"/>
        </w:rPr>
        <w:t xml:space="preserve"> Often formulated as optimization models.</w:t>
      </w:r>
    </w:p>
    <w:p w14:paraId="16BC33FE" w14:textId="77777777" w:rsidR="00DD2A51" w:rsidRPr="00DD2A51" w:rsidRDefault="00DD2A51" w:rsidP="00DD2A51">
      <w:pPr>
        <w:rPr>
          <w:rFonts w:ascii="Times New Roman" w:hAnsi="Times New Roman" w:cs="Times New Roman"/>
          <w:b/>
          <w:bCs/>
        </w:rPr>
      </w:pPr>
      <w:proofErr w:type="spellStart"/>
      <w:r w:rsidRPr="00DD2A51">
        <w:rPr>
          <w:rFonts w:ascii="Times New Roman" w:hAnsi="Times New Roman" w:cs="Times New Roman"/>
          <w:b/>
          <w:bCs/>
        </w:rPr>
        <w:t>Proactive</w:t>
      </w:r>
      <w:proofErr w:type="spellEnd"/>
      <w:r w:rsidRPr="00DD2A51">
        <w:rPr>
          <w:rFonts w:ascii="Times New Roman" w:hAnsi="Times New Roman" w:cs="Times New Roman"/>
          <w:b/>
          <w:bCs/>
        </w:rPr>
        <w:t xml:space="preserve"> Approach</w:t>
      </w:r>
    </w:p>
    <w:p w14:paraId="4D2365F3" w14:textId="37B769D1" w:rsidR="00DD2A51" w:rsidRPr="00DD2A51" w:rsidRDefault="00DD2A51" w:rsidP="00DD2A51">
      <w:pPr>
        <w:numPr>
          <w:ilvl w:val="0"/>
          <w:numId w:val="29"/>
        </w:numPr>
        <w:rPr>
          <w:rFonts w:ascii="Times New Roman" w:hAnsi="Times New Roman" w:cs="Times New Roman"/>
          <w:lang w:val="en-US"/>
        </w:rPr>
      </w:pPr>
      <w:r w:rsidRPr="00DD2A51">
        <w:rPr>
          <w:rFonts w:ascii="Times New Roman" w:hAnsi="Times New Roman" w:cs="Times New Roman"/>
          <w:b/>
          <w:bCs/>
          <w:lang w:val="en-US"/>
        </w:rPr>
        <w:t>Definition</w:t>
      </w:r>
      <w:r w:rsidRPr="00DD2A51">
        <w:rPr>
          <w:rFonts w:ascii="Times New Roman" w:hAnsi="Times New Roman" w:cs="Times New Roman"/>
          <w:lang w:val="en-US"/>
        </w:rPr>
        <w:t xml:space="preserve">: An energy management strategy that anticipates future conditions and optimizes resource operation in advance, often using </w:t>
      </w:r>
      <w:r w:rsidR="0050627E" w:rsidRPr="00DB7FBB">
        <w:rPr>
          <w:rFonts w:ascii="Times New Roman" w:hAnsi="Times New Roman" w:cs="Times New Roman"/>
          <w:lang w:val="en-US"/>
        </w:rPr>
        <w:t>planning models</w:t>
      </w:r>
      <w:r w:rsidRPr="00DD2A51">
        <w:rPr>
          <w:rFonts w:ascii="Times New Roman" w:hAnsi="Times New Roman" w:cs="Times New Roman"/>
          <w:lang w:val="en-US"/>
        </w:rPr>
        <w:t xml:space="preserve"> and forecasts.</w:t>
      </w:r>
    </w:p>
    <w:p w14:paraId="620AEA7A" w14:textId="77777777" w:rsidR="00DD2A51" w:rsidRPr="00DD2A51" w:rsidRDefault="00DD2A51" w:rsidP="00DD2A51">
      <w:pPr>
        <w:rPr>
          <w:rFonts w:ascii="Times New Roman" w:hAnsi="Times New Roman" w:cs="Times New Roman"/>
          <w:b/>
          <w:bCs/>
        </w:rPr>
      </w:pPr>
      <w:proofErr w:type="spellStart"/>
      <w:r w:rsidRPr="00DD2A51">
        <w:rPr>
          <w:rFonts w:ascii="Times New Roman" w:hAnsi="Times New Roman" w:cs="Times New Roman"/>
          <w:b/>
          <w:bCs/>
        </w:rPr>
        <w:t>Reactive</w:t>
      </w:r>
      <w:proofErr w:type="spellEnd"/>
      <w:r w:rsidRPr="00DD2A51">
        <w:rPr>
          <w:rFonts w:ascii="Times New Roman" w:hAnsi="Times New Roman" w:cs="Times New Roman"/>
          <w:b/>
          <w:bCs/>
        </w:rPr>
        <w:t xml:space="preserve"> Approach</w:t>
      </w:r>
    </w:p>
    <w:p w14:paraId="57D223EF" w14:textId="77777777" w:rsidR="00DD2A51" w:rsidRPr="00DD2A51" w:rsidRDefault="00DD2A51" w:rsidP="00DD2A51">
      <w:pPr>
        <w:numPr>
          <w:ilvl w:val="0"/>
          <w:numId w:val="30"/>
        </w:numPr>
        <w:rPr>
          <w:rFonts w:ascii="Times New Roman" w:hAnsi="Times New Roman" w:cs="Times New Roman"/>
          <w:lang w:val="en-US"/>
        </w:rPr>
      </w:pPr>
      <w:r w:rsidRPr="00DD2A51">
        <w:rPr>
          <w:rFonts w:ascii="Times New Roman" w:hAnsi="Times New Roman" w:cs="Times New Roman"/>
          <w:b/>
          <w:bCs/>
          <w:lang w:val="en-US"/>
        </w:rPr>
        <w:t>Definition</w:t>
      </w:r>
      <w:r w:rsidRPr="00DD2A51">
        <w:rPr>
          <w:rFonts w:ascii="Times New Roman" w:hAnsi="Times New Roman" w:cs="Times New Roman"/>
          <w:lang w:val="en-US"/>
        </w:rPr>
        <w:t>: An energy management strategy that responds dynamically to real-time signals or events, such as flexibility calls from grid operators or unplanned process deviations.</w:t>
      </w:r>
    </w:p>
    <w:p w14:paraId="33B96AF5" w14:textId="77777777" w:rsidR="00DD2A51" w:rsidRPr="00DD2A51" w:rsidRDefault="00DD2A51" w:rsidP="00DD2A51">
      <w:pPr>
        <w:rPr>
          <w:rFonts w:ascii="Times New Roman" w:hAnsi="Times New Roman" w:cs="Times New Roman"/>
          <w:b/>
          <w:bCs/>
        </w:rPr>
      </w:pPr>
      <w:proofErr w:type="spellStart"/>
      <w:r w:rsidRPr="00DD2A51">
        <w:rPr>
          <w:rFonts w:ascii="Times New Roman" w:hAnsi="Times New Roman" w:cs="Times New Roman"/>
          <w:b/>
          <w:bCs/>
        </w:rPr>
        <w:t>Process</w:t>
      </w:r>
      <w:proofErr w:type="spellEnd"/>
      <w:r w:rsidRPr="00DD2A51">
        <w:rPr>
          <w:rFonts w:ascii="Times New Roman" w:hAnsi="Times New Roman" w:cs="Times New Roman"/>
          <w:b/>
          <w:bCs/>
        </w:rPr>
        <w:t xml:space="preserve"> Quality </w:t>
      </w:r>
      <w:proofErr w:type="spellStart"/>
      <w:r w:rsidRPr="00DD2A51">
        <w:rPr>
          <w:rFonts w:ascii="Times New Roman" w:hAnsi="Times New Roman" w:cs="Times New Roman"/>
          <w:b/>
          <w:bCs/>
        </w:rPr>
        <w:t>Indicator</w:t>
      </w:r>
      <w:proofErr w:type="spellEnd"/>
    </w:p>
    <w:p w14:paraId="6B48F864" w14:textId="50C4C95E" w:rsidR="00DD2A51" w:rsidRPr="00DD2A51" w:rsidRDefault="00DD2A51" w:rsidP="00DD2A51">
      <w:pPr>
        <w:numPr>
          <w:ilvl w:val="0"/>
          <w:numId w:val="31"/>
        </w:numPr>
        <w:rPr>
          <w:rFonts w:ascii="Times New Roman" w:hAnsi="Times New Roman" w:cs="Times New Roman"/>
          <w:lang w:val="en-US"/>
        </w:rPr>
      </w:pPr>
      <w:r w:rsidRPr="00DD2A51">
        <w:rPr>
          <w:rFonts w:ascii="Times New Roman" w:hAnsi="Times New Roman" w:cs="Times New Roman"/>
          <w:b/>
          <w:bCs/>
          <w:lang w:val="en-US"/>
        </w:rPr>
        <w:t>Definition</w:t>
      </w:r>
      <w:r w:rsidRPr="00DD2A51">
        <w:rPr>
          <w:rFonts w:ascii="Times New Roman" w:hAnsi="Times New Roman" w:cs="Times New Roman"/>
          <w:lang w:val="en-US"/>
        </w:rPr>
        <w:t xml:space="preserve">: Metrics or state variables that </w:t>
      </w:r>
      <w:r w:rsidR="00D52230" w:rsidRPr="00DB7FBB">
        <w:rPr>
          <w:rFonts w:ascii="Times New Roman" w:hAnsi="Times New Roman" w:cs="Times New Roman"/>
          <w:lang w:val="en-US"/>
        </w:rPr>
        <w:t>determine</w:t>
      </w:r>
      <w:r w:rsidRPr="00DD2A51">
        <w:rPr>
          <w:rFonts w:ascii="Times New Roman" w:hAnsi="Times New Roman" w:cs="Times New Roman"/>
          <w:lang w:val="en-US"/>
        </w:rPr>
        <w:t xml:space="preserve"> the quality or performance of a </w:t>
      </w:r>
      <w:r w:rsidR="00D52230" w:rsidRPr="00DB7FBB">
        <w:rPr>
          <w:rFonts w:ascii="Times New Roman" w:hAnsi="Times New Roman" w:cs="Times New Roman"/>
          <w:lang w:val="en-US"/>
        </w:rPr>
        <w:t>process</w:t>
      </w:r>
      <w:r w:rsidRPr="00DD2A51">
        <w:rPr>
          <w:rFonts w:ascii="Times New Roman" w:hAnsi="Times New Roman" w:cs="Times New Roman"/>
          <w:lang w:val="en-US"/>
        </w:rPr>
        <w:t>, such as temperature, pressure, or product purity, which must be maintained within acceptable limits to ensure operational integrity.</w:t>
      </w:r>
      <w:r w:rsidR="00D52230" w:rsidRPr="00DB7FBB">
        <w:rPr>
          <w:rFonts w:ascii="Times New Roman" w:hAnsi="Times New Roman" w:cs="Times New Roman"/>
          <w:lang w:val="en-US"/>
        </w:rPr>
        <w:t xml:space="preserve"> Examples are the indoor temperature, </w:t>
      </w:r>
      <w:r w:rsidR="00DB7FBB" w:rsidRPr="00DB7FBB">
        <w:rPr>
          <w:rFonts w:ascii="Times New Roman" w:hAnsi="Times New Roman" w:cs="Times New Roman"/>
          <w:lang w:val="en-US"/>
        </w:rPr>
        <w:t xml:space="preserve">the pressure in the pressurized air supply system, or the level of impurities in a product. </w:t>
      </w:r>
    </w:p>
    <w:p w14:paraId="696E07CA" w14:textId="77777777" w:rsidR="00DD2A51" w:rsidRPr="00DD2A51" w:rsidRDefault="00DD2A51" w:rsidP="00DD2A51">
      <w:pPr>
        <w:rPr>
          <w:rFonts w:ascii="Times New Roman" w:hAnsi="Times New Roman" w:cs="Times New Roman"/>
          <w:b/>
          <w:bCs/>
        </w:rPr>
      </w:pPr>
      <w:proofErr w:type="spellStart"/>
      <w:r w:rsidRPr="00DD2A51">
        <w:rPr>
          <w:rFonts w:ascii="Times New Roman" w:hAnsi="Times New Roman" w:cs="Times New Roman"/>
          <w:b/>
          <w:bCs/>
        </w:rPr>
        <w:t>Responsible</w:t>
      </w:r>
      <w:proofErr w:type="spellEnd"/>
      <w:r w:rsidRPr="00DD2A51">
        <w:rPr>
          <w:rFonts w:ascii="Times New Roman" w:hAnsi="Times New Roman" w:cs="Times New Roman"/>
          <w:b/>
          <w:bCs/>
        </w:rPr>
        <w:t xml:space="preserve"> Party</w:t>
      </w:r>
    </w:p>
    <w:p w14:paraId="3D2DCD24" w14:textId="77777777" w:rsidR="00DD2A51" w:rsidRDefault="00DD2A51" w:rsidP="00DD2A51">
      <w:pPr>
        <w:numPr>
          <w:ilvl w:val="0"/>
          <w:numId w:val="32"/>
        </w:numPr>
        <w:rPr>
          <w:rFonts w:ascii="Times New Roman" w:hAnsi="Times New Roman" w:cs="Times New Roman"/>
          <w:lang w:val="en-US"/>
        </w:rPr>
      </w:pPr>
      <w:r w:rsidRPr="00DD2A51">
        <w:rPr>
          <w:rFonts w:ascii="Times New Roman" w:hAnsi="Times New Roman" w:cs="Times New Roman"/>
          <w:b/>
          <w:bCs/>
          <w:lang w:val="en-US"/>
        </w:rPr>
        <w:t>Definition</w:t>
      </w:r>
      <w:r w:rsidRPr="00DD2A51">
        <w:rPr>
          <w:rFonts w:ascii="Times New Roman" w:hAnsi="Times New Roman" w:cs="Times New Roman"/>
          <w:lang w:val="en-US"/>
        </w:rPr>
        <w:t>: Individuals or teams accountable for the planning, execution, and evaluation of energy-flexible operations, including operators, engineers, or decision-makers within the CPPS framework.</w:t>
      </w:r>
    </w:p>
    <w:p w14:paraId="65BBC82D" w14:textId="77777777" w:rsidR="00B16842" w:rsidRPr="00B16842" w:rsidRDefault="00B16842" w:rsidP="00B16842">
      <w:pPr>
        <w:rPr>
          <w:rFonts w:ascii="Times New Roman" w:hAnsi="Times New Roman" w:cs="Times New Roman"/>
          <w:b/>
          <w:bCs/>
          <w:lang w:val="en-US"/>
        </w:rPr>
      </w:pPr>
      <w:r w:rsidRPr="00B16842">
        <w:rPr>
          <w:rFonts w:ascii="Times New Roman" w:hAnsi="Times New Roman" w:cs="Times New Roman"/>
          <w:b/>
          <w:bCs/>
          <w:lang w:val="en-US"/>
        </w:rPr>
        <w:t>Operating Strategy</w:t>
      </w:r>
    </w:p>
    <w:p w14:paraId="027CCD0D" w14:textId="6F8DF73D" w:rsidR="00B16842" w:rsidRPr="00B16842" w:rsidRDefault="00B16842" w:rsidP="00B16842">
      <w:pPr>
        <w:pStyle w:val="Listenabsatz"/>
        <w:numPr>
          <w:ilvl w:val="0"/>
          <w:numId w:val="34"/>
        </w:numPr>
        <w:rPr>
          <w:rFonts w:ascii="Times New Roman" w:hAnsi="Times New Roman" w:cs="Times New Roman"/>
          <w:lang w:val="en-US"/>
        </w:rPr>
      </w:pPr>
      <w:r w:rsidRPr="00B16842">
        <w:rPr>
          <w:rFonts w:ascii="Times New Roman" w:hAnsi="Times New Roman" w:cs="Times New Roman"/>
          <w:b/>
          <w:bCs/>
          <w:lang w:val="en-US"/>
        </w:rPr>
        <w:t>Definition</w:t>
      </w:r>
      <w:r>
        <w:rPr>
          <w:rFonts w:ascii="Times New Roman" w:hAnsi="Times New Roman" w:cs="Times New Roman"/>
          <w:lang w:val="en-US"/>
        </w:rPr>
        <w:t xml:space="preserve">: </w:t>
      </w:r>
      <w:r w:rsidRPr="00B16842">
        <w:rPr>
          <w:rFonts w:ascii="Times New Roman" w:hAnsi="Times New Roman" w:cs="Times New Roman"/>
          <w:lang w:val="en-US"/>
        </w:rPr>
        <w:t>A comprehensive plan encompassing the technologies, actions, and interactions required to enable energy-flexible operations within a Cyber-Physical Production System (CPPS). It integrates resource management, operational planning, execution, and evaluation processes to align energy consumption, generation, or storage with external and internal objectives, such as cost reduction, renewable energy integration, or grid stability. Operating strategies must account for technical, economic, and regulatory considerations to ensure uninterrupted, efficient, and profitable operation.</w:t>
      </w:r>
    </w:p>
    <w:p w14:paraId="2FABF53D" w14:textId="2123A21D" w:rsidR="003429BB" w:rsidRPr="00DB7FBB" w:rsidRDefault="003429BB" w:rsidP="00DD2A51">
      <w:pPr>
        <w:rPr>
          <w:rFonts w:ascii="Times New Roman" w:hAnsi="Times New Roman" w:cs="Times New Roman"/>
          <w:lang w:val="en-US"/>
        </w:rPr>
      </w:pPr>
    </w:p>
    <w:p w14:paraId="38BE35D0" w14:textId="5C652792" w:rsidR="004113FF" w:rsidRPr="00DB7FBB" w:rsidRDefault="00F96F23" w:rsidP="0020084A">
      <w:pPr>
        <w:pStyle w:val="berschrift1"/>
        <w:rPr>
          <w:rFonts w:ascii="Times New Roman" w:hAnsi="Times New Roman" w:cs="Times New Roman"/>
        </w:rPr>
      </w:pPr>
      <w:proofErr w:type="spellStart"/>
      <w:r w:rsidRPr="00DB7FBB">
        <w:rPr>
          <w:rFonts w:ascii="Times New Roman" w:hAnsi="Times New Roman" w:cs="Times New Roman"/>
        </w:rPr>
        <w:t>Requirements</w:t>
      </w:r>
      <w:proofErr w:type="spellEnd"/>
    </w:p>
    <w:p w14:paraId="1EECB34B" w14:textId="077FE97B" w:rsidR="004113FF" w:rsidRPr="00820B91" w:rsidRDefault="005966A3" w:rsidP="00B15335">
      <w:pPr>
        <w:pStyle w:val="berschrift2"/>
      </w:pPr>
      <w:r w:rsidRPr="00820B91">
        <w:t>Sensors</w:t>
      </w:r>
    </w:p>
    <w:p w14:paraId="532FE2E6" w14:textId="77777777" w:rsidR="00AB3D43" w:rsidRPr="00AB3D43" w:rsidRDefault="00AB3D43" w:rsidP="00AB3D43">
      <w:pPr>
        <w:pStyle w:val="Listenabsatz"/>
        <w:numPr>
          <w:ilvl w:val="0"/>
          <w:numId w:val="13"/>
        </w:numPr>
        <w:spacing w:after="0" w:line="240" w:lineRule="auto"/>
        <w:rPr>
          <w:rFonts w:ascii="Times New Roman" w:eastAsia="Times New Roman" w:hAnsi="Times New Roman" w:cs="Times New Roman"/>
          <w:kern w:val="0"/>
          <w:sz w:val="24"/>
          <w:szCs w:val="24"/>
          <w:lang w:val="en-US" w:eastAsia="de-DE"/>
          <w14:ligatures w14:val="none"/>
        </w:rPr>
      </w:pPr>
      <w:r w:rsidRPr="00820B91">
        <w:rPr>
          <w:rFonts w:ascii="Times New Roman" w:eastAsia="Times New Roman" w:hAnsi="Times New Roman" w:cs="Times New Roman"/>
          <w:kern w:val="0"/>
          <w:sz w:val="24"/>
          <w:szCs w:val="24"/>
          <w:lang w:val="en-US" w:eastAsia="de-DE"/>
          <w14:ligatures w14:val="none"/>
        </w:rPr>
        <w:t>The state of charge or the filling</w:t>
      </w:r>
      <w:r w:rsidRPr="00AB3D43">
        <w:rPr>
          <w:rFonts w:ascii="Times New Roman" w:eastAsia="Times New Roman" w:hAnsi="Times New Roman" w:cs="Times New Roman"/>
          <w:kern w:val="0"/>
          <w:sz w:val="24"/>
          <w:szCs w:val="24"/>
          <w:lang w:val="en-US" w:eastAsia="de-DE"/>
          <w14:ligatures w14:val="none"/>
        </w:rPr>
        <w:t xml:space="preserve"> level of storage resources should be measured</w:t>
      </w:r>
    </w:p>
    <w:p w14:paraId="22E47670" w14:textId="77777777" w:rsidR="00AB3D43" w:rsidRPr="00AB3D43" w:rsidRDefault="00AB3D43" w:rsidP="009F1699">
      <w:pPr>
        <w:pStyle w:val="Listenabsatz"/>
        <w:numPr>
          <w:ilvl w:val="1"/>
          <w:numId w:val="13"/>
        </w:numPr>
        <w:spacing w:after="0" w:line="240" w:lineRule="auto"/>
        <w:rPr>
          <w:rFonts w:ascii="Times New Roman" w:eastAsia="Times New Roman" w:hAnsi="Times New Roman" w:cs="Times New Roman"/>
          <w:kern w:val="0"/>
          <w:sz w:val="24"/>
          <w:szCs w:val="24"/>
          <w:lang w:val="en-US" w:eastAsia="de-DE"/>
          <w14:ligatures w14:val="none"/>
        </w:rPr>
      </w:pPr>
      <w:r w:rsidRPr="00AB3D43">
        <w:rPr>
          <w:rFonts w:ascii="Times New Roman" w:eastAsia="Times New Roman" w:hAnsi="Times New Roman" w:cs="Times New Roman"/>
          <w:kern w:val="0"/>
          <w:sz w:val="24"/>
          <w:szCs w:val="24"/>
          <w:lang w:val="en-US" w:eastAsia="de-DE"/>
          <w14:ligatures w14:val="none"/>
        </w:rPr>
        <w:t>The filling level of material storage resources should be measured</w:t>
      </w:r>
    </w:p>
    <w:p w14:paraId="5C275A4A" w14:textId="77777777" w:rsidR="00AB3D43" w:rsidRPr="00AB3D43" w:rsidRDefault="00AB3D43" w:rsidP="009F1699">
      <w:pPr>
        <w:pStyle w:val="Listenabsatz"/>
        <w:numPr>
          <w:ilvl w:val="1"/>
          <w:numId w:val="13"/>
        </w:numPr>
        <w:spacing w:after="0" w:line="240" w:lineRule="auto"/>
        <w:rPr>
          <w:rFonts w:ascii="Times New Roman" w:eastAsia="Times New Roman" w:hAnsi="Times New Roman" w:cs="Times New Roman"/>
          <w:kern w:val="0"/>
          <w:sz w:val="24"/>
          <w:szCs w:val="24"/>
          <w:lang w:val="en-US" w:eastAsia="de-DE"/>
          <w14:ligatures w14:val="none"/>
        </w:rPr>
      </w:pPr>
      <w:r w:rsidRPr="00AB3D43">
        <w:rPr>
          <w:rFonts w:ascii="Times New Roman" w:eastAsia="Times New Roman" w:hAnsi="Times New Roman" w:cs="Times New Roman"/>
          <w:kern w:val="0"/>
          <w:sz w:val="24"/>
          <w:szCs w:val="24"/>
          <w:lang w:val="en-US" w:eastAsia="de-DE"/>
          <w14:ligatures w14:val="none"/>
        </w:rPr>
        <w:t>The state of deliberately utilized process inherent storage capacities should be measured</w:t>
      </w:r>
    </w:p>
    <w:p w14:paraId="1BBEEAC9" w14:textId="77777777" w:rsidR="009F1699" w:rsidRDefault="009F1699" w:rsidP="009F1699">
      <w:pPr>
        <w:pStyle w:val="Listenabsatz"/>
        <w:numPr>
          <w:ilvl w:val="1"/>
          <w:numId w:val="13"/>
        </w:numPr>
        <w:spacing w:after="0" w:line="240" w:lineRule="auto"/>
        <w:rPr>
          <w:rFonts w:ascii="Times New Roman" w:eastAsia="Times New Roman" w:hAnsi="Times New Roman" w:cs="Times New Roman"/>
          <w:kern w:val="0"/>
          <w:sz w:val="24"/>
          <w:szCs w:val="24"/>
          <w:lang w:val="en-US" w:eastAsia="de-DE"/>
          <w14:ligatures w14:val="none"/>
        </w:rPr>
      </w:pPr>
      <w:r w:rsidRPr="009F1699">
        <w:rPr>
          <w:rFonts w:ascii="Times New Roman" w:eastAsia="Times New Roman" w:hAnsi="Times New Roman" w:cs="Times New Roman"/>
          <w:kern w:val="0"/>
          <w:sz w:val="24"/>
          <w:szCs w:val="24"/>
          <w:lang w:val="en-US" w:eastAsia="de-DE"/>
          <w14:ligatures w14:val="none"/>
        </w:rPr>
        <w:t>The state of charge of energy storage resources should be measured.</w:t>
      </w:r>
    </w:p>
    <w:p w14:paraId="45226197" w14:textId="77777777" w:rsidR="00E774F2" w:rsidRDefault="00E774F2" w:rsidP="0026254B">
      <w:pPr>
        <w:pStyle w:val="Listenabsatz"/>
        <w:numPr>
          <w:ilvl w:val="1"/>
          <w:numId w:val="13"/>
        </w:numPr>
        <w:spacing w:after="0" w:line="240" w:lineRule="auto"/>
        <w:rPr>
          <w:rFonts w:ascii="Times New Roman" w:eastAsia="Times New Roman" w:hAnsi="Times New Roman" w:cs="Times New Roman"/>
          <w:kern w:val="0"/>
          <w:sz w:val="24"/>
          <w:szCs w:val="24"/>
          <w:lang w:val="en-US" w:eastAsia="de-DE"/>
          <w14:ligatures w14:val="none"/>
        </w:rPr>
      </w:pPr>
      <w:r>
        <w:rPr>
          <w:rFonts w:ascii="Times New Roman" w:eastAsia="Times New Roman" w:hAnsi="Times New Roman" w:cs="Times New Roman"/>
          <w:kern w:val="0"/>
          <w:sz w:val="24"/>
          <w:szCs w:val="24"/>
          <w:lang w:val="en-US" w:eastAsia="de-DE"/>
          <w14:ligatures w14:val="none"/>
        </w:rPr>
        <w:t xml:space="preserve">Depends on: </w:t>
      </w:r>
    </w:p>
    <w:p w14:paraId="50170FC0" w14:textId="3F4ACF8F" w:rsidR="00E774F2" w:rsidRDefault="00E774F2" w:rsidP="0026254B">
      <w:pPr>
        <w:pStyle w:val="Listenabsatz"/>
        <w:numPr>
          <w:ilvl w:val="2"/>
          <w:numId w:val="13"/>
        </w:numPr>
        <w:spacing w:after="0" w:line="240" w:lineRule="auto"/>
        <w:rPr>
          <w:rFonts w:ascii="Times New Roman" w:eastAsia="Times New Roman" w:hAnsi="Times New Roman" w:cs="Times New Roman"/>
          <w:kern w:val="0"/>
          <w:sz w:val="24"/>
          <w:szCs w:val="24"/>
          <w:lang w:val="en-US" w:eastAsia="de-DE"/>
          <w14:ligatures w14:val="none"/>
        </w:rPr>
      </w:pPr>
      <w:r>
        <w:rPr>
          <w:rFonts w:ascii="Times New Roman" w:eastAsia="Times New Roman" w:hAnsi="Times New Roman" w:cs="Times New Roman"/>
          <w:kern w:val="0"/>
          <w:sz w:val="24"/>
          <w:szCs w:val="24"/>
          <w:lang w:val="en-US" w:eastAsia="de-DE"/>
          <w14:ligatures w14:val="none"/>
        </w:rPr>
        <w:t>Size of storage</w:t>
      </w:r>
      <w:r w:rsidR="00C94A83">
        <w:rPr>
          <w:rFonts w:ascii="Times New Roman" w:eastAsia="Times New Roman" w:hAnsi="Times New Roman" w:cs="Times New Roman"/>
          <w:kern w:val="0"/>
          <w:sz w:val="24"/>
          <w:szCs w:val="24"/>
          <w:lang w:val="en-US" w:eastAsia="de-DE"/>
          <w14:ligatures w14:val="none"/>
        </w:rPr>
        <w:t xml:space="preserve"> -</w:t>
      </w:r>
      <w:r>
        <w:rPr>
          <w:rFonts w:ascii="Times New Roman" w:eastAsia="Times New Roman" w:hAnsi="Times New Roman" w:cs="Times New Roman"/>
          <w:kern w:val="0"/>
          <w:sz w:val="24"/>
          <w:szCs w:val="24"/>
          <w:lang w:val="en-US" w:eastAsia="de-DE"/>
          <w14:ligatures w14:val="none"/>
        </w:rPr>
        <w:t xml:space="preserve"> the smaller the storage the more important </w:t>
      </w:r>
      <w:r w:rsidR="00EA55DC">
        <w:rPr>
          <w:rFonts w:ascii="Times New Roman" w:eastAsia="Times New Roman" w:hAnsi="Times New Roman" w:cs="Times New Roman"/>
          <w:kern w:val="0"/>
          <w:sz w:val="24"/>
          <w:szCs w:val="24"/>
          <w:lang w:val="en-US" w:eastAsia="de-DE"/>
          <w14:ligatures w14:val="none"/>
        </w:rPr>
        <w:t>m</w:t>
      </w:r>
      <w:r>
        <w:rPr>
          <w:rFonts w:ascii="Times New Roman" w:eastAsia="Times New Roman" w:hAnsi="Times New Roman" w:cs="Times New Roman"/>
          <w:kern w:val="0"/>
          <w:sz w:val="24"/>
          <w:szCs w:val="24"/>
          <w:lang w:val="en-US" w:eastAsia="de-DE"/>
          <w14:ligatures w14:val="none"/>
        </w:rPr>
        <w:t>easurements are</w:t>
      </w:r>
    </w:p>
    <w:p w14:paraId="13E095C8" w14:textId="77777777" w:rsidR="009F1699" w:rsidRPr="009F1699" w:rsidRDefault="009F1699" w:rsidP="009F1699">
      <w:pPr>
        <w:pStyle w:val="Listenabsatz"/>
        <w:numPr>
          <w:ilvl w:val="0"/>
          <w:numId w:val="13"/>
        </w:numPr>
        <w:spacing w:after="0" w:line="240" w:lineRule="auto"/>
        <w:rPr>
          <w:rFonts w:ascii="Times New Roman" w:eastAsia="Times New Roman" w:hAnsi="Times New Roman" w:cs="Times New Roman"/>
          <w:kern w:val="0"/>
          <w:sz w:val="24"/>
          <w:szCs w:val="24"/>
          <w:lang w:val="en-US" w:eastAsia="de-DE"/>
          <w14:ligatures w14:val="none"/>
        </w:rPr>
      </w:pPr>
      <w:r w:rsidRPr="009F1699">
        <w:rPr>
          <w:rFonts w:ascii="Times New Roman" w:eastAsia="Times New Roman" w:hAnsi="Times New Roman" w:cs="Times New Roman"/>
          <w:kern w:val="0"/>
          <w:sz w:val="24"/>
          <w:szCs w:val="24"/>
          <w:lang w:val="en-US" w:eastAsia="de-DE"/>
          <w14:ligatures w14:val="none"/>
        </w:rPr>
        <w:t>Energy flows into and out of resources should be measured.</w:t>
      </w:r>
    </w:p>
    <w:p w14:paraId="6D8E9010" w14:textId="77777777" w:rsidR="009F1699" w:rsidRPr="009F1699" w:rsidRDefault="009F1699" w:rsidP="009F1699">
      <w:pPr>
        <w:pStyle w:val="Listenabsatz"/>
        <w:numPr>
          <w:ilvl w:val="1"/>
          <w:numId w:val="13"/>
        </w:numPr>
        <w:spacing w:after="0" w:line="240" w:lineRule="auto"/>
        <w:rPr>
          <w:rFonts w:ascii="Times New Roman" w:eastAsia="Times New Roman" w:hAnsi="Times New Roman" w:cs="Times New Roman"/>
          <w:kern w:val="0"/>
          <w:sz w:val="24"/>
          <w:szCs w:val="24"/>
          <w:lang w:val="en-US" w:eastAsia="de-DE"/>
          <w14:ligatures w14:val="none"/>
        </w:rPr>
      </w:pPr>
      <w:r w:rsidRPr="009F1699">
        <w:rPr>
          <w:rFonts w:ascii="Times New Roman" w:eastAsia="Times New Roman" w:hAnsi="Times New Roman" w:cs="Times New Roman"/>
          <w:kern w:val="0"/>
          <w:sz w:val="24"/>
          <w:szCs w:val="24"/>
          <w:lang w:val="en-US" w:eastAsia="de-DE"/>
          <w14:ligatures w14:val="none"/>
        </w:rPr>
        <w:t>Energy flowing into and out of storage resources should be measured, especially if it is otherwise difficult to determine the state of charge of the storage resource.</w:t>
      </w:r>
    </w:p>
    <w:p w14:paraId="088B566D" w14:textId="77777777" w:rsidR="009F1699" w:rsidRPr="009F1699" w:rsidRDefault="009F1699" w:rsidP="009F1699">
      <w:pPr>
        <w:pStyle w:val="Listenabsatz"/>
        <w:numPr>
          <w:ilvl w:val="1"/>
          <w:numId w:val="13"/>
        </w:numPr>
        <w:spacing w:after="0" w:line="240" w:lineRule="auto"/>
        <w:rPr>
          <w:rFonts w:ascii="Times New Roman" w:eastAsia="Times New Roman" w:hAnsi="Times New Roman" w:cs="Times New Roman"/>
          <w:kern w:val="0"/>
          <w:sz w:val="24"/>
          <w:szCs w:val="24"/>
          <w:lang w:val="en-US" w:eastAsia="de-DE"/>
          <w14:ligatures w14:val="none"/>
        </w:rPr>
      </w:pPr>
      <w:r w:rsidRPr="009F1699">
        <w:rPr>
          <w:rFonts w:ascii="Times New Roman" w:eastAsia="Times New Roman" w:hAnsi="Times New Roman" w:cs="Times New Roman"/>
          <w:kern w:val="0"/>
          <w:sz w:val="24"/>
          <w:szCs w:val="24"/>
          <w:lang w:val="en-US" w:eastAsia="de-DE"/>
          <w14:ligatures w14:val="none"/>
        </w:rPr>
        <w:t>Various forms of energy generation by resources should be measured.</w:t>
      </w:r>
    </w:p>
    <w:p w14:paraId="696ED0C4" w14:textId="77777777" w:rsidR="009F1699" w:rsidRDefault="009F1699" w:rsidP="009F1699">
      <w:pPr>
        <w:pStyle w:val="Listenabsatz"/>
        <w:numPr>
          <w:ilvl w:val="1"/>
          <w:numId w:val="13"/>
        </w:numPr>
        <w:spacing w:after="0" w:line="240" w:lineRule="auto"/>
        <w:rPr>
          <w:rFonts w:ascii="Times New Roman" w:eastAsia="Times New Roman" w:hAnsi="Times New Roman" w:cs="Times New Roman"/>
          <w:kern w:val="0"/>
          <w:sz w:val="24"/>
          <w:szCs w:val="24"/>
          <w:lang w:val="en-US" w:eastAsia="de-DE"/>
          <w14:ligatures w14:val="none"/>
        </w:rPr>
      </w:pPr>
      <w:r w:rsidRPr="009F1699">
        <w:rPr>
          <w:rFonts w:ascii="Times New Roman" w:eastAsia="Times New Roman" w:hAnsi="Times New Roman" w:cs="Times New Roman"/>
          <w:kern w:val="0"/>
          <w:sz w:val="24"/>
          <w:szCs w:val="24"/>
          <w:lang w:val="en-US" w:eastAsia="de-DE"/>
          <w14:ligatures w14:val="none"/>
        </w:rPr>
        <w:t>Various forms of energy consumption by resources should be measured.</w:t>
      </w:r>
    </w:p>
    <w:p w14:paraId="4B6BB19F" w14:textId="283B931F" w:rsidR="009F1699" w:rsidRPr="00745517" w:rsidRDefault="009F1699" w:rsidP="009F1699">
      <w:pPr>
        <w:pStyle w:val="Listenabsatz"/>
        <w:numPr>
          <w:ilvl w:val="0"/>
          <w:numId w:val="13"/>
        </w:numPr>
        <w:spacing w:after="0" w:line="240" w:lineRule="auto"/>
        <w:rPr>
          <w:rFonts w:ascii="Times New Roman" w:eastAsia="Times New Roman" w:hAnsi="Times New Roman" w:cs="Times New Roman"/>
          <w:kern w:val="0"/>
          <w:sz w:val="24"/>
          <w:szCs w:val="24"/>
          <w:lang w:val="en-US" w:eastAsia="de-DE"/>
          <w14:ligatures w14:val="none"/>
        </w:rPr>
      </w:pPr>
      <w:r w:rsidRPr="00745517">
        <w:rPr>
          <w:rFonts w:ascii="Times New Roman" w:eastAsia="Times New Roman" w:hAnsi="Times New Roman" w:cs="Times New Roman"/>
          <w:kern w:val="0"/>
          <w:sz w:val="24"/>
          <w:szCs w:val="24"/>
          <w:lang w:val="en-US" w:eastAsia="de-DE"/>
          <w14:ligatures w14:val="none"/>
        </w:rPr>
        <w:t>The flow of materials and products into and out of resources should be measured</w:t>
      </w:r>
      <w:r w:rsidR="008F4F58" w:rsidRPr="00745517">
        <w:rPr>
          <w:rFonts w:ascii="Times New Roman" w:eastAsia="Times New Roman" w:hAnsi="Times New Roman" w:cs="Times New Roman"/>
          <w:kern w:val="0"/>
          <w:sz w:val="24"/>
          <w:szCs w:val="24"/>
          <w:lang w:val="en-US" w:eastAsia="de-DE"/>
          <w14:ligatures w14:val="none"/>
        </w:rPr>
        <w:t xml:space="preserve"> in </w:t>
      </w:r>
      <w:r w:rsidR="00DF4FFA" w:rsidRPr="00745517">
        <w:rPr>
          <w:rFonts w:ascii="Times New Roman" w:eastAsia="Times New Roman" w:hAnsi="Times New Roman" w:cs="Times New Roman"/>
          <w:kern w:val="0"/>
          <w:sz w:val="24"/>
          <w:szCs w:val="24"/>
          <w:lang w:val="en-US" w:eastAsia="de-DE"/>
          <w14:ligatures w14:val="none"/>
        </w:rPr>
        <w:t xml:space="preserve">production and </w:t>
      </w:r>
      <w:r w:rsidR="00F70FFC" w:rsidRPr="00745517">
        <w:rPr>
          <w:rFonts w:ascii="Times New Roman" w:eastAsia="Times New Roman" w:hAnsi="Times New Roman" w:cs="Times New Roman"/>
          <w:kern w:val="0"/>
          <w:sz w:val="24"/>
          <w:szCs w:val="24"/>
          <w:lang w:val="en-US" w:eastAsia="de-DE"/>
          <w14:ligatures w14:val="none"/>
        </w:rPr>
        <w:t>infrastructural</w:t>
      </w:r>
      <w:r w:rsidR="008F4F58" w:rsidRPr="00745517">
        <w:rPr>
          <w:rFonts w:ascii="Times New Roman" w:eastAsia="Times New Roman" w:hAnsi="Times New Roman" w:cs="Times New Roman"/>
          <w:kern w:val="0"/>
          <w:sz w:val="24"/>
          <w:szCs w:val="24"/>
          <w:lang w:val="en-US" w:eastAsia="de-DE"/>
          <w14:ligatures w14:val="none"/>
        </w:rPr>
        <w:t xml:space="preserve"> resources</w:t>
      </w:r>
      <w:r w:rsidRPr="00745517">
        <w:rPr>
          <w:rFonts w:ascii="Times New Roman" w:eastAsia="Times New Roman" w:hAnsi="Times New Roman" w:cs="Times New Roman"/>
          <w:kern w:val="0"/>
          <w:sz w:val="24"/>
          <w:szCs w:val="24"/>
          <w:lang w:val="en-US" w:eastAsia="de-DE"/>
          <w14:ligatures w14:val="none"/>
        </w:rPr>
        <w:t xml:space="preserve">. </w:t>
      </w:r>
    </w:p>
    <w:p w14:paraId="27A8D984" w14:textId="6805B8FF" w:rsidR="009F1699" w:rsidRPr="009F1699" w:rsidRDefault="009F1699" w:rsidP="009F1699">
      <w:pPr>
        <w:pStyle w:val="Listenabsatz"/>
        <w:numPr>
          <w:ilvl w:val="1"/>
          <w:numId w:val="13"/>
        </w:numPr>
        <w:spacing w:after="0" w:line="240" w:lineRule="auto"/>
        <w:rPr>
          <w:rFonts w:ascii="Times New Roman" w:eastAsia="Times New Roman" w:hAnsi="Times New Roman" w:cs="Times New Roman"/>
          <w:kern w:val="0"/>
          <w:sz w:val="24"/>
          <w:szCs w:val="24"/>
          <w:lang w:val="en-US" w:eastAsia="de-DE"/>
          <w14:ligatures w14:val="none"/>
        </w:rPr>
      </w:pPr>
      <w:r w:rsidRPr="009F1699">
        <w:rPr>
          <w:rFonts w:ascii="Times New Roman" w:eastAsia="Times New Roman" w:hAnsi="Times New Roman" w:cs="Times New Roman"/>
          <w:kern w:val="0"/>
          <w:sz w:val="24"/>
          <w:szCs w:val="24"/>
          <w:lang w:val="en-US" w:eastAsia="de-DE"/>
          <w14:ligatures w14:val="none"/>
        </w:rPr>
        <w:t xml:space="preserve">The flow of waste products should be </w:t>
      </w:r>
      <w:r w:rsidR="00F6492A" w:rsidRPr="009F1699">
        <w:rPr>
          <w:rFonts w:ascii="Times New Roman" w:eastAsia="Times New Roman" w:hAnsi="Times New Roman" w:cs="Times New Roman"/>
          <w:kern w:val="0"/>
          <w:sz w:val="24"/>
          <w:szCs w:val="24"/>
          <w:lang w:val="en-US" w:eastAsia="de-DE"/>
          <w14:ligatures w14:val="none"/>
        </w:rPr>
        <w:t>measured</w:t>
      </w:r>
      <w:r w:rsidRPr="009F1699">
        <w:rPr>
          <w:rFonts w:ascii="Times New Roman" w:eastAsia="Times New Roman" w:hAnsi="Times New Roman" w:cs="Times New Roman"/>
          <w:kern w:val="0"/>
          <w:sz w:val="24"/>
          <w:szCs w:val="24"/>
          <w:lang w:val="en-US" w:eastAsia="de-DE"/>
          <w14:ligatures w14:val="none"/>
        </w:rPr>
        <w:t xml:space="preserve"> if constraints apply regarding the storage, buffering, or further processing of waste products. </w:t>
      </w:r>
    </w:p>
    <w:p w14:paraId="31B77DBE" w14:textId="77777777" w:rsidR="009F1699" w:rsidRPr="009F1699" w:rsidRDefault="009F1699" w:rsidP="009F1699">
      <w:pPr>
        <w:pStyle w:val="Listenabsatz"/>
        <w:numPr>
          <w:ilvl w:val="1"/>
          <w:numId w:val="13"/>
        </w:numPr>
        <w:spacing w:after="0" w:line="240" w:lineRule="auto"/>
        <w:rPr>
          <w:rFonts w:ascii="Times New Roman" w:eastAsia="Times New Roman" w:hAnsi="Times New Roman" w:cs="Times New Roman"/>
          <w:kern w:val="0"/>
          <w:sz w:val="24"/>
          <w:szCs w:val="24"/>
          <w:lang w:val="en-US" w:eastAsia="de-DE"/>
          <w14:ligatures w14:val="none"/>
        </w:rPr>
      </w:pPr>
      <w:r w:rsidRPr="009F1699">
        <w:rPr>
          <w:rFonts w:ascii="Times New Roman" w:eastAsia="Times New Roman" w:hAnsi="Times New Roman" w:cs="Times New Roman"/>
          <w:kern w:val="0"/>
          <w:sz w:val="24"/>
          <w:szCs w:val="24"/>
          <w:lang w:val="en-US" w:eastAsia="de-DE"/>
          <w14:ligatures w14:val="none"/>
        </w:rPr>
        <w:t xml:space="preserve">The flow of incoming raw materials or intermediate products into a resource should be measured, if constraints regarding the processing of raw materials and intermediate products apply. </w:t>
      </w:r>
    </w:p>
    <w:p w14:paraId="16530F07" w14:textId="77777777" w:rsidR="009F1699" w:rsidRDefault="009F1699" w:rsidP="009F1699">
      <w:pPr>
        <w:pStyle w:val="Listenabsatz"/>
        <w:numPr>
          <w:ilvl w:val="1"/>
          <w:numId w:val="13"/>
        </w:numPr>
        <w:spacing w:after="0" w:line="240" w:lineRule="auto"/>
        <w:rPr>
          <w:rFonts w:ascii="Times New Roman" w:eastAsia="Times New Roman" w:hAnsi="Times New Roman" w:cs="Times New Roman"/>
          <w:kern w:val="0"/>
          <w:sz w:val="24"/>
          <w:szCs w:val="24"/>
          <w:lang w:val="en-US" w:eastAsia="de-DE"/>
          <w14:ligatures w14:val="none"/>
        </w:rPr>
      </w:pPr>
      <w:r w:rsidRPr="009F1699">
        <w:rPr>
          <w:rFonts w:ascii="Times New Roman" w:eastAsia="Times New Roman" w:hAnsi="Times New Roman" w:cs="Times New Roman"/>
          <w:kern w:val="0"/>
          <w:sz w:val="24"/>
          <w:szCs w:val="24"/>
          <w:lang w:val="en-US" w:eastAsia="de-DE"/>
          <w14:ligatures w14:val="none"/>
        </w:rPr>
        <w:t>The flow of products produced by a resource should be measured.</w:t>
      </w:r>
    </w:p>
    <w:p w14:paraId="4867D4A9" w14:textId="331C65D5" w:rsidR="004101F2" w:rsidRPr="004101F2" w:rsidRDefault="004101F2" w:rsidP="004101F2">
      <w:pPr>
        <w:pStyle w:val="Listenabsatz"/>
        <w:numPr>
          <w:ilvl w:val="0"/>
          <w:numId w:val="13"/>
        </w:numPr>
        <w:spacing w:after="0" w:line="240" w:lineRule="auto"/>
        <w:rPr>
          <w:rFonts w:ascii="Times New Roman" w:eastAsia="Times New Roman" w:hAnsi="Times New Roman" w:cs="Times New Roman"/>
          <w:kern w:val="0"/>
          <w:sz w:val="24"/>
          <w:szCs w:val="24"/>
          <w:lang w:val="en-US" w:eastAsia="de-DE"/>
          <w14:ligatures w14:val="none"/>
        </w:rPr>
      </w:pPr>
      <w:r w:rsidRPr="004101F2">
        <w:rPr>
          <w:rFonts w:ascii="Times New Roman" w:eastAsia="Times New Roman" w:hAnsi="Times New Roman" w:cs="Times New Roman"/>
          <w:kern w:val="0"/>
          <w:sz w:val="24"/>
          <w:szCs w:val="24"/>
          <w:lang w:val="en-US" w:eastAsia="de-DE"/>
          <w14:ligatures w14:val="none"/>
        </w:rPr>
        <w:t>Process and state variables that impact the</w:t>
      </w:r>
      <w:r w:rsidR="008F4F58">
        <w:rPr>
          <w:rFonts w:ascii="Times New Roman" w:eastAsia="Times New Roman" w:hAnsi="Times New Roman" w:cs="Times New Roman"/>
          <w:kern w:val="0"/>
          <w:sz w:val="24"/>
          <w:szCs w:val="24"/>
          <w:lang w:val="en-US" w:eastAsia="de-DE"/>
          <w14:ligatures w14:val="none"/>
        </w:rPr>
        <w:t xml:space="preserve"> process quality, safety, or</w:t>
      </w:r>
      <w:r w:rsidRPr="004101F2">
        <w:rPr>
          <w:rFonts w:ascii="Times New Roman" w:eastAsia="Times New Roman" w:hAnsi="Times New Roman" w:cs="Times New Roman"/>
          <w:kern w:val="0"/>
          <w:sz w:val="24"/>
          <w:szCs w:val="24"/>
          <w:lang w:val="en-US" w:eastAsia="de-DE"/>
          <w14:ligatures w14:val="none"/>
        </w:rPr>
        <w:t xml:space="preserve"> utility of a resource should be measured.</w:t>
      </w:r>
    </w:p>
    <w:p w14:paraId="74B75CDB" w14:textId="7EE84A79" w:rsidR="004101F2" w:rsidRPr="004101F2" w:rsidRDefault="004101F2" w:rsidP="004101F2">
      <w:pPr>
        <w:pStyle w:val="Listenabsatz"/>
        <w:numPr>
          <w:ilvl w:val="1"/>
          <w:numId w:val="13"/>
        </w:numPr>
        <w:spacing w:after="0" w:line="240" w:lineRule="auto"/>
        <w:rPr>
          <w:rFonts w:ascii="Times New Roman" w:eastAsia="Times New Roman" w:hAnsi="Times New Roman" w:cs="Times New Roman"/>
          <w:kern w:val="0"/>
          <w:sz w:val="24"/>
          <w:szCs w:val="24"/>
          <w:lang w:val="en-US" w:eastAsia="de-DE"/>
          <w14:ligatures w14:val="none"/>
        </w:rPr>
      </w:pPr>
      <w:r w:rsidRPr="004101F2">
        <w:rPr>
          <w:rFonts w:ascii="Times New Roman" w:eastAsia="Times New Roman" w:hAnsi="Times New Roman" w:cs="Times New Roman"/>
          <w:kern w:val="0"/>
          <w:sz w:val="24"/>
          <w:szCs w:val="24"/>
          <w:lang w:val="en-US" w:eastAsia="de-DE"/>
          <w14:ligatures w14:val="none"/>
        </w:rPr>
        <w:t xml:space="preserve">Positions of actuators that impact the </w:t>
      </w:r>
      <w:r w:rsidR="005E3ED4">
        <w:rPr>
          <w:rFonts w:ascii="Times New Roman" w:eastAsia="Times New Roman" w:hAnsi="Times New Roman" w:cs="Times New Roman"/>
          <w:kern w:val="0"/>
          <w:sz w:val="24"/>
          <w:szCs w:val="24"/>
          <w:lang w:val="en-US" w:eastAsia="de-DE"/>
          <w14:ligatures w14:val="none"/>
        </w:rPr>
        <w:t xml:space="preserve">process </w:t>
      </w:r>
      <w:r w:rsidRPr="004101F2">
        <w:rPr>
          <w:rFonts w:ascii="Times New Roman" w:eastAsia="Times New Roman" w:hAnsi="Times New Roman" w:cs="Times New Roman"/>
          <w:kern w:val="0"/>
          <w:sz w:val="24"/>
          <w:szCs w:val="24"/>
          <w:lang w:val="en-US" w:eastAsia="de-DE"/>
          <w14:ligatures w14:val="none"/>
        </w:rPr>
        <w:t xml:space="preserve">quality, safety or utility of a resource or are relevant for control programs should be </w:t>
      </w:r>
      <w:r w:rsidR="00965EC7">
        <w:rPr>
          <w:rFonts w:ascii="Times New Roman" w:eastAsia="Times New Roman" w:hAnsi="Times New Roman" w:cs="Times New Roman"/>
          <w:kern w:val="0"/>
          <w:sz w:val="24"/>
          <w:szCs w:val="24"/>
          <w:lang w:val="en-US" w:eastAsia="de-DE"/>
          <w14:ligatures w14:val="none"/>
        </w:rPr>
        <w:t>tracked</w:t>
      </w:r>
      <w:r w:rsidRPr="004101F2">
        <w:rPr>
          <w:rFonts w:ascii="Times New Roman" w:eastAsia="Times New Roman" w:hAnsi="Times New Roman" w:cs="Times New Roman"/>
          <w:kern w:val="0"/>
          <w:sz w:val="24"/>
          <w:szCs w:val="24"/>
          <w:lang w:val="en-US" w:eastAsia="de-DE"/>
          <w14:ligatures w14:val="none"/>
        </w:rPr>
        <w:t>.</w:t>
      </w:r>
    </w:p>
    <w:p w14:paraId="0D95B365" w14:textId="4AE6633D" w:rsidR="004101F2" w:rsidRPr="004101F2" w:rsidRDefault="004101F2" w:rsidP="004101F2">
      <w:pPr>
        <w:pStyle w:val="Listenabsatz"/>
        <w:numPr>
          <w:ilvl w:val="1"/>
          <w:numId w:val="13"/>
        </w:numPr>
        <w:spacing w:after="0" w:line="240" w:lineRule="auto"/>
        <w:rPr>
          <w:rFonts w:ascii="Times New Roman" w:eastAsia="Times New Roman" w:hAnsi="Times New Roman" w:cs="Times New Roman"/>
          <w:kern w:val="0"/>
          <w:sz w:val="24"/>
          <w:szCs w:val="24"/>
          <w:lang w:val="en-US" w:eastAsia="de-DE"/>
          <w14:ligatures w14:val="none"/>
        </w:rPr>
      </w:pPr>
      <w:r w:rsidRPr="004101F2">
        <w:rPr>
          <w:rFonts w:ascii="Times New Roman" w:eastAsia="Times New Roman" w:hAnsi="Times New Roman" w:cs="Times New Roman"/>
          <w:kern w:val="0"/>
          <w:sz w:val="24"/>
          <w:szCs w:val="24"/>
          <w:lang w:val="en-US" w:eastAsia="de-DE"/>
          <w14:ligatures w14:val="none"/>
        </w:rPr>
        <w:t xml:space="preserve">Process variables that impact the </w:t>
      </w:r>
      <w:r w:rsidR="005E3ED4">
        <w:rPr>
          <w:rFonts w:ascii="Times New Roman" w:eastAsia="Times New Roman" w:hAnsi="Times New Roman" w:cs="Times New Roman"/>
          <w:kern w:val="0"/>
          <w:sz w:val="24"/>
          <w:szCs w:val="24"/>
          <w:lang w:val="en-US" w:eastAsia="de-DE"/>
          <w14:ligatures w14:val="none"/>
        </w:rPr>
        <w:t xml:space="preserve">process </w:t>
      </w:r>
      <w:r w:rsidRPr="004101F2">
        <w:rPr>
          <w:rFonts w:ascii="Times New Roman" w:eastAsia="Times New Roman" w:hAnsi="Times New Roman" w:cs="Times New Roman"/>
          <w:kern w:val="0"/>
          <w:sz w:val="24"/>
          <w:szCs w:val="24"/>
          <w:lang w:val="en-US" w:eastAsia="de-DE"/>
          <w14:ligatures w14:val="none"/>
        </w:rPr>
        <w:t>quality, safety or utility of a resource or are relevant for control programs should be measured.</w:t>
      </w:r>
    </w:p>
    <w:p w14:paraId="282FB550" w14:textId="0379F9A6" w:rsidR="004101F2" w:rsidRPr="004101F2" w:rsidRDefault="004101F2" w:rsidP="004101F2">
      <w:pPr>
        <w:pStyle w:val="Listenabsatz"/>
        <w:numPr>
          <w:ilvl w:val="1"/>
          <w:numId w:val="13"/>
        </w:numPr>
        <w:spacing w:after="0" w:line="240" w:lineRule="auto"/>
        <w:rPr>
          <w:rFonts w:ascii="Times New Roman" w:eastAsia="Times New Roman" w:hAnsi="Times New Roman" w:cs="Times New Roman"/>
          <w:kern w:val="0"/>
          <w:sz w:val="24"/>
          <w:szCs w:val="24"/>
          <w:lang w:val="en-US" w:eastAsia="de-DE"/>
          <w14:ligatures w14:val="none"/>
        </w:rPr>
      </w:pPr>
      <w:r w:rsidRPr="004101F2">
        <w:rPr>
          <w:rFonts w:ascii="Times New Roman" w:eastAsia="Times New Roman" w:hAnsi="Times New Roman" w:cs="Times New Roman"/>
          <w:kern w:val="0"/>
          <w:sz w:val="24"/>
          <w:szCs w:val="24"/>
          <w:lang w:val="en-US" w:eastAsia="de-DE"/>
          <w14:ligatures w14:val="none"/>
        </w:rPr>
        <w:t xml:space="preserve">State variables that impact the </w:t>
      </w:r>
      <w:r w:rsidR="005E3ED4">
        <w:rPr>
          <w:rFonts w:ascii="Times New Roman" w:eastAsia="Times New Roman" w:hAnsi="Times New Roman" w:cs="Times New Roman"/>
          <w:kern w:val="0"/>
          <w:sz w:val="24"/>
          <w:szCs w:val="24"/>
          <w:lang w:val="en-US" w:eastAsia="de-DE"/>
          <w14:ligatures w14:val="none"/>
        </w:rPr>
        <w:t xml:space="preserve">process </w:t>
      </w:r>
      <w:r w:rsidRPr="004101F2">
        <w:rPr>
          <w:rFonts w:ascii="Times New Roman" w:eastAsia="Times New Roman" w:hAnsi="Times New Roman" w:cs="Times New Roman"/>
          <w:kern w:val="0"/>
          <w:sz w:val="24"/>
          <w:szCs w:val="24"/>
          <w:lang w:val="en-US" w:eastAsia="de-DE"/>
          <w14:ligatures w14:val="none"/>
        </w:rPr>
        <w:t>quality, safety or utility of a resource or are relevant for control programs should be measured.</w:t>
      </w:r>
    </w:p>
    <w:p w14:paraId="65C5316E" w14:textId="03517AFC" w:rsidR="004101F2" w:rsidRDefault="004101F2" w:rsidP="004101F2">
      <w:pPr>
        <w:pStyle w:val="Listenabsatz"/>
        <w:numPr>
          <w:ilvl w:val="1"/>
          <w:numId w:val="13"/>
        </w:numPr>
        <w:spacing w:after="0" w:line="240" w:lineRule="auto"/>
        <w:rPr>
          <w:rFonts w:ascii="Times New Roman" w:eastAsia="Times New Roman" w:hAnsi="Times New Roman" w:cs="Times New Roman"/>
          <w:kern w:val="0"/>
          <w:sz w:val="24"/>
          <w:szCs w:val="24"/>
          <w:lang w:val="en-US" w:eastAsia="de-DE"/>
          <w14:ligatures w14:val="none"/>
        </w:rPr>
      </w:pPr>
      <w:r w:rsidRPr="004101F2">
        <w:rPr>
          <w:rFonts w:ascii="Times New Roman" w:eastAsia="Times New Roman" w:hAnsi="Times New Roman" w:cs="Times New Roman"/>
          <w:kern w:val="0"/>
          <w:sz w:val="24"/>
          <w:szCs w:val="24"/>
          <w:lang w:val="en-US" w:eastAsia="de-DE"/>
          <w14:ligatures w14:val="none"/>
        </w:rPr>
        <w:t>If power grid services are performed, the physical state of the grid</w:t>
      </w:r>
      <w:r w:rsidR="005E3ED4">
        <w:rPr>
          <w:rFonts w:ascii="Times New Roman" w:eastAsia="Times New Roman" w:hAnsi="Times New Roman" w:cs="Times New Roman"/>
          <w:kern w:val="0"/>
          <w:sz w:val="24"/>
          <w:szCs w:val="24"/>
          <w:lang w:val="en-US" w:eastAsia="de-DE"/>
          <w14:ligatures w14:val="none"/>
        </w:rPr>
        <w:t xml:space="preserve">, i.e., </w:t>
      </w:r>
      <w:r w:rsidR="008B7862">
        <w:rPr>
          <w:rFonts w:ascii="Times New Roman" w:eastAsia="Times New Roman" w:hAnsi="Times New Roman" w:cs="Times New Roman"/>
          <w:kern w:val="0"/>
          <w:sz w:val="24"/>
          <w:szCs w:val="24"/>
          <w:lang w:val="en-US" w:eastAsia="de-DE"/>
          <w14:ligatures w14:val="none"/>
        </w:rPr>
        <w:t>the voltage and / or grid frequency</w:t>
      </w:r>
      <w:r w:rsidRPr="004101F2">
        <w:rPr>
          <w:rFonts w:ascii="Times New Roman" w:eastAsia="Times New Roman" w:hAnsi="Times New Roman" w:cs="Times New Roman"/>
          <w:kern w:val="0"/>
          <w:sz w:val="24"/>
          <w:szCs w:val="24"/>
          <w:lang w:val="en-US" w:eastAsia="de-DE"/>
          <w14:ligatures w14:val="none"/>
        </w:rPr>
        <w:t xml:space="preserve"> should be measured. </w:t>
      </w:r>
    </w:p>
    <w:p w14:paraId="3EDE5824" w14:textId="6177F1A0" w:rsidR="004101F2" w:rsidRPr="004101F2" w:rsidRDefault="005E5AD1" w:rsidP="004101F2">
      <w:pPr>
        <w:pStyle w:val="Listenabsatz"/>
        <w:numPr>
          <w:ilvl w:val="0"/>
          <w:numId w:val="13"/>
        </w:numPr>
        <w:spacing w:after="0" w:line="240" w:lineRule="auto"/>
        <w:rPr>
          <w:rFonts w:ascii="Times New Roman" w:eastAsia="Times New Roman" w:hAnsi="Times New Roman" w:cs="Times New Roman"/>
          <w:kern w:val="0"/>
          <w:sz w:val="24"/>
          <w:szCs w:val="24"/>
          <w:lang w:val="en-US" w:eastAsia="de-DE"/>
          <w14:ligatures w14:val="none"/>
        </w:rPr>
      </w:pPr>
      <w:r>
        <w:rPr>
          <w:rFonts w:ascii="Times New Roman" w:eastAsia="Times New Roman" w:hAnsi="Times New Roman" w:cs="Times New Roman"/>
          <w:kern w:val="0"/>
          <w:sz w:val="24"/>
          <w:szCs w:val="24"/>
          <w:lang w:val="en-US" w:eastAsia="de-DE"/>
          <w14:ligatures w14:val="none"/>
        </w:rPr>
        <w:t>Other p</w:t>
      </w:r>
      <w:r w:rsidR="004101F2" w:rsidRPr="004101F2">
        <w:rPr>
          <w:rFonts w:ascii="Times New Roman" w:eastAsia="Times New Roman" w:hAnsi="Times New Roman" w:cs="Times New Roman"/>
          <w:kern w:val="0"/>
          <w:sz w:val="24"/>
          <w:szCs w:val="24"/>
          <w:lang w:val="en-US" w:eastAsia="de-DE"/>
          <w14:ligatures w14:val="none"/>
        </w:rPr>
        <w:t xml:space="preserve">hysical quantities that impact the energy </w:t>
      </w:r>
      <w:r w:rsidR="00146898">
        <w:rPr>
          <w:rFonts w:ascii="Times New Roman" w:eastAsia="Times New Roman" w:hAnsi="Times New Roman" w:cs="Times New Roman"/>
          <w:kern w:val="0"/>
          <w:sz w:val="24"/>
          <w:szCs w:val="24"/>
          <w:lang w:val="en-US" w:eastAsia="de-DE"/>
          <w14:ligatures w14:val="none"/>
        </w:rPr>
        <w:t>conversion</w:t>
      </w:r>
      <w:r w:rsidR="004101F2" w:rsidRPr="004101F2">
        <w:rPr>
          <w:rFonts w:ascii="Times New Roman" w:eastAsia="Times New Roman" w:hAnsi="Times New Roman" w:cs="Times New Roman"/>
          <w:kern w:val="0"/>
          <w:sz w:val="24"/>
          <w:szCs w:val="24"/>
          <w:lang w:val="en-US" w:eastAsia="de-DE"/>
          <w14:ligatures w14:val="none"/>
        </w:rPr>
        <w:t xml:space="preserve"> or </w:t>
      </w:r>
      <w:r>
        <w:rPr>
          <w:rFonts w:ascii="Times New Roman" w:eastAsia="Times New Roman" w:hAnsi="Times New Roman" w:cs="Times New Roman"/>
          <w:kern w:val="0"/>
          <w:sz w:val="24"/>
          <w:szCs w:val="24"/>
          <w:lang w:val="en-US" w:eastAsia="de-DE"/>
          <w14:ligatures w14:val="none"/>
        </w:rPr>
        <w:t>utility</w:t>
      </w:r>
      <w:r w:rsidR="004101F2" w:rsidRPr="004101F2">
        <w:rPr>
          <w:rFonts w:ascii="Times New Roman" w:eastAsia="Times New Roman" w:hAnsi="Times New Roman" w:cs="Times New Roman"/>
          <w:kern w:val="0"/>
          <w:sz w:val="24"/>
          <w:szCs w:val="24"/>
          <w:lang w:val="en-US" w:eastAsia="de-DE"/>
          <w14:ligatures w14:val="none"/>
        </w:rPr>
        <w:t xml:space="preserve"> of a resource should be measured.</w:t>
      </w:r>
    </w:p>
    <w:p w14:paraId="415F6FBC" w14:textId="77777777" w:rsidR="004101F2" w:rsidRPr="004101F2" w:rsidRDefault="004101F2" w:rsidP="004101F2">
      <w:pPr>
        <w:pStyle w:val="Listenabsatz"/>
        <w:numPr>
          <w:ilvl w:val="1"/>
          <w:numId w:val="13"/>
        </w:numPr>
        <w:spacing w:after="0" w:line="240" w:lineRule="auto"/>
        <w:rPr>
          <w:rFonts w:ascii="Times New Roman" w:eastAsia="Times New Roman" w:hAnsi="Times New Roman" w:cs="Times New Roman"/>
          <w:kern w:val="0"/>
          <w:sz w:val="24"/>
          <w:szCs w:val="24"/>
          <w:lang w:val="en-US" w:eastAsia="de-DE"/>
          <w14:ligatures w14:val="none"/>
        </w:rPr>
      </w:pPr>
      <w:r w:rsidRPr="004101F2">
        <w:rPr>
          <w:rFonts w:ascii="Times New Roman" w:eastAsia="Times New Roman" w:hAnsi="Times New Roman" w:cs="Times New Roman"/>
          <w:kern w:val="0"/>
          <w:sz w:val="24"/>
          <w:szCs w:val="24"/>
          <w:lang w:val="en-US" w:eastAsia="de-DE"/>
          <w14:ligatures w14:val="none"/>
        </w:rPr>
        <w:t>Qualities of raw materials or intermediate products that impact the energy consumption or productivity of a resource should be measured.</w:t>
      </w:r>
    </w:p>
    <w:p w14:paraId="7E6B3E9D" w14:textId="4ED42218" w:rsidR="00AB3D43" w:rsidRDefault="004101F2" w:rsidP="004101F2">
      <w:pPr>
        <w:pStyle w:val="Listenabsatz"/>
        <w:numPr>
          <w:ilvl w:val="1"/>
          <w:numId w:val="13"/>
        </w:numPr>
        <w:spacing w:after="0" w:line="240" w:lineRule="auto"/>
        <w:rPr>
          <w:rFonts w:ascii="Times New Roman" w:eastAsia="Times New Roman" w:hAnsi="Times New Roman" w:cs="Times New Roman"/>
          <w:kern w:val="0"/>
          <w:sz w:val="24"/>
          <w:szCs w:val="24"/>
          <w:lang w:val="en-US" w:eastAsia="de-DE"/>
          <w14:ligatures w14:val="none"/>
        </w:rPr>
      </w:pPr>
      <w:r w:rsidRPr="004101F2">
        <w:rPr>
          <w:rFonts w:ascii="Times New Roman" w:eastAsia="Times New Roman" w:hAnsi="Times New Roman" w:cs="Times New Roman"/>
          <w:kern w:val="0"/>
          <w:sz w:val="24"/>
          <w:szCs w:val="24"/>
          <w:lang w:val="en-US" w:eastAsia="de-DE"/>
          <w14:ligatures w14:val="none"/>
        </w:rPr>
        <w:t xml:space="preserve">Ambient conditions that impact the energy </w:t>
      </w:r>
      <w:r w:rsidR="00C94A83">
        <w:rPr>
          <w:rFonts w:ascii="Times New Roman" w:eastAsia="Times New Roman" w:hAnsi="Times New Roman" w:cs="Times New Roman"/>
          <w:kern w:val="0"/>
          <w:sz w:val="24"/>
          <w:szCs w:val="24"/>
          <w:lang w:val="en-US" w:eastAsia="de-DE"/>
          <w14:ligatures w14:val="none"/>
        </w:rPr>
        <w:t>conversion</w:t>
      </w:r>
      <w:r w:rsidRPr="004101F2">
        <w:rPr>
          <w:rFonts w:ascii="Times New Roman" w:eastAsia="Times New Roman" w:hAnsi="Times New Roman" w:cs="Times New Roman"/>
          <w:kern w:val="0"/>
          <w:sz w:val="24"/>
          <w:szCs w:val="24"/>
          <w:lang w:val="en-US" w:eastAsia="de-DE"/>
          <w14:ligatures w14:val="none"/>
        </w:rPr>
        <w:t xml:space="preserve"> or productivity of a resource should be measured.</w:t>
      </w:r>
    </w:p>
    <w:p w14:paraId="4A95C7BF" w14:textId="77777777" w:rsidR="00C94A83" w:rsidRDefault="00C94A83" w:rsidP="00C94A83">
      <w:pPr>
        <w:pStyle w:val="Listenabsatz"/>
        <w:numPr>
          <w:ilvl w:val="0"/>
          <w:numId w:val="13"/>
        </w:numPr>
        <w:spacing w:after="0" w:line="240" w:lineRule="auto"/>
        <w:rPr>
          <w:rFonts w:ascii="Times New Roman" w:eastAsia="Times New Roman" w:hAnsi="Times New Roman" w:cs="Times New Roman"/>
          <w:kern w:val="0"/>
          <w:sz w:val="24"/>
          <w:szCs w:val="24"/>
          <w:lang w:val="en-US" w:eastAsia="de-DE"/>
          <w14:ligatures w14:val="none"/>
        </w:rPr>
      </w:pPr>
      <w:r>
        <w:rPr>
          <w:rFonts w:ascii="Times New Roman" w:eastAsia="Times New Roman" w:hAnsi="Times New Roman" w:cs="Times New Roman"/>
          <w:kern w:val="0"/>
          <w:sz w:val="24"/>
          <w:szCs w:val="24"/>
          <w:lang w:val="en-US" w:eastAsia="de-DE"/>
          <w14:ligatures w14:val="none"/>
        </w:rPr>
        <w:t xml:space="preserve">Depends on: </w:t>
      </w:r>
    </w:p>
    <w:p w14:paraId="570A8B7B" w14:textId="193C2858" w:rsidR="00C94A83" w:rsidRDefault="00C94A83" w:rsidP="00C94A83">
      <w:pPr>
        <w:pStyle w:val="Listenabsatz"/>
        <w:numPr>
          <w:ilvl w:val="1"/>
          <w:numId w:val="13"/>
        </w:numPr>
        <w:spacing w:after="0" w:line="240" w:lineRule="auto"/>
        <w:rPr>
          <w:rFonts w:ascii="Times New Roman" w:eastAsia="Times New Roman" w:hAnsi="Times New Roman" w:cs="Times New Roman"/>
          <w:kern w:val="0"/>
          <w:sz w:val="24"/>
          <w:szCs w:val="24"/>
          <w:lang w:val="en-US" w:eastAsia="de-DE"/>
          <w14:ligatures w14:val="none"/>
        </w:rPr>
      </w:pPr>
      <w:r>
        <w:rPr>
          <w:rFonts w:ascii="Times New Roman" w:eastAsia="Times New Roman" w:hAnsi="Times New Roman" w:cs="Times New Roman"/>
          <w:kern w:val="0"/>
          <w:sz w:val="24"/>
          <w:szCs w:val="24"/>
          <w:lang w:val="en-US" w:eastAsia="de-DE"/>
          <w14:ligatures w14:val="none"/>
        </w:rPr>
        <w:lastRenderedPageBreak/>
        <w:t>Predictability - the more random impact factors impact the resources,</w:t>
      </w:r>
      <w:r w:rsidR="00D81C73">
        <w:rPr>
          <w:rFonts w:ascii="Times New Roman" w:eastAsia="Times New Roman" w:hAnsi="Times New Roman" w:cs="Times New Roman"/>
          <w:kern w:val="0"/>
          <w:sz w:val="24"/>
          <w:szCs w:val="24"/>
          <w:lang w:val="en-US" w:eastAsia="de-DE"/>
          <w14:ligatures w14:val="none"/>
        </w:rPr>
        <w:t xml:space="preserve"> </w:t>
      </w:r>
      <w:r>
        <w:rPr>
          <w:rFonts w:ascii="Times New Roman" w:eastAsia="Times New Roman" w:hAnsi="Times New Roman" w:cs="Times New Roman"/>
          <w:kern w:val="0"/>
          <w:sz w:val="24"/>
          <w:szCs w:val="24"/>
          <w:lang w:val="en-US" w:eastAsia="de-DE"/>
          <w14:ligatures w14:val="none"/>
        </w:rPr>
        <w:t>the more important measurements are</w:t>
      </w:r>
      <w:r w:rsidR="006A5172">
        <w:rPr>
          <w:rFonts w:ascii="Times New Roman" w:eastAsia="Times New Roman" w:hAnsi="Times New Roman" w:cs="Times New Roman"/>
          <w:kern w:val="0"/>
          <w:sz w:val="24"/>
          <w:szCs w:val="24"/>
          <w:lang w:val="en-US" w:eastAsia="de-DE"/>
          <w14:ligatures w14:val="none"/>
        </w:rPr>
        <w:t>. I</w:t>
      </w:r>
      <w:r>
        <w:rPr>
          <w:rFonts w:ascii="Times New Roman" w:eastAsia="Times New Roman" w:hAnsi="Times New Roman" w:cs="Times New Roman"/>
          <w:kern w:val="0"/>
          <w:sz w:val="24"/>
          <w:szCs w:val="24"/>
          <w:lang w:val="en-US" w:eastAsia="de-DE"/>
          <w14:ligatures w14:val="none"/>
        </w:rPr>
        <w:t>n highly predictable resources</w:t>
      </w:r>
      <w:r w:rsidR="00D81C73">
        <w:rPr>
          <w:rFonts w:ascii="Times New Roman" w:eastAsia="Times New Roman" w:hAnsi="Times New Roman" w:cs="Times New Roman"/>
          <w:kern w:val="0"/>
          <w:sz w:val="24"/>
          <w:szCs w:val="24"/>
          <w:lang w:val="en-US" w:eastAsia="de-DE"/>
          <w14:ligatures w14:val="none"/>
        </w:rPr>
        <w:t>,</w:t>
      </w:r>
      <w:r>
        <w:rPr>
          <w:rFonts w:ascii="Times New Roman" w:eastAsia="Times New Roman" w:hAnsi="Times New Roman" w:cs="Times New Roman"/>
          <w:kern w:val="0"/>
          <w:sz w:val="24"/>
          <w:szCs w:val="24"/>
          <w:lang w:val="en-US" w:eastAsia="de-DE"/>
          <w14:ligatures w14:val="none"/>
        </w:rPr>
        <w:t xml:space="preserve"> measurements may be replaceable by mathematical models. </w:t>
      </w:r>
    </w:p>
    <w:p w14:paraId="659627C3" w14:textId="79E9CF1E" w:rsidR="00C94A83" w:rsidRDefault="00C94A83" w:rsidP="00C94A83">
      <w:pPr>
        <w:pStyle w:val="Listenabsatz"/>
        <w:numPr>
          <w:ilvl w:val="1"/>
          <w:numId w:val="13"/>
        </w:numPr>
        <w:spacing w:after="0" w:line="240" w:lineRule="auto"/>
        <w:rPr>
          <w:rFonts w:ascii="Times New Roman" w:eastAsia="Times New Roman" w:hAnsi="Times New Roman" w:cs="Times New Roman"/>
          <w:kern w:val="0"/>
          <w:sz w:val="24"/>
          <w:szCs w:val="24"/>
          <w:lang w:val="en-US" w:eastAsia="de-DE"/>
          <w14:ligatures w14:val="none"/>
        </w:rPr>
      </w:pPr>
      <w:r>
        <w:rPr>
          <w:rFonts w:ascii="Times New Roman" w:eastAsia="Times New Roman" w:hAnsi="Times New Roman" w:cs="Times New Roman"/>
          <w:kern w:val="0"/>
          <w:sz w:val="24"/>
          <w:szCs w:val="24"/>
          <w:lang w:val="en-US" w:eastAsia="de-DE"/>
          <w14:ligatures w14:val="none"/>
        </w:rPr>
        <w:t xml:space="preserve">Use Case - high precision use cases require better measurements. </w:t>
      </w:r>
    </w:p>
    <w:p w14:paraId="47A02A5A" w14:textId="1D07D25D" w:rsidR="007C5736" w:rsidRPr="009F1699" w:rsidRDefault="00E5506F" w:rsidP="00C94A83">
      <w:pPr>
        <w:pStyle w:val="Listenabsatz"/>
        <w:numPr>
          <w:ilvl w:val="1"/>
          <w:numId w:val="13"/>
        </w:numPr>
        <w:spacing w:after="0" w:line="240" w:lineRule="auto"/>
        <w:rPr>
          <w:rFonts w:ascii="Times New Roman" w:eastAsia="Times New Roman" w:hAnsi="Times New Roman" w:cs="Times New Roman"/>
          <w:kern w:val="0"/>
          <w:sz w:val="24"/>
          <w:szCs w:val="24"/>
          <w:lang w:val="en-US" w:eastAsia="de-DE"/>
          <w14:ligatures w14:val="none"/>
        </w:rPr>
      </w:pPr>
      <w:r>
        <w:rPr>
          <w:rFonts w:ascii="Times New Roman" w:eastAsia="Times New Roman" w:hAnsi="Times New Roman" w:cs="Times New Roman"/>
          <w:kern w:val="0"/>
          <w:sz w:val="24"/>
          <w:szCs w:val="24"/>
          <w:lang w:val="en-US" w:eastAsia="de-DE"/>
          <w14:ligatures w14:val="none"/>
        </w:rPr>
        <w:t xml:space="preserve">Measurements are only necessary in resources that have a direct or indirect impact on energy flexible operation. </w:t>
      </w:r>
    </w:p>
    <w:p w14:paraId="00D2C013" w14:textId="77777777" w:rsidR="00C94A83" w:rsidRPr="00C94A83" w:rsidRDefault="00C94A83" w:rsidP="00C94A83">
      <w:pPr>
        <w:pStyle w:val="Listenabsatz"/>
        <w:spacing w:after="0" w:line="240" w:lineRule="auto"/>
        <w:ind w:left="1440"/>
        <w:rPr>
          <w:rFonts w:ascii="Times New Roman" w:eastAsia="Times New Roman" w:hAnsi="Times New Roman" w:cs="Times New Roman"/>
          <w:kern w:val="0"/>
          <w:sz w:val="24"/>
          <w:szCs w:val="24"/>
          <w:lang w:val="en-US" w:eastAsia="de-DE"/>
          <w14:ligatures w14:val="none"/>
        </w:rPr>
      </w:pPr>
    </w:p>
    <w:p w14:paraId="52BBEB4F" w14:textId="0A2ED2C6" w:rsidR="00B15335" w:rsidRDefault="005966A3" w:rsidP="00B15335">
      <w:pPr>
        <w:pStyle w:val="berschrift2"/>
      </w:pPr>
      <w:r>
        <w:t>Control</w:t>
      </w:r>
    </w:p>
    <w:p w14:paraId="3B1A2171" w14:textId="77777777" w:rsidR="00DA1D77" w:rsidRPr="00DA1D77" w:rsidRDefault="00DA1D77" w:rsidP="00DA1D77">
      <w:pPr>
        <w:pStyle w:val="Listenabsatz"/>
        <w:numPr>
          <w:ilvl w:val="0"/>
          <w:numId w:val="12"/>
        </w:numPr>
        <w:spacing w:after="0" w:line="240" w:lineRule="auto"/>
        <w:rPr>
          <w:rFonts w:ascii="Times New Roman" w:eastAsia="Times New Roman" w:hAnsi="Times New Roman" w:cs="Times New Roman"/>
          <w:kern w:val="0"/>
          <w:sz w:val="24"/>
          <w:szCs w:val="24"/>
          <w:lang w:val="en-US" w:eastAsia="de-DE"/>
          <w14:ligatures w14:val="none"/>
        </w:rPr>
      </w:pPr>
      <w:r w:rsidRPr="00DA1D77">
        <w:rPr>
          <w:rFonts w:ascii="Times New Roman" w:eastAsia="Times New Roman" w:hAnsi="Times New Roman" w:cs="Times New Roman"/>
          <w:kern w:val="0"/>
          <w:sz w:val="24"/>
          <w:szCs w:val="24"/>
          <w:lang w:val="en-US" w:eastAsia="de-DE"/>
          <w14:ligatures w14:val="none"/>
        </w:rPr>
        <w:t>The control program must facilitate the reading and processing of sensor readings.</w:t>
      </w:r>
    </w:p>
    <w:p w14:paraId="6AED5FE2" w14:textId="1A641B3C" w:rsidR="009A1F14" w:rsidRPr="009A1F14" w:rsidRDefault="009A1F14" w:rsidP="009A1F14">
      <w:pPr>
        <w:pStyle w:val="Listenabsatz"/>
        <w:numPr>
          <w:ilvl w:val="1"/>
          <w:numId w:val="12"/>
        </w:numPr>
        <w:spacing w:after="0" w:line="240" w:lineRule="auto"/>
        <w:rPr>
          <w:rFonts w:ascii="Times New Roman" w:eastAsia="Times New Roman" w:hAnsi="Times New Roman" w:cs="Times New Roman"/>
          <w:kern w:val="0"/>
          <w:sz w:val="24"/>
          <w:szCs w:val="24"/>
          <w:lang w:val="en-US" w:eastAsia="de-DE"/>
          <w14:ligatures w14:val="none"/>
        </w:rPr>
      </w:pPr>
      <w:r w:rsidRPr="009A1F14">
        <w:rPr>
          <w:rFonts w:ascii="Times New Roman" w:eastAsia="Times New Roman" w:hAnsi="Times New Roman" w:cs="Times New Roman"/>
          <w:kern w:val="0"/>
          <w:sz w:val="24"/>
          <w:szCs w:val="24"/>
          <w:lang w:val="en-US" w:eastAsia="de-DE"/>
          <w14:ligatures w14:val="none"/>
        </w:rPr>
        <w:t xml:space="preserve">The control program must facilitate access to sensor readings by higher level IT </w:t>
      </w:r>
      <w:r w:rsidR="001C129C">
        <w:rPr>
          <w:rFonts w:ascii="Times New Roman" w:eastAsia="Times New Roman" w:hAnsi="Times New Roman" w:cs="Times New Roman"/>
          <w:kern w:val="0"/>
          <w:sz w:val="24"/>
          <w:szCs w:val="24"/>
          <w:lang w:val="en-US" w:eastAsia="de-DE"/>
          <w14:ligatures w14:val="none"/>
        </w:rPr>
        <w:t>components</w:t>
      </w:r>
      <w:r w:rsidRPr="009A1F14">
        <w:rPr>
          <w:rFonts w:ascii="Times New Roman" w:eastAsia="Times New Roman" w:hAnsi="Times New Roman" w:cs="Times New Roman"/>
          <w:kern w:val="0"/>
          <w:sz w:val="24"/>
          <w:szCs w:val="24"/>
          <w:lang w:val="en-US" w:eastAsia="de-DE"/>
          <w14:ligatures w14:val="none"/>
        </w:rPr>
        <w:t xml:space="preserve"> such as </w:t>
      </w:r>
      <w:r w:rsidR="00DA2653">
        <w:rPr>
          <w:rFonts w:ascii="Times New Roman" w:eastAsia="Times New Roman" w:hAnsi="Times New Roman" w:cs="Times New Roman"/>
          <w:kern w:val="0"/>
          <w:sz w:val="24"/>
          <w:szCs w:val="24"/>
          <w:lang w:val="en-US" w:eastAsia="de-DE"/>
          <w14:ligatures w14:val="none"/>
        </w:rPr>
        <w:t>operational planning</w:t>
      </w:r>
      <w:r w:rsidRPr="009A1F14">
        <w:rPr>
          <w:rFonts w:ascii="Times New Roman" w:eastAsia="Times New Roman" w:hAnsi="Times New Roman" w:cs="Times New Roman"/>
          <w:kern w:val="0"/>
          <w:sz w:val="24"/>
          <w:szCs w:val="24"/>
          <w:lang w:val="en-US" w:eastAsia="de-DE"/>
          <w14:ligatures w14:val="none"/>
        </w:rPr>
        <w:t xml:space="preserve"> or </w:t>
      </w:r>
      <w:r w:rsidR="00366C2D">
        <w:rPr>
          <w:rFonts w:ascii="Times New Roman" w:eastAsia="Times New Roman" w:hAnsi="Times New Roman" w:cs="Times New Roman"/>
          <w:kern w:val="0"/>
          <w:sz w:val="24"/>
          <w:szCs w:val="24"/>
          <w:lang w:val="en-US" w:eastAsia="de-DE"/>
          <w14:ligatures w14:val="none"/>
        </w:rPr>
        <w:t>forecast</w:t>
      </w:r>
      <w:r w:rsidRPr="009A1F14">
        <w:rPr>
          <w:rFonts w:ascii="Times New Roman" w:eastAsia="Times New Roman" w:hAnsi="Times New Roman" w:cs="Times New Roman"/>
          <w:kern w:val="0"/>
          <w:sz w:val="24"/>
          <w:szCs w:val="24"/>
          <w:lang w:val="en-US" w:eastAsia="de-DE"/>
          <w14:ligatures w14:val="none"/>
        </w:rPr>
        <w:t>.</w:t>
      </w:r>
    </w:p>
    <w:p w14:paraId="29125F59" w14:textId="77777777" w:rsidR="009A1F14" w:rsidRPr="009A1F14" w:rsidRDefault="009A1F14" w:rsidP="009A1F14">
      <w:pPr>
        <w:pStyle w:val="Listenabsatz"/>
        <w:numPr>
          <w:ilvl w:val="0"/>
          <w:numId w:val="12"/>
        </w:numPr>
        <w:spacing w:after="0" w:line="240" w:lineRule="auto"/>
        <w:rPr>
          <w:rFonts w:ascii="Times New Roman" w:eastAsia="Times New Roman" w:hAnsi="Times New Roman" w:cs="Times New Roman"/>
          <w:kern w:val="0"/>
          <w:sz w:val="24"/>
          <w:szCs w:val="24"/>
          <w:lang w:val="en-US" w:eastAsia="de-DE"/>
          <w14:ligatures w14:val="none"/>
        </w:rPr>
      </w:pPr>
      <w:r w:rsidRPr="009A1F14">
        <w:rPr>
          <w:rFonts w:ascii="Times New Roman" w:eastAsia="Times New Roman" w:hAnsi="Times New Roman" w:cs="Times New Roman"/>
          <w:kern w:val="0"/>
          <w:sz w:val="24"/>
          <w:szCs w:val="24"/>
          <w:lang w:val="en-US" w:eastAsia="de-DE"/>
          <w14:ligatures w14:val="none"/>
        </w:rPr>
        <w:t>The control program must facilitate the sending of control signals to actuators.</w:t>
      </w:r>
    </w:p>
    <w:p w14:paraId="1B3732D0" w14:textId="6FC10F5C" w:rsidR="009A1F14" w:rsidRPr="009A1F14" w:rsidRDefault="009A1F14" w:rsidP="009A1F14">
      <w:pPr>
        <w:pStyle w:val="Listenabsatz"/>
        <w:numPr>
          <w:ilvl w:val="1"/>
          <w:numId w:val="12"/>
        </w:numPr>
        <w:spacing w:after="0" w:line="240" w:lineRule="auto"/>
        <w:rPr>
          <w:rFonts w:ascii="Times New Roman" w:eastAsia="Times New Roman" w:hAnsi="Times New Roman" w:cs="Times New Roman"/>
          <w:kern w:val="0"/>
          <w:sz w:val="24"/>
          <w:szCs w:val="24"/>
          <w:lang w:val="en-US" w:eastAsia="de-DE"/>
          <w14:ligatures w14:val="none"/>
        </w:rPr>
      </w:pPr>
      <w:r w:rsidRPr="009A1F14">
        <w:rPr>
          <w:rFonts w:ascii="Times New Roman" w:eastAsia="Times New Roman" w:hAnsi="Times New Roman" w:cs="Times New Roman"/>
          <w:kern w:val="0"/>
          <w:sz w:val="24"/>
          <w:szCs w:val="24"/>
          <w:lang w:val="en-US" w:eastAsia="de-DE"/>
          <w14:ligatures w14:val="none"/>
        </w:rPr>
        <w:t xml:space="preserve">The control program must facilitate the reception of set points from higher level IT </w:t>
      </w:r>
      <w:r w:rsidR="00A76ADF">
        <w:rPr>
          <w:rFonts w:ascii="Times New Roman" w:eastAsia="Times New Roman" w:hAnsi="Times New Roman" w:cs="Times New Roman"/>
          <w:kern w:val="0"/>
          <w:sz w:val="24"/>
          <w:szCs w:val="24"/>
          <w:lang w:val="en-US" w:eastAsia="de-DE"/>
          <w14:ligatures w14:val="none"/>
        </w:rPr>
        <w:t>components</w:t>
      </w:r>
      <w:r w:rsidRPr="009A1F14">
        <w:rPr>
          <w:rFonts w:ascii="Times New Roman" w:eastAsia="Times New Roman" w:hAnsi="Times New Roman" w:cs="Times New Roman"/>
          <w:kern w:val="0"/>
          <w:sz w:val="24"/>
          <w:szCs w:val="24"/>
          <w:lang w:val="en-US" w:eastAsia="de-DE"/>
          <w14:ligatures w14:val="none"/>
        </w:rPr>
        <w:t xml:space="preserve"> such as </w:t>
      </w:r>
      <w:r w:rsidR="00DA2653">
        <w:rPr>
          <w:rFonts w:ascii="Times New Roman" w:eastAsia="Times New Roman" w:hAnsi="Times New Roman" w:cs="Times New Roman"/>
          <w:kern w:val="0"/>
          <w:sz w:val="24"/>
          <w:szCs w:val="24"/>
          <w:lang w:val="en-US" w:eastAsia="de-DE"/>
          <w14:ligatures w14:val="none"/>
        </w:rPr>
        <w:t>operational planning</w:t>
      </w:r>
      <w:r w:rsidRPr="009A1F14">
        <w:rPr>
          <w:rFonts w:ascii="Times New Roman" w:eastAsia="Times New Roman" w:hAnsi="Times New Roman" w:cs="Times New Roman"/>
          <w:kern w:val="0"/>
          <w:sz w:val="24"/>
          <w:szCs w:val="24"/>
          <w:lang w:val="en-US" w:eastAsia="de-DE"/>
          <w14:ligatures w14:val="none"/>
        </w:rPr>
        <w:t xml:space="preserve"> or </w:t>
      </w:r>
      <w:r w:rsidR="00A76ADF">
        <w:rPr>
          <w:rFonts w:ascii="Times New Roman" w:eastAsia="Times New Roman" w:hAnsi="Times New Roman" w:cs="Times New Roman"/>
          <w:kern w:val="0"/>
          <w:sz w:val="24"/>
          <w:szCs w:val="24"/>
          <w:lang w:val="en-US" w:eastAsia="de-DE"/>
          <w14:ligatures w14:val="none"/>
        </w:rPr>
        <w:t>execution</w:t>
      </w:r>
      <w:r w:rsidRPr="009A1F14">
        <w:rPr>
          <w:rFonts w:ascii="Times New Roman" w:eastAsia="Times New Roman" w:hAnsi="Times New Roman" w:cs="Times New Roman"/>
          <w:kern w:val="0"/>
          <w:sz w:val="24"/>
          <w:szCs w:val="24"/>
          <w:lang w:val="en-US" w:eastAsia="de-DE"/>
          <w14:ligatures w14:val="none"/>
        </w:rPr>
        <w:t xml:space="preserve"> according to </w:t>
      </w:r>
      <w:r w:rsidR="00A8583C">
        <w:rPr>
          <w:rFonts w:ascii="Times New Roman" w:eastAsia="Times New Roman" w:hAnsi="Times New Roman" w:cs="Times New Roman"/>
          <w:kern w:val="0"/>
          <w:sz w:val="24"/>
          <w:szCs w:val="24"/>
          <w:lang w:val="en-US" w:eastAsia="de-DE"/>
          <w14:ligatures w14:val="none"/>
        </w:rPr>
        <w:t>operating plan</w:t>
      </w:r>
      <w:r w:rsidRPr="009A1F14">
        <w:rPr>
          <w:rFonts w:ascii="Times New Roman" w:eastAsia="Times New Roman" w:hAnsi="Times New Roman" w:cs="Times New Roman"/>
          <w:kern w:val="0"/>
          <w:sz w:val="24"/>
          <w:szCs w:val="24"/>
          <w:lang w:val="en-US" w:eastAsia="de-DE"/>
          <w14:ligatures w14:val="none"/>
        </w:rPr>
        <w:t>s.</w:t>
      </w:r>
    </w:p>
    <w:p w14:paraId="333D4E3B" w14:textId="65F87BAD" w:rsidR="009A1F14" w:rsidRPr="00974516" w:rsidRDefault="009A1F14" w:rsidP="00974516">
      <w:pPr>
        <w:pStyle w:val="Listenabsatz"/>
        <w:numPr>
          <w:ilvl w:val="0"/>
          <w:numId w:val="12"/>
        </w:numPr>
        <w:spacing w:after="0" w:line="240" w:lineRule="auto"/>
        <w:rPr>
          <w:rFonts w:ascii="Times New Roman" w:eastAsia="Times New Roman" w:hAnsi="Times New Roman" w:cs="Times New Roman"/>
          <w:kern w:val="0"/>
          <w:sz w:val="24"/>
          <w:szCs w:val="24"/>
          <w:lang w:val="en-US" w:eastAsia="de-DE"/>
          <w14:ligatures w14:val="none"/>
        </w:rPr>
      </w:pPr>
      <w:r w:rsidRPr="009A1F14">
        <w:rPr>
          <w:rFonts w:ascii="Times New Roman" w:eastAsia="Times New Roman" w:hAnsi="Times New Roman" w:cs="Times New Roman"/>
          <w:kern w:val="0"/>
          <w:sz w:val="24"/>
          <w:szCs w:val="24"/>
          <w:lang w:val="en-US" w:eastAsia="de-DE"/>
          <w14:ligatures w14:val="none"/>
        </w:rPr>
        <w:t xml:space="preserve">The control program must facilitate the </w:t>
      </w:r>
      <w:r w:rsidR="000C1D80">
        <w:rPr>
          <w:rFonts w:ascii="Times New Roman" w:eastAsia="Times New Roman" w:hAnsi="Times New Roman" w:cs="Times New Roman"/>
          <w:kern w:val="0"/>
          <w:sz w:val="24"/>
          <w:szCs w:val="24"/>
          <w:lang w:val="en-US" w:eastAsia="de-DE"/>
          <w14:ligatures w14:val="none"/>
        </w:rPr>
        <w:t>control</w:t>
      </w:r>
      <w:r w:rsidRPr="009A1F14">
        <w:rPr>
          <w:rFonts w:ascii="Times New Roman" w:eastAsia="Times New Roman" w:hAnsi="Times New Roman" w:cs="Times New Roman"/>
          <w:kern w:val="0"/>
          <w:sz w:val="24"/>
          <w:szCs w:val="24"/>
          <w:lang w:val="en-US" w:eastAsia="de-DE"/>
          <w14:ligatures w14:val="none"/>
        </w:rPr>
        <w:t xml:space="preserve"> of resources according to the </w:t>
      </w:r>
      <w:r w:rsidR="00A8583C">
        <w:rPr>
          <w:rFonts w:ascii="Times New Roman" w:eastAsia="Times New Roman" w:hAnsi="Times New Roman" w:cs="Times New Roman"/>
          <w:kern w:val="0"/>
          <w:sz w:val="24"/>
          <w:szCs w:val="24"/>
          <w:lang w:val="en-US" w:eastAsia="de-DE"/>
          <w14:ligatures w14:val="none"/>
        </w:rPr>
        <w:t>operating plan</w:t>
      </w:r>
      <w:r w:rsidRPr="009A1F14">
        <w:rPr>
          <w:rFonts w:ascii="Times New Roman" w:eastAsia="Times New Roman" w:hAnsi="Times New Roman" w:cs="Times New Roman"/>
          <w:kern w:val="0"/>
          <w:sz w:val="24"/>
          <w:szCs w:val="24"/>
          <w:lang w:val="en-US" w:eastAsia="de-DE"/>
          <w14:ligatures w14:val="none"/>
        </w:rPr>
        <w:t xml:space="preserve">. The more precisely resources can be </w:t>
      </w:r>
      <w:r w:rsidR="00AE6A41">
        <w:rPr>
          <w:rFonts w:ascii="Times New Roman" w:eastAsia="Times New Roman" w:hAnsi="Times New Roman" w:cs="Times New Roman"/>
          <w:kern w:val="0"/>
          <w:sz w:val="24"/>
          <w:szCs w:val="24"/>
          <w:lang w:val="en-US" w:eastAsia="de-DE"/>
          <w14:ligatures w14:val="none"/>
        </w:rPr>
        <w:t>control</w:t>
      </w:r>
      <w:r w:rsidR="00974516">
        <w:rPr>
          <w:rFonts w:ascii="Times New Roman" w:eastAsia="Times New Roman" w:hAnsi="Times New Roman" w:cs="Times New Roman"/>
          <w:kern w:val="0"/>
          <w:sz w:val="24"/>
          <w:szCs w:val="24"/>
          <w:lang w:val="en-US" w:eastAsia="de-DE"/>
          <w14:ligatures w14:val="none"/>
        </w:rPr>
        <w:t>led</w:t>
      </w:r>
      <w:r w:rsidR="00AE6A41" w:rsidRPr="00974516">
        <w:rPr>
          <w:rFonts w:ascii="Times New Roman" w:eastAsia="Times New Roman" w:hAnsi="Times New Roman" w:cs="Times New Roman"/>
          <w:kern w:val="0"/>
          <w:sz w:val="24"/>
          <w:szCs w:val="24"/>
          <w:lang w:val="en-US" w:eastAsia="de-DE"/>
          <w14:ligatures w14:val="none"/>
        </w:rPr>
        <w:t xml:space="preserve"> </w:t>
      </w:r>
      <w:r w:rsidRPr="00974516">
        <w:rPr>
          <w:rFonts w:ascii="Times New Roman" w:eastAsia="Times New Roman" w:hAnsi="Times New Roman" w:cs="Times New Roman"/>
          <w:kern w:val="0"/>
          <w:sz w:val="24"/>
          <w:szCs w:val="24"/>
          <w:lang w:val="en-US" w:eastAsia="de-DE"/>
          <w14:ligatures w14:val="none"/>
        </w:rPr>
        <w:t xml:space="preserve">according to the </w:t>
      </w:r>
      <w:r w:rsidR="00A8583C">
        <w:rPr>
          <w:rFonts w:ascii="Times New Roman" w:eastAsia="Times New Roman" w:hAnsi="Times New Roman" w:cs="Times New Roman"/>
          <w:kern w:val="0"/>
          <w:sz w:val="24"/>
          <w:szCs w:val="24"/>
          <w:lang w:val="en-US" w:eastAsia="de-DE"/>
          <w14:ligatures w14:val="none"/>
        </w:rPr>
        <w:t>operating plan</w:t>
      </w:r>
      <w:r w:rsidRPr="00974516">
        <w:rPr>
          <w:rFonts w:ascii="Times New Roman" w:eastAsia="Times New Roman" w:hAnsi="Times New Roman" w:cs="Times New Roman"/>
          <w:kern w:val="0"/>
          <w:sz w:val="24"/>
          <w:szCs w:val="24"/>
          <w:lang w:val="en-US" w:eastAsia="de-DE"/>
          <w14:ligatures w14:val="none"/>
        </w:rPr>
        <w:t xml:space="preserve"> the better. In cases where conventional feed forward or feedback control is not sufficient to regulate resources </w:t>
      </w:r>
      <w:r w:rsidR="00A8583C" w:rsidRPr="00974516">
        <w:rPr>
          <w:rFonts w:ascii="Times New Roman" w:eastAsia="Times New Roman" w:hAnsi="Times New Roman" w:cs="Times New Roman"/>
          <w:kern w:val="0"/>
          <w:sz w:val="24"/>
          <w:szCs w:val="24"/>
          <w:lang w:val="en-US" w:eastAsia="de-DE"/>
          <w14:ligatures w14:val="none"/>
        </w:rPr>
        <w:t>according to</w:t>
      </w:r>
      <w:r w:rsidRPr="00974516">
        <w:rPr>
          <w:rFonts w:ascii="Times New Roman" w:eastAsia="Times New Roman" w:hAnsi="Times New Roman" w:cs="Times New Roman"/>
          <w:kern w:val="0"/>
          <w:sz w:val="24"/>
          <w:szCs w:val="24"/>
          <w:lang w:val="en-US" w:eastAsia="de-DE"/>
          <w14:ligatures w14:val="none"/>
        </w:rPr>
        <w:t xml:space="preserve"> the </w:t>
      </w:r>
      <w:r w:rsidR="00A8583C">
        <w:rPr>
          <w:rFonts w:ascii="Times New Roman" w:eastAsia="Times New Roman" w:hAnsi="Times New Roman" w:cs="Times New Roman"/>
          <w:kern w:val="0"/>
          <w:sz w:val="24"/>
          <w:szCs w:val="24"/>
          <w:lang w:val="en-US" w:eastAsia="de-DE"/>
          <w14:ligatures w14:val="none"/>
        </w:rPr>
        <w:t>operating</w:t>
      </w:r>
      <w:r w:rsidRPr="00974516">
        <w:rPr>
          <w:rFonts w:ascii="Times New Roman" w:eastAsia="Times New Roman" w:hAnsi="Times New Roman" w:cs="Times New Roman"/>
          <w:kern w:val="0"/>
          <w:sz w:val="24"/>
          <w:szCs w:val="24"/>
          <w:lang w:val="en-US" w:eastAsia="de-DE"/>
          <w14:ligatures w14:val="none"/>
        </w:rPr>
        <w:t xml:space="preserve"> plan, advanced process control approaches may need to be pursued.</w:t>
      </w:r>
      <w:r w:rsidR="00207216">
        <w:rPr>
          <w:rFonts w:ascii="Times New Roman" w:eastAsia="Times New Roman" w:hAnsi="Times New Roman" w:cs="Times New Roman"/>
          <w:kern w:val="0"/>
          <w:sz w:val="24"/>
          <w:szCs w:val="24"/>
          <w:lang w:val="en-US" w:eastAsia="de-DE"/>
          <w14:ligatures w14:val="none"/>
        </w:rPr>
        <w:t xml:space="preserve"> The resources to be controlled are production resources, energy conversion resources, energy storage resources</w:t>
      </w:r>
      <w:r w:rsidR="00DB1913">
        <w:rPr>
          <w:rFonts w:ascii="Times New Roman" w:eastAsia="Times New Roman" w:hAnsi="Times New Roman" w:cs="Times New Roman"/>
          <w:kern w:val="0"/>
          <w:sz w:val="24"/>
          <w:szCs w:val="24"/>
          <w:lang w:val="en-US" w:eastAsia="de-DE"/>
          <w14:ligatures w14:val="none"/>
        </w:rPr>
        <w:t xml:space="preserve"> and </w:t>
      </w:r>
      <w:r w:rsidR="00A4427F">
        <w:rPr>
          <w:rFonts w:ascii="Times New Roman" w:eastAsia="Times New Roman" w:hAnsi="Times New Roman" w:cs="Times New Roman"/>
          <w:kern w:val="0"/>
          <w:sz w:val="24"/>
          <w:szCs w:val="24"/>
          <w:lang w:val="en-US" w:eastAsia="de-DE"/>
          <w14:ligatures w14:val="none"/>
        </w:rPr>
        <w:t xml:space="preserve">infrastructural resources. </w:t>
      </w:r>
    </w:p>
    <w:p w14:paraId="0BCFA4CC" w14:textId="0A4DA914" w:rsidR="00B15335" w:rsidRPr="00A4277D" w:rsidRDefault="007C5736" w:rsidP="00B15335">
      <w:pPr>
        <w:pStyle w:val="berschrift2"/>
        <w:rPr>
          <w:lang w:val="en-US"/>
        </w:rPr>
      </w:pPr>
      <w:r w:rsidRPr="00A4277D">
        <w:rPr>
          <w:lang w:val="en-US"/>
        </w:rPr>
        <w:t>Communication</w:t>
      </w:r>
    </w:p>
    <w:p w14:paraId="3808DF88" w14:textId="4481181C" w:rsidR="00BA3E97" w:rsidRPr="00BA3E97" w:rsidRDefault="00BA3E97" w:rsidP="00BA3E97">
      <w:pPr>
        <w:rPr>
          <w:lang w:val="en-US"/>
        </w:rPr>
      </w:pPr>
      <w:r>
        <w:rPr>
          <w:rFonts w:ascii="Times New Roman" w:eastAsia="Times New Roman" w:hAnsi="Times New Roman" w:cs="Times New Roman"/>
          <w:kern w:val="0"/>
          <w:sz w:val="24"/>
          <w:szCs w:val="24"/>
          <w:lang w:val="en-US" w:eastAsia="de-DE"/>
          <w14:ligatures w14:val="none"/>
        </w:rPr>
        <w:t xml:space="preserve">The required data exchange links depend on which IT/OT </w:t>
      </w:r>
      <w:r w:rsidR="00A4277D">
        <w:rPr>
          <w:rFonts w:ascii="Times New Roman" w:eastAsia="Times New Roman" w:hAnsi="Times New Roman" w:cs="Times New Roman"/>
          <w:kern w:val="0"/>
          <w:sz w:val="24"/>
          <w:szCs w:val="24"/>
          <w:lang w:val="en-US" w:eastAsia="de-DE"/>
          <w14:ligatures w14:val="none"/>
        </w:rPr>
        <w:t>component</w:t>
      </w:r>
      <w:r>
        <w:rPr>
          <w:rFonts w:ascii="Times New Roman" w:eastAsia="Times New Roman" w:hAnsi="Times New Roman" w:cs="Times New Roman"/>
          <w:kern w:val="0"/>
          <w:sz w:val="24"/>
          <w:szCs w:val="24"/>
          <w:lang w:val="en-US" w:eastAsia="de-DE"/>
          <w14:ligatures w14:val="none"/>
        </w:rPr>
        <w:t>s are required for the specific use case, and which external actors are involved.</w:t>
      </w:r>
    </w:p>
    <w:p w14:paraId="445F63DE" w14:textId="4DC34866" w:rsidR="006C197C" w:rsidRPr="00C431A8" w:rsidRDefault="006C197C" w:rsidP="006C197C">
      <w:pPr>
        <w:pStyle w:val="Listenabsatz"/>
        <w:numPr>
          <w:ilvl w:val="0"/>
          <w:numId w:val="11"/>
        </w:numPr>
        <w:spacing w:after="0" w:line="240" w:lineRule="auto"/>
        <w:rPr>
          <w:rFonts w:ascii="Times New Roman" w:eastAsia="Times New Roman" w:hAnsi="Times New Roman" w:cs="Times New Roman"/>
          <w:kern w:val="0"/>
          <w:sz w:val="24"/>
          <w:szCs w:val="24"/>
          <w:lang w:val="en-US" w:eastAsia="de-DE"/>
          <w14:ligatures w14:val="none"/>
        </w:rPr>
      </w:pPr>
      <w:r w:rsidRPr="006C197C">
        <w:rPr>
          <w:rFonts w:ascii="Times New Roman" w:eastAsia="Times New Roman" w:hAnsi="Times New Roman" w:cs="Times New Roman"/>
          <w:kern w:val="0"/>
          <w:sz w:val="24"/>
          <w:szCs w:val="24"/>
          <w:lang w:val="en-US" w:eastAsia="de-DE"/>
          <w14:ligatures w14:val="none"/>
        </w:rPr>
        <w:t xml:space="preserve">It must be </w:t>
      </w:r>
      <w:proofErr w:type="gramStart"/>
      <w:r w:rsidRPr="006C197C">
        <w:rPr>
          <w:rFonts w:ascii="Times New Roman" w:eastAsia="Times New Roman" w:hAnsi="Times New Roman" w:cs="Times New Roman"/>
          <w:kern w:val="0"/>
          <w:sz w:val="24"/>
          <w:szCs w:val="24"/>
          <w:lang w:val="en-US" w:eastAsia="de-DE"/>
          <w14:ligatures w14:val="none"/>
        </w:rPr>
        <w:t>assured at all times</w:t>
      </w:r>
      <w:proofErr w:type="gramEnd"/>
      <w:r w:rsidRPr="006C197C">
        <w:rPr>
          <w:rFonts w:ascii="Times New Roman" w:eastAsia="Times New Roman" w:hAnsi="Times New Roman" w:cs="Times New Roman"/>
          <w:kern w:val="0"/>
          <w:sz w:val="24"/>
          <w:szCs w:val="24"/>
          <w:lang w:val="en-US" w:eastAsia="de-DE"/>
          <w14:ligatures w14:val="none"/>
        </w:rPr>
        <w:t xml:space="preserve">, that data can be exchanged with relevant external </w:t>
      </w:r>
      <w:proofErr w:type="spellStart"/>
      <w:r w:rsidRPr="006C197C">
        <w:rPr>
          <w:rFonts w:ascii="Times New Roman" w:eastAsia="Times New Roman" w:hAnsi="Times New Roman" w:cs="Times New Roman"/>
          <w:kern w:val="0"/>
          <w:sz w:val="24"/>
          <w:szCs w:val="24"/>
          <w:lang w:val="en-US" w:eastAsia="de-DE"/>
          <w14:ligatures w14:val="none"/>
        </w:rPr>
        <w:t>actors</w:t>
      </w:r>
      <w:proofErr w:type="spellEnd"/>
      <w:r w:rsidRPr="006C197C">
        <w:rPr>
          <w:rFonts w:ascii="Times New Roman" w:eastAsia="Times New Roman" w:hAnsi="Times New Roman" w:cs="Times New Roman"/>
          <w:kern w:val="0"/>
          <w:sz w:val="24"/>
          <w:szCs w:val="24"/>
          <w:lang w:val="en-US" w:eastAsia="de-DE"/>
          <w14:ligatures w14:val="none"/>
        </w:rPr>
        <w:t xml:space="preserve"> such as grid operators, aggregators, energy markets, or prediction services. </w:t>
      </w:r>
      <w:r w:rsidRPr="00C431A8">
        <w:rPr>
          <w:rFonts w:ascii="Times New Roman" w:eastAsia="Times New Roman" w:hAnsi="Times New Roman" w:cs="Times New Roman"/>
          <w:kern w:val="0"/>
          <w:sz w:val="24"/>
          <w:szCs w:val="24"/>
          <w:lang w:val="en-US" w:eastAsia="de-DE"/>
          <w14:ligatures w14:val="none"/>
        </w:rPr>
        <w:t xml:space="preserve">The relevance of actors is determined by the </w:t>
      </w:r>
      <w:r w:rsidR="00C431A8" w:rsidRPr="00C431A8">
        <w:rPr>
          <w:rFonts w:ascii="Times New Roman" w:eastAsia="Times New Roman" w:hAnsi="Times New Roman" w:cs="Times New Roman"/>
          <w:kern w:val="0"/>
          <w:sz w:val="24"/>
          <w:szCs w:val="24"/>
          <w:lang w:val="en-US" w:eastAsia="de-DE"/>
          <w14:ligatures w14:val="none"/>
        </w:rPr>
        <w:t>use case</w:t>
      </w:r>
      <w:r w:rsidRPr="00C431A8">
        <w:rPr>
          <w:rFonts w:ascii="Times New Roman" w:eastAsia="Times New Roman" w:hAnsi="Times New Roman" w:cs="Times New Roman"/>
          <w:kern w:val="0"/>
          <w:sz w:val="24"/>
          <w:szCs w:val="24"/>
          <w:lang w:val="en-US" w:eastAsia="de-DE"/>
          <w14:ligatures w14:val="none"/>
        </w:rPr>
        <w:t xml:space="preserve">. </w:t>
      </w:r>
    </w:p>
    <w:p w14:paraId="6B9A119B" w14:textId="32224FA3" w:rsidR="006C197C" w:rsidRDefault="00391934" w:rsidP="00DA1D77">
      <w:pPr>
        <w:pStyle w:val="Listenabsatz"/>
        <w:numPr>
          <w:ilvl w:val="1"/>
          <w:numId w:val="11"/>
        </w:numPr>
        <w:spacing w:after="0" w:line="240" w:lineRule="auto"/>
        <w:rPr>
          <w:rFonts w:ascii="Times New Roman" w:eastAsia="Times New Roman" w:hAnsi="Times New Roman" w:cs="Times New Roman"/>
          <w:kern w:val="0"/>
          <w:sz w:val="24"/>
          <w:szCs w:val="24"/>
          <w:lang w:val="en-US" w:eastAsia="de-DE"/>
          <w14:ligatures w14:val="none"/>
        </w:rPr>
      </w:pPr>
      <w:r>
        <w:rPr>
          <w:rFonts w:ascii="Times New Roman" w:eastAsia="Times New Roman" w:hAnsi="Times New Roman" w:cs="Times New Roman"/>
          <w:kern w:val="0"/>
          <w:sz w:val="24"/>
          <w:szCs w:val="24"/>
          <w:lang w:val="en-US" w:eastAsia="de-DE"/>
          <w14:ligatures w14:val="none"/>
        </w:rPr>
        <w:t>In use cases actively participating in energy or balancing markets, i</w:t>
      </w:r>
      <w:r w:rsidR="006C197C" w:rsidRPr="006C197C">
        <w:rPr>
          <w:rFonts w:ascii="Times New Roman" w:eastAsia="Times New Roman" w:hAnsi="Times New Roman" w:cs="Times New Roman"/>
          <w:kern w:val="0"/>
          <w:sz w:val="24"/>
          <w:szCs w:val="24"/>
          <w:lang w:val="en-US" w:eastAsia="de-DE"/>
          <w14:ligatures w14:val="none"/>
        </w:rPr>
        <w:t xml:space="preserve">t </w:t>
      </w:r>
      <w:r>
        <w:rPr>
          <w:rFonts w:ascii="Times New Roman" w:eastAsia="Times New Roman" w:hAnsi="Times New Roman" w:cs="Times New Roman"/>
          <w:kern w:val="0"/>
          <w:sz w:val="24"/>
          <w:szCs w:val="24"/>
          <w:lang w:val="en-US" w:eastAsia="de-DE"/>
          <w14:ligatures w14:val="none"/>
        </w:rPr>
        <w:t>must be possible</w:t>
      </w:r>
      <w:r w:rsidR="006C197C" w:rsidRPr="006C197C">
        <w:rPr>
          <w:rFonts w:ascii="Times New Roman" w:eastAsia="Times New Roman" w:hAnsi="Times New Roman" w:cs="Times New Roman"/>
          <w:kern w:val="0"/>
          <w:sz w:val="24"/>
          <w:szCs w:val="24"/>
          <w:lang w:val="en-US" w:eastAsia="de-DE"/>
          <w14:ligatures w14:val="none"/>
        </w:rPr>
        <w:t xml:space="preserve"> to place and accept bids at applicable market portals (e.g., Day Ahead, Intraday, Grid Services, Peer-to-peer, etc.). </w:t>
      </w:r>
    </w:p>
    <w:p w14:paraId="085C986B" w14:textId="36C647B6" w:rsidR="005F769E" w:rsidRDefault="00391934" w:rsidP="00DA1D77">
      <w:pPr>
        <w:pStyle w:val="Listenabsatz"/>
        <w:numPr>
          <w:ilvl w:val="1"/>
          <w:numId w:val="11"/>
        </w:numPr>
        <w:spacing w:after="0" w:line="240" w:lineRule="auto"/>
        <w:rPr>
          <w:rFonts w:ascii="Times New Roman" w:eastAsia="Times New Roman" w:hAnsi="Times New Roman" w:cs="Times New Roman"/>
          <w:kern w:val="0"/>
          <w:sz w:val="24"/>
          <w:szCs w:val="24"/>
          <w:lang w:val="en-US" w:eastAsia="de-DE"/>
          <w14:ligatures w14:val="none"/>
        </w:rPr>
      </w:pPr>
      <w:r>
        <w:rPr>
          <w:rFonts w:ascii="Times New Roman" w:eastAsia="Times New Roman" w:hAnsi="Times New Roman" w:cs="Times New Roman"/>
          <w:kern w:val="0"/>
          <w:sz w:val="24"/>
          <w:szCs w:val="24"/>
          <w:lang w:val="en-US" w:eastAsia="de-DE"/>
          <w14:ligatures w14:val="none"/>
        </w:rPr>
        <w:t>If grid operators</w:t>
      </w:r>
      <w:r w:rsidR="00965AC4">
        <w:rPr>
          <w:rFonts w:ascii="Times New Roman" w:eastAsia="Times New Roman" w:hAnsi="Times New Roman" w:cs="Times New Roman"/>
          <w:kern w:val="0"/>
          <w:sz w:val="24"/>
          <w:szCs w:val="24"/>
          <w:lang w:val="en-US" w:eastAsia="de-DE"/>
          <w14:ligatures w14:val="none"/>
        </w:rPr>
        <w:t xml:space="preserve">, aggregators or other external actors </w:t>
      </w:r>
      <w:r>
        <w:rPr>
          <w:rFonts w:ascii="Times New Roman" w:eastAsia="Times New Roman" w:hAnsi="Times New Roman" w:cs="Times New Roman"/>
          <w:kern w:val="0"/>
          <w:sz w:val="24"/>
          <w:szCs w:val="24"/>
          <w:lang w:val="en-US" w:eastAsia="de-DE"/>
          <w14:ligatures w14:val="none"/>
        </w:rPr>
        <w:t>require explicit forecasts of load or flexibility potentia</w:t>
      </w:r>
      <w:r w:rsidR="00965AC4">
        <w:rPr>
          <w:rFonts w:ascii="Times New Roman" w:eastAsia="Times New Roman" w:hAnsi="Times New Roman" w:cs="Times New Roman"/>
          <w:kern w:val="0"/>
          <w:sz w:val="24"/>
          <w:szCs w:val="24"/>
          <w:lang w:val="en-US" w:eastAsia="de-DE"/>
          <w14:ligatures w14:val="none"/>
        </w:rPr>
        <w:t>l</w:t>
      </w:r>
      <w:r>
        <w:rPr>
          <w:rFonts w:ascii="Times New Roman" w:eastAsia="Times New Roman" w:hAnsi="Times New Roman" w:cs="Times New Roman"/>
          <w:kern w:val="0"/>
          <w:sz w:val="24"/>
          <w:szCs w:val="24"/>
          <w:lang w:val="en-US" w:eastAsia="de-DE"/>
          <w14:ligatures w14:val="none"/>
        </w:rPr>
        <w:t>s,</w:t>
      </w:r>
      <w:r w:rsidR="00C17303">
        <w:rPr>
          <w:rFonts w:ascii="Times New Roman" w:eastAsia="Times New Roman" w:hAnsi="Times New Roman" w:cs="Times New Roman"/>
          <w:kern w:val="0"/>
          <w:sz w:val="24"/>
          <w:szCs w:val="24"/>
          <w:lang w:val="en-US" w:eastAsia="de-DE"/>
          <w14:ligatures w14:val="none"/>
        </w:rPr>
        <w:t xml:space="preserve"> i</w:t>
      </w:r>
      <w:r w:rsidR="006C197C" w:rsidRPr="006C197C">
        <w:rPr>
          <w:rFonts w:ascii="Times New Roman" w:eastAsia="Times New Roman" w:hAnsi="Times New Roman" w:cs="Times New Roman"/>
          <w:kern w:val="0"/>
          <w:sz w:val="24"/>
          <w:szCs w:val="24"/>
          <w:lang w:val="en-US" w:eastAsia="de-DE"/>
          <w14:ligatures w14:val="none"/>
        </w:rPr>
        <w:t xml:space="preserve">t </w:t>
      </w:r>
      <w:r w:rsidR="00C17303">
        <w:rPr>
          <w:rFonts w:ascii="Times New Roman" w:eastAsia="Times New Roman" w:hAnsi="Times New Roman" w:cs="Times New Roman"/>
          <w:kern w:val="0"/>
          <w:sz w:val="24"/>
          <w:szCs w:val="24"/>
          <w:lang w:val="en-US" w:eastAsia="de-DE"/>
          <w14:ligatures w14:val="none"/>
        </w:rPr>
        <w:t>must be possible</w:t>
      </w:r>
      <w:r w:rsidR="006C197C" w:rsidRPr="006C197C">
        <w:rPr>
          <w:rFonts w:ascii="Times New Roman" w:eastAsia="Times New Roman" w:hAnsi="Times New Roman" w:cs="Times New Roman"/>
          <w:kern w:val="0"/>
          <w:sz w:val="24"/>
          <w:szCs w:val="24"/>
          <w:lang w:val="en-US" w:eastAsia="de-DE"/>
          <w14:ligatures w14:val="none"/>
        </w:rPr>
        <w:t xml:space="preserve"> to communicate load forecasts and flexibility potentials to grid operators.</w:t>
      </w:r>
    </w:p>
    <w:p w14:paraId="34D74CF5" w14:textId="71F7B64D" w:rsidR="006C197C" w:rsidRDefault="00C17303" w:rsidP="00DA1D77">
      <w:pPr>
        <w:pStyle w:val="Listenabsatz"/>
        <w:numPr>
          <w:ilvl w:val="1"/>
          <w:numId w:val="11"/>
        </w:numPr>
        <w:spacing w:after="0" w:line="240" w:lineRule="auto"/>
        <w:rPr>
          <w:rFonts w:ascii="Times New Roman" w:eastAsia="Times New Roman" w:hAnsi="Times New Roman" w:cs="Times New Roman"/>
          <w:kern w:val="0"/>
          <w:sz w:val="24"/>
          <w:szCs w:val="24"/>
          <w:lang w:val="en-US" w:eastAsia="de-DE"/>
          <w14:ligatures w14:val="none"/>
        </w:rPr>
      </w:pPr>
      <w:r>
        <w:rPr>
          <w:rFonts w:ascii="Times New Roman" w:eastAsia="Times New Roman" w:hAnsi="Times New Roman" w:cs="Times New Roman"/>
          <w:kern w:val="0"/>
          <w:sz w:val="24"/>
          <w:szCs w:val="24"/>
          <w:lang w:val="en-US" w:eastAsia="de-DE"/>
          <w14:ligatures w14:val="none"/>
        </w:rPr>
        <w:t>If grid services are to be provided, it must be possible to</w:t>
      </w:r>
      <w:r w:rsidR="006C197C" w:rsidRPr="006C197C">
        <w:rPr>
          <w:rFonts w:ascii="Times New Roman" w:eastAsia="Times New Roman" w:hAnsi="Times New Roman" w:cs="Times New Roman"/>
          <w:kern w:val="0"/>
          <w:sz w:val="24"/>
          <w:szCs w:val="24"/>
          <w:lang w:val="en-US" w:eastAsia="de-DE"/>
          <w14:ligatures w14:val="none"/>
        </w:rPr>
        <w:t xml:space="preserve"> receive flexibility calls from grid operators. </w:t>
      </w:r>
    </w:p>
    <w:p w14:paraId="06A367CA" w14:textId="19E4DAED" w:rsidR="00DA1D77" w:rsidRDefault="00965AC4" w:rsidP="00DA1D77">
      <w:pPr>
        <w:pStyle w:val="Listenabsatz"/>
        <w:numPr>
          <w:ilvl w:val="1"/>
          <w:numId w:val="11"/>
        </w:numPr>
        <w:spacing w:after="0" w:line="240" w:lineRule="auto"/>
        <w:rPr>
          <w:rFonts w:ascii="Times New Roman" w:eastAsia="Times New Roman" w:hAnsi="Times New Roman" w:cs="Times New Roman"/>
          <w:kern w:val="0"/>
          <w:sz w:val="24"/>
          <w:szCs w:val="24"/>
          <w:lang w:val="en-US" w:eastAsia="de-DE"/>
          <w14:ligatures w14:val="none"/>
        </w:rPr>
      </w:pPr>
      <w:r>
        <w:rPr>
          <w:rFonts w:ascii="Times New Roman" w:eastAsia="Times New Roman" w:hAnsi="Times New Roman" w:cs="Times New Roman"/>
          <w:kern w:val="0"/>
          <w:sz w:val="24"/>
          <w:szCs w:val="24"/>
          <w:lang w:val="en-US" w:eastAsia="de-DE"/>
          <w14:ligatures w14:val="none"/>
        </w:rPr>
        <w:t>If an aggregator or similar service provider is involved in the use case, it must be possible</w:t>
      </w:r>
      <w:r w:rsidR="00DA1D77" w:rsidRPr="00DA1D77">
        <w:rPr>
          <w:rFonts w:ascii="Times New Roman" w:eastAsia="Times New Roman" w:hAnsi="Times New Roman" w:cs="Times New Roman"/>
          <w:kern w:val="0"/>
          <w:sz w:val="24"/>
          <w:szCs w:val="24"/>
          <w:lang w:val="en-US" w:eastAsia="de-DE"/>
          <w14:ligatures w14:val="none"/>
        </w:rPr>
        <w:t xml:space="preserve"> to receive flexibility calls from aggregators</w:t>
      </w:r>
      <w:r w:rsidR="00D2516E">
        <w:rPr>
          <w:rFonts w:ascii="Times New Roman" w:eastAsia="Times New Roman" w:hAnsi="Times New Roman" w:cs="Times New Roman"/>
          <w:kern w:val="0"/>
          <w:sz w:val="24"/>
          <w:szCs w:val="24"/>
          <w:lang w:val="en-US" w:eastAsia="de-DE"/>
          <w14:ligatures w14:val="none"/>
        </w:rPr>
        <w:t xml:space="preserve"> or similar service providers</w:t>
      </w:r>
      <w:r w:rsidR="00DA1D77" w:rsidRPr="00DA1D77">
        <w:rPr>
          <w:rFonts w:ascii="Times New Roman" w:eastAsia="Times New Roman" w:hAnsi="Times New Roman" w:cs="Times New Roman"/>
          <w:kern w:val="0"/>
          <w:sz w:val="24"/>
          <w:szCs w:val="24"/>
          <w:lang w:val="en-US" w:eastAsia="de-DE"/>
          <w14:ligatures w14:val="none"/>
        </w:rPr>
        <w:t xml:space="preserve">. </w:t>
      </w:r>
    </w:p>
    <w:p w14:paraId="51F420B5" w14:textId="769A7E5E" w:rsidR="00DD111D" w:rsidRDefault="00DA1D77" w:rsidP="00DA1D77">
      <w:pPr>
        <w:pStyle w:val="Listenabsatz"/>
        <w:numPr>
          <w:ilvl w:val="0"/>
          <w:numId w:val="11"/>
        </w:numPr>
        <w:spacing w:after="0" w:line="240" w:lineRule="auto"/>
        <w:rPr>
          <w:rFonts w:ascii="Times New Roman" w:eastAsia="Times New Roman" w:hAnsi="Times New Roman" w:cs="Times New Roman"/>
          <w:kern w:val="0"/>
          <w:sz w:val="24"/>
          <w:szCs w:val="24"/>
          <w:lang w:val="en-US" w:eastAsia="de-DE"/>
          <w14:ligatures w14:val="none"/>
        </w:rPr>
      </w:pPr>
      <w:r w:rsidRPr="00DA1D77">
        <w:rPr>
          <w:rFonts w:ascii="Times New Roman" w:eastAsia="Times New Roman" w:hAnsi="Times New Roman" w:cs="Times New Roman"/>
          <w:kern w:val="0"/>
          <w:sz w:val="24"/>
          <w:szCs w:val="24"/>
          <w:lang w:val="en-US" w:eastAsia="de-DE"/>
          <w14:ligatures w14:val="none"/>
        </w:rPr>
        <w:t xml:space="preserve">It must be </w:t>
      </w:r>
      <w:proofErr w:type="gramStart"/>
      <w:r w:rsidRPr="00DA1D77">
        <w:rPr>
          <w:rFonts w:ascii="Times New Roman" w:eastAsia="Times New Roman" w:hAnsi="Times New Roman" w:cs="Times New Roman"/>
          <w:kern w:val="0"/>
          <w:sz w:val="24"/>
          <w:szCs w:val="24"/>
          <w:lang w:val="en-US" w:eastAsia="de-DE"/>
          <w14:ligatures w14:val="none"/>
        </w:rPr>
        <w:t>assured at all times</w:t>
      </w:r>
      <w:proofErr w:type="gramEnd"/>
      <w:r w:rsidRPr="00DA1D77">
        <w:rPr>
          <w:rFonts w:ascii="Times New Roman" w:eastAsia="Times New Roman" w:hAnsi="Times New Roman" w:cs="Times New Roman"/>
          <w:kern w:val="0"/>
          <w:sz w:val="24"/>
          <w:szCs w:val="24"/>
          <w:lang w:val="en-US" w:eastAsia="de-DE"/>
          <w14:ligatures w14:val="none"/>
        </w:rPr>
        <w:t xml:space="preserve">, that data can be exchanged between internal IT/OT </w:t>
      </w:r>
      <w:r w:rsidR="00132C60">
        <w:rPr>
          <w:rFonts w:ascii="Times New Roman" w:eastAsia="Times New Roman" w:hAnsi="Times New Roman" w:cs="Times New Roman"/>
          <w:kern w:val="0"/>
          <w:sz w:val="24"/>
          <w:szCs w:val="24"/>
          <w:lang w:val="en-US" w:eastAsia="de-DE"/>
          <w14:ligatures w14:val="none"/>
        </w:rPr>
        <w:t>components</w:t>
      </w:r>
      <w:r w:rsidRPr="00DA1D77">
        <w:rPr>
          <w:rFonts w:ascii="Times New Roman" w:eastAsia="Times New Roman" w:hAnsi="Times New Roman" w:cs="Times New Roman"/>
          <w:kern w:val="0"/>
          <w:sz w:val="24"/>
          <w:szCs w:val="24"/>
          <w:lang w:val="en-US" w:eastAsia="de-DE"/>
          <w14:ligatures w14:val="none"/>
        </w:rPr>
        <w:t xml:space="preserve"> such as planning </w:t>
      </w:r>
      <w:r w:rsidR="00A4277D">
        <w:rPr>
          <w:rFonts w:ascii="Times New Roman" w:eastAsia="Times New Roman" w:hAnsi="Times New Roman" w:cs="Times New Roman"/>
          <w:kern w:val="0"/>
          <w:sz w:val="24"/>
          <w:szCs w:val="24"/>
          <w:lang w:val="en-US" w:eastAsia="de-DE"/>
          <w14:ligatures w14:val="none"/>
        </w:rPr>
        <w:t>component</w:t>
      </w:r>
      <w:r w:rsidRPr="00DA1D77">
        <w:rPr>
          <w:rFonts w:ascii="Times New Roman" w:eastAsia="Times New Roman" w:hAnsi="Times New Roman" w:cs="Times New Roman"/>
          <w:kern w:val="0"/>
          <w:sz w:val="24"/>
          <w:szCs w:val="24"/>
          <w:lang w:val="en-US" w:eastAsia="de-DE"/>
          <w14:ligatures w14:val="none"/>
        </w:rPr>
        <w:t xml:space="preserve">s, execution </w:t>
      </w:r>
      <w:r w:rsidR="00A4277D">
        <w:rPr>
          <w:rFonts w:ascii="Times New Roman" w:eastAsia="Times New Roman" w:hAnsi="Times New Roman" w:cs="Times New Roman"/>
          <w:kern w:val="0"/>
          <w:sz w:val="24"/>
          <w:szCs w:val="24"/>
          <w:lang w:val="en-US" w:eastAsia="de-DE"/>
          <w14:ligatures w14:val="none"/>
        </w:rPr>
        <w:t>component</w:t>
      </w:r>
      <w:r w:rsidRPr="00DA1D77">
        <w:rPr>
          <w:rFonts w:ascii="Times New Roman" w:eastAsia="Times New Roman" w:hAnsi="Times New Roman" w:cs="Times New Roman"/>
          <w:kern w:val="0"/>
          <w:sz w:val="24"/>
          <w:szCs w:val="24"/>
          <w:lang w:val="en-US" w:eastAsia="de-DE"/>
          <w14:ligatures w14:val="none"/>
        </w:rPr>
        <w:t xml:space="preserve">s, control programs, databases, analytics, and HMIs. </w:t>
      </w:r>
    </w:p>
    <w:p w14:paraId="04318D56" w14:textId="4AD7BF1E" w:rsidR="00B15335" w:rsidRDefault="0084357D" w:rsidP="00B15335">
      <w:pPr>
        <w:pStyle w:val="berschrift2"/>
      </w:pPr>
      <w:proofErr w:type="spellStart"/>
      <w:r>
        <w:t>Actuators</w:t>
      </w:r>
      <w:proofErr w:type="spellEnd"/>
    </w:p>
    <w:p w14:paraId="758E7EB7" w14:textId="0451928A" w:rsidR="00525042" w:rsidRPr="00525042" w:rsidRDefault="00525042" w:rsidP="00525042">
      <w:pPr>
        <w:pStyle w:val="Listenabsatz"/>
        <w:numPr>
          <w:ilvl w:val="0"/>
          <w:numId w:val="10"/>
        </w:numPr>
        <w:spacing w:after="0" w:line="240" w:lineRule="auto"/>
        <w:rPr>
          <w:rFonts w:ascii="Times New Roman" w:eastAsia="Times New Roman" w:hAnsi="Times New Roman" w:cs="Times New Roman"/>
          <w:kern w:val="0"/>
          <w:sz w:val="24"/>
          <w:szCs w:val="24"/>
          <w:lang w:val="en-US" w:eastAsia="de-DE"/>
          <w14:ligatures w14:val="none"/>
        </w:rPr>
      </w:pPr>
      <w:r w:rsidRPr="00525042">
        <w:rPr>
          <w:rFonts w:ascii="Times New Roman" w:eastAsia="Times New Roman" w:hAnsi="Times New Roman" w:cs="Times New Roman"/>
          <w:kern w:val="0"/>
          <w:sz w:val="24"/>
          <w:szCs w:val="24"/>
          <w:lang w:val="en-US" w:eastAsia="de-DE"/>
          <w14:ligatures w14:val="none"/>
        </w:rPr>
        <w:t xml:space="preserve">Actuators must execute control signals received from control devices, thereby manipulating resources to adjust the production rate, energy conversion, and other process and state variables to conform to the </w:t>
      </w:r>
      <w:r w:rsidR="00A8583C">
        <w:rPr>
          <w:rFonts w:ascii="Times New Roman" w:eastAsia="Times New Roman" w:hAnsi="Times New Roman" w:cs="Times New Roman"/>
          <w:kern w:val="0"/>
          <w:sz w:val="24"/>
          <w:szCs w:val="24"/>
          <w:lang w:val="en-US" w:eastAsia="de-DE"/>
          <w14:ligatures w14:val="none"/>
        </w:rPr>
        <w:t>operating plan</w:t>
      </w:r>
      <w:r w:rsidRPr="00525042">
        <w:rPr>
          <w:rFonts w:ascii="Times New Roman" w:eastAsia="Times New Roman" w:hAnsi="Times New Roman" w:cs="Times New Roman"/>
          <w:kern w:val="0"/>
          <w:sz w:val="24"/>
          <w:szCs w:val="24"/>
          <w:lang w:val="en-US" w:eastAsia="de-DE"/>
          <w14:ligatures w14:val="none"/>
        </w:rPr>
        <w:t>.</w:t>
      </w:r>
    </w:p>
    <w:p w14:paraId="34D446A9" w14:textId="31946E9A" w:rsidR="00525042" w:rsidRPr="006C197C" w:rsidRDefault="006C197C" w:rsidP="006C197C">
      <w:pPr>
        <w:pStyle w:val="Listenabsatz"/>
        <w:numPr>
          <w:ilvl w:val="0"/>
          <w:numId w:val="10"/>
        </w:numPr>
        <w:spacing w:after="0" w:line="240" w:lineRule="auto"/>
        <w:rPr>
          <w:rFonts w:ascii="Times New Roman" w:eastAsia="Times New Roman" w:hAnsi="Times New Roman" w:cs="Times New Roman"/>
          <w:kern w:val="0"/>
          <w:sz w:val="24"/>
          <w:szCs w:val="24"/>
          <w:lang w:val="en-US" w:eastAsia="de-DE"/>
          <w14:ligatures w14:val="none"/>
        </w:rPr>
      </w:pPr>
      <w:r w:rsidRPr="006C197C">
        <w:rPr>
          <w:rFonts w:ascii="Times New Roman" w:eastAsia="Times New Roman" w:hAnsi="Times New Roman" w:cs="Times New Roman"/>
          <w:kern w:val="0"/>
          <w:sz w:val="24"/>
          <w:szCs w:val="24"/>
          <w:lang w:val="en-US" w:eastAsia="de-DE"/>
          <w14:ligatures w14:val="none"/>
        </w:rPr>
        <w:lastRenderedPageBreak/>
        <w:t xml:space="preserve">Actuators must be suited to the respective use case. High precision use cases requiring a precise realization of </w:t>
      </w:r>
      <w:r w:rsidR="00A8583C">
        <w:rPr>
          <w:rFonts w:ascii="Times New Roman" w:eastAsia="Times New Roman" w:hAnsi="Times New Roman" w:cs="Times New Roman"/>
          <w:kern w:val="0"/>
          <w:sz w:val="24"/>
          <w:szCs w:val="24"/>
          <w:lang w:val="en-US" w:eastAsia="de-DE"/>
          <w14:ligatures w14:val="none"/>
        </w:rPr>
        <w:t>operating plan</w:t>
      </w:r>
      <w:r w:rsidRPr="006C197C">
        <w:rPr>
          <w:rFonts w:ascii="Times New Roman" w:eastAsia="Times New Roman" w:hAnsi="Times New Roman" w:cs="Times New Roman"/>
          <w:kern w:val="0"/>
          <w:sz w:val="24"/>
          <w:szCs w:val="24"/>
          <w:lang w:val="en-US" w:eastAsia="de-DE"/>
          <w14:ligatures w14:val="none"/>
        </w:rPr>
        <w:t xml:space="preserve">s, such as power grid services or intraday market trading, impose stricter requirements on actuators. In such use cases, continuously controllable actuators might be required instead of discretely controlled actuators. </w:t>
      </w:r>
    </w:p>
    <w:p w14:paraId="28CBD193" w14:textId="7453FB55" w:rsidR="00B15335" w:rsidRPr="00E60F0B" w:rsidRDefault="0084357D" w:rsidP="00B15335">
      <w:pPr>
        <w:pStyle w:val="berschrift2"/>
        <w:rPr>
          <w:lang w:val="en-US"/>
        </w:rPr>
      </w:pPr>
      <w:r>
        <w:rPr>
          <w:lang w:val="en-US"/>
        </w:rPr>
        <w:t>Forecast</w:t>
      </w:r>
    </w:p>
    <w:p w14:paraId="01D30235" w14:textId="3851318F" w:rsidR="009135FB" w:rsidRPr="00E60F0B" w:rsidRDefault="00F02997" w:rsidP="009135FB">
      <w:pPr>
        <w:rPr>
          <w:lang w:val="en-US"/>
        </w:rPr>
      </w:pPr>
      <w:r w:rsidRPr="00F02997">
        <w:rPr>
          <w:lang w:val="en-US"/>
        </w:rPr>
        <w:t>Typically, forecasts are only r</w:t>
      </w:r>
      <w:r>
        <w:rPr>
          <w:lang w:val="en-US"/>
        </w:rPr>
        <w:t>equired or beneficial in proactive approaches.</w:t>
      </w:r>
      <w:r w:rsidRPr="00F02997">
        <w:rPr>
          <w:rFonts w:ascii="Times New Roman" w:eastAsia="Times New Roman" w:hAnsi="Times New Roman" w:cs="Times New Roman"/>
          <w:kern w:val="0"/>
          <w:sz w:val="24"/>
          <w:szCs w:val="24"/>
          <w:lang w:val="en-US" w:eastAsia="de-DE"/>
          <w14:ligatures w14:val="none"/>
        </w:rPr>
        <w:t xml:space="preserve"> </w:t>
      </w:r>
      <w:r>
        <w:rPr>
          <w:rFonts w:ascii="Times New Roman" w:eastAsia="Times New Roman" w:hAnsi="Times New Roman" w:cs="Times New Roman"/>
          <w:kern w:val="0"/>
          <w:sz w:val="24"/>
          <w:szCs w:val="24"/>
          <w:lang w:val="en-US" w:eastAsia="de-DE"/>
          <w14:ligatures w14:val="none"/>
        </w:rPr>
        <w:t xml:space="preserve">The </w:t>
      </w:r>
      <w:r w:rsidR="008C4E3A">
        <w:rPr>
          <w:rFonts w:ascii="Times New Roman" w:eastAsia="Times New Roman" w:hAnsi="Times New Roman" w:cs="Times New Roman"/>
          <w:kern w:val="0"/>
          <w:sz w:val="24"/>
          <w:szCs w:val="24"/>
          <w:lang w:val="en-US" w:eastAsia="de-DE"/>
          <w14:ligatures w14:val="none"/>
        </w:rPr>
        <w:t>required precision of forecasts depends on the use case. In some use cases</w:t>
      </w:r>
      <w:r w:rsidR="0093735C">
        <w:rPr>
          <w:rFonts w:ascii="Times New Roman" w:eastAsia="Times New Roman" w:hAnsi="Times New Roman" w:cs="Times New Roman"/>
          <w:kern w:val="0"/>
          <w:sz w:val="24"/>
          <w:szCs w:val="24"/>
          <w:lang w:val="en-US" w:eastAsia="de-DE"/>
          <w14:ligatures w14:val="none"/>
        </w:rPr>
        <w:t>,</w:t>
      </w:r>
      <w:r w:rsidR="008C4E3A">
        <w:rPr>
          <w:rFonts w:ascii="Times New Roman" w:eastAsia="Times New Roman" w:hAnsi="Times New Roman" w:cs="Times New Roman"/>
          <w:kern w:val="0"/>
          <w:sz w:val="24"/>
          <w:szCs w:val="24"/>
          <w:lang w:val="en-US" w:eastAsia="de-DE"/>
          <w14:ligatures w14:val="none"/>
        </w:rPr>
        <w:t xml:space="preserve"> very simple forecasts can be utilized</w:t>
      </w:r>
      <w:r>
        <w:rPr>
          <w:rFonts w:ascii="Times New Roman" w:eastAsia="Times New Roman" w:hAnsi="Times New Roman" w:cs="Times New Roman"/>
          <w:kern w:val="0"/>
          <w:sz w:val="24"/>
          <w:szCs w:val="24"/>
          <w:lang w:val="en-US" w:eastAsia="de-DE"/>
          <w14:ligatures w14:val="none"/>
        </w:rPr>
        <w:t>.</w:t>
      </w:r>
      <w:r w:rsidR="0093735C">
        <w:rPr>
          <w:rFonts w:ascii="Times New Roman" w:eastAsia="Times New Roman" w:hAnsi="Times New Roman" w:cs="Times New Roman"/>
          <w:kern w:val="0"/>
          <w:sz w:val="24"/>
          <w:szCs w:val="24"/>
          <w:lang w:val="en-US" w:eastAsia="de-DE"/>
          <w14:ligatures w14:val="none"/>
        </w:rPr>
        <w:t xml:space="preserve"> High precision use cases might require precise forecasts.</w:t>
      </w:r>
      <w:r>
        <w:rPr>
          <w:rFonts w:ascii="Times New Roman" w:eastAsia="Times New Roman" w:hAnsi="Times New Roman" w:cs="Times New Roman"/>
          <w:kern w:val="0"/>
          <w:sz w:val="24"/>
          <w:szCs w:val="24"/>
          <w:lang w:val="en-US" w:eastAsia="de-DE"/>
          <w14:ligatures w14:val="none"/>
        </w:rPr>
        <w:t xml:space="preserve"> The need for forecasts can be partly alleviated by integrating reactive elements into the operational strategy. </w:t>
      </w:r>
    </w:p>
    <w:p w14:paraId="038750F2" w14:textId="77777777" w:rsidR="00303ED0" w:rsidRDefault="003D1DBC" w:rsidP="003D1DBC">
      <w:pPr>
        <w:pStyle w:val="Listenabsatz"/>
        <w:numPr>
          <w:ilvl w:val="0"/>
          <w:numId w:val="9"/>
        </w:numPr>
        <w:spacing w:after="0" w:line="240" w:lineRule="auto"/>
        <w:rPr>
          <w:rFonts w:ascii="Times New Roman" w:eastAsia="Times New Roman" w:hAnsi="Times New Roman" w:cs="Times New Roman"/>
          <w:kern w:val="0"/>
          <w:sz w:val="24"/>
          <w:szCs w:val="24"/>
          <w:lang w:val="en-US" w:eastAsia="de-DE"/>
          <w14:ligatures w14:val="none"/>
        </w:rPr>
      </w:pPr>
      <w:r w:rsidRPr="003D1DBC">
        <w:rPr>
          <w:rFonts w:ascii="Times New Roman" w:eastAsia="Times New Roman" w:hAnsi="Times New Roman" w:cs="Times New Roman"/>
          <w:kern w:val="0"/>
          <w:sz w:val="24"/>
          <w:szCs w:val="24"/>
          <w:lang w:val="en-US" w:eastAsia="de-DE"/>
          <w14:ligatures w14:val="none"/>
        </w:rPr>
        <w:t xml:space="preserve">The energy load (electrical, heating, cooling, etc.) should be forecast in </w:t>
      </w:r>
      <w:r w:rsidR="00B973FB">
        <w:rPr>
          <w:rFonts w:ascii="Times New Roman" w:eastAsia="Times New Roman" w:hAnsi="Times New Roman" w:cs="Times New Roman"/>
          <w:kern w:val="0"/>
          <w:sz w:val="24"/>
          <w:szCs w:val="24"/>
          <w:lang w:val="en-US" w:eastAsia="de-DE"/>
          <w14:ligatures w14:val="none"/>
        </w:rPr>
        <w:t xml:space="preserve">the following use cases: </w:t>
      </w:r>
    </w:p>
    <w:p w14:paraId="1682AB45" w14:textId="77777777" w:rsidR="00303ED0" w:rsidRDefault="00303ED0" w:rsidP="00303ED0">
      <w:pPr>
        <w:pStyle w:val="Listenabsatz"/>
        <w:numPr>
          <w:ilvl w:val="1"/>
          <w:numId w:val="9"/>
        </w:numPr>
        <w:spacing w:after="0" w:line="240" w:lineRule="auto"/>
        <w:rPr>
          <w:rFonts w:ascii="Times New Roman" w:eastAsia="Times New Roman" w:hAnsi="Times New Roman" w:cs="Times New Roman"/>
          <w:kern w:val="0"/>
          <w:sz w:val="24"/>
          <w:szCs w:val="24"/>
          <w:lang w:val="en-US" w:eastAsia="de-DE"/>
          <w14:ligatures w14:val="none"/>
        </w:rPr>
      </w:pPr>
      <w:r>
        <w:rPr>
          <w:rFonts w:ascii="Times New Roman" w:eastAsia="Times New Roman" w:hAnsi="Times New Roman" w:cs="Times New Roman"/>
          <w:kern w:val="0"/>
          <w:sz w:val="24"/>
          <w:szCs w:val="24"/>
          <w:lang w:val="en-US" w:eastAsia="de-DE"/>
          <w14:ligatures w14:val="none"/>
        </w:rPr>
        <w:t>Use cases actively participating in energy or balancing markets</w:t>
      </w:r>
    </w:p>
    <w:p w14:paraId="2F519C80" w14:textId="77777777" w:rsidR="00B74458" w:rsidRDefault="00303ED0" w:rsidP="00303ED0">
      <w:pPr>
        <w:pStyle w:val="Listenabsatz"/>
        <w:numPr>
          <w:ilvl w:val="1"/>
          <w:numId w:val="9"/>
        </w:numPr>
        <w:spacing w:after="0" w:line="240" w:lineRule="auto"/>
        <w:rPr>
          <w:rFonts w:ascii="Times New Roman" w:eastAsia="Times New Roman" w:hAnsi="Times New Roman" w:cs="Times New Roman"/>
          <w:kern w:val="0"/>
          <w:sz w:val="24"/>
          <w:szCs w:val="24"/>
          <w:lang w:val="en-US" w:eastAsia="de-DE"/>
          <w14:ligatures w14:val="none"/>
        </w:rPr>
      </w:pPr>
      <w:r>
        <w:rPr>
          <w:rFonts w:ascii="Times New Roman" w:eastAsia="Times New Roman" w:hAnsi="Times New Roman" w:cs="Times New Roman"/>
          <w:kern w:val="0"/>
          <w:sz w:val="24"/>
          <w:szCs w:val="24"/>
          <w:lang w:val="en-US" w:eastAsia="de-DE"/>
          <w14:ligatures w14:val="none"/>
        </w:rPr>
        <w:t>Use cases</w:t>
      </w:r>
      <w:r w:rsidR="00B74458">
        <w:rPr>
          <w:rFonts w:ascii="Times New Roman" w:eastAsia="Times New Roman" w:hAnsi="Times New Roman" w:cs="Times New Roman"/>
          <w:kern w:val="0"/>
          <w:sz w:val="24"/>
          <w:szCs w:val="24"/>
          <w:lang w:val="en-US" w:eastAsia="de-DE"/>
          <w14:ligatures w14:val="none"/>
        </w:rPr>
        <w:t xml:space="preserve"> maximizing the self-generated energy</w:t>
      </w:r>
    </w:p>
    <w:p w14:paraId="477E4E3D" w14:textId="77777777" w:rsidR="008F46E0" w:rsidRDefault="00B74458" w:rsidP="00303ED0">
      <w:pPr>
        <w:pStyle w:val="Listenabsatz"/>
        <w:numPr>
          <w:ilvl w:val="1"/>
          <w:numId w:val="9"/>
        </w:numPr>
        <w:spacing w:after="0" w:line="240" w:lineRule="auto"/>
        <w:rPr>
          <w:rFonts w:ascii="Times New Roman" w:eastAsia="Times New Roman" w:hAnsi="Times New Roman" w:cs="Times New Roman"/>
          <w:kern w:val="0"/>
          <w:sz w:val="24"/>
          <w:szCs w:val="24"/>
          <w:lang w:val="en-US" w:eastAsia="de-DE"/>
          <w14:ligatures w14:val="none"/>
        </w:rPr>
      </w:pPr>
      <w:r>
        <w:rPr>
          <w:rFonts w:ascii="Times New Roman" w:eastAsia="Times New Roman" w:hAnsi="Times New Roman" w:cs="Times New Roman"/>
          <w:kern w:val="0"/>
          <w:sz w:val="24"/>
          <w:szCs w:val="24"/>
          <w:lang w:val="en-US" w:eastAsia="de-DE"/>
          <w14:ligatures w14:val="none"/>
        </w:rPr>
        <w:t>Load management use cases</w:t>
      </w:r>
    </w:p>
    <w:p w14:paraId="6E01763C" w14:textId="791EC37E" w:rsidR="003D1DBC" w:rsidRDefault="008F46E0" w:rsidP="00303ED0">
      <w:pPr>
        <w:pStyle w:val="Listenabsatz"/>
        <w:numPr>
          <w:ilvl w:val="1"/>
          <w:numId w:val="9"/>
        </w:numPr>
        <w:spacing w:after="0" w:line="240" w:lineRule="auto"/>
        <w:rPr>
          <w:rFonts w:ascii="Times New Roman" w:eastAsia="Times New Roman" w:hAnsi="Times New Roman" w:cs="Times New Roman"/>
          <w:kern w:val="0"/>
          <w:sz w:val="24"/>
          <w:szCs w:val="24"/>
          <w:lang w:val="en-US" w:eastAsia="de-DE"/>
          <w14:ligatures w14:val="none"/>
        </w:rPr>
      </w:pPr>
      <w:r>
        <w:rPr>
          <w:rFonts w:ascii="Times New Roman" w:eastAsia="Times New Roman" w:hAnsi="Times New Roman" w:cs="Times New Roman"/>
          <w:kern w:val="0"/>
          <w:sz w:val="24"/>
          <w:szCs w:val="24"/>
          <w:lang w:val="en-US" w:eastAsia="de-DE"/>
          <w14:ligatures w14:val="none"/>
        </w:rPr>
        <w:t>Use cases with external actors who request load forecasts.</w:t>
      </w:r>
      <w:r w:rsidR="003D1DBC" w:rsidRPr="003D1DBC">
        <w:rPr>
          <w:rFonts w:ascii="Times New Roman" w:eastAsia="Times New Roman" w:hAnsi="Times New Roman" w:cs="Times New Roman"/>
          <w:kern w:val="0"/>
          <w:sz w:val="24"/>
          <w:szCs w:val="24"/>
          <w:lang w:val="en-US" w:eastAsia="de-DE"/>
          <w14:ligatures w14:val="none"/>
        </w:rPr>
        <w:t xml:space="preserve"> </w:t>
      </w:r>
    </w:p>
    <w:p w14:paraId="52BF8EB1" w14:textId="4CD0691E" w:rsidR="003D1DBC" w:rsidRDefault="00401413" w:rsidP="003D1DBC">
      <w:pPr>
        <w:pStyle w:val="Listenabsatz"/>
        <w:numPr>
          <w:ilvl w:val="0"/>
          <w:numId w:val="9"/>
        </w:numPr>
        <w:spacing w:after="0" w:line="240" w:lineRule="auto"/>
        <w:rPr>
          <w:rFonts w:ascii="Times New Roman" w:eastAsia="Times New Roman" w:hAnsi="Times New Roman" w:cs="Times New Roman"/>
          <w:kern w:val="0"/>
          <w:sz w:val="24"/>
          <w:szCs w:val="24"/>
          <w:lang w:val="en-US" w:eastAsia="de-DE"/>
          <w14:ligatures w14:val="none"/>
        </w:rPr>
      </w:pPr>
      <w:r>
        <w:rPr>
          <w:rFonts w:ascii="Times New Roman" w:eastAsia="Times New Roman" w:hAnsi="Times New Roman" w:cs="Times New Roman"/>
          <w:kern w:val="0"/>
          <w:sz w:val="24"/>
          <w:szCs w:val="24"/>
          <w:lang w:val="en-US" w:eastAsia="de-DE"/>
          <w14:ligatures w14:val="none"/>
        </w:rPr>
        <w:t>In self-generating use cases, t</w:t>
      </w:r>
      <w:r w:rsidR="003D1DBC" w:rsidRPr="003D1DBC">
        <w:rPr>
          <w:rFonts w:ascii="Times New Roman" w:eastAsia="Times New Roman" w:hAnsi="Times New Roman" w:cs="Times New Roman"/>
          <w:kern w:val="0"/>
          <w:sz w:val="24"/>
          <w:szCs w:val="24"/>
          <w:lang w:val="en-US" w:eastAsia="de-DE"/>
          <w14:ligatures w14:val="none"/>
        </w:rPr>
        <w:t>he energy generation from variable renewable energy resources (electrical, heating, cooling, etc.) should be forecast.</w:t>
      </w:r>
      <w:r w:rsidR="00927D95">
        <w:rPr>
          <w:rFonts w:ascii="Times New Roman" w:eastAsia="Times New Roman" w:hAnsi="Times New Roman" w:cs="Times New Roman"/>
          <w:kern w:val="0"/>
          <w:sz w:val="24"/>
          <w:szCs w:val="24"/>
          <w:lang w:val="en-US" w:eastAsia="de-DE"/>
          <w14:ligatures w14:val="none"/>
        </w:rPr>
        <w:t xml:space="preserve"> </w:t>
      </w:r>
    </w:p>
    <w:p w14:paraId="07E57CC0" w14:textId="7943724E" w:rsidR="00F20A0F" w:rsidRPr="00D21E23" w:rsidRDefault="00681B7B" w:rsidP="00681B7B">
      <w:pPr>
        <w:pStyle w:val="Listenabsatz"/>
        <w:numPr>
          <w:ilvl w:val="0"/>
          <w:numId w:val="9"/>
        </w:numPr>
        <w:spacing w:after="0" w:line="240" w:lineRule="auto"/>
        <w:rPr>
          <w:rFonts w:ascii="Times New Roman" w:eastAsia="Times New Roman" w:hAnsi="Times New Roman" w:cs="Times New Roman"/>
          <w:kern w:val="0"/>
          <w:sz w:val="24"/>
          <w:szCs w:val="24"/>
          <w:lang w:val="en-US" w:eastAsia="de-DE"/>
          <w14:ligatures w14:val="none"/>
        </w:rPr>
      </w:pPr>
      <w:r>
        <w:rPr>
          <w:rFonts w:ascii="Times New Roman" w:eastAsia="Times New Roman" w:hAnsi="Times New Roman" w:cs="Times New Roman"/>
          <w:kern w:val="0"/>
          <w:sz w:val="24"/>
          <w:szCs w:val="24"/>
          <w:lang w:val="en-US" w:eastAsia="de-DE"/>
          <w14:ligatures w14:val="none"/>
        </w:rPr>
        <w:t xml:space="preserve">In use cases actively participating in energy markets, </w:t>
      </w:r>
      <w:r w:rsidR="00401413">
        <w:rPr>
          <w:rFonts w:ascii="Times New Roman" w:eastAsia="Times New Roman" w:hAnsi="Times New Roman" w:cs="Times New Roman"/>
          <w:kern w:val="0"/>
          <w:sz w:val="24"/>
          <w:szCs w:val="24"/>
          <w:lang w:val="en-US" w:eastAsia="de-DE"/>
          <w14:ligatures w14:val="none"/>
        </w:rPr>
        <w:t>balancing markets,</w:t>
      </w:r>
      <w:r>
        <w:rPr>
          <w:rFonts w:ascii="Times New Roman" w:eastAsia="Times New Roman" w:hAnsi="Times New Roman" w:cs="Times New Roman"/>
          <w:kern w:val="0"/>
          <w:sz w:val="24"/>
          <w:szCs w:val="24"/>
          <w:lang w:val="en-US" w:eastAsia="de-DE"/>
          <w14:ligatures w14:val="none"/>
        </w:rPr>
        <w:t xml:space="preserve"> or leveraging variable energy rates from energy suppliers, e</w:t>
      </w:r>
      <w:r w:rsidR="008A21D2" w:rsidRPr="008A21D2">
        <w:rPr>
          <w:rFonts w:ascii="Times New Roman" w:eastAsia="Times New Roman" w:hAnsi="Times New Roman" w:cs="Times New Roman"/>
          <w:kern w:val="0"/>
          <w:sz w:val="24"/>
          <w:szCs w:val="24"/>
          <w:lang w:val="en-US" w:eastAsia="de-DE"/>
          <w14:ligatures w14:val="none"/>
        </w:rPr>
        <w:t>nergy prices (electricity, heat) and other market prices (grid services, materials) should be forecast</w:t>
      </w:r>
      <w:r>
        <w:rPr>
          <w:rFonts w:ascii="Times New Roman" w:eastAsia="Times New Roman" w:hAnsi="Times New Roman" w:cs="Times New Roman"/>
          <w:kern w:val="0"/>
          <w:sz w:val="24"/>
          <w:szCs w:val="24"/>
          <w:lang w:val="en-US" w:eastAsia="de-DE"/>
          <w14:ligatures w14:val="none"/>
        </w:rPr>
        <w:t>.</w:t>
      </w:r>
    </w:p>
    <w:p w14:paraId="4F2F9BF6" w14:textId="7BD8CABC" w:rsidR="008A21D2" w:rsidRDefault="00D75264" w:rsidP="008A21D2">
      <w:pPr>
        <w:pStyle w:val="Listenabsatz"/>
        <w:numPr>
          <w:ilvl w:val="0"/>
          <w:numId w:val="9"/>
        </w:numPr>
        <w:spacing w:after="0" w:line="240" w:lineRule="auto"/>
        <w:rPr>
          <w:rFonts w:ascii="Times New Roman" w:eastAsia="Times New Roman" w:hAnsi="Times New Roman" w:cs="Times New Roman"/>
          <w:kern w:val="0"/>
          <w:sz w:val="24"/>
          <w:szCs w:val="24"/>
          <w:lang w:val="en-US" w:eastAsia="de-DE"/>
          <w14:ligatures w14:val="none"/>
        </w:rPr>
      </w:pPr>
      <w:r>
        <w:rPr>
          <w:rFonts w:ascii="Times New Roman" w:eastAsia="Times New Roman" w:hAnsi="Times New Roman" w:cs="Times New Roman"/>
          <w:kern w:val="0"/>
          <w:sz w:val="24"/>
          <w:szCs w:val="24"/>
          <w:lang w:val="en-US" w:eastAsia="de-DE"/>
          <w14:ligatures w14:val="none"/>
        </w:rPr>
        <w:t>In use cases with logistic dependencies to downstream resources, t</w:t>
      </w:r>
      <w:r w:rsidR="008A21D2" w:rsidRPr="008A21D2">
        <w:rPr>
          <w:rFonts w:ascii="Times New Roman" w:eastAsia="Times New Roman" w:hAnsi="Times New Roman" w:cs="Times New Roman"/>
          <w:kern w:val="0"/>
          <w:sz w:val="24"/>
          <w:szCs w:val="24"/>
          <w:lang w:val="en-US" w:eastAsia="de-DE"/>
          <w14:ligatures w14:val="none"/>
        </w:rPr>
        <w:t>he required production volume of final and/or intermediate products should be forecast</w:t>
      </w:r>
      <w:r>
        <w:rPr>
          <w:rFonts w:ascii="Times New Roman" w:eastAsia="Times New Roman" w:hAnsi="Times New Roman" w:cs="Times New Roman"/>
          <w:kern w:val="0"/>
          <w:sz w:val="24"/>
          <w:szCs w:val="24"/>
          <w:lang w:val="en-US" w:eastAsia="de-DE"/>
          <w14:ligatures w14:val="none"/>
        </w:rPr>
        <w:t>.</w:t>
      </w:r>
    </w:p>
    <w:p w14:paraId="44E3A9A0" w14:textId="28B592A0" w:rsidR="008A21D2" w:rsidRDefault="001F1771" w:rsidP="008A21D2">
      <w:pPr>
        <w:pStyle w:val="Listenabsatz"/>
        <w:numPr>
          <w:ilvl w:val="0"/>
          <w:numId w:val="9"/>
        </w:numPr>
        <w:spacing w:after="0" w:line="240" w:lineRule="auto"/>
        <w:rPr>
          <w:rFonts w:ascii="Times New Roman" w:eastAsia="Times New Roman" w:hAnsi="Times New Roman" w:cs="Times New Roman"/>
          <w:kern w:val="0"/>
          <w:sz w:val="24"/>
          <w:szCs w:val="24"/>
          <w:lang w:val="en-US" w:eastAsia="de-DE"/>
          <w14:ligatures w14:val="none"/>
        </w:rPr>
      </w:pPr>
      <w:r>
        <w:rPr>
          <w:rFonts w:ascii="Times New Roman" w:eastAsia="Times New Roman" w:hAnsi="Times New Roman" w:cs="Times New Roman"/>
          <w:kern w:val="0"/>
          <w:sz w:val="24"/>
          <w:szCs w:val="24"/>
          <w:lang w:val="en-US" w:eastAsia="de-DE"/>
          <w14:ligatures w14:val="none"/>
        </w:rPr>
        <w:t xml:space="preserve">In use cases with logistic dependencies to upstream </w:t>
      </w:r>
      <w:r w:rsidR="00D75264">
        <w:rPr>
          <w:rFonts w:ascii="Times New Roman" w:eastAsia="Times New Roman" w:hAnsi="Times New Roman" w:cs="Times New Roman"/>
          <w:kern w:val="0"/>
          <w:sz w:val="24"/>
          <w:szCs w:val="24"/>
          <w:lang w:val="en-US" w:eastAsia="de-DE"/>
          <w14:ligatures w14:val="none"/>
        </w:rPr>
        <w:t>resources</w:t>
      </w:r>
      <w:r>
        <w:rPr>
          <w:rFonts w:ascii="Times New Roman" w:eastAsia="Times New Roman" w:hAnsi="Times New Roman" w:cs="Times New Roman"/>
          <w:kern w:val="0"/>
          <w:sz w:val="24"/>
          <w:szCs w:val="24"/>
          <w:lang w:val="en-US" w:eastAsia="de-DE"/>
          <w14:ligatures w14:val="none"/>
        </w:rPr>
        <w:t>, t</w:t>
      </w:r>
      <w:r w:rsidR="008A21D2" w:rsidRPr="008A21D2">
        <w:rPr>
          <w:rFonts w:ascii="Times New Roman" w:eastAsia="Times New Roman" w:hAnsi="Times New Roman" w:cs="Times New Roman"/>
          <w:kern w:val="0"/>
          <w:sz w:val="24"/>
          <w:szCs w:val="24"/>
          <w:lang w:val="en-US" w:eastAsia="de-DE"/>
          <w14:ligatures w14:val="none"/>
        </w:rPr>
        <w:t xml:space="preserve">he incoming flow of </w:t>
      </w:r>
      <w:r w:rsidR="007E6A6B">
        <w:rPr>
          <w:rFonts w:ascii="Times New Roman" w:eastAsia="Times New Roman" w:hAnsi="Times New Roman" w:cs="Times New Roman"/>
          <w:kern w:val="0"/>
          <w:sz w:val="24"/>
          <w:szCs w:val="24"/>
          <w:lang w:val="en-US" w:eastAsia="de-DE"/>
          <w14:ligatures w14:val="none"/>
        </w:rPr>
        <w:t>materials</w:t>
      </w:r>
      <w:r w:rsidR="008A21D2" w:rsidRPr="008A21D2">
        <w:rPr>
          <w:rFonts w:ascii="Times New Roman" w:eastAsia="Times New Roman" w:hAnsi="Times New Roman" w:cs="Times New Roman"/>
          <w:kern w:val="0"/>
          <w:sz w:val="24"/>
          <w:szCs w:val="24"/>
          <w:lang w:val="en-US" w:eastAsia="de-DE"/>
          <w14:ligatures w14:val="none"/>
        </w:rPr>
        <w:t xml:space="preserve"> should be forecast.</w:t>
      </w:r>
    </w:p>
    <w:p w14:paraId="0FF3E94D" w14:textId="77777777" w:rsidR="008A21D2" w:rsidRPr="008A21D2" w:rsidRDefault="008A21D2" w:rsidP="008A21D2">
      <w:pPr>
        <w:pStyle w:val="Listenabsatz"/>
        <w:numPr>
          <w:ilvl w:val="1"/>
          <w:numId w:val="9"/>
        </w:numPr>
        <w:spacing w:after="0" w:line="240" w:lineRule="auto"/>
        <w:rPr>
          <w:rFonts w:ascii="Times New Roman" w:eastAsia="Times New Roman" w:hAnsi="Times New Roman" w:cs="Times New Roman"/>
          <w:kern w:val="0"/>
          <w:sz w:val="24"/>
          <w:szCs w:val="24"/>
          <w:lang w:val="en-US" w:eastAsia="de-DE"/>
          <w14:ligatures w14:val="none"/>
        </w:rPr>
      </w:pPr>
      <w:r w:rsidRPr="008A21D2">
        <w:rPr>
          <w:rFonts w:ascii="Times New Roman" w:eastAsia="Times New Roman" w:hAnsi="Times New Roman" w:cs="Times New Roman"/>
          <w:kern w:val="0"/>
          <w:sz w:val="24"/>
          <w:szCs w:val="24"/>
          <w:lang w:val="en-US" w:eastAsia="de-DE"/>
          <w14:ligatures w14:val="none"/>
        </w:rPr>
        <w:t>The incoming flow of raw materials should be forecast in use cases that benefit from or require incoming raw material flow forecasts.</w:t>
      </w:r>
    </w:p>
    <w:p w14:paraId="5B65180C" w14:textId="77777777" w:rsidR="008A21D2" w:rsidRPr="008A21D2" w:rsidRDefault="008A21D2" w:rsidP="008A21D2">
      <w:pPr>
        <w:pStyle w:val="Listenabsatz"/>
        <w:numPr>
          <w:ilvl w:val="1"/>
          <w:numId w:val="9"/>
        </w:numPr>
        <w:spacing w:after="0" w:line="240" w:lineRule="auto"/>
        <w:rPr>
          <w:rFonts w:ascii="Times New Roman" w:eastAsia="Times New Roman" w:hAnsi="Times New Roman" w:cs="Times New Roman"/>
          <w:kern w:val="0"/>
          <w:sz w:val="24"/>
          <w:szCs w:val="24"/>
          <w:lang w:val="en-US" w:eastAsia="de-DE"/>
          <w14:ligatures w14:val="none"/>
        </w:rPr>
      </w:pPr>
      <w:r w:rsidRPr="008A21D2">
        <w:rPr>
          <w:rFonts w:ascii="Times New Roman" w:eastAsia="Times New Roman" w:hAnsi="Times New Roman" w:cs="Times New Roman"/>
          <w:kern w:val="0"/>
          <w:sz w:val="24"/>
          <w:szCs w:val="24"/>
          <w:lang w:val="en-US" w:eastAsia="de-DE"/>
          <w14:ligatures w14:val="none"/>
        </w:rPr>
        <w:t>The incoming flow of intermediate products should be forecast in use cases that benefit from or require incoming intermediate product flow forecasts.</w:t>
      </w:r>
    </w:p>
    <w:p w14:paraId="2DCB52B1" w14:textId="4A9E0913" w:rsidR="008A21D2" w:rsidRDefault="008A21D2" w:rsidP="008A21D2">
      <w:pPr>
        <w:pStyle w:val="Listenabsatz"/>
        <w:numPr>
          <w:ilvl w:val="1"/>
          <w:numId w:val="9"/>
        </w:numPr>
        <w:spacing w:after="0" w:line="240" w:lineRule="auto"/>
        <w:rPr>
          <w:rFonts w:ascii="Times New Roman" w:eastAsia="Times New Roman" w:hAnsi="Times New Roman" w:cs="Times New Roman"/>
          <w:kern w:val="0"/>
          <w:sz w:val="24"/>
          <w:szCs w:val="24"/>
          <w:lang w:val="en-US" w:eastAsia="de-DE"/>
          <w14:ligatures w14:val="none"/>
        </w:rPr>
      </w:pPr>
      <w:r w:rsidRPr="008A21D2">
        <w:rPr>
          <w:rFonts w:ascii="Times New Roman" w:eastAsia="Times New Roman" w:hAnsi="Times New Roman" w:cs="Times New Roman"/>
          <w:kern w:val="0"/>
          <w:sz w:val="24"/>
          <w:szCs w:val="24"/>
          <w:lang w:val="en-US" w:eastAsia="de-DE"/>
          <w14:ligatures w14:val="none"/>
        </w:rPr>
        <w:t>The incoming flow of was</w:t>
      </w:r>
      <w:r>
        <w:rPr>
          <w:rFonts w:ascii="Times New Roman" w:eastAsia="Times New Roman" w:hAnsi="Times New Roman" w:cs="Times New Roman"/>
          <w:kern w:val="0"/>
          <w:sz w:val="24"/>
          <w:szCs w:val="24"/>
          <w:lang w:val="en-US" w:eastAsia="de-DE"/>
          <w14:ligatures w14:val="none"/>
        </w:rPr>
        <w:t>te</w:t>
      </w:r>
      <w:r w:rsidRPr="008A21D2">
        <w:rPr>
          <w:rFonts w:ascii="Times New Roman" w:eastAsia="Times New Roman" w:hAnsi="Times New Roman" w:cs="Times New Roman"/>
          <w:kern w:val="0"/>
          <w:sz w:val="24"/>
          <w:szCs w:val="24"/>
          <w:lang w:val="en-US" w:eastAsia="de-DE"/>
          <w14:ligatures w14:val="none"/>
        </w:rPr>
        <w:t xml:space="preserve"> materials should be forecast in use cases that require or benefit from waste material flow forecasts</w:t>
      </w:r>
    </w:p>
    <w:p w14:paraId="0302864B" w14:textId="77777777" w:rsidR="008A21D2" w:rsidRPr="008A21D2" w:rsidRDefault="008A21D2" w:rsidP="008A21D2">
      <w:pPr>
        <w:pStyle w:val="Listenabsatz"/>
        <w:numPr>
          <w:ilvl w:val="0"/>
          <w:numId w:val="9"/>
        </w:numPr>
        <w:spacing w:after="0" w:line="240" w:lineRule="auto"/>
        <w:rPr>
          <w:rFonts w:ascii="Times New Roman" w:eastAsia="Times New Roman" w:hAnsi="Times New Roman" w:cs="Times New Roman"/>
          <w:kern w:val="0"/>
          <w:sz w:val="24"/>
          <w:szCs w:val="24"/>
          <w:lang w:val="en-US" w:eastAsia="de-DE"/>
          <w14:ligatures w14:val="none"/>
        </w:rPr>
      </w:pPr>
      <w:r w:rsidRPr="008A21D2">
        <w:rPr>
          <w:rFonts w:ascii="Times New Roman" w:eastAsia="Times New Roman" w:hAnsi="Times New Roman" w:cs="Times New Roman"/>
          <w:kern w:val="0"/>
          <w:sz w:val="24"/>
          <w:szCs w:val="24"/>
          <w:lang w:val="en-US" w:eastAsia="de-DE"/>
          <w14:ligatures w14:val="none"/>
        </w:rPr>
        <w:t>External physical quantities impacting the operation of resources should be forecast.</w:t>
      </w:r>
    </w:p>
    <w:p w14:paraId="28250AED" w14:textId="6F8BA79F" w:rsidR="00525042" w:rsidRDefault="001F1771" w:rsidP="00525042">
      <w:pPr>
        <w:pStyle w:val="Listenabsatz"/>
        <w:numPr>
          <w:ilvl w:val="1"/>
          <w:numId w:val="9"/>
        </w:numPr>
        <w:spacing w:after="0" w:line="240" w:lineRule="auto"/>
        <w:rPr>
          <w:rFonts w:ascii="Times New Roman" w:eastAsia="Times New Roman" w:hAnsi="Times New Roman" w:cs="Times New Roman"/>
          <w:kern w:val="0"/>
          <w:sz w:val="24"/>
          <w:szCs w:val="24"/>
          <w:lang w:val="en-US" w:eastAsia="de-DE"/>
          <w14:ligatures w14:val="none"/>
        </w:rPr>
      </w:pPr>
      <w:r>
        <w:rPr>
          <w:rFonts w:ascii="Times New Roman" w:eastAsia="Times New Roman" w:hAnsi="Times New Roman" w:cs="Times New Roman"/>
          <w:kern w:val="0"/>
          <w:sz w:val="24"/>
          <w:szCs w:val="24"/>
          <w:lang w:val="en-US" w:eastAsia="de-DE"/>
          <w14:ligatures w14:val="none"/>
        </w:rPr>
        <w:t>In temperature dependent use cases, a</w:t>
      </w:r>
      <w:r w:rsidR="00525042" w:rsidRPr="00525042">
        <w:rPr>
          <w:rFonts w:ascii="Times New Roman" w:eastAsia="Times New Roman" w:hAnsi="Times New Roman" w:cs="Times New Roman"/>
          <w:kern w:val="0"/>
          <w:sz w:val="24"/>
          <w:szCs w:val="24"/>
          <w:lang w:val="en-US" w:eastAsia="de-DE"/>
          <w14:ligatures w14:val="none"/>
        </w:rPr>
        <w:t xml:space="preserve">mbient and weather conditions impacting the operation of resources should be forecast. </w:t>
      </w:r>
    </w:p>
    <w:p w14:paraId="3FEB36C8" w14:textId="45EEAC0B" w:rsidR="00525042" w:rsidRPr="00525042" w:rsidRDefault="00F02997" w:rsidP="00525042">
      <w:pPr>
        <w:pStyle w:val="Listenabsatz"/>
        <w:numPr>
          <w:ilvl w:val="1"/>
          <w:numId w:val="9"/>
        </w:numPr>
        <w:spacing w:after="0" w:line="240" w:lineRule="auto"/>
        <w:rPr>
          <w:rFonts w:ascii="Times New Roman" w:eastAsia="Times New Roman" w:hAnsi="Times New Roman" w:cs="Times New Roman"/>
          <w:kern w:val="0"/>
          <w:sz w:val="24"/>
          <w:szCs w:val="24"/>
          <w:lang w:val="en-US" w:eastAsia="de-DE"/>
          <w14:ligatures w14:val="none"/>
        </w:rPr>
      </w:pPr>
      <w:r>
        <w:rPr>
          <w:rFonts w:ascii="Times New Roman" w:eastAsia="Times New Roman" w:hAnsi="Times New Roman" w:cs="Times New Roman"/>
          <w:kern w:val="0"/>
          <w:sz w:val="24"/>
          <w:szCs w:val="24"/>
          <w:lang w:val="en-US" w:eastAsia="de-DE"/>
          <w14:ligatures w14:val="none"/>
        </w:rPr>
        <w:t>In use cases impacted by variable qualit</w:t>
      </w:r>
      <w:r w:rsidR="001F1771">
        <w:rPr>
          <w:rFonts w:ascii="Times New Roman" w:eastAsia="Times New Roman" w:hAnsi="Times New Roman" w:cs="Times New Roman"/>
          <w:kern w:val="0"/>
          <w:sz w:val="24"/>
          <w:szCs w:val="24"/>
          <w:lang w:val="en-US" w:eastAsia="de-DE"/>
          <w14:ligatures w14:val="none"/>
        </w:rPr>
        <w:t>ies of incoming material flows, p</w:t>
      </w:r>
      <w:r w:rsidR="00525042" w:rsidRPr="00525042">
        <w:rPr>
          <w:rFonts w:ascii="Times New Roman" w:eastAsia="Times New Roman" w:hAnsi="Times New Roman" w:cs="Times New Roman"/>
          <w:kern w:val="0"/>
          <w:sz w:val="24"/>
          <w:szCs w:val="24"/>
          <w:lang w:val="en-US" w:eastAsia="de-DE"/>
          <w14:ligatures w14:val="none"/>
        </w:rPr>
        <w:t xml:space="preserve">hysical qualities of incoming materials impacting the operation of resources should be estimated. </w:t>
      </w:r>
    </w:p>
    <w:p w14:paraId="65A83471" w14:textId="24C2880B" w:rsidR="00B15335" w:rsidRDefault="00B15335" w:rsidP="00B15335">
      <w:pPr>
        <w:pStyle w:val="berschrift2"/>
      </w:pPr>
      <w:r>
        <w:t>Simulation</w:t>
      </w:r>
    </w:p>
    <w:p w14:paraId="6BAD731B" w14:textId="20707D68" w:rsidR="00123481" w:rsidRPr="00123481" w:rsidRDefault="00123481" w:rsidP="00123481">
      <w:pPr>
        <w:pStyle w:val="Listenabsatz"/>
        <w:numPr>
          <w:ilvl w:val="0"/>
          <w:numId w:val="8"/>
        </w:numPr>
        <w:spacing w:after="0" w:line="240" w:lineRule="auto"/>
        <w:rPr>
          <w:rFonts w:ascii="Times New Roman" w:eastAsia="Times New Roman" w:hAnsi="Times New Roman" w:cs="Times New Roman"/>
          <w:kern w:val="0"/>
          <w:sz w:val="24"/>
          <w:szCs w:val="24"/>
          <w:lang w:val="en-US" w:eastAsia="de-DE"/>
          <w14:ligatures w14:val="none"/>
        </w:rPr>
      </w:pPr>
      <w:r w:rsidRPr="00123481">
        <w:rPr>
          <w:rFonts w:ascii="Times New Roman" w:eastAsia="Times New Roman" w:hAnsi="Times New Roman" w:cs="Times New Roman"/>
          <w:kern w:val="0"/>
          <w:sz w:val="24"/>
          <w:szCs w:val="24"/>
          <w:lang w:val="en-US" w:eastAsia="de-DE"/>
          <w14:ligatures w14:val="none"/>
        </w:rPr>
        <w:t xml:space="preserve">Simulations should be used to evaluate different paths of action. This is relevant if the feasibility of </w:t>
      </w:r>
      <w:r w:rsidR="00A8583C">
        <w:rPr>
          <w:rFonts w:ascii="Times New Roman" w:eastAsia="Times New Roman" w:hAnsi="Times New Roman" w:cs="Times New Roman"/>
          <w:kern w:val="0"/>
          <w:sz w:val="24"/>
          <w:szCs w:val="24"/>
          <w:lang w:val="en-US" w:eastAsia="de-DE"/>
          <w14:ligatures w14:val="none"/>
        </w:rPr>
        <w:t>operating plan</w:t>
      </w:r>
      <w:r w:rsidRPr="00123481">
        <w:rPr>
          <w:rFonts w:ascii="Times New Roman" w:eastAsia="Times New Roman" w:hAnsi="Times New Roman" w:cs="Times New Roman"/>
          <w:kern w:val="0"/>
          <w:sz w:val="24"/>
          <w:szCs w:val="24"/>
          <w:lang w:val="en-US" w:eastAsia="de-DE"/>
          <w14:ligatures w14:val="none"/>
        </w:rPr>
        <w:t>s needs to be evaluated before deployment,</w:t>
      </w:r>
      <w:r w:rsidR="00C347D2">
        <w:rPr>
          <w:rFonts w:ascii="Times New Roman" w:eastAsia="Times New Roman" w:hAnsi="Times New Roman" w:cs="Times New Roman"/>
          <w:kern w:val="0"/>
          <w:sz w:val="24"/>
          <w:szCs w:val="24"/>
          <w:lang w:val="en-US" w:eastAsia="de-DE"/>
          <w14:ligatures w14:val="none"/>
        </w:rPr>
        <w:t xml:space="preserve"> e.g., </w:t>
      </w:r>
      <w:r w:rsidR="007B4E61">
        <w:rPr>
          <w:rFonts w:ascii="Times New Roman" w:eastAsia="Times New Roman" w:hAnsi="Times New Roman" w:cs="Times New Roman"/>
          <w:kern w:val="0"/>
          <w:sz w:val="24"/>
          <w:szCs w:val="24"/>
          <w:lang w:val="en-US" w:eastAsia="de-DE"/>
          <w14:ligatures w14:val="none"/>
        </w:rPr>
        <w:t xml:space="preserve">if the </w:t>
      </w:r>
      <w:r w:rsidR="001D3874">
        <w:rPr>
          <w:rFonts w:ascii="Times New Roman" w:eastAsia="Times New Roman" w:hAnsi="Times New Roman" w:cs="Times New Roman"/>
          <w:kern w:val="0"/>
          <w:sz w:val="24"/>
          <w:szCs w:val="24"/>
          <w:lang w:val="en-US" w:eastAsia="de-DE"/>
          <w14:ligatures w14:val="none"/>
        </w:rPr>
        <w:t xml:space="preserve">behavior of resources is not accurately </w:t>
      </w:r>
      <w:r w:rsidR="00BA7760">
        <w:rPr>
          <w:rFonts w:ascii="Times New Roman" w:eastAsia="Times New Roman" w:hAnsi="Times New Roman" w:cs="Times New Roman"/>
          <w:kern w:val="0"/>
          <w:sz w:val="24"/>
          <w:szCs w:val="24"/>
          <w:lang w:val="en-US" w:eastAsia="de-DE"/>
          <w14:ligatures w14:val="none"/>
        </w:rPr>
        <w:t xml:space="preserve">considered by the operational planning </w:t>
      </w:r>
      <w:r w:rsidRPr="00123481">
        <w:rPr>
          <w:rFonts w:ascii="Times New Roman" w:eastAsia="Times New Roman" w:hAnsi="Times New Roman" w:cs="Times New Roman"/>
          <w:kern w:val="0"/>
          <w:sz w:val="24"/>
          <w:szCs w:val="24"/>
          <w:lang w:val="en-US" w:eastAsia="de-DE"/>
          <w14:ligatures w14:val="none"/>
        </w:rPr>
        <w:t xml:space="preserve">or if different paths of action are available. </w:t>
      </w:r>
    </w:p>
    <w:p w14:paraId="395F925A" w14:textId="26E4B8C3" w:rsidR="00123481" w:rsidRPr="00123481" w:rsidRDefault="00123481" w:rsidP="00123481">
      <w:pPr>
        <w:pStyle w:val="Listenabsatz"/>
        <w:numPr>
          <w:ilvl w:val="0"/>
          <w:numId w:val="8"/>
        </w:numPr>
        <w:spacing w:after="0" w:line="240" w:lineRule="auto"/>
        <w:rPr>
          <w:rFonts w:ascii="Times New Roman" w:eastAsia="Times New Roman" w:hAnsi="Times New Roman" w:cs="Times New Roman"/>
          <w:kern w:val="0"/>
          <w:sz w:val="24"/>
          <w:szCs w:val="24"/>
          <w:lang w:val="en-US" w:eastAsia="de-DE"/>
          <w14:ligatures w14:val="none"/>
        </w:rPr>
      </w:pPr>
      <w:r w:rsidRPr="00123481">
        <w:rPr>
          <w:rFonts w:ascii="Times New Roman" w:eastAsia="Times New Roman" w:hAnsi="Times New Roman" w:cs="Times New Roman"/>
          <w:kern w:val="0"/>
          <w:sz w:val="24"/>
          <w:szCs w:val="24"/>
          <w:lang w:val="en-US" w:eastAsia="de-DE"/>
          <w14:ligatures w14:val="none"/>
        </w:rPr>
        <w:t xml:space="preserve">Simulation models of resources should be used during the development of flexible operation strategies, to test planning models and execution </w:t>
      </w:r>
      <w:r w:rsidR="00A4277D">
        <w:rPr>
          <w:rFonts w:ascii="Times New Roman" w:eastAsia="Times New Roman" w:hAnsi="Times New Roman" w:cs="Times New Roman"/>
          <w:kern w:val="0"/>
          <w:sz w:val="24"/>
          <w:szCs w:val="24"/>
          <w:lang w:val="en-US" w:eastAsia="de-DE"/>
          <w14:ligatures w14:val="none"/>
        </w:rPr>
        <w:t>component</w:t>
      </w:r>
      <w:r w:rsidRPr="00123481">
        <w:rPr>
          <w:rFonts w:ascii="Times New Roman" w:eastAsia="Times New Roman" w:hAnsi="Times New Roman" w:cs="Times New Roman"/>
          <w:kern w:val="0"/>
          <w:sz w:val="24"/>
          <w:szCs w:val="24"/>
          <w:lang w:val="en-US" w:eastAsia="de-DE"/>
          <w14:ligatures w14:val="none"/>
        </w:rPr>
        <w:t xml:space="preserve">s. </w:t>
      </w:r>
    </w:p>
    <w:p w14:paraId="549EE71B" w14:textId="2F6C9C22" w:rsidR="00123481" w:rsidRPr="003D1DBC" w:rsidRDefault="003D1DBC" w:rsidP="003D1DBC">
      <w:pPr>
        <w:pStyle w:val="Listenabsatz"/>
        <w:numPr>
          <w:ilvl w:val="0"/>
          <w:numId w:val="8"/>
        </w:numPr>
        <w:spacing w:after="0" w:line="240" w:lineRule="auto"/>
        <w:rPr>
          <w:rFonts w:ascii="Times New Roman" w:eastAsia="Times New Roman" w:hAnsi="Times New Roman" w:cs="Times New Roman"/>
          <w:kern w:val="0"/>
          <w:sz w:val="24"/>
          <w:szCs w:val="24"/>
          <w:lang w:eastAsia="de-DE"/>
          <w14:ligatures w14:val="none"/>
        </w:rPr>
      </w:pPr>
      <w:r w:rsidRPr="003D1DBC">
        <w:rPr>
          <w:rFonts w:ascii="Times New Roman" w:eastAsia="Times New Roman" w:hAnsi="Times New Roman" w:cs="Times New Roman"/>
          <w:kern w:val="0"/>
          <w:sz w:val="24"/>
          <w:szCs w:val="24"/>
          <w:lang w:val="en-US" w:eastAsia="de-DE"/>
          <w14:ligatures w14:val="none"/>
        </w:rPr>
        <w:t xml:space="preserve">Simulations should be used to improve the understanding of processes and resource behavior, e.g., if the main </w:t>
      </w:r>
      <w:r w:rsidRPr="000D22A7">
        <w:rPr>
          <w:rFonts w:ascii="Times New Roman" w:eastAsia="Times New Roman" w:hAnsi="Times New Roman" w:cs="Times New Roman"/>
          <w:kern w:val="0"/>
          <w:sz w:val="24"/>
          <w:szCs w:val="24"/>
          <w:lang w:val="en-US" w:eastAsia="de-DE"/>
          <w14:ligatures w14:val="none"/>
        </w:rPr>
        <w:t>causes of energy losses are not fully understood. This supports the development of, e.g., planning models.</w:t>
      </w:r>
      <w:r w:rsidRPr="003D1DBC">
        <w:rPr>
          <w:rFonts w:ascii="Times New Roman" w:eastAsia="Times New Roman" w:hAnsi="Times New Roman" w:cs="Times New Roman"/>
          <w:kern w:val="0"/>
          <w:sz w:val="24"/>
          <w:szCs w:val="24"/>
          <w:lang w:eastAsia="de-DE"/>
          <w14:ligatures w14:val="none"/>
        </w:rPr>
        <w:t xml:space="preserve"> </w:t>
      </w:r>
    </w:p>
    <w:p w14:paraId="072B288B" w14:textId="3A36DFBC" w:rsidR="00B15335" w:rsidRDefault="00CA3EC5" w:rsidP="00B15335">
      <w:pPr>
        <w:pStyle w:val="berschrift2"/>
      </w:pPr>
      <w:r>
        <w:lastRenderedPageBreak/>
        <w:t>Analytics</w:t>
      </w:r>
    </w:p>
    <w:p w14:paraId="4C494B41" w14:textId="26F021A4" w:rsidR="006B1FE4" w:rsidRPr="006B1FE4" w:rsidRDefault="0060634C" w:rsidP="006B1FE4">
      <w:pPr>
        <w:pStyle w:val="Listenabsatz"/>
        <w:numPr>
          <w:ilvl w:val="0"/>
          <w:numId w:val="7"/>
        </w:numPr>
        <w:spacing w:after="0" w:line="240" w:lineRule="auto"/>
        <w:rPr>
          <w:rFonts w:ascii="Times New Roman" w:eastAsia="Times New Roman" w:hAnsi="Times New Roman" w:cs="Times New Roman"/>
          <w:kern w:val="0"/>
          <w:sz w:val="24"/>
          <w:szCs w:val="24"/>
          <w:lang w:val="en-US" w:eastAsia="de-DE"/>
          <w14:ligatures w14:val="none"/>
        </w:rPr>
      </w:pPr>
      <w:r>
        <w:rPr>
          <w:rFonts w:ascii="Times New Roman" w:eastAsia="Times New Roman" w:hAnsi="Times New Roman" w:cs="Times New Roman"/>
          <w:kern w:val="0"/>
          <w:sz w:val="24"/>
          <w:szCs w:val="24"/>
          <w:lang w:val="en-US" w:eastAsia="de-DE"/>
          <w14:ligatures w14:val="none"/>
        </w:rPr>
        <w:t>In proactive approaches, t</w:t>
      </w:r>
      <w:r w:rsidR="006B1FE4" w:rsidRPr="006B1FE4">
        <w:rPr>
          <w:rFonts w:ascii="Times New Roman" w:eastAsia="Times New Roman" w:hAnsi="Times New Roman" w:cs="Times New Roman"/>
          <w:kern w:val="0"/>
          <w:sz w:val="24"/>
          <w:szCs w:val="24"/>
          <w:lang w:val="en-US" w:eastAsia="de-DE"/>
          <w14:ligatures w14:val="none"/>
        </w:rPr>
        <w:t xml:space="preserve">he analytics must analyze how accurately </w:t>
      </w:r>
      <w:r w:rsidR="00A8583C">
        <w:rPr>
          <w:rFonts w:ascii="Times New Roman" w:eastAsia="Times New Roman" w:hAnsi="Times New Roman" w:cs="Times New Roman"/>
          <w:kern w:val="0"/>
          <w:sz w:val="24"/>
          <w:szCs w:val="24"/>
          <w:lang w:val="en-US" w:eastAsia="de-DE"/>
          <w14:ligatures w14:val="none"/>
        </w:rPr>
        <w:t>operating plan</w:t>
      </w:r>
      <w:r w:rsidR="006B1FE4" w:rsidRPr="006B1FE4">
        <w:rPr>
          <w:rFonts w:ascii="Times New Roman" w:eastAsia="Times New Roman" w:hAnsi="Times New Roman" w:cs="Times New Roman"/>
          <w:kern w:val="0"/>
          <w:sz w:val="24"/>
          <w:szCs w:val="24"/>
          <w:lang w:val="en-US" w:eastAsia="de-DE"/>
          <w14:ligatures w14:val="none"/>
        </w:rPr>
        <w:t xml:space="preserve">s can be executed by resources by comparing </w:t>
      </w:r>
      <w:r w:rsidR="00A8583C">
        <w:rPr>
          <w:rFonts w:ascii="Times New Roman" w:eastAsia="Times New Roman" w:hAnsi="Times New Roman" w:cs="Times New Roman"/>
          <w:kern w:val="0"/>
          <w:sz w:val="24"/>
          <w:szCs w:val="24"/>
          <w:lang w:val="en-US" w:eastAsia="de-DE"/>
          <w14:ligatures w14:val="none"/>
        </w:rPr>
        <w:t>operating plan</w:t>
      </w:r>
      <w:r w:rsidR="006B1FE4" w:rsidRPr="006B1FE4">
        <w:rPr>
          <w:rFonts w:ascii="Times New Roman" w:eastAsia="Times New Roman" w:hAnsi="Times New Roman" w:cs="Times New Roman"/>
          <w:kern w:val="0"/>
          <w:sz w:val="24"/>
          <w:szCs w:val="24"/>
          <w:lang w:val="en-US" w:eastAsia="de-DE"/>
          <w14:ligatures w14:val="none"/>
        </w:rPr>
        <w:t xml:space="preserve">s to actual measurements. </w:t>
      </w:r>
    </w:p>
    <w:p w14:paraId="361D7C9E" w14:textId="2801C6C9" w:rsidR="0068151D" w:rsidRDefault="0068151D" w:rsidP="006B1FE4">
      <w:pPr>
        <w:pStyle w:val="Listenabsatz"/>
        <w:numPr>
          <w:ilvl w:val="1"/>
          <w:numId w:val="7"/>
        </w:numPr>
        <w:spacing w:after="0" w:line="240" w:lineRule="auto"/>
        <w:rPr>
          <w:rFonts w:ascii="Times New Roman" w:eastAsia="Times New Roman" w:hAnsi="Times New Roman" w:cs="Times New Roman"/>
          <w:kern w:val="0"/>
          <w:sz w:val="24"/>
          <w:szCs w:val="24"/>
          <w:lang w:val="en-US" w:eastAsia="de-DE"/>
          <w14:ligatures w14:val="none"/>
        </w:rPr>
      </w:pPr>
      <w:r>
        <w:rPr>
          <w:rFonts w:ascii="Times New Roman" w:eastAsia="Times New Roman" w:hAnsi="Times New Roman" w:cs="Times New Roman"/>
          <w:kern w:val="0"/>
          <w:sz w:val="24"/>
          <w:szCs w:val="24"/>
          <w:lang w:val="en-US" w:eastAsia="de-DE"/>
          <w14:ligatures w14:val="none"/>
        </w:rPr>
        <w:t>In high-precision use cases, the analy</w:t>
      </w:r>
      <w:r w:rsidR="00886E59">
        <w:rPr>
          <w:rFonts w:ascii="Times New Roman" w:eastAsia="Times New Roman" w:hAnsi="Times New Roman" w:cs="Times New Roman"/>
          <w:kern w:val="0"/>
          <w:sz w:val="24"/>
          <w:szCs w:val="24"/>
          <w:lang w:val="en-US" w:eastAsia="de-DE"/>
          <w14:ligatures w14:val="none"/>
        </w:rPr>
        <w:t xml:space="preserve">tics must be conducted in real time. </w:t>
      </w:r>
    </w:p>
    <w:p w14:paraId="091D8890" w14:textId="7DA8351D" w:rsidR="006B1FE4" w:rsidRPr="006B1FE4" w:rsidRDefault="006B1FE4" w:rsidP="006B1FE4">
      <w:pPr>
        <w:pStyle w:val="Listenabsatz"/>
        <w:numPr>
          <w:ilvl w:val="1"/>
          <w:numId w:val="7"/>
        </w:numPr>
        <w:spacing w:after="0" w:line="240" w:lineRule="auto"/>
        <w:rPr>
          <w:rFonts w:ascii="Times New Roman" w:eastAsia="Times New Roman" w:hAnsi="Times New Roman" w:cs="Times New Roman"/>
          <w:kern w:val="0"/>
          <w:sz w:val="24"/>
          <w:szCs w:val="24"/>
          <w:lang w:val="en-US" w:eastAsia="de-DE"/>
          <w14:ligatures w14:val="none"/>
        </w:rPr>
      </w:pPr>
      <w:r w:rsidRPr="006B1FE4">
        <w:rPr>
          <w:rFonts w:ascii="Times New Roman" w:eastAsia="Times New Roman" w:hAnsi="Times New Roman" w:cs="Times New Roman"/>
          <w:kern w:val="0"/>
          <w:sz w:val="24"/>
          <w:szCs w:val="24"/>
          <w:lang w:val="en-US" w:eastAsia="de-DE"/>
          <w14:ligatures w14:val="none"/>
        </w:rPr>
        <w:t xml:space="preserve">The planned </w:t>
      </w:r>
      <w:r w:rsidR="001E4C77">
        <w:rPr>
          <w:rFonts w:ascii="Times New Roman" w:eastAsia="Times New Roman" w:hAnsi="Times New Roman" w:cs="Times New Roman"/>
          <w:kern w:val="0"/>
          <w:sz w:val="24"/>
          <w:szCs w:val="24"/>
          <w:lang w:val="en-US" w:eastAsia="de-DE"/>
          <w14:ligatures w14:val="none"/>
        </w:rPr>
        <w:t>operation</w:t>
      </w:r>
      <w:r w:rsidRPr="006B1FE4">
        <w:rPr>
          <w:rFonts w:ascii="Times New Roman" w:eastAsia="Times New Roman" w:hAnsi="Times New Roman" w:cs="Times New Roman"/>
          <w:kern w:val="0"/>
          <w:sz w:val="24"/>
          <w:szCs w:val="24"/>
          <w:lang w:val="en-US" w:eastAsia="de-DE"/>
          <w14:ligatures w14:val="none"/>
        </w:rPr>
        <w:t xml:space="preserve"> of resources must be compared to the measured </w:t>
      </w:r>
      <w:r w:rsidR="001E4C77">
        <w:rPr>
          <w:rFonts w:ascii="Times New Roman" w:eastAsia="Times New Roman" w:hAnsi="Times New Roman" w:cs="Times New Roman"/>
          <w:kern w:val="0"/>
          <w:sz w:val="24"/>
          <w:szCs w:val="24"/>
          <w:lang w:val="en-US" w:eastAsia="de-DE"/>
          <w14:ligatures w14:val="none"/>
        </w:rPr>
        <w:t>operation</w:t>
      </w:r>
      <w:r w:rsidRPr="006B1FE4">
        <w:rPr>
          <w:rFonts w:ascii="Times New Roman" w:eastAsia="Times New Roman" w:hAnsi="Times New Roman" w:cs="Times New Roman"/>
          <w:kern w:val="0"/>
          <w:sz w:val="24"/>
          <w:szCs w:val="24"/>
          <w:lang w:val="en-US" w:eastAsia="de-DE"/>
          <w14:ligatures w14:val="none"/>
        </w:rPr>
        <w:t xml:space="preserve"> to assess how accurately </w:t>
      </w:r>
      <w:r w:rsidR="00A8583C">
        <w:rPr>
          <w:rFonts w:ascii="Times New Roman" w:eastAsia="Times New Roman" w:hAnsi="Times New Roman" w:cs="Times New Roman"/>
          <w:kern w:val="0"/>
          <w:sz w:val="24"/>
          <w:szCs w:val="24"/>
          <w:lang w:val="en-US" w:eastAsia="de-DE"/>
          <w14:ligatures w14:val="none"/>
        </w:rPr>
        <w:t>operating plan</w:t>
      </w:r>
      <w:r w:rsidRPr="006B1FE4">
        <w:rPr>
          <w:rFonts w:ascii="Times New Roman" w:eastAsia="Times New Roman" w:hAnsi="Times New Roman" w:cs="Times New Roman"/>
          <w:kern w:val="0"/>
          <w:sz w:val="24"/>
          <w:szCs w:val="24"/>
          <w:lang w:val="en-US" w:eastAsia="de-DE"/>
          <w14:ligatures w14:val="none"/>
        </w:rPr>
        <w:t xml:space="preserve">s can be executed. </w:t>
      </w:r>
    </w:p>
    <w:p w14:paraId="41DDB3F2" w14:textId="6343613D" w:rsidR="006B1FE4" w:rsidRPr="006B1FE4" w:rsidRDefault="006B1FE4" w:rsidP="006B1FE4">
      <w:pPr>
        <w:pStyle w:val="Listenabsatz"/>
        <w:numPr>
          <w:ilvl w:val="2"/>
          <w:numId w:val="7"/>
        </w:numPr>
        <w:spacing w:after="0" w:line="240" w:lineRule="auto"/>
        <w:rPr>
          <w:rFonts w:ascii="Times New Roman" w:eastAsia="Times New Roman" w:hAnsi="Times New Roman" w:cs="Times New Roman"/>
          <w:kern w:val="0"/>
          <w:sz w:val="24"/>
          <w:szCs w:val="24"/>
          <w:lang w:val="en-US" w:eastAsia="de-DE"/>
          <w14:ligatures w14:val="none"/>
        </w:rPr>
      </w:pPr>
      <w:r w:rsidRPr="006B1FE4">
        <w:rPr>
          <w:rFonts w:ascii="Times New Roman" w:eastAsia="Times New Roman" w:hAnsi="Times New Roman" w:cs="Times New Roman"/>
          <w:kern w:val="0"/>
          <w:sz w:val="24"/>
          <w:szCs w:val="24"/>
          <w:lang w:val="en-US" w:eastAsia="de-DE"/>
          <w14:ligatures w14:val="none"/>
        </w:rPr>
        <w:t xml:space="preserve">The planned energy consumption of resources must be compared to the measured energy consumption to assess how accurately </w:t>
      </w:r>
      <w:r w:rsidR="00A8583C">
        <w:rPr>
          <w:rFonts w:ascii="Times New Roman" w:eastAsia="Times New Roman" w:hAnsi="Times New Roman" w:cs="Times New Roman"/>
          <w:kern w:val="0"/>
          <w:sz w:val="24"/>
          <w:szCs w:val="24"/>
          <w:lang w:val="en-US" w:eastAsia="de-DE"/>
          <w14:ligatures w14:val="none"/>
        </w:rPr>
        <w:t>operating plan</w:t>
      </w:r>
      <w:r w:rsidRPr="006B1FE4">
        <w:rPr>
          <w:rFonts w:ascii="Times New Roman" w:eastAsia="Times New Roman" w:hAnsi="Times New Roman" w:cs="Times New Roman"/>
          <w:kern w:val="0"/>
          <w:sz w:val="24"/>
          <w:szCs w:val="24"/>
          <w:lang w:val="en-US" w:eastAsia="de-DE"/>
          <w14:ligatures w14:val="none"/>
        </w:rPr>
        <w:t xml:space="preserve">s can be executed. </w:t>
      </w:r>
    </w:p>
    <w:p w14:paraId="687DCA6C" w14:textId="44BACFBB" w:rsidR="006B1FE4" w:rsidRDefault="00EA1CF8" w:rsidP="006B1FE4">
      <w:pPr>
        <w:pStyle w:val="Listenabsatz"/>
        <w:numPr>
          <w:ilvl w:val="2"/>
          <w:numId w:val="7"/>
        </w:numPr>
        <w:spacing w:after="0" w:line="240" w:lineRule="auto"/>
        <w:rPr>
          <w:rFonts w:ascii="Times New Roman" w:eastAsia="Times New Roman" w:hAnsi="Times New Roman" w:cs="Times New Roman"/>
          <w:kern w:val="0"/>
          <w:sz w:val="24"/>
          <w:szCs w:val="24"/>
          <w:lang w:val="en-US" w:eastAsia="de-DE"/>
          <w14:ligatures w14:val="none"/>
        </w:rPr>
      </w:pPr>
      <w:r>
        <w:rPr>
          <w:rFonts w:ascii="Times New Roman" w:eastAsia="Times New Roman" w:hAnsi="Times New Roman" w:cs="Times New Roman"/>
          <w:kern w:val="0"/>
          <w:sz w:val="24"/>
          <w:szCs w:val="24"/>
          <w:lang w:val="en-US" w:eastAsia="de-DE"/>
          <w14:ligatures w14:val="none"/>
        </w:rPr>
        <w:t>In use cases with self-generation, th</w:t>
      </w:r>
      <w:r w:rsidR="006B1FE4" w:rsidRPr="006B1FE4">
        <w:rPr>
          <w:rFonts w:ascii="Times New Roman" w:eastAsia="Times New Roman" w:hAnsi="Times New Roman" w:cs="Times New Roman"/>
          <w:kern w:val="0"/>
          <w:sz w:val="24"/>
          <w:szCs w:val="24"/>
          <w:lang w:val="en-US" w:eastAsia="de-DE"/>
          <w14:ligatures w14:val="none"/>
        </w:rPr>
        <w:t xml:space="preserve">e planned energy generation of resources </w:t>
      </w:r>
      <w:r w:rsidR="0029291E">
        <w:rPr>
          <w:rFonts w:ascii="Times New Roman" w:eastAsia="Times New Roman" w:hAnsi="Times New Roman" w:cs="Times New Roman"/>
          <w:kern w:val="0"/>
          <w:sz w:val="24"/>
          <w:szCs w:val="24"/>
          <w:lang w:val="en-US" w:eastAsia="de-DE"/>
          <w14:ligatures w14:val="none"/>
        </w:rPr>
        <w:t>must</w:t>
      </w:r>
      <w:r w:rsidR="006B1FE4" w:rsidRPr="006B1FE4">
        <w:rPr>
          <w:rFonts w:ascii="Times New Roman" w:eastAsia="Times New Roman" w:hAnsi="Times New Roman" w:cs="Times New Roman"/>
          <w:kern w:val="0"/>
          <w:sz w:val="24"/>
          <w:szCs w:val="24"/>
          <w:lang w:val="en-US" w:eastAsia="de-DE"/>
          <w14:ligatures w14:val="none"/>
        </w:rPr>
        <w:t xml:space="preserve"> be compared to the measured energy generation to assess how accurately </w:t>
      </w:r>
      <w:r w:rsidR="009135FB">
        <w:rPr>
          <w:rFonts w:ascii="Times New Roman" w:eastAsia="Times New Roman" w:hAnsi="Times New Roman" w:cs="Times New Roman"/>
          <w:kern w:val="0"/>
          <w:sz w:val="24"/>
          <w:szCs w:val="24"/>
          <w:lang w:val="en-US" w:eastAsia="de-DE"/>
          <w14:ligatures w14:val="none"/>
        </w:rPr>
        <w:t xml:space="preserve">generation can be predicted and how accurately </w:t>
      </w:r>
      <w:r w:rsidR="00A8583C">
        <w:rPr>
          <w:rFonts w:ascii="Times New Roman" w:eastAsia="Times New Roman" w:hAnsi="Times New Roman" w:cs="Times New Roman"/>
          <w:kern w:val="0"/>
          <w:sz w:val="24"/>
          <w:szCs w:val="24"/>
          <w:lang w:val="en-US" w:eastAsia="de-DE"/>
          <w14:ligatures w14:val="none"/>
        </w:rPr>
        <w:t>operating plan</w:t>
      </w:r>
      <w:r w:rsidR="006B1FE4" w:rsidRPr="006B1FE4">
        <w:rPr>
          <w:rFonts w:ascii="Times New Roman" w:eastAsia="Times New Roman" w:hAnsi="Times New Roman" w:cs="Times New Roman"/>
          <w:kern w:val="0"/>
          <w:sz w:val="24"/>
          <w:szCs w:val="24"/>
          <w:lang w:val="en-US" w:eastAsia="de-DE"/>
          <w14:ligatures w14:val="none"/>
        </w:rPr>
        <w:t xml:space="preserve">s can be executed. </w:t>
      </w:r>
    </w:p>
    <w:p w14:paraId="749BF929" w14:textId="5C216D29" w:rsidR="00FC0E62" w:rsidRPr="00FC0E62" w:rsidRDefault="00FC0E62" w:rsidP="00FC0E62">
      <w:pPr>
        <w:pStyle w:val="Listenabsatz"/>
        <w:numPr>
          <w:ilvl w:val="1"/>
          <w:numId w:val="7"/>
        </w:numPr>
        <w:spacing w:after="0" w:line="240" w:lineRule="auto"/>
        <w:rPr>
          <w:rFonts w:ascii="Times New Roman" w:eastAsia="Times New Roman" w:hAnsi="Times New Roman" w:cs="Times New Roman"/>
          <w:kern w:val="0"/>
          <w:sz w:val="24"/>
          <w:szCs w:val="24"/>
          <w:lang w:val="en-US" w:eastAsia="de-DE"/>
          <w14:ligatures w14:val="none"/>
        </w:rPr>
      </w:pPr>
      <w:r w:rsidRPr="00FC0E62">
        <w:rPr>
          <w:rFonts w:ascii="Times New Roman" w:eastAsia="Times New Roman" w:hAnsi="Times New Roman" w:cs="Times New Roman"/>
          <w:kern w:val="0"/>
          <w:sz w:val="24"/>
          <w:szCs w:val="24"/>
          <w:lang w:val="en-US" w:eastAsia="de-DE"/>
          <w14:ligatures w14:val="none"/>
        </w:rPr>
        <w:t xml:space="preserve">The planned production volume of resources must be compared to the measured production volume to assess how accurately </w:t>
      </w:r>
      <w:r w:rsidR="00A8583C">
        <w:rPr>
          <w:rFonts w:ascii="Times New Roman" w:eastAsia="Times New Roman" w:hAnsi="Times New Roman" w:cs="Times New Roman"/>
          <w:kern w:val="0"/>
          <w:sz w:val="24"/>
          <w:szCs w:val="24"/>
          <w:lang w:val="en-US" w:eastAsia="de-DE"/>
          <w14:ligatures w14:val="none"/>
        </w:rPr>
        <w:t>operating plan</w:t>
      </w:r>
      <w:r w:rsidRPr="00FC0E62">
        <w:rPr>
          <w:rFonts w:ascii="Times New Roman" w:eastAsia="Times New Roman" w:hAnsi="Times New Roman" w:cs="Times New Roman"/>
          <w:kern w:val="0"/>
          <w:sz w:val="24"/>
          <w:szCs w:val="24"/>
          <w:lang w:val="en-US" w:eastAsia="de-DE"/>
          <w14:ligatures w14:val="none"/>
        </w:rPr>
        <w:t xml:space="preserve">s can be executed. </w:t>
      </w:r>
    </w:p>
    <w:p w14:paraId="4C062C5C" w14:textId="1CF8D0C0" w:rsidR="00FC0E62" w:rsidRPr="00FC0E62" w:rsidRDefault="00FC0E62" w:rsidP="00FC0E62">
      <w:pPr>
        <w:pStyle w:val="Listenabsatz"/>
        <w:numPr>
          <w:ilvl w:val="1"/>
          <w:numId w:val="7"/>
        </w:numPr>
        <w:spacing w:after="0" w:line="240" w:lineRule="auto"/>
        <w:rPr>
          <w:rFonts w:ascii="Times New Roman" w:eastAsia="Times New Roman" w:hAnsi="Times New Roman" w:cs="Times New Roman"/>
          <w:kern w:val="0"/>
          <w:sz w:val="24"/>
          <w:szCs w:val="24"/>
          <w:lang w:val="en-US" w:eastAsia="de-DE"/>
          <w14:ligatures w14:val="none"/>
        </w:rPr>
      </w:pPr>
      <w:r w:rsidRPr="00FC0E62">
        <w:rPr>
          <w:rFonts w:ascii="Times New Roman" w:eastAsia="Times New Roman" w:hAnsi="Times New Roman" w:cs="Times New Roman"/>
          <w:kern w:val="0"/>
          <w:sz w:val="24"/>
          <w:szCs w:val="24"/>
          <w:lang w:val="en-US" w:eastAsia="de-DE"/>
          <w14:ligatures w14:val="none"/>
        </w:rPr>
        <w:t xml:space="preserve">The planned process quality indicators of resources must be compared to the measured process quality indicators to assess how accurately </w:t>
      </w:r>
      <w:r w:rsidR="00A8583C">
        <w:rPr>
          <w:rFonts w:ascii="Times New Roman" w:eastAsia="Times New Roman" w:hAnsi="Times New Roman" w:cs="Times New Roman"/>
          <w:kern w:val="0"/>
          <w:sz w:val="24"/>
          <w:szCs w:val="24"/>
          <w:lang w:val="en-US" w:eastAsia="de-DE"/>
          <w14:ligatures w14:val="none"/>
        </w:rPr>
        <w:t>operating plan</w:t>
      </w:r>
      <w:r w:rsidRPr="00FC0E62">
        <w:rPr>
          <w:rFonts w:ascii="Times New Roman" w:eastAsia="Times New Roman" w:hAnsi="Times New Roman" w:cs="Times New Roman"/>
          <w:kern w:val="0"/>
          <w:sz w:val="24"/>
          <w:szCs w:val="24"/>
          <w:lang w:val="en-US" w:eastAsia="de-DE"/>
          <w14:ligatures w14:val="none"/>
        </w:rPr>
        <w:t xml:space="preserve">s can be executed. </w:t>
      </w:r>
    </w:p>
    <w:p w14:paraId="2F9B2926" w14:textId="455D8155" w:rsidR="00FC0E62" w:rsidRPr="00FC0E62" w:rsidRDefault="00FC0E62" w:rsidP="00FC0E62">
      <w:pPr>
        <w:pStyle w:val="Listenabsatz"/>
        <w:numPr>
          <w:ilvl w:val="1"/>
          <w:numId w:val="7"/>
        </w:numPr>
        <w:spacing w:after="0" w:line="240" w:lineRule="auto"/>
        <w:rPr>
          <w:rFonts w:ascii="Times New Roman" w:eastAsia="Times New Roman" w:hAnsi="Times New Roman" w:cs="Times New Roman"/>
          <w:kern w:val="0"/>
          <w:sz w:val="24"/>
          <w:szCs w:val="24"/>
          <w:lang w:val="en-US" w:eastAsia="de-DE"/>
          <w14:ligatures w14:val="none"/>
        </w:rPr>
      </w:pPr>
      <w:r w:rsidRPr="00FC0E62">
        <w:rPr>
          <w:rFonts w:ascii="Times New Roman" w:eastAsia="Times New Roman" w:hAnsi="Times New Roman" w:cs="Times New Roman"/>
          <w:kern w:val="0"/>
          <w:sz w:val="24"/>
          <w:szCs w:val="24"/>
          <w:lang w:val="en-US" w:eastAsia="de-DE"/>
          <w14:ligatures w14:val="none"/>
        </w:rPr>
        <w:t xml:space="preserve">Deviations between </w:t>
      </w:r>
      <w:r w:rsidR="00A8583C">
        <w:rPr>
          <w:rFonts w:ascii="Times New Roman" w:eastAsia="Times New Roman" w:hAnsi="Times New Roman" w:cs="Times New Roman"/>
          <w:kern w:val="0"/>
          <w:sz w:val="24"/>
          <w:szCs w:val="24"/>
          <w:lang w:val="en-US" w:eastAsia="de-DE"/>
          <w14:ligatures w14:val="none"/>
        </w:rPr>
        <w:t>operating plan</w:t>
      </w:r>
      <w:r w:rsidRPr="00FC0E62">
        <w:rPr>
          <w:rFonts w:ascii="Times New Roman" w:eastAsia="Times New Roman" w:hAnsi="Times New Roman" w:cs="Times New Roman"/>
          <w:kern w:val="0"/>
          <w:sz w:val="24"/>
          <w:szCs w:val="24"/>
          <w:lang w:val="en-US" w:eastAsia="de-DE"/>
          <w14:ligatures w14:val="none"/>
        </w:rPr>
        <w:t xml:space="preserve">s and actual measurements must be detected, to potentially trigger </w:t>
      </w:r>
      <w:r w:rsidR="00DD7948">
        <w:rPr>
          <w:rFonts w:ascii="Times New Roman" w:eastAsia="Times New Roman" w:hAnsi="Times New Roman" w:cs="Times New Roman"/>
          <w:kern w:val="0"/>
          <w:sz w:val="24"/>
          <w:szCs w:val="24"/>
          <w:lang w:val="en-US" w:eastAsia="de-DE"/>
          <w14:ligatures w14:val="none"/>
        </w:rPr>
        <w:t xml:space="preserve">a reaction </w:t>
      </w:r>
      <w:r w:rsidRPr="00FC0E62">
        <w:rPr>
          <w:rFonts w:ascii="Times New Roman" w:eastAsia="Times New Roman" w:hAnsi="Times New Roman" w:cs="Times New Roman"/>
          <w:kern w:val="0"/>
          <w:sz w:val="24"/>
          <w:szCs w:val="24"/>
          <w:lang w:val="en-US" w:eastAsia="de-DE"/>
          <w14:ligatures w14:val="none"/>
        </w:rPr>
        <w:t xml:space="preserve">during operation and to identify deficiencies in the </w:t>
      </w:r>
      <w:r w:rsidR="00C23E7C">
        <w:rPr>
          <w:rFonts w:ascii="Times New Roman" w:eastAsia="Times New Roman" w:hAnsi="Times New Roman" w:cs="Times New Roman"/>
          <w:kern w:val="0"/>
          <w:sz w:val="24"/>
          <w:szCs w:val="24"/>
          <w:lang w:val="en-US" w:eastAsia="de-DE"/>
          <w14:ligatures w14:val="none"/>
        </w:rPr>
        <w:t>operating</w:t>
      </w:r>
      <w:r w:rsidRPr="00FC0E62">
        <w:rPr>
          <w:rFonts w:ascii="Times New Roman" w:eastAsia="Times New Roman" w:hAnsi="Times New Roman" w:cs="Times New Roman"/>
          <w:kern w:val="0"/>
          <w:sz w:val="24"/>
          <w:szCs w:val="24"/>
          <w:lang w:val="en-US" w:eastAsia="de-DE"/>
          <w14:ligatures w14:val="none"/>
        </w:rPr>
        <w:t xml:space="preserve"> strategy</w:t>
      </w:r>
      <w:r w:rsidR="00613361">
        <w:rPr>
          <w:rFonts w:ascii="Times New Roman" w:eastAsia="Times New Roman" w:hAnsi="Times New Roman" w:cs="Times New Roman"/>
          <w:kern w:val="0"/>
          <w:sz w:val="24"/>
          <w:szCs w:val="24"/>
          <w:lang w:val="en-US" w:eastAsia="de-DE"/>
          <w14:ligatures w14:val="none"/>
        </w:rPr>
        <w:t xml:space="preserve"> </w:t>
      </w:r>
      <w:r w:rsidR="00613361" w:rsidRPr="00613361">
        <w:rPr>
          <w:rFonts w:ascii="Times New Roman" w:eastAsia="Times New Roman" w:hAnsi="Times New Roman" w:cs="Times New Roman"/>
          <w:kern w:val="0"/>
          <w:sz w:val="24"/>
          <w:szCs w:val="24"/>
          <w:lang w:val="en-US" w:eastAsia="de-DE"/>
          <w14:ligatures w14:val="none"/>
        </w:rPr>
        <w:t>and enable long-term performance tracking.</w:t>
      </w:r>
    </w:p>
    <w:p w14:paraId="7CF5BBE4" w14:textId="7DDAC5F3" w:rsidR="00FC0E62" w:rsidRDefault="00FC0E62" w:rsidP="00FC0E62">
      <w:pPr>
        <w:pStyle w:val="Listenabsatz"/>
        <w:numPr>
          <w:ilvl w:val="1"/>
          <w:numId w:val="7"/>
        </w:numPr>
        <w:spacing w:after="0" w:line="240" w:lineRule="auto"/>
        <w:rPr>
          <w:rFonts w:ascii="Times New Roman" w:eastAsia="Times New Roman" w:hAnsi="Times New Roman" w:cs="Times New Roman"/>
          <w:kern w:val="0"/>
          <w:sz w:val="24"/>
          <w:szCs w:val="24"/>
          <w:lang w:val="en-US" w:eastAsia="de-DE"/>
          <w14:ligatures w14:val="none"/>
        </w:rPr>
      </w:pPr>
      <w:r w:rsidRPr="00FC0E62">
        <w:rPr>
          <w:rFonts w:ascii="Times New Roman" w:eastAsia="Times New Roman" w:hAnsi="Times New Roman" w:cs="Times New Roman"/>
          <w:kern w:val="0"/>
          <w:sz w:val="24"/>
          <w:szCs w:val="24"/>
          <w:lang w:val="en-US" w:eastAsia="de-DE"/>
          <w14:ligatures w14:val="none"/>
        </w:rPr>
        <w:t xml:space="preserve">If deviations between the </w:t>
      </w:r>
      <w:r w:rsidR="00A8583C">
        <w:rPr>
          <w:rFonts w:ascii="Times New Roman" w:eastAsia="Times New Roman" w:hAnsi="Times New Roman" w:cs="Times New Roman"/>
          <w:kern w:val="0"/>
          <w:sz w:val="24"/>
          <w:szCs w:val="24"/>
          <w:lang w:val="en-US" w:eastAsia="de-DE"/>
          <w14:ligatures w14:val="none"/>
        </w:rPr>
        <w:t>operating plan</w:t>
      </w:r>
      <w:r w:rsidRPr="00FC0E62">
        <w:rPr>
          <w:rFonts w:ascii="Times New Roman" w:eastAsia="Times New Roman" w:hAnsi="Times New Roman" w:cs="Times New Roman"/>
          <w:kern w:val="0"/>
          <w:sz w:val="24"/>
          <w:szCs w:val="24"/>
          <w:lang w:val="en-US" w:eastAsia="de-DE"/>
          <w14:ligatures w14:val="none"/>
        </w:rPr>
        <w:t xml:space="preserve"> and actual measurements are detected by analytics, a notification must be sent to the operator. </w:t>
      </w:r>
    </w:p>
    <w:p w14:paraId="0FC83AB2" w14:textId="1F31EA60" w:rsidR="00FC0E62" w:rsidRPr="00FC0E62" w:rsidRDefault="00FC0E62" w:rsidP="00FC0E62">
      <w:pPr>
        <w:pStyle w:val="Listenabsatz"/>
        <w:numPr>
          <w:ilvl w:val="0"/>
          <w:numId w:val="7"/>
        </w:numPr>
        <w:spacing w:after="0" w:line="240" w:lineRule="auto"/>
        <w:rPr>
          <w:rFonts w:ascii="Times New Roman" w:eastAsia="Times New Roman" w:hAnsi="Times New Roman" w:cs="Times New Roman"/>
          <w:kern w:val="0"/>
          <w:sz w:val="24"/>
          <w:szCs w:val="24"/>
          <w:lang w:val="en-US" w:eastAsia="de-DE"/>
          <w14:ligatures w14:val="none"/>
        </w:rPr>
      </w:pPr>
      <w:r w:rsidRPr="00FC0E62">
        <w:rPr>
          <w:rFonts w:ascii="Times New Roman" w:eastAsia="Times New Roman" w:hAnsi="Times New Roman" w:cs="Times New Roman"/>
          <w:kern w:val="0"/>
          <w:sz w:val="24"/>
          <w:szCs w:val="24"/>
          <w:lang w:val="en-US" w:eastAsia="de-DE"/>
          <w14:ligatures w14:val="none"/>
        </w:rPr>
        <w:t xml:space="preserve">The analytics must quantify the benefits </w:t>
      </w:r>
      <w:r w:rsidR="007A1370" w:rsidRPr="007A1370">
        <w:rPr>
          <w:rFonts w:ascii="Times New Roman" w:eastAsia="Times New Roman" w:hAnsi="Times New Roman" w:cs="Times New Roman"/>
          <w:kern w:val="0"/>
          <w:sz w:val="24"/>
          <w:szCs w:val="24"/>
          <w:lang w:val="en-US" w:eastAsia="de-DE"/>
          <w14:ligatures w14:val="none"/>
        </w:rPr>
        <w:t xml:space="preserve">and drawbacks </w:t>
      </w:r>
      <w:r w:rsidRPr="00FC0E62">
        <w:rPr>
          <w:rFonts w:ascii="Times New Roman" w:eastAsia="Times New Roman" w:hAnsi="Times New Roman" w:cs="Times New Roman"/>
          <w:kern w:val="0"/>
          <w:sz w:val="24"/>
          <w:szCs w:val="24"/>
          <w:lang w:val="en-US" w:eastAsia="de-DE"/>
          <w14:ligatures w14:val="none"/>
        </w:rPr>
        <w:t xml:space="preserve">of energy flexible operation to communicate them to the responsible parties. </w:t>
      </w:r>
    </w:p>
    <w:p w14:paraId="5EA19631" w14:textId="77777777" w:rsidR="00FC0E62" w:rsidRPr="00FC0E62" w:rsidRDefault="00FC0E62" w:rsidP="00FC0E62">
      <w:pPr>
        <w:pStyle w:val="Listenabsatz"/>
        <w:numPr>
          <w:ilvl w:val="1"/>
          <w:numId w:val="7"/>
        </w:numPr>
        <w:spacing w:after="0" w:line="240" w:lineRule="auto"/>
        <w:rPr>
          <w:rFonts w:ascii="Times New Roman" w:eastAsia="Times New Roman" w:hAnsi="Times New Roman" w:cs="Times New Roman"/>
          <w:kern w:val="0"/>
          <w:sz w:val="24"/>
          <w:szCs w:val="24"/>
          <w:lang w:val="en-US" w:eastAsia="de-DE"/>
          <w14:ligatures w14:val="none"/>
        </w:rPr>
      </w:pPr>
      <w:r w:rsidRPr="00FC0E62">
        <w:rPr>
          <w:rFonts w:ascii="Times New Roman" w:eastAsia="Times New Roman" w:hAnsi="Times New Roman" w:cs="Times New Roman"/>
          <w:kern w:val="0"/>
          <w:sz w:val="24"/>
          <w:szCs w:val="24"/>
          <w:lang w:val="en-US" w:eastAsia="de-DE"/>
          <w14:ligatures w14:val="none"/>
        </w:rPr>
        <w:t xml:space="preserve">The analytics must quantify the financial benefits of energy-flexible operation in comparison to conventional operation. Suitable metrics for this are the cost per unit produced or the cost per time, depending on the analyzed resources. </w:t>
      </w:r>
    </w:p>
    <w:p w14:paraId="715203BC" w14:textId="77777777" w:rsidR="00FC0E62" w:rsidRPr="00FC0E62" w:rsidRDefault="00FC0E62" w:rsidP="00AA6EB5">
      <w:pPr>
        <w:pStyle w:val="Listenabsatz"/>
        <w:numPr>
          <w:ilvl w:val="2"/>
          <w:numId w:val="7"/>
        </w:numPr>
        <w:spacing w:after="0" w:line="240" w:lineRule="auto"/>
        <w:rPr>
          <w:rFonts w:ascii="Times New Roman" w:eastAsia="Times New Roman" w:hAnsi="Times New Roman" w:cs="Times New Roman"/>
          <w:kern w:val="0"/>
          <w:sz w:val="24"/>
          <w:szCs w:val="24"/>
          <w:lang w:val="en-US" w:eastAsia="de-DE"/>
          <w14:ligatures w14:val="none"/>
        </w:rPr>
      </w:pPr>
      <w:r w:rsidRPr="00FC0E62">
        <w:rPr>
          <w:rFonts w:ascii="Times New Roman" w:eastAsia="Times New Roman" w:hAnsi="Times New Roman" w:cs="Times New Roman"/>
          <w:kern w:val="0"/>
          <w:sz w:val="24"/>
          <w:szCs w:val="24"/>
          <w:lang w:val="en-US" w:eastAsia="de-DE"/>
          <w14:ligatures w14:val="none"/>
        </w:rPr>
        <w:t xml:space="preserve">The analytics must quantify the cost of energy incurred during energy-flexible operation. This includes both energy rate and capacity charge as well as any other financial implications of energy-flexible operations. </w:t>
      </w:r>
    </w:p>
    <w:p w14:paraId="6A87C251" w14:textId="682418A4" w:rsidR="00AA6EB5" w:rsidRPr="00AA6EB5" w:rsidRDefault="00AA6EB5" w:rsidP="00AA6EB5">
      <w:pPr>
        <w:pStyle w:val="Listenabsatz"/>
        <w:numPr>
          <w:ilvl w:val="2"/>
          <w:numId w:val="7"/>
        </w:numPr>
        <w:spacing w:after="0" w:line="240" w:lineRule="auto"/>
        <w:rPr>
          <w:rFonts w:ascii="Times New Roman" w:eastAsia="Times New Roman" w:hAnsi="Times New Roman" w:cs="Times New Roman"/>
          <w:kern w:val="0"/>
          <w:sz w:val="24"/>
          <w:szCs w:val="24"/>
          <w:lang w:val="en-US" w:eastAsia="de-DE"/>
          <w14:ligatures w14:val="none"/>
        </w:rPr>
      </w:pPr>
      <w:r w:rsidRPr="00AA6EB5">
        <w:rPr>
          <w:rFonts w:ascii="Times New Roman" w:eastAsia="Times New Roman" w:hAnsi="Times New Roman" w:cs="Times New Roman"/>
          <w:kern w:val="0"/>
          <w:sz w:val="24"/>
          <w:szCs w:val="24"/>
          <w:lang w:val="en-US" w:eastAsia="de-DE"/>
          <w14:ligatures w14:val="none"/>
        </w:rPr>
        <w:t xml:space="preserve">The analytics must quantify the production volume achieved in energy flexible operation, </w:t>
      </w:r>
      <w:r w:rsidR="00073D17">
        <w:rPr>
          <w:rFonts w:ascii="Times New Roman" w:eastAsia="Times New Roman" w:hAnsi="Times New Roman" w:cs="Times New Roman"/>
          <w:kern w:val="0"/>
          <w:sz w:val="24"/>
          <w:szCs w:val="24"/>
          <w:lang w:val="en-US" w:eastAsia="de-DE"/>
          <w14:ligatures w14:val="none"/>
        </w:rPr>
        <w:t xml:space="preserve">to </w:t>
      </w:r>
      <w:r w:rsidRPr="00AA6EB5">
        <w:rPr>
          <w:rFonts w:ascii="Times New Roman" w:eastAsia="Times New Roman" w:hAnsi="Times New Roman" w:cs="Times New Roman"/>
          <w:kern w:val="0"/>
          <w:sz w:val="24"/>
          <w:szCs w:val="24"/>
          <w:lang w:val="en-US" w:eastAsia="de-DE"/>
          <w14:ligatures w14:val="none"/>
        </w:rPr>
        <w:t>assure that energy flexible operation does not negatively impact productivity and to be able to calculate production volume specific energy cost and consumption.</w:t>
      </w:r>
    </w:p>
    <w:p w14:paraId="4CB8322E" w14:textId="77777777" w:rsidR="00AA6EB5" w:rsidRPr="00AA6EB5" w:rsidRDefault="00AA6EB5" w:rsidP="00AA6EB5">
      <w:pPr>
        <w:pStyle w:val="Listenabsatz"/>
        <w:numPr>
          <w:ilvl w:val="2"/>
          <w:numId w:val="7"/>
        </w:numPr>
        <w:spacing w:after="0" w:line="240" w:lineRule="auto"/>
        <w:rPr>
          <w:rFonts w:ascii="Times New Roman" w:eastAsia="Times New Roman" w:hAnsi="Times New Roman" w:cs="Times New Roman"/>
          <w:kern w:val="0"/>
          <w:sz w:val="24"/>
          <w:szCs w:val="24"/>
          <w:lang w:val="en-US" w:eastAsia="de-DE"/>
          <w14:ligatures w14:val="none"/>
        </w:rPr>
      </w:pPr>
      <w:r w:rsidRPr="00AA6EB5">
        <w:rPr>
          <w:rFonts w:ascii="Times New Roman" w:eastAsia="Times New Roman" w:hAnsi="Times New Roman" w:cs="Times New Roman"/>
          <w:kern w:val="0"/>
          <w:sz w:val="24"/>
          <w:szCs w:val="24"/>
          <w:lang w:val="en-US" w:eastAsia="de-DE"/>
          <w14:ligatures w14:val="none"/>
        </w:rPr>
        <w:t>The analytics should quantify all other cost factors affected by energy-flexible operation, e.g., maintenance cost or salaries. These cost factors must be considered in the quantification of the benefits of energy-flexible operations.</w:t>
      </w:r>
    </w:p>
    <w:p w14:paraId="4C1250C6" w14:textId="3245D26D" w:rsidR="006B1FE4" w:rsidRDefault="00AA6EB5" w:rsidP="00123481">
      <w:pPr>
        <w:pStyle w:val="Listenabsatz"/>
        <w:numPr>
          <w:ilvl w:val="1"/>
          <w:numId w:val="7"/>
        </w:numPr>
        <w:spacing w:after="0" w:line="240" w:lineRule="auto"/>
        <w:rPr>
          <w:rFonts w:ascii="Times New Roman" w:eastAsia="Times New Roman" w:hAnsi="Times New Roman" w:cs="Times New Roman"/>
          <w:kern w:val="0"/>
          <w:sz w:val="24"/>
          <w:szCs w:val="24"/>
          <w:lang w:val="en-US" w:eastAsia="de-DE"/>
          <w14:ligatures w14:val="none"/>
        </w:rPr>
      </w:pPr>
      <w:proofErr w:type="gramStart"/>
      <w:r w:rsidRPr="00AA6EB5">
        <w:rPr>
          <w:rFonts w:ascii="Times New Roman" w:eastAsia="Times New Roman" w:hAnsi="Times New Roman" w:cs="Times New Roman"/>
          <w:kern w:val="0"/>
          <w:sz w:val="24"/>
          <w:szCs w:val="24"/>
          <w:lang w:val="en-US" w:eastAsia="de-DE"/>
          <w14:ligatures w14:val="none"/>
        </w:rPr>
        <w:t>The analytics</w:t>
      </w:r>
      <w:proofErr w:type="gramEnd"/>
      <w:r w:rsidRPr="00AA6EB5">
        <w:rPr>
          <w:rFonts w:ascii="Times New Roman" w:eastAsia="Times New Roman" w:hAnsi="Times New Roman" w:cs="Times New Roman"/>
          <w:kern w:val="0"/>
          <w:sz w:val="24"/>
          <w:szCs w:val="24"/>
          <w:lang w:val="en-US" w:eastAsia="de-DE"/>
          <w14:ligatures w14:val="none"/>
        </w:rPr>
        <w:t xml:space="preserve"> should quantify the ecological benefits of energy-flexible operation in comparison to conventional operation. Suitable metrics for this </w:t>
      </w:r>
      <w:r w:rsidR="001924DA">
        <w:rPr>
          <w:rFonts w:ascii="Times New Roman" w:eastAsia="Times New Roman" w:hAnsi="Times New Roman" w:cs="Times New Roman"/>
          <w:kern w:val="0"/>
          <w:sz w:val="24"/>
          <w:szCs w:val="24"/>
          <w:lang w:val="en-US" w:eastAsia="de-DE"/>
          <w14:ligatures w14:val="none"/>
        </w:rPr>
        <w:t>may be</w:t>
      </w:r>
      <w:r w:rsidRPr="00AA6EB5">
        <w:rPr>
          <w:rFonts w:ascii="Times New Roman" w:eastAsia="Times New Roman" w:hAnsi="Times New Roman" w:cs="Times New Roman"/>
          <w:kern w:val="0"/>
          <w:sz w:val="24"/>
          <w:szCs w:val="24"/>
          <w:lang w:val="en-US" w:eastAsia="de-DE"/>
          <w14:ligatures w14:val="none"/>
        </w:rPr>
        <w:t xml:space="preserve"> the greenhouse gas emissions per unit produced per time or the energy consumed per unit produced or per time depending on the analyzed resources. </w:t>
      </w:r>
    </w:p>
    <w:p w14:paraId="47603F09" w14:textId="54EA7353" w:rsidR="00E30352" w:rsidRPr="00123481" w:rsidRDefault="007B0B7F" w:rsidP="00123481">
      <w:pPr>
        <w:pStyle w:val="Listenabsatz"/>
        <w:numPr>
          <w:ilvl w:val="1"/>
          <w:numId w:val="7"/>
        </w:numPr>
        <w:spacing w:after="0" w:line="240" w:lineRule="auto"/>
        <w:rPr>
          <w:rFonts w:ascii="Times New Roman" w:eastAsia="Times New Roman" w:hAnsi="Times New Roman" w:cs="Times New Roman"/>
          <w:kern w:val="0"/>
          <w:sz w:val="24"/>
          <w:szCs w:val="24"/>
          <w:lang w:val="en-US" w:eastAsia="de-DE"/>
          <w14:ligatures w14:val="none"/>
        </w:rPr>
      </w:pPr>
      <w:r>
        <w:rPr>
          <w:rFonts w:ascii="Times New Roman" w:eastAsia="Times New Roman" w:hAnsi="Times New Roman" w:cs="Times New Roman"/>
          <w:kern w:val="0"/>
          <w:sz w:val="24"/>
          <w:szCs w:val="24"/>
          <w:lang w:val="en-US" w:eastAsia="de-DE"/>
          <w14:ligatures w14:val="none"/>
        </w:rPr>
        <w:t xml:space="preserve">If several alternative </w:t>
      </w:r>
      <w:r w:rsidR="00A8583C">
        <w:rPr>
          <w:rFonts w:ascii="Times New Roman" w:eastAsia="Times New Roman" w:hAnsi="Times New Roman" w:cs="Times New Roman"/>
          <w:kern w:val="0"/>
          <w:sz w:val="24"/>
          <w:szCs w:val="24"/>
          <w:lang w:val="en-US" w:eastAsia="de-DE"/>
          <w14:ligatures w14:val="none"/>
        </w:rPr>
        <w:t>operating plan</w:t>
      </w:r>
      <w:r>
        <w:rPr>
          <w:rFonts w:ascii="Times New Roman" w:eastAsia="Times New Roman" w:hAnsi="Times New Roman" w:cs="Times New Roman"/>
          <w:kern w:val="0"/>
          <w:sz w:val="24"/>
          <w:szCs w:val="24"/>
          <w:lang w:val="en-US" w:eastAsia="de-DE"/>
          <w14:ligatures w14:val="none"/>
        </w:rPr>
        <w:t>s are created, t</w:t>
      </w:r>
      <w:r w:rsidR="00E30352">
        <w:rPr>
          <w:rFonts w:ascii="Times New Roman" w:eastAsia="Times New Roman" w:hAnsi="Times New Roman" w:cs="Times New Roman"/>
          <w:kern w:val="0"/>
          <w:sz w:val="24"/>
          <w:szCs w:val="24"/>
          <w:lang w:val="en-US" w:eastAsia="de-DE"/>
          <w14:ligatures w14:val="none"/>
        </w:rPr>
        <w:t xml:space="preserve">he analytics </w:t>
      </w:r>
      <w:r w:rsidR="0029291E">
        <w:rPr>
          <w:rFonts w:ascii="Times New Roman" w:eastAsia="Times New Roman" w:hAnsi="Times New Roman" w:cs="Times New Roman"/>
          <w:kern w:val="0"/>
          <w:sz w:val="24"/>
          <w:szCs w:val="24"/>
          <w:lang w:val="en-US" w:eastAsia="de-DE"/>
          <w14:ligatures w14:val="none"/>
        </w:rPr>
        <w:t>must</w:t>
      </w:r>
      <w:r w:rsidR="00E30352">
        <w:rPr>
          <w:rFonts w:ascii="Times New Roman" w:eastAsia="Times New Roman" w:hAnsi="Times New Roman" w:cs="Times New Roman"/>
          <w:kern w:val="0"/>
          <w:sz w:val="24"/>
          <w:szCs w:val="24"/>
          <w:lang w:val="en-US" w:eastAsia="de-DE"/>
          <w14:ligatures w14:val="none"/>
        </w:rPr>
        <w:t xml:space="preserve"> compare alternative </w:t>
      </w:r>
      <w:r w:rsidR="00A8583C">
        <w:rPr>
          <w:rFonts w:ascii="Times New Roman" w:eastAsia="Times New Roman" w:hAnsi="Times New Roman" w:cs="Times New Roman"/>
          <w:kern w:val="0"/>
          <w:sz w:val="24"/>
          <w:szCs w:val="24"/>
          <w:lang w:val="en-US" w:eastAsia="de-DE"/>
          <w14:ligatures w14:val="none"/>
        </w:rPr>
        <w:t>operating plan</w:t>
      </w:r>
      <w:r w:rsidR="00E30352">
        <w:rPr>
          <w:rFonts w:ascii="Times New Roman" w:eastAsia="Times New Roman" w:hAnsi="Times New Roman" w:cs="Times New Roman"/>
          <w:kern w:val="0"/>
          <w:sz w:val="24"/>
          <w:szCs w:val="24"/>
          <w:lang w:val="en-US" w:eastAsia="de-DE"/>
          <w14:ligatures w14:val="none"/>
        </w:rPr>
        <w:t>s</w:t>
      </w:r>
      <w:r>
        <w:rPr>
          <w:rFonts w:ascii="Times New Roman" w:eastAsia="Times New Roman" w:hAnsi="Times New Roman" w:cs="Times New Roman"/>
          <w:kern w:val="0"/>
          <w:sz w:val="24"/>
          <w:szCs w:val="24"/>
          <w:lang w:val="en-US" w:eastAsia="de-DE"/>
          <w14:ligatures w14:val="none"/>
        </w:rPr>
        <w:t xml:space="preserve"> </w:t>
      </w:r>
      <w:r w:rsidR="00F57F06">
        <w:rPr>
          <w:rFonts w:ascii="Times New Roman" w:eastAsia="Times New Roman" w:hAnsi="Times New Roman" w:cs="Times New Roman"/>
          <w:kern w:val="0"/>
          <w:sz w:val="24"/>
          <w:szCs w:val="24"/>
          <w:lang w:val="en-US" w:eastAsia="de-DE"/>
          <w14:ligatures w14:val="none"/>
        </w:rPr>
        <w:t xml:space="preserve">regarding the relevant KPIs </w:t>
      </w:r>
      <w:r>
        <w:rPr>
          <w:rFonts w:ascii="Times New Roman" w:eastAsia="Times New Roman" w:hAnsi="Times New Roman" w:cs="Times New Roman"/>
          <w:kern w:val="0"/>
          <w:sz w:val="24"/>
          <w:szCs w:val="24"/>
          <w:lang w:val="en-US" w:eastAsia="de-DE"/>
          <w14:ligatures w14:val="none"/>
        </w:rPr>
        <w:t xml:space="preserve">to provide a solid decision basis for plant operators. </w:t>
      </w:r>
    </w:p>
    <w:p w14:paraId="44C20276" w14:textId="3D06A9C6" w:rsidR="00B15335" w:rsidRDefault="00CA3EC5" w:rsidP="00B15335">
      <w:pPr>
        <w:pStyle w:val="berschrift2"/>
      </w:pPr>
      <w:proofErr w:type="spellStart"/>
      <w:r>
        <w:lastRenderedPageBreak/>
        <w:t>Execution</w:t>
      </w:r>
      <w:proofErr w:type="spellEnd"/>
    </w:p>
    <w:p w14:paraId="52B95A4E" w14:textId="45D47F31" w:rsidR="00C66ADC" w:rsidRPr="00EC7EEF" w:rsidRDefault="00916D5C" w:rsidP="00C804DD">
      <w:pPr>
        <w:pStyle w:val="Listenabsatz"/>
        <w:numPr>
          <w:ilvl w:val="0"/>
          <w:numId w:val="6"/>
        </w:numPr>
        <w:spacing w:after="0" w:line="240" w:lineRule="auto"/>
        <w:rPr>
          <w:rFonts w:ascii="Times New Roman" w:eastAsia="Times New Roman" w:hAnsi="Times New Roman" w:cs="Times New Roman"/>
          <w:kern w:val="0"/>
          <w:sz w:val="24"/>
          <w:szCs w:val="24"/>
          <w:lang w:val="en-US" w:eastAsia="de-DE"/>
          <w14:ligatures w14:val="none"/>
        </w:rPr>
      </w:pPr>
      <w:r w:rsidRPr="00EC7EEF">
        <w:rPr>
          <w:rFonts w:ascii="Times New Roman" w:eastAsia="Times New Roman" w:hAnsi="Times New Roman" w:cs="Times New Roman"/>
          <w:kern w:val="0"/>
          <w:sz w:val="24"/>
          <w:szCs w:val="24"/>
          <w:lang w:val="en-US" w:eastAsia="de-DE"/>
          <w14:ligatures w14:val="none"/>
        </w:rPr>
        <w:t xml:space="preserve">It must be possible to react </w:t>
      </w:r>
      <w:r w:rsidR="00C50C6B" w:rsidRPr="00EC7EEF">
        <w:rPr>
          <w:rFonts w:ascii="Times New Roman" w:eastAsia="Times New Roman" w:hAnsi="Times New Roman" w:cs="Times New Roman"/>
          <w:kern w:val="0"/>
          <w:sz w:val="24"/>
          <w:szCs w:val="24"/>
          <w:lang w:val="en-US" w:eastAsia="de-DE"/>
          <w14:ligatures w14:val="none"/>
        </w:rPr>
        <w:t xml:space="preserve">appropriately to </w:t>
      </w:r>
      <w:r w:rsidR="00C95A22" w:rsidRPr="00EC7EEF">
        <w:rPr>
          <w:rFonts w:ascii="Times New Roman" w:eastAsia="Times New Roman" w:hAnsi="Times New Roman" w:cs="Times New Roman"/>
          <w:kern w:val="0"/>
          <w:sz w:val="24"/>
          <w:szCs w:val="24"/>
          <w:lang w:val="en-US" w:eastAsia="de-DE"/>
          <w14:ligatures w14:val="none"/>
        </w:rPr>
        <w:t xml:space="preserve">unforeseen events such as deviations between an </w:t>
      </w:r>
      <w:r w:rsidR="00A8583C">
        <w:rPr>
          <w:rFonts w:ascii="Times New Roman" w:eastAsia="Times New Roman" w:hAnsi="Times New Roman" w:cs="Times New Roman"/>
          <w:kern w:val="0"/>
          <w:sz w:val="24"/>
          <w:szCs w:val="24"/>
          <w:lang w:val="en-US" w:eastAsia="de-DE"/>
          <w14:ligatures w14:val="none"/>
        </w:rPr>
        <w:t>operating plan</w:t>
      </w:r>
      <w:r w:rsidR="00C95A22" w:rsidRPr="00EC7EEF">
        <w:rPr>
          <w:rFonts w:ascii="Times New Roman" w:eastAsia="Times New Roman" w:hAnsi="Times New Roman" w:cs="Times New Roman"/>
          <w:kern w:val="0"/>
          <w:sz w:val="24"/>
          <w:szCs w:val="24"/>
          <w:lang w:val="en-US" w:eastAsia="de-DE"/>
          <w14:ligatures w14:val="none"/>
        </w:rPr>
        <w:t xml:space="preserve"> and measurements or flexibility calls </w:t>
      </w:r>
      <w:r w:rsidR="00283C4C" w:rsidRPr="00EC7EEF">
        <w:rPr>
          <w:rFonts w:ascii="Times New Roman" w:eastAsia="Times New Roman" w:hAnsi="Times New Roman" w:cs="Times New Roman"/>
          <w:kern w:val="0"/>
          <w:sz w:val="24"/>
          <w:szCs w:val="24"/>
          <w:lang w:val="en-US" w:eastAsia="de-DE"/>
          <w14:ligatures w14:val="none"/>
        </w:rPr>
        <w:t xml:space="preserve">from external or internal actors. </w:t>
      </w:r>
    </w:p>
    <w:p w14:paraId="4DEF3F60" w14:textId="611E39B5" w:rsidR="00C50C6B" w:rsidRPr="00EC7EEF" w:rsidRDefault="00C50C6B" w:rsidP="00C50C6B">
      <w:pPr>
        <w:pStyle w:val="Listenabsatz"/>
        <w:numPr>
          <w:ilvl w:val="1"/>
          <w:numId w:val="6"/>
        </w:numPr>
        <w:spacing w:after="0" w:line="240" w:lineRule="auto"/>
        <w:rPr>
          <w:rFonts w:ascii="Times New Roman" w:eastAsia="Times New Roman" w:hAnsi="Times New Roman" w:cs="Times New Roman"/>
          <w:kern w:val="0"/>
          <w:sz w:val="24"/>
          <w:szCs w:val="24"/>
          <w:lang w:val="en-US" w:eastAsia="de-DE"/>
          <w14:ligatures w14:val="none"/>
        </w:rPr>
      </w:pPr>
      <w:r w:rsidRPr="00EC7EEF">
        <w:rPr>
          <w:rFonts w:ascii="Times New Roman" w:eastAsia="Times New Roman" w:hAnsi="Times New Roman" w:cs="Times New Roman"/>
          <w:kern w:val="0"/>
          <w:sz w:val="24"/>
          <w:szCs w:val="24"/>
          <w:lang w:val="en-US" w:eastAsia="de-DE"/>
          <w14:ligatures w14:val="none"/>
        </w:rPr>
        <w:t xml:space="preserve">If relevant deviations between the </w:t>
      </w:r>
      <w:r w:rsidR="00A8583C">
        <w:rPr>
          <w:rFonts w:ascii="Times New Roman" w:eastAsia="Times New Roman" w:hAnsi="Times New Roman" w:cs="Times New Roman"/>
          <w:kern w:val="0"/>
          <w:sz w:val="24"/>
          <w:szCs w:val="24"/>
          <w:lang w:val="en-US" w:eastAsia="de-DE"/>
          <w14:ligatures w14:val="none"/>
        </w:rPr>
        <w:t>operating plan</w:t>
      </w:r>
      <w:r w:rsidRPr="00EC7EEF">
        <w:rPr>
          <w:rFonts w:ascii="Times New Roman" w:eastAsia="Times New Roman" w:hAnsi="Times New Roman" w:cs="Times New Roman"/>
          <w:kern w:val="0"/>
          <w:sz w:val="24"/>
          <w:szCs w:val="24"/>
          <w:lang w:val="en-US" w:eastAsia="de-DE"/>
          <w14:ligatures w14:val="none"/>
        </w:rPr>
        <w:t xml:space="preserve"> and measured values are detected by analytics</w:t>
      </w:r>
      <w:r w:rsidRPr="008B6826">
        <w:rPr>
          <w:rFonts w:ascii="Times New Roman" w:eastAsia="Times New Roman" w:hAnsi="Times New Roman" w:cs="Times New Roman"/>
          <w:kern w:val="0"/>
          <w:sz w:val="24"/>
          <w:szCs w:val="24"/>
          <w:lang w:val="en-US" w:eastAsia="de-DE"/>
          <w14:ligatures w14:val="none"/>
        </w:rPr>
        <w:t xml:space="preserve">, </w:t>
      </w:r>
      <w:r w:rsidR="009C19F1" w:rsidRPr="008B6826">
        <w:rPr>
          <w:rFonts w:ascii="Times New Roman" w:eastAsia="Times New Roman" w:hAnsi="Times New Roman" w:cs="Times New Roman"/>
          <w:kern w:val="0"/>
          <w:sz w:val="24"/>
          <w:szCs w:val="24"/>
          <w:lang w:val="en-US" w:eastAsia="de-DE"/>
          <w14:ligatures w14:val="none"/>
        </w:rPr>
        <w:t xml:space="preserve">a replanning should be triggered that </w:t>
      </w:r>
      <w:proofErr w:type="gramStart"/>
      <w:r w:rsidR="009C19F1" w:rsidRPr="008B6826">
        <w:rPr>
          <w:rFonts w:ascii="Times New Roman" w:eastAsia="Times New Roman" w:hAnsi="Times New Roman" w:cs="Times New Roman"/>
          <w:kern w:val="0"/>
          <w:sz w:val="24"/>
          <w:szCs w:val="24"/>
          <w:lang w:val="en-US" w:eastAsia="de-DE"/>
          <w14:ligatures w14:val="none"/>
        </w:rPr>
        <w:t>takes into account</w:t>
      </w:r>
      <w:proofErr w:type="gramEnd"/>
      <w:r w:rsidR="009C19F1" w:rsidRPr="008B6826">
        <w:rPr>
          <w:rFonts w:ascii="Times New Roman" w:eastAsia="Times New Roman" w:hAnsi="Times New Roman" w:cs="Times New Roman"/>
          <w:kern w:val="0"/>
          <w:sz w:val="24"/>
          <w:szCs w:val="24"/>
          <w:lang w:val="en-US" w:eastAsia="de-DE"/>
          <w14:ligatures w14:val="none"/>
        </w:rPr>
        <w:t xml:space="preserve"> the latest measurements and predictions.</w:t>
      </w:r>
      <w:r w:rsidR="002508A7" w:rsidRPr="008B6826">
        <w:rPr>
          <w:rFonts w:ascii="Times New Roman" w:eastAsia="Times New Roman" w:hAnsi="Times New Roman" w:cs="Times New Roman"/>
          <w:kern w:val="0"/>
          <w:sz w:val="24"/>
          <w:szCs w:val="24"/>
          <w:lang w:val="en-US" w:eastAsia="de-DE"/>
          <w14:ligatures w14:val="none"/>
        </w:rPr>
        <w:t xml:space="preserve"> Alternatively</w:t>
      </w:r>
      <w:r w:rsidR="00206EB6" w:rsidRPr="008B6826">
        <w:rPr>
          <w:rFonts w:ascii="Times New Roman" w:eastAsia="Times New Roman" w:hAnsi="Times New Roman" w:cs="Times New Roman"/>
          <w:kern w:val="0"/>
          <w:sz w:val="24"/>
          <w:szCs w:val="24"/>
          <w:lang w:val="en-US" w:eastAsia="de-DE"/>
          <w14:ligatures w14:val="none"/>
        </w:rPr>
        <w:t xml:space="preserve">, an internal flexibility call can be created, that </w:t>
      </w:r>
      <w:r w:rsidR="00AF2CDB" w:rsidRPr="008B6826">
        <w:rPr>
          <w:rFonts w:ascii="Times New Roman" w:eastAsia="Times New Roman" w:hAnsi="Times New Roman" w:cs="Times New Roman"/>
          <w:kern w:val="0"/>
          <w:sz w:val="24"/>
          <w:szCs w:val="24"/>
          <w:lang w:val="en-US" w:eastAsia="de-DE"/>
          <w14:ligatures w14:val="none"/>
        </w:rPr>
        <w:t>must be distributed across various resources by the execution</w:t>
      </w:r>
      <w:r w:rsidR="00AF2CDB" w:rsidRPr="00EC7EEF">
        <w:rPr>
          <w:rFonts w:ascii="Times New Roman" w:eastAsia="Times New Roman" w:hAnsi="Times New Roman" w:cs="Times New Roman"/>
          <w:kern w:val="0"/>
          <w:sz w:val="24"/>
          <w:szCs w:val="24"/>
          <w:lang w:val="en-US" w:eastAsia="de-DE"/>
          <w14:ligatures w14:val="none"/>
        </w:rPr>
        <w:t xml:space="preserve"> </w:t>
      </w:r>
      <w:r w:rsidR="00A4277D">
        <w:rPr>
          <w:rFonts w:ascii="Times New Roman" w:eastAsia="Times New Roman" w:hAnsi="Times New Roman" w:cs="Times New Roman"/>
          <w:kern w:val="0"/>
          <w:sz w:val="24"/>
          <w:szCs w:val="24"/>
          <w:lang w:val="en-US" w:eastAsia="de-DE"/>
          <w14:ligatures w14:val="none"/>
        </w:rPr>
        <w:t>component</w:t>
      </w:r>
      <w:r w:rsidR="00AF2CDB" w:rsidRPr="00EC7EEF">
        <w:rPr>
          <w:rFonts w:ascii="Times New Roman" w:eastAsia="Times New Roman" w:hAnsi="Times New Roman" w:cs="Times New Roman"/>
          <w:kern w:val="0"/>
          <w:sz w:val="24"/>
          <w:szCs w:val="24"/>
          <w:lang w:val="en-US" w:eastAsia="de-DE"/>
          <w14:ligatures w14:val="none"/>
        </w:rPr>
        <w:t>. It must be determined which resource alters its energy consumption by what amount and for how long to fulfill the flexibility call.</w:t>
      </w:r>
      <w:r w:rsidR="00A61C18" w:rsidRPr="00EC7EEF">
        <w:rPr>
          <w:rFonts w:ascii="Times New Roman" w:eastAsia="Times New Roman" w:hAnsi="Times New Roman" w:cs="Times New Roman"/>
          <w:kern w:val="0"/>
          <w:sz w:val="24"/>
          <w:szCs w:val="24"/>
          <w:lang w:val="en-US" w:eastAsia="de-DE"/>
          <w14:ligatures w14:val="none"/>
        </w:rPr>
        <w:t xml:space="preserve"> </w:t>
      </w:r>
      <w:r w:rsidR="00440C84" w:rsidRPr="00EC7EEF">
        <w:rPr>
          <w:rFonts w:ascii="Times New Roman" w:eastAsia="Times New Roman" w:hAnsi="Times New Roman" w:cs="Times New Roman"/>
          <w:kern w:val="0"/>
          <w:sz w:val="24"/>
          <w:szCs w:val="24"/>
          <w:lang w:val="en-US" w:eastAsia="de-DE"/>
          <w14:ligatures w14:val="none"/>
        </w:rPr>
        <w:t>This requirement is applicable to proactive approaches</w:t>
      </w:r>
      <w:r w:rsidR="00B81904" w:rsidRPr="00EC7EEF">
        <w:rPr>
          <w:rFonts w:ascii="Times New Roman" w:eastAsia="Times New Roman" w:hAnsi="Times New Roman" w:cs="Times New Roman"/>
          <w:kern w:val="0"/>
          <w:sz w:val="24"/>
          <w:szCs w:val="24"/>
          <w:lang w:val="en-US" w:eastAsia="de-DE"/>
          <w14:ligatures w14:val="none"/>
        </w:rPr>
        <w:t xml:space="preserve">. </w:t>
      </w:r>
    </w:p>
    <w:p w14:paraId="20183DEE" w14:textId="009CA151" w:rsidR="00C804DD" w:rsidRDefault="00324F0D" w:rsidP="00C50C6B">
      <w:pPr>
        <w:pStyle w:val="Listenabsatz"/>
        <w:numPr>
          <w:ilvl w:val="1"/>
          <w:numId w:val="6"/>
        </w:numPr>
        <w:spacing w:after="0" w:line="240" w:lineRule="auto"/>
        <w:rPr>
          <w:rFonts w:ascii="Times New Roman" w:eastAsia="Times New Roman" w:hAnsi="Times New Roman" w:cs="Times New Roman"/>
          <w:kern w:val="0"/>
          <w:sz w:val="24"/>
          <w:szCs w:val="24"/>
          <w:lang w:val="en-US" w:eastAsia="de-DE"/>
          <w14:ligatures w14:val="none"/>
        </w:rPr>
      </w:pPr>
      <w:r>
        <w:rPr>
          <w:rFonts w:ascii="Times New Roman" w:eastAsia="Times New Roman" w:hAnsi="Times New Roman" w:cs="Times New Roman"/>
          <w:kern w:val="0"/>
          <w:sz w:val="24"/>
          <w:szCs w:val="24"/>
          <w:lang w:val="en-US" w:eastAsia="de-DE"/>
          <w14:ligatures w14:val="none"/>
        </w:rPr>
        <w:t>In reactive approaches, f</w:t>
      </w:r>
      <w:r w:rsidR="00C804DD" w:rsidRPr="00C804DD">
        <w:rPr>
          <w:rFonts w:ascii="Times New Roman" w:eastAsia="Times New Roman" w:hAnsi="Times New Roman" w:cs="Times New Roman"/>
          <w:kern w:val="0"/>
          <w:sz w:val="24"/>
          <w:szCs w:val="24"/>
          <w:lang w:val="en-US" w:eastAsia="de-DE"/>
          <w14:ligatures w14:val="none"/>
        </w:rPr>
        <w:t xml:space="preserve">lexibility calls </w:t>
      </w:r>
      <w:r w:rsidR="002508A7">
        <w:rPr>
          <w:rFonts w:ascii="Times New Roman" w:eastAsia="Times New Roman" w:hAnsi="Times New Roman" w:cs="Times New Roman"/>
          <w:kern w:val="0"/>
          <w:sz w:val="24"/>
          <w:szCs w:val="24"/>
          <w:lang w:val="en-US" w:eastAsia="de-DE"/>
          <w14:ligatures w14:val="none"/>
        </w:rPr>
        <w:t xml:space="preserve">from internal sources or </w:t>
      </w:r>
      <w:r w:rsidR="00C804DD" w:rsidRPr="00C804DD">
        <w:rPr>
          <w:rFonts w:ascii="Times New Roman" w:eastAsia="Times New Roman" w:hAnsi="Times New Roman" w:cs="Times New Roman"/>
          <w:kern w:val="0"/>
          <w:sz w:val="24"/>
          <w:szCs w:val="24"/>
          <w:lang w:val="en-US" w:eastAsia="de-DE"/>
          <w14:ligatures w14:val="none"/>
        </w:rPr>
        <w:t xml:space="preserve">from external </w:t>
      </w:r>
      <w:proofErr w:type="spellStart"/>
      <w:r w:rsidR="00C804DD" w:rsidRPr="00C804DD">
        <w:rPr>
          <w:rFonts w:ascii="Times New Roman" w:eastAsia="Times New Roman" w:hAnsi="Times New Roman" w:cs="Times New Roman"/>
          <w:kern w:val="0"/>
          <w:sz w:val="24"/>
          <w:szCs w:val="24"/>
          <w:lang w:val="en-US" w:eastAsia="de-DE"/>
          <w14:ligatures w14:val="none"/>
        </w:rPr>
        <w:t>actors</w:t>
      </w:r>
      <w:proofErr w:type="spellEnd"/>
      <w:r w:rsidR="00C804DD" w:rsidRPr="00C804DD">
        <w:rPr>
          <w:rFonts w:ascii="Times New Roman" w:eastAsia="Times New Roman" w:hAnsi="Times New Roman" w:cs="Times New Roman"/>
          <w:kern w:val="0"/>
          <w:sz w:val="24"/>
          <w:szCs w:val="24"/>
          <w:lang w:val="en-US" w:eastAsia="de-DE"/>
          <w14:ligatures w14:val="none"/>
        </w:rPr>
        <w:t xml:space="preserve"> such as grid operators or aggregators must be distributed across various resources by </w:t>
      </w:r>
      <w:r w:rsidR="00AF2CDB">
        <w:rPr>
          <w:rFonts w:ascii="Times New Roman" w:eastAsia="Times New Roman" w:hAnsi="Times New Roman" w:cs="Times New Roman"/>
          <w:kern w:val="0"/>
          <w:sz w:val="24"/>
          <w:szCs w:val="24"/>
          <w:lang w:val="en-US" w:eastAsia="de-DE"/>
          <w14:ligatures w14:val="none"/>
        </w:rPr>
        <w:t xml:space="preserve">the </w:t>
      </w:r>
      <w:r w:rsidR="00C804DD" w:rsidRPr="00C804DD">
        <w:rPr>
          <w:rFonts w:ascii="Times New Roman" w:eastAsia="Times New Roman" w:hAnsi="Times New Roman" w:cs="Times New Roman"/>
          <w:kern w:val="0"/>
          <w:sz w:val="24"/>
          <w:szCs w:val="24"/>
          <w:lang w:val="en-US" w:eastAsia="de-DE"/>
          <w14:ligatures w14:val="none"/>
        </w:rPr>
        <w:t xml:space="preserve">execution </w:t>
      </w:r>
      <w:r w:rsidR="00A4277D">
        <w:rPr>
          <w:rFonts w:ascii="Times New Roman" w:eastAsia="Times New Roman" w:hAnsi="Times New Roman" w:cs="Times New Roman"/>
          <w:kern w:val="0"/>
          <w:sz w:val="24"/>
          <w:szCs w:val="24"/>
          <w:lang w:val="en-US" w:eastAsia="de-DE"/>
          <w14:ligatures w14:val="none"/>
        </w:rPr>
        <w:t>component</w:t>
      </w:r>
      <w:r w:rsidR="00C804DD" w:rsidRPr="00C804DD">
        <w:rPr>
          <w:rFonts w:ascii="Times New Roman" w:eastAsia="Times New Roman" w:hAnsi="Times New Roman" w:cs="Times New Roman"/>
          <w:kern w:val="0"/>
          <w:sz w:val="24"/>
          <w:szCs w:val="24"/>
          <w:lang w:val="en-US" w:eastAsia="de-DE"/>
          <w14:ligatures w14:val="none"/>
        </w:rPr>
        <w:t xml:space="preserve">. It must be determined which resource alters its energy consumption by what amount and for how long to fulfill the flexibility call. </w:t>
      </w:r>
    </w:p>
    <w:p w14:paraId="266D5E6A" w14:textId="4533E617" w:rsidR="00B0088E" w:rsidRDefault="00C804DD" w:rsidP="00C804DD">
      <w:pPr>
        <w:pStyle w:val="Listenabsatz"/>
        <w:numPr>
          <w:ilvl w:val="0"/>
          <w:numId w:val="6"/>
        </w:numPr>
        <w:spacing w:after="0" w:line="240" w:lineRule="auto"/>
        <w:rPr>
          <w:rFonts w:ascii="Times New Roman" w:eastAsia="Times New Roman" w:hAnsi="Times New Roman" w:cs="Times New Roman"/>
          <w:kern w:val="0"/>
          <w:sz w:val="24"/>
          <w:szCs w:val="24"/>
          <w:lang w:val="en-US" w:eastAsia="de-DE"/>
          <w14:ligatures w14:val="none"/>
        </w:rPr>
      </w:pPr>
      <w:r w:rsidRPr="00C804DD">
        <w:rPr>
          <w:rFonts w:ascii="Times New Roman" w:eastAsia="Times New Roman" w:hAnsi="Times New Roman" w:cs="Times New Roman"/>
          <w:kern w:val="0"/>
          <w:sz w:val="24"/>
          <w:szCs w:val="24"/>
          <w:lang w:val="en-US" w:eastAsia="de-DE"/>
          <w14:ligatures w14:val="none"/>
        </w:rPr>
        <w:t xml:space="preserve">Control commands must be generated, that execute </w:t>
      </w:r>
      <w:r w:rsidR="00A8583C">
        <w:rPr>
          <w:rFonts w:ascii="Times New Roman" w:eastAsia="Times New Roman" w:hAnsi="Times New Roman" w:cs="Times New Roman"/>
          <w:kern w:val="0"/>
          <w:sz w:val="24"/>
          <w:szCs w:val="24"/>
          <w:lang w:val="en-US" w:eastAsia="de-DE"/>
          <w14:ligatures w14:val="none"/>
        </w:rPr>
        <w:t xml:space="preserve">operating </w:t>
      </w:r>
      <w:proofErr w:type="gramStart"/>
      <w:r w:rsidR="00A8583C">
        <w:rPr>
          <w:rFonts w:ascii="Times New Roman" w:eastAsia="Times New Roman" w:hAnsi="Times New Roman" w:cs="Times New Roman"/>
          <w:kern w:val="0"/>
          <w:sz w:val="24"/>
          <w:szCs w:val="24"/>
          <w:lang w:val="en-US" w:eastAsia="de-DE"/>
          <w14:ligatures w14:val="none"/>
        </w:rPr>
        <w:t>plan</w:t>
      </w:r>
      <w:r w:rsidRPr="00C804DD">
        <w:rPr>
          <w:rFonts w:ascii="Times New Roman" w:eastAsia="Times New Roman" w:hAnsi="Times New Roman" w:cs="Times New Roman"/>
          <w:kern w:val="0"/>
          <w:sz w:val="24"/>
          <w:szCs w:val="24"/>
          <w:lang w:val="en-US" w:eastAsia="de-DE"/>
          <w14:ligatures w14:val="none"/>
        </w:rPr>
        <w:t>s</w:t>
      </w:r>
      <w:proofErr w:type="gramEnd"/>
      <w:r w:rsidRPr="00C804DD">
        <w:rPr>
          <w:rFonts w:ascii="Times New Roman" w:eastAsia="Times New Roman" w:hAnsi="Times New Roman" w:cs="Times New Roman"/>
          <w:kern w:val="0"/>
          <w:sz w:val="24"/>
          <w:szCs w:val="24"/>
          <w:lang w:val="en-US" w:eastAsia="de-DE"/>
          <w14:ligatures w14:val="none"/>
        </w:rPr>
        <w:t xml:space="preserve"> </w:t>
      </w:r>
      <w:r w:rsidR="0093792D">
        <w:rPr>
          <w:rFonts w:ascii="Times New Roman" w:eastAsia="Times New Roman" w:hAnsi="Times New Roman" w:cs="Times New Roman"/>
          <w:kern w:val="0"/>
          <w:sz w:val="24"/>
          <w:szCs w:val="24"/>
          <w:lang w:val="en-US" w:eastAsia="de-DE"/>
          <w14:ligatures w14:val="none"/>
        </w:rPr>
        <w:t xml:space="preserve">and flexibility calls </w:t>
      </w:r>
      <w:r w:rsidRPr="00C804DD">
        <w:rPr>
          <w:rFonts w:ascii="Times New Roman" w:eastAsia="Times New Roman" w:hAnsi="Times New Roman" w:cs="Times New Roman"/>
          <w:kern w:val="0"/>
          <w:sz w:val="24"/>
          <w:szCs w:val="24"/>
          <w:lang w:val="en-US" w:eastAsia="de-DE"/>
          <w14:ligatures w14:val="none"/>
        </w:rPr>
        <w:t xml:space="preserve">in real resources. The control commands must be generated such that the energy consumption and production volume defined in the </w:t>
      </w:r>
      <w:r w:rsidR="00A8583C">
        <w:rPr>
          <w:rFonts w:ascii="Times New Roman" w:eastAsia="Times New Roman" w:hAnsi="Times New Roman" w:cs="Times New Roman"/>
          <w:kern w:val="0"/>
          <w:sz w:val="24"/>
          <w:szCs w:val="24"/>
          <w:lang w:val="en-US" w:eastAsia="de-DE"/>
          <w14:ligatures w14:val="none"/>
        </w:rPr>
        <w:t>operating plan</w:t>
      </w:r>
      <w:r w:rsidRPr="00C804DD">
        <w:rPr>
          <w:rFonts w:ascii="Times New Roman" w:eastAsia="Times New Roman" w:hAnsi="Times New Roman" w:cs="Times New Roman"/>
          <w:kern w:val="0"/>
          <w:sz w:val="24"/>
          <w:szCs w:val="24"/>
          <w:lang w:val="en-US" w:eastAsia="de-DE"/>
          <w14:ligatures w14:val="none"/>
        </w:rPr>
        <w:t xml:space="preserve"> are realized as accurately as practically possible.</w:t>
      </w:r>
      <w:r w:rsidR="00944481">
        <w:rPr>
          <w:rFonts w:ascii="Times New Roman" w:eastAsia="Times New Roman" w:hAnsi="Times New Roman" w:cs="Times New Roman"/>
          <w:kern w:val="0"/>
          <w:sz w:val="24"/>
          <w:szCs w:val="24"/>
          <w:lang w:val="en-US" w:eastAsia="de-DE"/>
          <w14:ligatures w14:val="none"/>
        </w:rPr>
        <w:t xml:space="preserve"> </w:t>
      </w:r>
    </w:p>
    <w:p w14:paraId="5A423E3F" w14:textId="1EA141A3" w:rsidR="00C804DD" w:rsidRDefault="00944481" w:rsidP="00B0088E">
      <w:pPr>
        <w:pStyle w:val="Listenabsatz"/>
        <w:numPr>
          <w:ilvl w:val="1"/>
          <w:numId w:val="6"/>
        </w:numPr>
        <w:spacing w:after="0" w:line="240" w:lineRule="auto"/>
        <w:rPr>
          <w:rFonts w:ascii="Times New Roman" w:eastAsia="Times New Roman" w:hAnsi="Times New Roman" w:cs="Times New Roman"/>
          <w:kern w:val="0"/>
          <w:sz w:val="24"/>
          <w:szCs w:val="24"/>
          <w:lang w:val="en-US" w:eastAsia="de-DE"/>
          <w14:ligatures w14:val="none"/>
        </w:rPr>
      </w:pPr>
      <w:r>
        <w:rPr>
          <w:rFonts w:ascii="Times New Roman" w:eastAsia="Times New Roman" w:hAnsi="Times New Roman" w:cs="Times New Roman"/>
          <w:kern w:val="0"/>
          <w:sz w:val="24"/>
          <w:szCs w:val="24"/>
          <w:lang w:val="en-US" w:eastAsia="de-DE"/>
          <w14:ligatures w14:val="none"/>
        </w:rPr>
        <w:t xml:space="preserve">If </w:t>
      </w:r>
      <w:r w:rsidR="00A8583C">
        <w:rPr>
          <w:rFonts w:ascii="Times New Roman" w:eastAsia="Times New Roman" w:hAnsi="Times New Roman" w:cs="Times New Roman"/>
          <w:kern w:val="0"/>
          <w:sz w:val="24"/>
          <w:szCs w:val="24"/>
          <w:lang w:val="en-US" w:eastAsia="de-DE"/>
          <w14:ligatures w14:val="none"/>
        </w:rPr>
        <w:t>operating plan</w:t>
      </w:r>
      <w:r>
        <w:rPr>
          <w:rFonts w:ascii="Times New Roman" w:eastAsia="Times New Roman" w:hAnsi="Times New Roman" w:cs="Times New Roman"/>
          <w:kern w:val="0"/>
          <w:sz w:val="24"/>
          <w:szCs w:val="24"/>
          <w:lang w:val="en-US" w:eastAsia="de-DE"/>
          <w14:ligatures w14:val="none"/>
        </w:rPr>
        <w:t>s and flexibility calls are to be executed automatically, the genera</w:t>
      </w:r>
      <w:r w:rsidR="00B0088E">
        <w:rPr>
          <w:rFonts w:ascii="Times New Roman" w:eastAsia="Times New Roman" w:hAnsi="Times New Roman" w:cs="Times New Roman"/>
          <w:kern w:val="0"/>
          <w:sz w:val="24"/>
          <w:szCs w:val="24"/>
          <w:lang w:val="en-US" w:eastAsia="de-DE"/>
          <w14:ligatures w14:val="none"/>
        </w:rPr>
        <w:t>t</w:t>
      </w:r>
      <w:r>
        <w:rPr>
          <w:rFonts w:ascii="Times New Roman" w:eastAsia="Times New Roman" w:hAnsi="Times New Roman" w:cs="Times New Roman"/>
          <w:kern w:val="0"/>
          <w:sz w:val="24"/>
          <w:szCs w:val="24"/>
          <w:lang w:val="en-US" w:eastAsia="de-DE"/>
          <w14:ligatures w14:val="none"/>
        </w:rPr>
        <w:t>ion of control commands should be automated instead of being triggered manually by resource operators.</w:t>
      </w:r>
    </w:p>
    <w:p w14:paraId="40FA0D12" w14:textId="77777777" w:rsidR="00B0088E" w:rsidRDefault="00C804DD" w:rsidP="00C804DD">
      <w:pPr>
        <w:pStyle w:val="Listenabsatz"/>
        <w:numPr>
          <w:ilvl w:val="0"/>
          <w:numId w:val="6"/>
        </w:numPr>
        <w:spacing w:after="0" w:line="240" w:lineRule="auto"/>
        <w:rPr>
          <w:rFonts w:ascii="Times New Roman" w:eastAsia="Times New Roman" w:hAnsi="Times New Roman" w:cs="Times New Roman"/>
          <w:kern w:val="0"/>
          <w:sz w:val="24"/>
          <w:szCs w:val="24"/>
          <w:lang w:val="en-US" w:eastAsia="de-DE"/>
          <w14:ligatures w14:val="none"/>
        </w:rPr>
      </w:pPr>
      <w:r w:rsidRPr="00C804DD">
        <w:rPr>
          <w:rFonts w:ascii="Times New Roman" w:eastAsia="Times New Roman" w:hAnsi="Times New Roman" w:cs="Times New Roman"/>
          <w:kern w:val="0"/>
          <w:sz w:val="24"/>
          <w:szCs w:val="24"/>
          <w:lang w:val="en-US" w:eastAsia="de-DE"/>
          <w14:ligatures w14:val="none"/>
        </w:rPr>
        <w:t xml:space="preserve">Control commands must be sent to the corresponding control systems of resources. </w:t>
      </w:r>
    </w:p>
    <w:p w14:paraId="012BF289" w14:textId="39181133" w:rsidR="00C804DD" w:rsidRDefault="00C804DD" w:rsidP="006B1FE4">
      <w:pPr>
        <w:pStyle w:val="Listenabsatz"/>
        <w:numPr>
          <w:ilvl w:val="1"/>
          <w:numId w:val="6"/>
        </w:numPr>
        <w:spacing w:after="0" w:line="240" w:lineRule="auto"/>
        <w:rPr>
          <w:rFonts w:ascii="Times New Roman" w:eastAsia="Times New Roman" w:hAnsi="Times New Roman" w:cs="Times New Roman"/>
          <w:kern w:val="0"/>
          <w:sz w:val="24"/>
          <w:szCs w:val="24"/>
          <w:lang w:val="en-US" w:eastAsia="de-DE"/>
          <w14:ligatures w14:val="none"/>
        </w:rPr>
      </w:pPr>
      <w:r w:rsidRPr="00C804DD">
        <w:rPr>
          <w:rFonts w:ascii="Times New Roman" w:eastAsia="Times New Roman" w:hAnsi="Times New Roman" w:cs="Times New Roman"/>
          <w:kern w:val="0"/>
          <w:sz w:val="24"/>
          <w:szCs w:val="24"/>
          <w:lang w:val="en-US" w:eastAsia="de-DE"/>
          <w14:ligatures w14:val="none"/>
        </w:rPr>
        <w:t xml:space="preserve">Control commands must be sent at appropriate times to accurately realize </w:t>
      </w:r>
      <w:r w:rsidR="00A8583C">
        <w:rPr>
          <w:rFonts w:ascii="Times New Roman" w:eastAsia="Times New Roman" w:hAnsi="Times New Roman" w:cs="Times New Roman"/>
          <w:kern w:val="0"/>
          <w:sz w:val="24"/>
          <w:szCs w:val="24"/>
          <w:lang w:val="en-US" w:eastAsia="de-DE"/>
          <w14:ligatures w14:val="none"/>
        </w:rPr>
        <w:t>operating plan</w:t>
      </w:r>
      <w:r w:rsidRPr="00C804DD">
        <w:rPr>
          <w:rFonts w:ascii="Times New Roman" w:eastAsia="Times New Roman" w:hAnsi="Times New Roman" w:cs="Times New Roman"/>
          <w:kern w:val="0"/>
          <w:sz w:val="24"/>
          <w:szCs w:val="24"/>
          <w:lang w:val="en-US" w:eastAsia="de-DE"/>
          <w14:ligatures w14:val="none"/>
        </w:rPr>
        <w:t xml:space="preserve">s. </w:t>
      </w:r>
    </w:p>
    <w:p w14:paraId="41D843D8" w14:textId="424BBE6E" w:rsidR="00B15335" w:rsidRDefault="00B15335" w:rsidP="00B15335">
      <w:pPr>
        <w:pStyle w:val="berschrift2"/>
      </w:pPr>
      <w:r>
        <w:t>Da</w:t>
      </w:r>
      <w:r w:rsidR="00CA3EC5">
        <w:t>ta</w:t>
      </w:r>
      <w:r>
        <w:t>- und Information</w:t>
      </w:r>
      <w:r w:rsidR="00CA3EC5">
        <w:t xml:space="preserve"> M</w:t>
      </w:r>
      <w:r>
        <w:t>anagement</w:t>
      </w:r>
    </w:p>
    <w:p w14:paraId="2BC96037" w14:textId="00901362" w:rsidR="00C40137" w:rsidRPr="00C40137" w:rsidRDefault="00C40137" w:rsidP="00C40137">
      <w:pPr>
        <w:pStyle w:val="Listenabsatz"/>
        <w:numPr>
          <w:ilvl w:val="0"/>
          <w:numId w:val="5"/>
        </w:numPr>
        <w:spacing w:after="0" w:line="240" w:lineRule="auto"/>
        <w:rPr>
          <w:rFonts w:ascii="Times New Roman" w:eastAsia="Times New Roman" w:hAnsi="Times New Roman" w:cs="Times New Roman"/>
          <w:kern w:val="0"/>
          <w:sz w:val="24"/>
          <w:szCs w:val="24"/>
          <w:lang w:val="en-US" w:eastAsia="de-DE"/>
          <w14:ligatures w14:val="none"/>
        </w:rPr>
      </w:pPr>
      <w:r w:rsidRPr="00C40137">
        <w:rPr>
          <w:rFonts w:ascii="Times New Roman" w:eastAsia="Times New Roman" w:hAnsi="Times New Roman" w:cs="Times New Roman"/>
          <w:kern w:val="0"/>
          <w:sz w:val="24"/>
          <w:szCs w:val="24"/>
          <w:lang w:val="en-US" w:eastAsia="de-DE"/>
          <w14:ligatures w14:val="none"/>
        </w:rPr>
        <w:t xml:space="preserve">Data and information must be exchanged between various system </w:t>
      </w:r>
      <w:r w:rsidR="00DA2653">
        <w:rPr>
          <w:rFonts w:ascii="Times New Roman" w:eastAsia="Times New Roman" w:hAnsi="Times New Roman" w:cs="Times New Roman"/>
          <w:kern w:val="0"/>
          <w:sz w:val="24"/>
          <w:szCs w:val="24"/>
          <w:lang w:val="en-US" w:eastAsia="de-DE"/>
          <w14:ligatures w14:val="none"/>
        </w:rPr>
        <w:t>components</w:t>
      </w:r>
      <w:r w:rsidRPr="00C40137">
        <w:rPr>
          <w:rFonts w:ascii="Times New Roman" w:eastAsia="Times New Roman" w:hAnsi="Times New Roman" w:cs="Times New Roman"/>
          <w:kern w:val="0"/>
          <w:sz w:val="24"/>
          <w:szCs w:val="24"/>
          <w:lang w:val="en-US" w:eastAsia="de-DE"/>
          <w14:ligatures w14:val="none"/>
        </w:rPr>
        <w:t xml:space="preserve">. E.g., forecast energy prices must be accessible by </w:t>
      </w:r>
      <w:r w:rsidR="00DA2653">
        <w:rPr>
          <w:rFonts w:ascii="Times New Roman" w:eastAsia="Times New Roman" w:hAnsi="Times New Roman" w:cs="Times New Roman"/>
          <w:kern w:val="0"/>
          <w:sz w:val="24"/>
          <w:szCs w:val="24"/>
          <w:lang w:val="en-US" w:eastAsia="de-DE"/>
          <w14:ligatures w14:val="none"/>
        </w:rPr>
        <w:t>operational planning</w:t>
      </w:r>
      <w:r w:rsidRPr="00C40137">
        <w:rPr>
          <w:rFonts w:ascii="Times New Roman" w:eastAsia="Times New Roman" w:hAnsi="Times New Roman" w:cs="Times New Roman"/>
          <w:kern w:val="0"/>
          <w:sz w:val="24"/>
          <w:szCs w:val="24"/>
          <w:lang w:val="en-US" w:eastAsia="de-DE"/>
          <w14:ligatures w14:val="none"/>
        </w:rPr>
        <w:t xml:space="preserve"> </w:t>
      </w:r>
      <w:r w:rsidR="00A4277D">
        <w:rPr>
          <w:rFonts w:ascii="Times New Roman" w:eastAsia="Times New Roman" w:hAnsi="Times New Roman" w:cs="Times New Roman"/>
          <w:kern w:val="0"/>
          <w:sz w:val="24"/>
          <w:szCs w:val="24"/>
          <w:lang w:val="en-US" w:eastAsia="de-DE"/>
          <w14:ligatures w14:val="none"/>
        </w:rPr>
        <w:t>component</w:t>
      </w:r>
      <w:r w:rsidRPr="00C40137">
        <w:rPr>
          <w:rFonts w:ascii="Times New Roman" w:eastAsia="Times New Roman" w:hAnsi="Times New Roman" w:cs="Times New Roman"/>
          <w:kern w:val="0"/>
          <w:sz w:val="24"/>
          <w:szCs w:val="24"/>
          <w:lang w:val="en-US" w:eastAsia="de-DE"/>
          <w14:ligatures w14:val="none"/>
        </w:rPr>
        <w:t xml:space="preserve">s. This data and information exchange must be managed </w:t>
      </w:r>
      <w:r w:rsidR="00675CD9">
        <w:rPr>
          <w:rFonts w:ascii="Times New Roman" w:eastAsia="Times New Roman" w:hAnsi="Times New Roman" w:cs="Times New Roman"/>
          <w:kern w:val="0"/>
          <w:sz w:val="24"/>
          <w:szCs w:val="24"/>
          <w:lang w:val="en-US" w:eastAsia="de-DE"/>
          <w14:ligatures w14:val="none"/>
        </w:rPr>
        <w:t xml:space="preserve">by a suitable management </w:t>
      </w:r>
      <w:r w:rsidR="00A4277D">
        <w:rPr>
          <w:rFonts w:ascii="Times New Roman" w:eastAsia="Times New Roman" w:hAnsi="Times New Roman" w:cs="Times New Roman"/>
          <w:kern w:val="0"/>
          <w:sz w:val="24"/>
          <w:szCs w:val="24"/>
          <w:lang w:val="en-US" w:eastAsia="de-DE"/>
          <w14:ligatures w14:val="none"/>
        </w:rPr>
        <w:t>component</w:t>
      </w:r>
      <w:r w:rsidR="00675CD9">
        <w:rPr>
          <w:rFonts w:ascii="Times New Roman" w:eastAsia="Times New Roman" w:hAnsi="Times New Roman" w:cs="Times New Roman"/>
          <w:kern w:val="0"/>
          <w:sz w:val="24"/>
          <w:szCs w:val="24"/>
          <w:lang w:val="en-US" w:eastAsia="de-DE"/>
          <w14:ligatures w14:val="none"/>
        </w:rPr>
        <w:t xml:space="preserve"> </w:t>
      </w:r>
      <w:r w:rsidRPr="00C40137">
        <w:rPr>
          <w:rFonts w:ascii="Times New Roman" w:eastAsia="Times New Roman" w:hAnsi="Times New Roman" w:cs="Times New Roman"/>
          <w:kern w:val="0"/>
          <w:sz w:val="24"/>
          <w:szCs w:val="24"/>
          <w:lang w:val="en-US" w:eastAsia="de-DE"/>
          <w14:ligatures w14:val="none"/>
        </w:rPr>
        <w:t xml:space="preserve">to assure that data is available when and where it is needed. </w:t>
      </w:r>
    </w:p>
    <w:p w14:paraId="385222B1" w14:textId="77777777" w:rsidR="00C40137" w:rsidRPr="00C40137" w:rsidRDefault="00C40137" w:rsidP="00C40137">
      <w:pPr>
        <w:pStyle w:val="Listenabsatz"/>
        <w:numPr>
          <w:ilvl w:val="1"/>
          <w:numId w:val="5"/>
        </w:numPr>
        <w:spacing w:after="0" w:line="240" w:lineRule="auto"/>
        <w:rPr>
          <w:rFonts w:ascii="Times New Roman" w:eastAsia="Times New Roman" w:hAnsi="Times New Roman" w:cs="Times New Roman"/>
          <w:kern w:val="0"/>
          <w:sz w:val="24"/>
          <w:szCs w:val="24"/>
          <w:lang w:val="en-US" w:eastAsia="de-DE"/>
          <w14:ligatures w14:val="none"/>
        </w:rPr>
      </w:pPr>
      <w:r w:rsidRPr="00C40137">
        <w:rPr>
          <w:rFonts w:ascii="Times New Roman" w:eastAsia="Times New Roman" w:hAnsi="Times New Roman" w:cs="Times New Roman"/>
          <w:kern w:val="0"/>
          <w:sz w:val="24"/>
          <w:szCs w:val="24"/>
          <w:lang w:val="en-US" w:eastAsia="de-DE"/>
          <w14:ligatures w14:val="none"/>
        </w:rPr>
        <w:t xml:space="preserve">Interoperability of data must be ensured. This means that data and information exchanged internally and externally must semantically unambiguous. </w:t>
      </w:r>
    </w:p>
    <w:p w14:paraId="5AF9D822" w14:textId="637DA4EC" w:rsidR="00C40137" w:rsidRPr="00C40137" w:rsidRDefault="00C40137" w:rsidP="00C40137">
      <w:pPr>
        <w:pStyle w:val="Listenabsatz"/>
        <w:numPr>
          <w:ilvl w:val="1"/>
          <w:numId w:val="5"/>
        </w:numPr>
        <w:spacing w:after="0" w:line="240" w:lineRule="auto"/>
        <w:rPr>
          <w:rFonts w:ascii="Times New Roman" w:eastAsia="Times New Roman" w:hAnsi="Times New Roman" w:cs="Times New Roman"/>
          <w:kern w:val="0"/>
          <w:sz w:val="24"/>
          <w:szCs w:val="24"/>
          <w:lang w:val="en-US" w:eastAsia="de-DE"/>
          <w14:ligatures w14:val="none"/>
        </w:rPr>
      </w:pPr>
      <w:r w:rsidRPr="00C40137">
        <w:rPr>
          <w:rFonts w:ascii="Times New Roman" w:eastAsia="Times New Roman" w:hAnsi="Times New Roman" w:cs="Times New Roman"/>
          <w:kern w:val="0"/>
          <w:sz w:val="24"/>
          <w:szCs w:val="24"/>
          <w:lang w:val="en-US" w:eastAsia="de-DE"/>
          <w14:ligatures w14:val="none"/>
        </w:rPr>
        <w:t xml:space="preserve">It must be assured that data and information is correctly distributed among various IT </w:t>
      </w:r>
      <w:r w:rsidR="00A4277D">
        <w:rPr>
          <w:rFonts w:ascii="Times New Roman" w:eastAsia="Times New Roman" w:hAnsi="Times New Roman" w:cs="Times New Roman"/>
          <w:kern w:val="0"/>
          <w:sz w:val="24"/>
          <w:szCs w:val="24"/>
          <w:lang w:val="en-US" w:eastAsia="de-DE"/>
          <w14:ligatures w14:val="none"/>
        </w:rPr>
        <w:t>component</w:t>
      </w:r>
      <w:r w:rsidRPr="00C40137">
        <w:rPr>
          <w:rFonts w:ascii="Times New Roman" w:eastAsia="Times New Roman" w:hAnsi="Times New Roman" w:cs="Times New Roman"/>
          <w:kern w:val="0"/>
          <w:sz w:val="24"/>
          <w:szCs w:val="24"/>
          <w:lang w:val="en-US" w:eastAsia="de-DE"/>
          <w14:ligatures w14:val="none"/>
        </w:rPr>
        <w:t xml:space="preserve">s. This means that data and information must be sent to the correct IT </w:t>
      </w:r>
      <w:r w:rsidR="00A4277D">
        <w:rPr>
          <w:rFonts w:ascii="Times New Roman" w:eastAsia="Times New Roman" w:hAnsi="Times New Roman" w:cs="Times New Roman"/>
          <w:kern w:val="0"/>
          <w:sz w:val="24"/>
          <w:szCs w:val="24"/>
          <w:lang w:val="en-US" w:eastAsia="de-DE"/>
          <w14:ligatures w14:val="none"/>
        </w:rPr>
        <w:t>component</w:t>
      </w:r>
      <w:r w:rsidRPr="00C40137">
        <w:rPr>
          <w:rFonts w:ascii="Times New Roman" w:eastAsia="Times New Roman" w:hAnsi="Times New Roman" w:cs="Times New Roman"/>
          <w:kern w:val="0"/>
          <w:sz w:val="24"/>
          <w:szCs w:val="24"/>
          <w:lang w:val="en-US" w:eastAsia="de-DE"/>
          <w14:ligatures w14:val="none"/>
        </w:rPr>
        <w:t>s at the correct time.  </w:t>
      </w:r>
    </w:p>
    <w:p w14:paraId="594D48DA" w14:textId="648F7E43" w:rsidR="00C40137" w:rsidRPr="00C40137" w:rsidRDefault="00C40137" w:rsidP="00C40137">
      <w:pPr>
        <w:pStyle w:val="Listenabsatz"/>
        <w:numPr>
          <w:ilvl w:val="1"/>
          <w:numId w:val="5"/>
        </w:numPr>
        <w:spacing w:after="0" w:line="240" w:lineRule="auto"/>
        <w:rPr>
          <w:rFonts w:ascii="Times New Roman" w:eastAsia="Times New Roman" w:hAnsi="Times New Roman" w:cs="Times New Roman"/>
          <w:kern w:val="0"/>
          <w:sz w:val="24"/>
          <w:szCs w:val="24"/>
          <w:lang w:val="en-US" w:eastAsia="de-DE"/>
          <w14:ligatures w14:val="none"/>
        </w:rPr>
      </w:pPr>
      <w:r w:rsidRPr="00C40137">
        <w:rPr>
          <w:rFonts w:ascii="Times New Roman" w:eastAsia="Times New Roman" w:hAnsi="Times New Roman" w:cs="Times New Roman"/>
          <w:kern w:val="0"/>
          <w:sz w:val="24"/>
          <w:szCs w:val="24"/>
          <w:lang w:val="en-US" w:eastAsia="de-DE"/>
          <w14:ligatures w14:val="none"/>
        </w:rPr>
        <w:t xml:space="preserve">It must be possible for the data and information management to access data and information in all energy flexibility related IT </w:t>
      </w:r>
      <w:r w:rsidR="00A4277D">
        <w:rPr>
          <w:rFonts w:ascii="Times New Roman" w:eastAsia="Times New Roman" w:hAnsi="Times New Roman" w:cs="Times New Roman"/>
          <w:kern w:val="0"/>
          <w:sz w:val="24"/>
          <w:szCs w:val="24"/>
          <w:lang w:val="en-US" w:eastAsia="de-DE"/>
          <w14:ligatures w14:val="none"/>
        </w:rPr>
        <w:t>component</w:t>
      </w:r>
      <w:r w:rsidRPr="00C40137">
        <w:rPr>
          <w:rFonts w:ascii="Times New Roman" w:eastAsia="Times New Roman" w:hAnsi="Times New Roman" w:cs="Times New Roman"/>
          <w:kern w:val="0"/>
          <w:sz w:val="24"/>
          <w:szCs w:val="24"/>
          <w:lang w:val="en-US" w:eastAsia="de-DE"/>
          <w14:ligatures w14:val="none"/>
        </w:rPr>
        <w:t xml:space="preserve">s. </w:t>
      </w:r>
    </w:p>
    <w:p w14:paraId="28F036F5" w14:textId="4A8F4287" w:rsidR="00B15335" w:rsidRDefault="004753F1" w:rsidP="00B15335">
      <w:pPr>
        <w:pStyle w:val="berschrift2"/>
      </w:pPr>
      <w:r>
        <w:t xml:space="preserve">Operational </w:t>
      </w:r>
      <w:proofErr w:type="spellStart"/>
      <w:r>
        <w:t>Planning</w:t>
      </w:r>
      <w:proofErr w:type="spellEnd"/>
    </w:p>
    <w:p w14:paraId="436AD926" w14:textId="0171DE23" w:rsidR="00562A2A" w:rsidRPr="00562A2A" w:rsidRDefault="00A17512" w:rsidP="00562A2A">
      <w:pPr>
        <w:pStyle w:val="Listenabsatz"/>
        <w:numPr>
          <w:ilvl w:val="0"/>
          <w:numId w:val="4"/>
        </w:numPr>
        <w:spacing w:after="0" w:line="240" w:lineRule="auto"/>
        <w:rPr>
          <w:rFonts w:ascii="Times New Roman" w:eastAsia="Times New Roman" w:hAnsi="Times New Roman" w:cs="Times New Roman"/>
          <w:kern w:val="0"/>
          <w:sz w:val="24"/>
          <w:szCs w:val="24"/>
          <w:lang w:val="en-US" w:eastAsia="de-DE"/>
          <w14:ligatures w14:val="none"/>
        </w:rPr>
      </w:pPr>
      <w:r>
        <w:rPr>
          <w:rFonts w:ascii="Times New Roman" w:eastAsia="Times New Roman" w:hAnsi="Times New Roman" w:cs="Times New Roman"/>
          <w:kern w:val="0"/>
          <w:sz w:val="24"/>
          <w:szCs w:val="24"/>
          <w:lang w:val="en-US" w:eastAsia="de-DE"/>
          <w14:ligatures w14:val="none"/>
        </w:rPr>
        <w:t>In proactive approaches,</w:t>
      </w:r>
      <w:r w:rsidR="00562A2A" w:rsidRPr="00562A2A">
        <w:rPr>
          <w:rFonts w:ascii="Times New Roman" w:eastAsia="Times New Roman" w:hAnsi="Times New Roman" w:cs="Times New Roman"/>
          <w:kern w:val="0"/>
          <w:sz w:val="24"/>
          <w:szCs w:val="24"/>
          <w:lang w:val="en-US" w:eastAsia="de-DE"/>
          <w14:ligatures w14:val="none"/>
        </w:rPr>
        <w:t xml:space="preserve"> </w:t>
      </w:r>
      <w:r>
        <w:rPr>
          <w:rFonts w:ascii="Times New Roman" w:eastAsia="Times New Roman" w:hAnsi="Times New Roman" w:cs="Times New Roman"/>
          <w:kern w:val="0"/>
          <w:sz w:val="24"/>
          <w:szCs w:val="24"/>
          <w:lang w:val="en-US" w:eastAsia="de-DE"/>
          <w14:ligatures w14:val="none"/>
        </w:rPr>
        <w:t xml:space="preserve">an </w:t>
      </w:r>
      <w:r w:rsidR="00A8583C">
        <w:rPr>
          <w:rFonts w:ascii="Times New Roman" w:eastAsia="Times New Roman" w:hAnsi="Times New Roman" w:cs="Times New Roman"/>
          <w:kern w:val="0"/>
          <w:sz w:val="24"/>
          <w:szCs w:val="24"/>
          <w:lang w:val="en-US" w:eastAsia="de-DE"/>
          <w14:ligatures w14:val="none"/>
        </w:rPr>
        <w:t>operating plan</w:t>
      </w:r>
      <w:r w:rsidR="00562A2A" w:rsidRPr="00562A2A">
        <w:rPr>
          <w:rFonts w:ascii="Times New Roman" w:eastAsia="Times New Roman" w:hAnsi="Times New Roman" w:cs="Times New Roman"/>
          <w:kern w:val="0"/>
          <w:sz w:val="24"/>
          <w:szCs w:val="24"/>
          <w:lang w:val="en-US" w:eastAsia="de-DE"/>
          <w14:ligatures w14:val="none"/>
        </w:rPr>
        <w:t xml:space="preserve"> must be created. This means that it must be defined which resources operate, how different resources operate (at what set point or operational state), and when different resources operate. </w:t>
      </w:r>
    </w:p>
    <w:p w14:paraId="230C1EC1" w14:textId="7F08D269" w:rsidR="00562A2A" w:rsidRPr="00562A2A" w:rsidRDefault="00562A2A" w:rsidP="00562A2A">
      <w:pPr>
        <w:pStyle w:val="Listenabsatz"/>
        <w:numPr>
          <w:ilvl w:val="1"/>
          <w:numId w:val="4"/>
        </w:numPr>
        <w:spacing w:after="0" w:line="240" w:lineRule="auto"/>
        <w:rPr>
          <w:rFonts w:ascii="Times New Roman" w:eastAsia="Times New Roman" w:hAnsi="Times New Roman" w:cs="Times New Roman"/>
          <w:kern w:val="0"/>
          <w:sz w:val="24"/>
          <w:szCs w:val="24"/>
          <w:lang w:val="en-US" w:eastAsia="de-DE"/>
          <w14:ligatures w14:val="none"/>
        </w:rPr>
      </w:pPr>
      <w:r w:rsidRPr="00562A2A">
        <w:rPr>
          <w:rFonts w:ascii="Times New Roman" w:eastAsia="Times New Roman" w:hAnsi="Times New Roman" w:cs="Times New Roman"/>
          <w:kern w:val="0"/>
          <w:sz w:val="24"/>
          <w:szCs w:val="24"/>
          <w:lang w:val="en-US" w:eastAsia="de-DE"/>
          <w14:ligatures w14:val="none"/>
        </w:rPr>
        <w:lastRenderedPageBreak/>
        <w:t xml:space="preserve">The mechanisms of applicable markets must be respected. Mechanisms such as </w:t>
      </w:r>
      <w:proofErr w:type="gramStart"/>
      <w:r w:rsidRPr="00562A2A">
        <w:rPr>
          <w:rFonts w:ascii="Times New Roman" w:eastAsia="Times New Roman" w:hAnsi="Times New Roman" w:cs="Times New Roman"/>
          <w:kern w:val="0"/>
          <w:sz w:val="24"/>
          <w:szCs w:val="24"/>
          <w:lang w:val="en-US" w:eastAsia="de-DE"/>
          <w14:ligatures w14:val="none"/>
        </w:rPr>
        <w:t>opening</w:t>
      </w:r>
      <w:proofErr w:type="gramEnd"/>
      <w:r w:rsidRPr="00562A2A">
        <w:rPr>
          <w:rFonts w:ascii="Times New Roman" w:eastAsia="Times New Roman" w:hAnsi="Times New Roman" w:cs="Times New Roman"/>
          <w:kern w:val="0"/>
          <w:sz w:val="24"/>
          <w:szCs w:val="24"/>
          <w:lang w:val="en-US" w:eastAsia="de-DE"/>
          <w14:ligatures w14:val="none"/>
        </w:rPr>
        <w:t xml:space="preserve"> and closing time of a market, minimum size of bids, market interval, etc. are market specific and must be reflected in the </w:t>
      </w:r>
      <w:r w:rsidR="00DA2653">
        <w:rPr>
          <w:rFonts w:ascii="Times New Roman" w:eastAsia="Times New Roman" w:hAnsi="Times New Roman" w:cs="Times New Roman"/>
          <w:kern w:val="0"/>
          <w:sz w:val="24"/>
          <w:szCs w:val="24"/>
          <w:lang w:val="en-US" w:eastAsia="de-DE"/>
          <w14:ligatures w14:val="none"/>
        </w:rPr>
        <w:t>operational planning</w:t>
      </w:r>
      <w:r w:rsidRPr="00562A2A">
        <w:rPr>
          <w:rFonts w:ascii="Times New Roman" w:eastAsia="Times New Roman" w:hAnsi="Times New Roman" w:cs="Times New Roman"/>
          <w:kern w:val="0"/>
          <w:sz w:val="24"/>
          <w:szCs w:val="24"/>
          <w:lang w:val="en-US" w:eastAsia="de-DE"/>
          <w14:ligatures w14:val="none"/>
        </w:rPr>
        <w:t xml:space="preserve">. </w:t>
      </w:r>
    </w:p>
    <w:p w14:paraId="6F9A9296" w14:textId="5C747659" w:rsidR="00562A2A" w:rsidRPr="00562A2A" w:rsidRDefault="00562A2A" w:rsidP="00562A2A">
      <w:pPr>
        <w:pStyle w:val="Listenabsatz"/>
        <w:numPr>
          <w:ilvl w:val="1"/>
          <w:numId w:val="4"/>
        </w:numPr>
        <w:spacing w:after="0" w:line="240" w:lineRule="auto"/>
        <w:rPr>
          <w:rFonts w:ascii="Times New Roman" w:eastAsia="Times New Roman" w:hAnsi="Times New Roman" w:cs="Times New Roman"/>
          <w:kern w:val="0"/>
          <w:sz w:val="24"/>
          <w:szCs w:val="24"/>
          <w:lang w:val="en-US" w:eastAsia="de-DE"/>
          <w14:ligatures w14:val="none"/>
        </w:rPr>
      </w:pPr>
      <w:r w:rsidRPr="00562A2A">
        <w:rPr>
          <w:rFonts w:ascii="Times New Roman" w:eastAsia="Times New Roman" w:hAnsi="Times New Roman" w:cs="Times New Roman"/>
          <w:kern w:val="0"/>
          <w:sz w:val="24"/>
          <w:szCs w:val="24"/>
          <w:lang w:val="en-US" w:eastAsia="de-DE"/>
          <w14:ligatures w14:val="none"/>
        </w:rPr>
        <w:t xml:space="preserve">The </w:t>
      </w:r>
      <w:r w:rsidR="00A8583C">
        <w:rPr>
          <w:rFonts w:ascii="Times New Roman" w:eastAsia="Times New Roman" w:hAnsi="Times New Roman" w:cs="Times New Roman"/>
          <w:kern w:val="0"/>
          <w:sz w:val="24"/>
          <w:szCs w:val="24"/>
          <w:lang w:val="en-US" w:eastAsia="de-DE"/>
          <w14:ligatures w14:val="none"/>
        </w:rPr>
        <w:t>operating plan</w:t>
      </w:r>
      <w:r w:rsidRPr="00562A2A">
        <w:rPr>
          <w:rFonts w:ascii="Times New Roman" w:eastAsia="Times New Roman" w:hAnsi="Times New Roman" w:cs="Times New Roman"/>
          <w:kern w:val="0"/>
          <w:sz w:val="24"/>
          <w:szCs w:val="24"/>
          <w:lang w:val="en-US" w:eastAsia="de-DE"/>
          <w14:ligatures w14:val="none"/>
        </w:rPr>
        <w:t xml:space="preserve"> must ensure that production targets are reached. A trade-off between production volume and production cost may need to be made. </w:t>
      </w:r>
    </w:p>
    <w:p w14:paraId="3B9F5580" w14:textId="31C7CBCD" w:rsidR="00562A2A" w:rsidRPr="00562A2A" w:rsidRDefault="00562A2A" w:rsidP="00562A2A">
      <w:pPr>
        <w:pStyle w:val="Listenabsatz"/>
        <w:numPr>
          <w:ilvl w:val="1"/>
          <w:numId w:val="4"/>
        </w:numPr>
        <w:spacing w:after="0" w:line="240" w:lineRule="auto"/>
        <w:rPr>
          <w:rFonts w:ascii="Times New Roman" w:eastAsia="Times New Roman" w:hAnsi="Times New Roman" w:cs="Times New Roman"/>
          <w:kern w:val="0"/>
          <w:sz w:val="24"/>
          <w:szCs w:val="24"/>
          <w:lang w:val="en-US" w:eastAsia="de-DE"/>
          <w14:ligatures w14:val="none"/>
        </w:rPr>
      </w:pPr>
      <w:r w:rsidRPr="00562A2A">
        <w:rPr>
          <w:rFonts w:ascii="Times New Roman" w:eastAsia="Times New Roman" w:hAnsi="Times New Roman" w:cs="Times New Roman"/>
          <w:kern w:val="0"/>
          <w:sz w:val="24"/>
          <w:szCs w:val="24"/>
          <w:lang w:val="en-US" w:eastAsia="de-DE"/>
          <w14:ligatures w14:val="none"/>
        </w:rPr>
        <w:t xml:space="preserve">The </w:t>
      </w:r>
      <w:r w:rsidR="00A8583C">
        <w:rPr>
          <w:rFonts w:ascii="Times New Roman" w:eastAsia="Times New Roman" w:hAnsi="Times New Roman" w:cs="Times New Roman"/>
          <w:kern w:val="0"/>
          <w:sz w:val="24"/>
          <w:szCs w:val="24"/>
          <w:lang w:val="en-US" w:eastAsia="de-DE"/>
          <w14:ligatures w14:val="none"/>
        </w:rPr>
        <w:t>operating plan</w:t>
      </w:r>
      <w:r w:rsidRPr="00562A2A">
        <w:rPr>
          <w:rFonts w:ascii="Times New Roman" w:eastAsia="Times New Roman" w:hAnsi="Times New Roman" w:cs="Times New Roman"/>
          <w:kern w:val="0"/>
          <w:sz w:val="24"/>
          <w:szCs w:val="24"/>
          <w:lang w:val="en-US" w:eastAsia="de-DE"/>
          <w14:ligatures w14:val="none"/>
        </w:rPr>
        <w:t xml:space="preserve"> must ensure that applicable energy conversion targets (energy consumption targets or energy generation targets, maximum permissible load, etc.) are reached</w:t>
      </w:r>
      <w:r w:rsidR="000F1CEF">
        <w:rPr>
          <w:rFonts w:ascii="Times New Roman" w:eastAsia="Times New Roman" w:hAnsi="Times New Roman" w:cs="Times New Roman"/>
          <w:kern w:val="0"/>
          <w:sz w:val="24"/>
          <w:szCs w:val="24"/>
          <w:lang w:val="en-US" w:eastAsia="de-DE"/>
          <w14:ligatures w14:val="none"/>
        </w:rPr>
        <w:t>, if such targets exist.</w:t>
      </w:r>
    </w:p>
    <w:p w14:paraId="11EEA03E" w14:textId="1CAE6474" w:rsidR="00562A2A" w:rsidRPr="00562A2A" w:rsidRDefault="00562A2A" w:rsidP="00562A2A">
      <w:pPr>
        <w:pStyle w:val="Listenabsatz"/>
        <w:numPr>
          <w:ilvl w:val="1"/>
          <w:numId w:val="4"/>
        </w:numPr>
        <w:spacing w:after="0" w:line="240" w:lineRule="auto"/>
        <w:rPr>
          <w:rFonts w:ascii="Times New Roman" w:eastAsia="Times New Roman" w:hAnsi="Times New Roman" w:cs="Times New Roman"/>
          <w:kern w:val="0"/>
          <w:sz w:val="24"/>
          <w:szCs w:val="24"/>
          <w:lang w:val="en-US" w:eastAsia="de-DE"/>
          <w14:ligatures w14:val="none"/>
        </w:rPr>
      </w:pPr>
      <w:r w:rsidRPr="00562A2A">
        <w:rPr>
          <w:rFonts w:ascii="Times New Roman" w:eastAsia="Times New Roman" w:hAnsi="Times New Roman" w:cs="Times New Roman"/>
          <w:kern w:val="0"/>
          <w:sz w:val="24"/>
          <w:szCs w:val="24"/>
          <w:lang w:val="en-US" w:eastAsia="de-DE"/>
          <w14:ligatures w14:val="none"/>
        </w:rPr>
        <w:t xml:space="preserve">The </w:t>
      </w:r>
      <w:r w:rsidR="00A8583C">
        <w:rPr>
          <w:rFonts w:ascii="Times New Roman" w:eastAsia="Times New Roman" w:hAnsi="Times New Roman" w:cs="Times New Roman"/>
          <w:kern w:val="0"/>
          <w:sz w:val="24"/>
          <w:szCs w:val="24"/>
          <w:lang w:val="en-US" w:eastAsia="de-DE"/>
          <w14:ligatures w14:val="none"/>
        </w:rPr>
        <w:t>operating plan</w:t>
      </w:r>
      <w:r w:rsidRPr="00562A2A">
        <w:rPr>
          <w:rFonts w:ascii="Times New Roman" w:eastAsia="Times New Roman" w:hAnsi="Times New Roman" w:cs="Times New Roman"/>
          <w:kern w:val="0"/>
          <w:sz w:val="24"/>
          <w:szCs w:val="24"/>
          <w:lang w:val="en-US" w:eastAsia="de-DE"/>
          <w14:ligatures w14:val="none"/>
        </w:rPr>
        <w:t xml:space="preserve"> must ensure that process quality indicators and other process- and state variables </w:t>
      </w:r>
      <w:r w:rsidR="00F21059">
        <w:rPr>
          <w:rFonts w:ascii="Times New Roman" w:eastAsia="Times New Roman" w:hAnsi="Times New Roman" w:cs="Times New Roman"/>
          <w:kern w:val="0"/>
          <w:sz w:val="24"/>
          <w:szCs w:val="24"/>
          <w:lang w:val="en-US" w:eastAsia="de-DE"/>
          <w14:ligatures w14:val="none"/>
        </w:rPr>
        <w:t xml:space="preserve">including the </w:t>
      </w:r>
      <w:r w:rsidR="00FD656A">
        <w:rPr>
          <w:rFonts w:ascii="Times New Roman" w:eastAsia="Times New Roman" w:hAnsi="Times New Roman" w:cs="Times New Roman"/>
          <w:kern w:val="0"/>
          <w:sz w:val="24"/>
          <w:szCs w:val="24"/>
          <w:lang w:val="en-US" w:eastAsia="de-DE"/>
          <w14:ligatures w14:val="none"/>
        </w:rPr>
        <w:t xml:space="preserve">state </w:t>
      </w:r>
      <w:r w:rsidR="00B93D29">
        <w:rPr>
          <w:rFonts w:ascii="Times New Roman" w:eastAsia="Times New Roman" w:hAnsi="Times New Roman" w:cs="Times New Roman"/>
          <w:kern w:val="0"/>
          <w:sz w:val="24"/>
          <w:szCs w:val="24"/>
          <w:lang w:val="en-US" w:eastAsia="de-DE"/>
          <w14:ligatures w14:val="none"/>
        </w:rPr>
        <w:t xml:space="preserve">of </w:t>
      </w:r>
      <w:r w:rsidR="00F21059">
        <w:rPr>
          <w:rFonts w:ascii="Times New Roman" w:eastAsia="Times New Roman" w:hAnsi="Times New Roman" w:cs="Times New Roman"/>
          <w:kern w:val="0"/>
          <w:sz w:val="24"/>
          <w:szCs w:val="24"/>
          <w:lang w:val="en-US" w:eastAsia="de-DE"/>
          <w14:ligatures w14:val="none"/>
        </w:rPr>
        <w:t>charge of storage</w:t>
      </w:r>
      <w:r w:rsidR="00FD656A">
        <w:rPr>
          <w:rFonts w:ascii="Times New Roman" w:eastAsia="Times New Roman" w:hAnsi="Times New Roman" w:cs="Times New Roman"/>
          <w:kern w:val="0"/>
          <w:sz w:val="24"/>
          <w:szCs w:val="24"/>
          <w:lang w:val="en-US" w:eastAsia="de-DE"/>
          <w14:ligatures w14:val="none"/>
        </w:rPr>
        <w:t xml:space="preserve"> systems</w:t>
      </w:r>
      <w:r w:rsidR="00F21059">
        <w:rPr>
          <w:rFonts w:ascii="Times New Roman" w:eastAsia="Times New Roman" w:hAnsi="Times New Roman" w:cs="Times New Roman"/>
          <w:kern w:val="0"/>
          <w:sz w:val="24"/>
          <w:szCs w:val="24"/>
          <w:lang w:val="en-US" w:eastAsia="de-DE"/>
          <w14:ligatures w14:val="none"/>
        </w:rPr>
        <w:t xml:space="preserve"> </w:t>
      </w:r>
      <w:r w:rsidRPr="00562A2A">
        <w:rPr>
          <w:rFonts w:ascii="Times New Roman" w:eastAsia="Times New Roman" w:hAnsi="Times New Roman" w:cs="Times New Roman"/>
          <w:kern w:val="0"/>
          <w:sz w:val="24"/>
          <w:szCs w:val="24"/>
          <w:lang w:val="en-US" w:eastAsia="de-DE"/>
          <w14:ligatures w14:val="none"/>
        </w:rPr>
        <w:t xml:space="preserve">remain within the permissible range throughout the planning horizon. </w:t>
      </w:r>
    </w:p>
    <w:p w14:paraId="5478098E" w14:textId="77777777" w:rsidR="00562A2A" w:rsidRPr="00562A2A" w:rsidRDefault="00562A2A" w:rsidP="00562A2A">
      <w:pPr>
        <w:pStyle w:val="Listenabsatz"/>
        <w:numPr>
          <w:ilvl w:val="1"/>
          <w:numId w:val="4"/>
        </w:numPr>
        <w:spacing w:after="0" w:line="240" w:lineRule="auto"/>
        <w:rPr>
          <w:rFonts w:ascii="Times New Roman" w:eastAsia="Times New Roman" w:hAnsi="Times New Roman" w:cs="Times New Roman"/>
          <w:kern w:val="0"/>
          <w:sz w:val="24"/>
          <w:szCs w:val="24"/>
          <w:lang w:val="en-US" w:eastAsia="de-DE"/>
          <w14:ligatures w14:val="none"/>
        </w:rPr>
      </w:pPr>
      <w:r w:rsidRPr="00562A2A">
        <w:rPr>
          <w:rFonts w:ascii="Times New Roman" w:eastAsia="Times New Roman" w:hAnsi="Times New Roman" w:cs="Times New Roman"/>
          <w:kern w:val="0"/>
          <w:sz w:val="24"/>
          <w:szCs w:val="24"/>
          <w:lang w:val="en-US" w:eastAsia="de-DE"/>
          <w14:ligatures w14:val="none"/>
        </w:rPr>
        <w:t xml:space="preserve">Suitable algorithms should be used to maximize or minimize the target quantity of the responsible party. Common targets are the minimization of costs or greenhouse gas emissions. </w:t>
      </w:r>
    </w:p>
    <w:p w14:paraId="49BF318F" w14:textId="77777777" w:rsidR="00AB1490" w:rsidRPr="00AB1490" w:rsidRDefault="00AB1490" w:rsidP="00AB1490">
      <w:pPr>
        <w:pStyle w:val="Listenabsatz"/>
        <w:numPr>
          <w:ilvl w:val="2"/>
          <w:numId w:val="4"/>
        </w:numPr>
        <w:spacing w:after="0" w:line="240" w:lineRule="auto"/>
        <w:rPr>
          <w:rFonts w:ascii="Times New Roman" w:eastAsia="Times New Roman" w:hAnsi="Times New Roman" w:cs="Times New Roman"/>
          <w:kern w:val="0"/>
          <w:sz w:val="24"/>
          <w:szCs w:val="24"/>
          <w:lang w:eastAsia="de-DE"/>
          <w14:ligatures w14:val="none"/>
        </w:rPr>
      </w:pPr>
      <w:r w:rsidRPr="00AB1490">
        <w:rPr>
          <w:rFonts w:ascii="Times New Roman" w:eastAsia="Times New Roman" w:hAnsi="Times New Roman" w:cs="Times New Roman"/>
          <w:kern w:val="0"/>
          <w:sz w:val="24"/>
          <w:szCs w:val="24"/>
          <w:lang w:val="en-US" w:eastAsia="de-DE"/>
          <w14:ligatures w14:val="none"/>
        </w:rPr>
        <w:t xml:space="preserve">It may be necessary to weigh two or more targets against each other. </w:t>
      </w:r>
      <w:r w:rsidRPr="00AB1490">
        <w:rPr>
          <w:rFonts w:ascii="Times New Roman" w:eastAsia="Times New Roman" w:hAnsi="Times New Roman" w:cs="Times New Roman"/>
          <w:kern w:val="0"/>
          <w:sz w:val="24"/>
          <w:szCs w:val="24"/>
          <w:lang w:eastAsia="de-DE"/>
          <w14:ligatures w14:val="none"/>
        </w:rPr>
        <w:t xml:space="preserve">Different </w:t>
      </w:r>
      <w:proofErr w:type="spellStart"/>
      <w:r w:rsidRPr="00AB1490">
        <w:rPr>
          <w:rFonts w:ascii="Times New Roman" w:eastAsia="Times New Roman" w:hAnsi="Times New Roman" w:cs="Times New Roman"/>
          <w:kern w:val="0"/>
          <w:sz w:val="24"/>
          <w:szCs w:val="24"/>
          <w:lang w:eastAsia="de-DE"/>
          <w14:ligatures w14:val="none"/>
        </w:rPr>
        <w:t>weights</w:t>
      </w:r>
      <w:proofErr w:type="spellEnd"/>
      <w:r w:rsidRPr="00AB1490">
        <w:rPr>
          <w:rFonts w:ascii="Times New Roman" w:eastAsia="Times New Roman" w:hAnsi="Times New Roman" w:cs="Times New Roman"/>
          <w:kern w:val="0"/>
          <w:sz w:val="24"/>
          <w:szCs w:val="24"/>
          <w:lang w:eastAsia="de-DE"/>
          <w14:ligatures w14:val="none"/>
        </w:rPr>
        <w:t xml:space="preserve"> </w:t>
      </w:r>
      <w:proofErr w:type="spellStart"/>
      <w:r w:rsidRPr="00AB1490">
        <w:rPr>
          <w:rFonts w:ascii="Times New Roman" w:eastAsia="Times New Roman" w:hAnsi="Times New Roman" w:cs="Times New Roman"/>
          <w:kern w:val="0"/>
          <w:sz w:val="24"/>
          <w:szCs w:val="24"/>
          <w:lang w:eastAsia="de-DE"/>
          <w14:ligatures w14:val="none"/>
        </w:rPr>
        <w:t>of</w:t>
      </w:r>
      <w:proofErr w:type="spellEnd"/>
      <w:r w:rsidRPr="00AB1490">
        <w:rPr>
          <w:rFonts w:ascii="Times New Roman" w:eastAsia="Times New Roman" w:hAnsi="Times New Roman" w:cs="Times New Roman"/>
          <w:kern w:val="0"/>
          <w:sz w:val="24"/>
          <w:szCs w:val="24"/>
          <w:lang w:eastAsia="de-DE"/>
          <w14:ligatures w14:val="none"/>
        </w:rPr>
        <w:t xml:space="preserve"> different </w:t>
      </w:r>
      <w:proofErr w:type="spellStart"/>
      <w:r w:rsidRPr="00AB1490">
        <w:rPr>
          <w:rFonts w:ascii="Times New Roman" w:eastAsia="Times New Roman" w:hAnsi="Times New Roman" w:cs="Times New Roman"/>
          <w:kern w:val="0"/>
          <w:sz w:val="24"/>
          <w:szCs w:val="24"/>
          <w:lang w:eastAsia="de-DE"/>
          <w14:ligatures w14:val="none"/>
        </w:rPr>
        <w:t>targets</w:t>
      </w:r>
      <w:proofErr w:type="spellEnd"/>
      <w:r w:rsidRPr="00AB1490">
        <w:rPr>
          <w:rFonts w:ascii="Times New Roman" w:eastAsia="Times New Roman" w:hAnsi="Times New Roman" w:cs="Times New Roman"/>
          <w:kern w:val="0"/>
          <w:sz w:val="24"/>
          <w:szCs w:val="24"/>
          <w:lang w:eastAsia="de-DE"/>
          <w14:ligatures w14:val="none"/>
        </w:rPr>
        <w:t xml:space="preserve"> </w:t>
      </w:r>
      <w:proofErr w:type="spellStart"/>
      <w:r w:rsidRPr="00AB1490">
        <w:rPr>
          <w:rFonts w:ascii="Times New Roman" w:eastAsia="Times New Roman" w:hAnsi="Times New Roman" w:cs="Times New Roman"/>
          <w:kern w:val="0"/>
          <w:sz w:val="24"/>
          <w:szCs w:val="24"/>
          <w:lang w:eastAsia="de-DE"/>
          <w14:ligatures w14:val="none"/>
        </w:rPr>
        <w:t>must</w:t>
      </w:r>
      <w:proofErr w:type="spellEnd"/>
      <w:r w:rsidRPr="00AB1490">
        <w:rPr>
          <w:rFonts w:ascii="Times New Roman" w:eastAsia="Times New Roman" w:hAnsi="Times New Roman" w:cs="Times New Roman"/>
          <w:kern w:val="0"/>
          <w:sz w:val="24"/>
          <w:szCs w:val="24"/>
          <w:lang w:eastAsia="de-DE"/>
          <w14:ligatures w14:val="none"/>
        </w:rPr>
        <w:t xml:space="preserve"> </w:t>
      </w:r>
      <w:proofErr w:type="spellStart"/>
      <w:r w:rsidRPr="00AB1490">
        <w:rPr>
          <w:rFonts w:ascii="Times New Roman" w:eastAsia="Times New Roman" w:hAnsi="Times New Roman" w:cs="Times New Roman"/>
          <w:kern w:val="0"/>
          <w:sz w:val="24"/>
          <w:szCs w:val="24"/>
          <w:lang w:eastAsia="de-DE"/>
          <w14:ligatures w14:val="none"/>
        </w:rPr>
        <w:t>be</w:t>
      </w:r>
      <w:proofErr w:type="spellEnd"/>
      <w:r w:rsidRPr="00AB1490">
        <w:rPr>
          <w:rFonts w:ascii="Times New Roman" w:eastAsia="Times New Roman" w:hAnsi="Times New Roman" w:cs="Times New Roman"/>
          <w:kern w:val="0"/>
          <w:sz w:val="24"/>
          <w:szCs w:val="24"/>
          <w:lang w:eastAsia="de-DE"/>
          <w14:ligatures w14:val="none"/>
        </w:rPr>
        <w:t xml:space="preserve"> </w:t>
      </w:r>
      <w:proofErr w:type="spellStart"/>
      <w:r w:rsidRPr="00AB1490">
        <w:rPr>
          <w:rFonts w:ascii="Times New Roman" w:eastAsia="Times New Roman" w:hAnsi="Times New Roman" w:cs="Times New Roman"/>
          <w:kern w:val="0"/>
          <w:sz w:val="24"/>
          <w:szCs w:val="24"/>
          <w:lang w:eastAsia="de-DE"/>
          <w14:ligatures w14:val="none"/>
        </w:rPr>
        <w:t>considered</w:t>
      </w:r>
      <w:proofErr w:type="spellEnd"/>
      <w:r w:rsidRPr="00AB1490">
        <w:rPr>
          <w:rFonts w:ascii="Times New Roman" w:eastAsia="Times New Roman" w:hAnsi="Times New Roman" w:cs="Times New Roman"/>
          <w:kern w:val="0"/>
          <w:sz w:val="24"/>
          <w:szCs w:val="24"/>
          <w:lang w:eastAsia="de-DE"/>
          <w14:ligatures w14:val="none"/>
        </w:rPr>
        <w:t xml:space="preserve">. </w:t>
      </w:r>
    </w:p>
    <w:p w14:paraId="262FABF9" w14:textId="1D19FDCE" w:rsidR="00AB1490" w:rsidRDefault="00AB1490" w:rsidP="00AB1490">
      <w:pPr>
        <w:pStyle w:val="Listenabsatz"/>
        <w:numPr>
          <w:ilvl w:val="2"/>
          <w:numId w:val="4"/>
        </w:numPr>
        <w:spacing w:after="0" w:line="240" w:lineRule="auto"/>
        <w:rPr>
          <w:rFonts w:ascii="Times New Roman" w:eastAsia="Times New Roman" w:hAnsi="Times New Roman" w:cs="Times New Roman"/>
          <w:kern w:val="0"/>
          <w:sz w:val="24"/>
          <w:szCs w:val="24"/>
          <w:lang w:val="en-US" w:eastAsia="de-DE"/>
          <w14:ligatures w14:val="none"/>
        </w:rPr>
      </w:pPr>
      <w:r w:rsidRPr="00AB1490">
        <w:rPr>
          <w:rFonts w:ascii="Times New Roman" w:eastAsia="Times New Roman" w:hAnsi="Times New Roman" w:cs="Times New Roman"/>
          <w:kern w:val="0"/>
          <w:sz w:val="24"/>
          <w:szCs w:val="24"/>
          <w:lang w:val="en-US" w:eastAsia="de-DE"/>
          <w14:ligatures w14:val="none"/>
        </w:rPr>
        <w:t xml:space="preserve">A suitable planning logic is required to create </w:t>
      </w:r>
      <w:r w:rsidR="00A8583C">
        <w:rPr>
          <w:rFonts w:ascii="Times New Roman" w:eastAsia="Times New Roman" w:hAnsi="Times New Roman" w:cs="Times New Roman"/>
          <w:kern w:val="0"/>
          <w:sz w:val="24"/>
          <w:szCs w:val="24"/>
          <w:lang w:val="en-US" w:eastAsia="de-DE"/>
          <w14:ligatures w14:val="none"/>
        </w:rPr>
        <w:t>operating plan</w:t>
      </w:r>
      <w:r w:rsidRPr="00AB1490">
        <w:rPr>
          <w:rFonts w:ascii="Times New Roman" w:eastAsia="Times New Roman" w:hAnsi="Times New Roman" w:cs="Times New Roman"/>
          <w:kern w:val="0"/>
          <w:sz w:val="24"/>
          <w:szCs w:val="24"/>
          <w:lang w:val="en-US" w:eastAsia="de-DE"/>
          <w14:ligatures w14:val="none"/>
        </w:rPr>
        <w:t>s</w:t>
      </w:r>
    </w:p>
    <w:p w14:paraId="669A6D12" w14:textId="4DC29677" w:rsidR="00562A2A" w:rsidRDefault="00AB1490" w:rsidP="00AB1490">
      <w:pPr>
        <w:pStyle w:val="Listenabsatz"/>
        <w:numPr>
          <w:ilvl w:val="1"/>
          <w:numId w:val="4"/>
        </w:numPr>
        <w:spacing w:after="0" w:line="240" w:lineRule="auto"/>
        <w:rPr>
          <w:rFonts w:ascii="Times New Roman" w:eastAsia="Times New Roman" w:hAnsi="Times New Roman" w:cs="Times New Roman"/>
          <w:kern w:val="0"/>
          <w:sz w:val="24"/>
          <w:szCs w:val="24"/>
          <w:lang w:val="en-US" w:eastAsia="de-DE"/>
          <w14:ligatures w14:val="none"/>
        </w:rPr>
      </w:pPr>
      <w:r w:rsidRPr="00AB1490">
        <w:rPr>
          <w:rFonts w:ascii="Times New Roman" w:eastAsia="Times New Roman" w:hAnsi="Times New Roman" w:cs="Times New Roman"/>
          <w:kern w:val="0"/>
          <w:sz w:val="24"/>
          <w:szCs w:val="24"/>
          <w:lang w:val="en-US" w:eastAsia="de-DE"/>
          <w14:ligatures w14:val="none"/>
        </w:rPr>
        <w:t xml:space="preserve">In the case of unforeseen events or deviations from the </w:t>
      </w:r>
      <w:r w:rsidR="00A8583C">
        <w:rPr>
          <w:rFonts w:ascii="Times New Roman" w:eastAsia="Times New Roman" w:hAnsi="Times New Roman" w:cs="Times New Roman"/>
          <w:kern w:val="0"/>
          <w:sz w:val="24"/>
          <w:szCs w:val="24"/>
          <w:lang w:val="en-US" w:eastAsia="de-DE"/>
          <w14:ligatures w14:val="none"/>
        </w:rPr>
        <w:t>operating plan</w:t>
      </w:r>
      <w:r w:rsidRPr="00AB1490">
        <w:rPr>
          <w:rFonts w:ascii="Times New Roman" w:eastAsia="Times New Roman" w:hAnsi="Times New Roman" w:cs="Times New Roman"/>
          <w:kern w:val="0"/>
          <w:sz w:val="24"/>
          <w:szCs w:val="24"/>
          <w:lang w:val="en-US" w:eastAsia="de-DE"/>
          <w14:ligatures w14:val="none"/>
        </w:rPr>
        <w:t xml:space="preserve">, it must be possible to adjust or re-plan the </w:t>
      </w:r>
      <w:r w:rsidR="00A8583C">
        <w:rPr>
          <w:rFonts w:ascii="Times New Roman" w:eastAsia="Times New Roman" w:hAnsi="Times New Roman" w:cs="Times New Roman"/>
          <w:kern w:val="0"/>
          <w:sz w:val="24"/>
          <w:szCs w:val="24"/>
          <w:lang w:val="en-US" w:eastAsia="de-DE"/>
          <w14:ligatures w14:val="none"/>
        </w:rPr>
        <w:t>operating plan</w:t>
      </w:r>
      <w:r w:rsidR="00B62B55">
        <w:rPr>
          <w:rFonts w:ascii="Times New Roman" w:eastAsia="Times New Roman" w:hAnsi="Times New Roman" w:cs="Times New Roman"/>
          <w:kern w:val="0"/>
          <w:sz w:val="24"/>
          <w:szCs w:val="24"/>
          <w:lang w:val="en-US" w:eastAsia="de-DE"/>
          <w14:ligatures w14:val="none"/>
        </w:rPr>
        <w:t xml:space="preserve"> under consideration of the new circumstances. </w:t>
      </w:r>
    </w:p>
    <w:p w14:paraId="482AB22D" w14:textId="273E547A" w:rsidR="00BE365F" w:rsidRDefault="0087729D" w:rsidP="00AB1490">
      <w:pPr>
        <w:pStyle w:val="Listenabsatz"/>
        <w:numPr>
          <w:ilvl w:val="1"/>
          <w:numId w:val="4"/>
        </w:numPr>
        <w:spacing w:after="0" w:line="240" w:lineRule="auto"/>
        <w:rPr>
          <w:rFonts w:ascii="Times New Roman" w:eastAsia="Times New Roman" w:hAnsi="Times New Roman" w:cs="Times New Roman"/>
          <w:kern w:val="0"/>
          <w:sz w:val="24"/>
          <w:szCs w:val="24"/>
          <w:lang w:val="en-US" w:eastAsia="de-DE"/>
          <w14:ligatures w14:val="none"/>
        </w:rPr>
      </w:pPr>
      <w:r>
        <w:rPr>
          <w:rFonts w:ascii="Times New Roman" w:eastAsia="Times New Roman" w:hAnsi="Times New Roman" w:cs="Times New Roman"/>
          <w:kern w:val="0"/>
          <w:sz w:val="24"/>
          <w:szCs w:val="24"/>
          <w:lang w:val="en-US" w:eastAsia="de-DE"/>
          <w14:ligatures w14:val="none"/>
        </w:rPr>
        <w:t xml:space="preserve">Several alternative </w:t>
      </w:r>
      <w:r w:rsidR="00A8583C">
        <w:rPr>
          <w:rFonts w:ascii="Times New Roman" w:eastAsia="Times New Roman" w:hAnsi="Times New Roman" w:cs="Times New Roman"/>
          <w:kern w:val="0"/>
          <w:sz w:val="24"/>
          <w:szCs w:val="24"/>
          <w:lang w:val="en-US" w:eastAsia="de-DE"/>
          <w14:ligatures w14:val="none"/>
        </w:rPr>
        <w:t>operating plan</w:t>
      </w:r>
      <w:r>
        <w:rPr>
          <w:rFonts w:ascii="Times New Roman" w:eastAsia="Times New Roman" w:hAnsi="Times New Roman" w:cs="Times New Roman"/>
          <w:kern w:val="0"/>
          <w:sz w:val="24"/>
          <w:szCs w:val="24"/>
          <w:lang w:val="en-US" w:eastAsia="de-DE"/>
          <w14:ligatures w14:val="none"/>
        </w:rPr>
        <w:t>s can be created, if the operator prefers to</w:t>
      </w:r>
      <w:r w:rsidR="00075916">
        <w:rPr>
          <w:rFonts w:ascii="Times New Roman" w:eastAsia="Times New Roman" w:hAnsi="Times New Roman" w:cs="Times New Roman"/>
          <w:kern w:val="0"/>
          <w:sz w:val="24"/>
          <w:szCs w:val="24"/>
          <w:lang w:val="en-US" w:eastAsia="de-DE"/>
          <w14:ligatures w14:val="none"/>
        </w:rPr>
        <w:t xml:space="preserve"> choose between different options. </w:t>
      </w:r>
    </w:p>
    <w:p w14:paraId="420B4D3F" w14:textId="750DD9D1" w:rsidR="004D45E6" w:rsidRDefault="004D45E6" w:rsidP="00C52E40">
      <w:pPr>
        <w:pStyle w:val="berschrift2"/>
      </w:pPr>
      <w:r w:rsidRPr="00C52E40">
        <w:t>Planungs</w:t>
      </w:r>
      <w:r w:rsidR="00C52E40" w:rsidRPr="00C52E40">
        <w:t>modell</w:t>
      </w:r>
    </w:p>
    <w:p w14:paraId="08A132D3" w14:textId="72FBCBCC" w:rsidR="004264CF" w:rsidRPr="004264CF" w:rsidRDefault="004264CF" w:rsidP="004264CF">
      <w:pPr>
        <w:pStyle w:val="Listenabsatz"/>
        <w:numPr>
          <w:ilvl w:val="0"/>
          <w:numId w:val="15"/>
        </w:numPr>
        <w:spacing w:after="0" w:line="240" w:lineRule="auto"/>
        <w:rPr>
          <w:rFonts w:ascii="Times New Roman" w:eastAsia="Times New Roman" w:hAnsi="Times New Roman" w:cs="Times New Roman"/>
          <w:kern w:val="0"/>
          <w:sz w:val="24"/>
          <w:szCs w:val="24"/>
          <w:lang w:val="en-US" w:eastAsia="de-DE"/>
          <w14:ligatures w14:val="none"/>
        </w:rPr>
      </w:pPr>
      <w:r w:rsidRPr="004264CF">
        <w:rPr>
          <w:rFonts w:ascii="Times New Roman" w:eastAsia="Times New Roman" w:hAnsi="Times New Roman" w:cs="Times New Roman"/>
          <w:kern w:val="0"/>
          <w:sz w:val="24"/>
          <w:szCs w:val="24"/>
          <w:lang w:val="en-US" w:eastAsia="de-DE"/>
          <w14:ligatures w14:val="none"/>
        </w:rPr>
        <w:t>A planning model considers the relationship between the utility and the energy consumption rate of a resource</w:t>
      </w:r>
      <w:r w:rsidR="00F1473D">
        <w:rPr>
          <w:rFonts w:ascii="Times New Roman" w:eastAsia="Times New Roman" w:hAnsi="Times New Roman" w:cs="Times New Roman"/>
          <w:kern w:val="0"/>
          <w:sz w:val="24"/>
          <w:szCs w:val="24"/>
          <w:lang w:val="en-US" w:eastAsia="de-DE"/>
          <w14:ligatures w14:val="none"/>
        </w:rPr>
        <w:t xml:space="preserve">. </w:t>
      </w:r>
      <w:r w:rsidR="00294D27">
        <w:rPr>
          <w:rFonts w:ascii="Times New Roman" w:eastAsia="Times New Roman" w:hAnsi="Times New Roman" w:cs="Times New Roman"/>
          <w:kern w:val="0"/>
          <w:sz w:val="24"/>
          <w:szCs w:val="24"/>
          <w:lang w:val="en-US" w:eastAsia="de-DE"/>
          <w14:ligatures w14:val="none"/>
        </w:rPr>
        <w:t>Utility ca</w:t>
      </w:r>
      <w:r w:rsidR="00341A1F">
        <w:rPr>
          <w:rFonts w:ascii="Times New Roman" w:eastAsia="Times New Roman" w:hAnsi="Times New Roman" w:cs="Times New Roman"/>
          <w:kern w:val="0"/>
          <w:sz w:val="24"/>
          <w:szCs w:val="24"/>
          <w:lang w:val="en-US" w:eastAsia="de-DE"/>
          <w14:ligatures w14:val="none"/>
        </w:rPr>
        <w:t>n be energy generation, production of goods, or the</w:t>
      </w:r>
      <w:r w:rsidR="005148F6">
        <w:rPr>
          <w:rFonts w:ascii="Times New Roman" w:eastAsia="Times New Roman" w:hAnsi="Times New Roman" w:cs="Times New Roman"/>
          <w:kern w:val="0"/>
          <w:sz w:val="24"/>
          <w:szCs w:val="24"/>
          <w:lang w:val="en-US" w:eastAsia="de-DE"/>
          <w14:ligatures w14:val="none"/>
        </w:rPr>
        <w:t xml:space="preserve"> control of process quality indicators. </w:t>
      </w:r>
      <w:r w:rsidR="00F1473D">
        <w:rPr>
          <w:rFonts w:ascii="Times New Roman" w:eastAsia="Times New Roman" w:hAnsi="Times New Roman" w:cs="Times New Roman"/>
          <w:kern w:val="0"/>
          <w:sz w:val="24"/>
          <w:szCs w:val="24"/>
          <w:lang w:val="en-US" w:eastAsia="de-DE"/>
          <w14:ligatures w14:val="none"/>
        </w:rPr>
        <w:t xml:space="preserve">Depending on the </w:t>
      </w:r>
      <w:r w:rsidR="005148F6">
        <w:rPr>
          <w:rFonts w:ascii="Times New Roman" w:eastAsia="Times New Roman" w:hAnsi="Times New Roman" w:cs="Times New Roman"/>
          <w:kern w:val="0"/>
          <w:sz w:val="24"/>
          <w:szCs w:val="24"/>
          <w:lang w:val="en-US" w:eastAsia="de-DE"/>
          <w14:ligatures w14:val="none"/>
        </w:rPr>
        <w:t>kind of utility</w:t>
      </w:r>
      <w:r w:rsidR="00F1473D">
        <w:rPr>
          <w:rFonts w:ascii="Times New Roman" w:eastAsia="Times New Roman" w:hAnsi="Times New Roman" w:cs="Times New Roman"/>
          <w:kern w:val="0"/>
          <w:sz w:val="24"/>
          <w:szCs w:val="24"/>
          <w:lang w:val="en-US" w:eastAsia="de-DE"/>
          <w14:ligatures w14:val="none"/>
        </w:rPr>
        <w:t xml:space="preserve"> of the modelled resources, different relationships must be considered, e.g., only a</w:t>
      </w:r>
      <w:r w:rsidR="00B2075D">
        <w:rPr>
          <w:rFonts w:ascii="Times New Roman" w:eastAsia="Times New Roman" w:hAnsi="Times New Roman" w:cs="Times New Roman"/>
          <w:kern w:val="0"/>
          <w:sz w:val="24"/>
          <w:szCs w:val="24"/>
          <w:lang w:val="en-US" w:eastAsia="de-DE"/>
          <w14:ligatures w14:val="none"/>
        </w:rPr>
        <w:t xml:space="preserve"> model of a</w:t>
      </w:r>
      <w:r w:rsidR="00F1473D">
        <w:rPr>
          <w:rFonts w:ascii="Times New Roman" w:eastAsia="Times New Roman" w:hAnsi="Times New Roman" w:cs="Times New Roman"/>
          <w:kern w:val="0"/>
          <w:sz w:val="24"/>
          <w:szCs w:val="24"/>
          <w:lang w:val="en-US" w:eastAsia="de-DE"/>
          <w14:ligatures w14:val="none"/>
        </w:rPr>
        <w:t xml:space="preserve"> resource</w:t>
      </w:r>
      <w:r w:rsidR="00B2075D">
        <w:rPr>
          <w:rFonts w:ascii="Times New Roman" w:eastAsia="Times New Roman" w:hAnsi="Times New Roman" w:cs="Times New Roman"/>
          <w:kern w:val="0"/>
          <w:sz w:val="24"/>
          <w:szCs w:val="24"/>
          <w:lang w:val="en-US" w:eastAsia="de-DE"/>
          <w14:ligatures w14:val="none"/>
        </w:rPr>
        <w:t xml:space="preserve"> producing actual goods needs to consider the relationship betwee</w:t>
      </w:r>
      <w:r w:rsidR="00294D27">
        <w:rPr>
          <w:rFonts w:ascii="Times New Roman" w:eastAsia="Times New Roman" w:hAnsi="Times New Roman" w:cs="Times New Roman"/>
          <w:kern w:val="0"/>
          <w:sz w:val="24"/>
          <w:szCs w:val="24"/>
          <w:lang w:val="en-US" w:eastAsia="de-DE"/>
          <w14:ligatures w14:val="none"/>
        </w:rPr>
        <w:t>n energy consumption and production rate.</w:t>
      </w:r>
    </w:p>
    <w:p w14:paraId="3973277E" w14:textId="77777777" w:rsidR="00262BB2" w:rsidRDefault="00262BB2" w:rsidP="00262BB2">
      <w:pPr>
        <w:pStyle w:val="Listenabsatz"/>
        <w:numPr>
          <w:ilvl w:val="1"/>
          <w:numId w:val="15"/>
        </w:numPr>
        <w:spacing w:after="0" w:line="240" w:lineRule="auto"/>
        <w:rPr>
          <w:rFonts w:ascii="Times New Roman" w:eastAsia="Times New Roman" w:hAnsi="Times New Roman" w:cs="Times New Roman"/>
          <w:kern w:val="0"/>
          <w:sz w:val="24"/>
          <w:szCs w:val="24"/>
          <w:lang w:val="en-US" w:eastAsia="de-DE"/>
          <w14:ligatures w14:val="none"/>
        </w:rPr>
      </w:pPr>
      <w:r w:rsidRPr="00262BB2">
        <w:rPr>
          <w:rFonts w:ascii="Times New Roman" w:eastAsia="Times New Roman" w:hAnsi="Times New Roman" w:cs="Times New Roman"/>
          <w:kern w:val="0"/>
          <w:sz w:val="24"/>
          <w:szCs w:val="24"/>
          <w:lang w:val="en-US" w:eastAsia="de-DE"/>
          <w14:ligatures w14:val="none"/>
        </w:rPr>
        <w:t>A planning model considers the relationship between the process quality indicators and the energy consumption rate of a resource.</w:t>
      </w:r>
    </w:p>
    <w:p w14:paraId="22B927BC" w14:textId="77777777" w:rsidR="00262BB2" w:rsidRPr="00262BB2" w:rsidRDefault="00262BB2" w:rsidP="00262BB2">
      <w:pPr>
        <w:pStyle w:val="Listenabsatz"/>
        <w:numPr>
          <w:ilvl w:val="1"/>
          <w:numId w:val="15"/>
        </w:numPr>
        <w:spacing w:after="0" w:line="240" w:lineRule="auto"/>
        <w:rPr>
          <w:rFonts w:ascii="Times New Roman" w:eastAsia="Times New Roman" w:hAnsi="Times New Roman" w:cs="Times New Roman"/>
          <w:kern w:val="0"/>
          <w:sz w:val="24"/>
          <w:szCs w:val="24"/>
          <w:lang w:val="en-US" w:eastAsia="de-DE"/>
          <w14:ligatures w14:val="none"/>
        </w:rPr>
      </w:pPr>
      <w:r w:rsidRPr="00262BB2">
        <w:rPr>
          <w:rFonts w:ascii="Times New Roman" w:eastAsia="Times New Roman" w:hAnsi="Times New Roman" w:cs="Times New Roman"/>
          <w:kern w:val="0"/>
          <w:sz w:val="24"/>
          <w:szCs w:val="24"/>
          <w:lang w:val="en-US" w:eastAsia="de-DE"/>
          <w14:ligatures w14:val="none"/>
        </w:rPr>
        <w:t>A planning model considers the relationship between the production rate and the energy consumption rate of a resource.</w:t>
      </w:r>
    </w:p>
    <w:p w14:paraId="45C13D28" w14:textId="77777777" w:rsidR="00262BB2" w:rsidRDefault="00262BB2" w:rsidP="00262BB2">
      <w:pPr>
        <w:pStyle w:val="Listenabsatz"/>
        <w:numPr>
          <w:ilvl w:val="1"/>
          <w:numId w:val="15"/>
        </w:numPr>
        <w:spacing w:after="0" w:line="240" w:lineRule="auto"/>
        <w:rPr>
          <w:rFonts w:ascii="Times New Roman" w:eastAsia="Times New Roman" w:hAnsi="Times New Roman" w:cs="Times New Roman"/>
          <w:kern w:val="0"/>
          <w:sz w:val="24"/>
          <w:szCs w:val="24"/>
          <w:lang w:val="en-US" w:eastAsia="de-DE"/>
          <w14:ligatures w14:val="none"/>
        </w:rPr>
      </w:pPr>
      <w:r w:rsidRPr="00262BB2">
        <w:rPr>
          <w:rFonts w:ascii="Times New Roman" w:eastAsia="Times New Roman" w:hAnsi="Times New Roman" w:cs="Times New Roman"/>
          <w:kern w:val="0"/>
          <w:sz w:val="24"/>
          <w:szCs w:val="24"/>
          <w:lang w:val="en-US" w:eastAsia="de-DE"/>
          <w14:ligatures w14:val="none"/>
        </w:rPr>
        <w:t>A planning model considers the relationship between the energy generation rate and the energy consumption rate of a resource</w:t>
      </w:r>
    </w:p>
    <w:p w14:paraId="3F56E952" w14:textId="21DA66B5" w:rsidR="00CD235C" w:rsidRDefault="00CD235C" w:rsidP="00CD235C">
      <w:pPr>
        <w:pStyle w:val="Listenabsatz"/>
        <w:numPr>
          <w:ilvl w:val="0"/>
          <w:numId w:val="15"/>
        </w:numPr>
        <w:spacing w:after="0" w:line="240" w:lineRule="auto"/>
        <w:rPr>
          <w:rFonts w:ascii="Times New Roman" w:eastAsia="Times New Roman" w:hAnsi="Times New Roman" w:cs="Times New Roman"/>
          <w:kern w:val="0"/>
          <w:sz w:val="24"/>
          <w:szCs w:val="24"/>
          <w:lang w:val="en-US" w:eastAsia="de-DE"/>
          <w14:ligatures w14:val="none"/>
        </w:rPr>
      </w:pPr>
      <w:r w:rsidRPr="00CD235C">
        <w:rPr>
          <w:rFonts w:ascii="Times New Roman" w:eastAsia="Times New Roman" w:hAnsi="Times New Roman" w:cs="Times New Roman"/>
          <w:kern w:val="0"/>
          <w:sz w:val="24"/>
          <w:szCs w:val="24"/>
          <w:lang w:val="en-US" w:eastAsia="de-DE"/>
          <w14:ligatures w14:val="none"/>
        </w:rPr>
        <w:t>Planning logic considers the impact of external factors, such as the temperature or raw-material properties, on the utility of resources</w:t>
      </w:r>
      <w:r w:rsidR="00267417">
        <w:rPr>
          <w:rFonts w:ascii="Times New Roman" w:eastAsia="Times New Roman" w:hAnsi="Times New Roman" w:cs="Times New Roman"/>
          <w:kern w:val="0"/>
          <w:sz w:val="24"/>
          <w:szCs w:val="24"/>
          <w:lang w:val="en-US" w:eastAsia="de-DE"/>
          <w14:ligatures w14:val="none"/>
        </w:rPr>
        <w:t xml:space="preserve">, if the respective resources are significantly impacted by external factors. </w:t>
      </w:r>
    </w:p>
    <w:p w14:paraId="1C6F5AF2" w14:textId="07F39289" w:rsidR="00CD235C" w:rsidRPr="00CD235C" w:rsidRDefault="00CD235C" w:rsidP="00CD235C">
      <w:pPr>
        <w:pStyle w:val="Listenabsatz"/>
        <w:numPr>
          <w:ilvl w:val="0"/>
          <w:numId w:val="15"/>
        </w:numPr>
        <w:spacing w:after="0" w:line="240" w:lineRule="auto"/>
        <w:rPr>
          <w:rFonts w:ascii="Times New Roman" w:eastAsia="Times New Roman" w:hAnsi="Times New Roman" w:cs="Times New Roman"/>
          <w:kern w:val="0"/>
          <w:sz w:val="24"/>
          <w:szCs w:val="24"/>
          <w:lang w:val="en-US" w:eastAsia="de-DE"/>
          <w14:ligatures w14:val="none"/>
        </w:rPr>
      </w:pPr>
      <w:r w:rsidRPr="00CD235C">
        <w:rPr>
          <w:rFonts w:ascii="Times New Roman" w:eastAsia="Times New Roman" w:hAnsi="Times New Roman" w:cs="Times New Roman"/>
          <w:kern w:val="0"/>
          <w:sz w:val="24"/>
          <w:szCs w:val="24"/>
          <w:lang w:val="en-US" w:eastAsia="de-DE"/>
          <w14:ligatures w14:val="none"/>
        </w:rPr>
        <w:t>A planning model considers discrete operational states of resources</w:t>
      </w:r>
      <w:r w:rsidR="009214AE">
        <w:rPr>
          <w:rFonts w:ascii="Times New Roman" w:eastAsia="Times New Roman" w:hAnsi="Times New Roman" w:cs="Times New Roman"/>
          <w:kern w:val="0"/>
          <w:sz w:val="24"/>
          <w:szCs w:val="24"/>
          <w:lang w:val="en-US" w:eastAsia="de-DE"/>
          <w14:ligatures w14:val="none"/>
        </w:rPr>
        <w:t xml:space="preserve">, e.g., </w:t>
      </w:r>
      <w:r w:rsidRPr="00CD235C">
        <w:rPr>
          <w:rFonts w:ascii="Times New Roman" w:eastAsia="Times New Roman" w:hAnsi="Times New Roman" w:cs="Times New Roman"/>
          <w:kern w:val="0"/>
          <w:sz w:val="24"/>
          <w:szCs w:val="24"/>
          <w:lang w:val="en-US" w:eastAsia="de-DE"/>
          <w14:ligatures w14:val="none"/>
        </w:rPr>
        <w:t xml:space="preserve">'pause', 'operation', 'start-up', 'idle', etc. </w:t>
      </w:r>
      <w:r w:rsidR="00AE680B">
        <w:rPr>
          <w:rFonts w:ascii="Times New Roman" w:eastAsia="Times New Roman" w:hAnsi="Times New Roman" w:cs="Times New Roman"/>
          <w:kern w:val="0"/>
          <w:sz w:val="24"/>
          <w:szCs w:val="24"/>
          <w:lang w:val="en-US" w:eastAsia="de-DE"/>
          <w14:ligatures w14:val="none"/>
        </w:rPr>
        <w:t>Typically, operational states only need to be considered if d</w:t>
      </w:r>
      <w:r w:rsidR="00EF3AC7">
        <w:rPr>
          <w:rFonts w:ascii="Times New Roman" w:eastAsia="Times New Roman" w:hAnsi="Times New Roman" w:cs="Times New Roman"/>
          <w:kern w:val="0"/>
          <w:sz w:val="24"/>
          <w:szCs w:val="24"/>
          <w:lang w:val="en-US" w:eastAsia="de-DE"/>
          <w14:ligatures w14:val="none"/>
        </w:rPr>
        <w:t xml:space="preserve">ifferent operational states exert distinct behavior that cannot be expressed by linear equations. </w:t>
      </w:r>
    </w:p>
    <w:p w14:paraId="43292D8B" w14:textId="77777777" w:rsidR="00CD235C" w:rsidRPr="00CD235C" w:rsidRDefault="00CD235C" w:rsidP="00CD235C">
      <w:pPr>
        <w:pStyle w:val="Listenabsatz"/>
        <w:numPr>
          <w:ilvl w:val="1"/>
          <w:numId w:val="15"/>
        </w:numPr>
        <w:spacing w:after="0" w:line="240" w:lineRule="auto"/>
        <w:rPr>
          <w:rFonts w:ascii="Times New Roman" w:eastAsia="Times New Roman" w:hAnsi="Times New Roman" w:cs="Times New Roman"/>
          <w:kern w:val="0"/>
          <w:sz w:val="24"/>
          <w:szCs w:val="24"/>
          <w:lang w:val="en-US" w:eastAsia="de-DE"/>
          <w14:ligatures w14:val="none"/>
        </w:rPr>
      </w:pPr>
      <w:r w:rsidRPr="00CD235C">
        <w:rPr>
          <w:rFonts w:ascii="Times New Roman" w:eastAsia="Times New Roman" w:hAnsi="Times New Roman" w:cs="Times New Roman"/>
          <w:kern w:val="0"/>
          <w:sz w:val="24"/>
          <w:szCs w:val="24"/>
          <w:lang w:val="en-US" w:eastAsia="de-DE"/>
          <w14:ligatures w14:val="none"/>
        </w:rPr>
        <w:t>A planning model considers permissible sequences of operational states.</w:t>
      </w:r>
    </w:p>
    <w:p w14:paraId="7DABE337" w14:textId="77777777" w:rsidR="00CD235C" w:rsidRPr="00CD235C" w:rsidRDefault="00CD235C" w:rsidP="00CD235C">
      <w:pPr>
        <w:pStyle w:val="Listenabsatz"/>
        <w:numPr>
          <w:ilvl w:val="1"/>
          <w:numId w:val="15"/>
        </w:numPr>
        <w:spacing w:after="0" w:line="240" w:lineRule="auto"/>
        <w:rPr>
          <w:rFonts w:ascii="Times New Roman" w:eastAsia="Times New Roman" w:hAnsi="Times New Roman" w:cs="Times New Roman"/>
          <w:kern w:val="0"/>
          <w:sz w:val="24"/>
          <w:szCs w:val="24"/>
          <w:lang w:val="en-US" w:eastAsia="de-DE"/>
          <w14:ligatures w14:val="none"/>
        </w:rPr>
      </w:pPr>
      <w:r w:rsidRPr="00CD235C">
        <w:rPr>
          <w:rFonts w:ascii="Times New Roman" w:eastAsia="Times New Roman" w:hAnsi="Times New Roman" w:cs="Times New Roman"/>
          <w:kern w:val="0"/>
          <w:sz w:val="24"/>
          <w:szCs w:val="24"/>
          <w:lang w:val="en-US" w:eastAsia="de-DE"/>
          <w14:ligatures w14:val="none"/>
        </w:rPr>
        <w:t xml:space="preserve">A planning model considers logical or physical conditions for transitions between operational states </w:t>
      </w:r>
    </w:p>
    <w:p w14:paraId="09537FB9" w14:textId="77777777" w:rsidR="00CD235C" w:rsidRDefault="00CD235C" w:rsidP="00CD235C">
      <w:pPr>
        <w:pStyle w:val="Listenabsatz"/>
        <w:numPr>
          <w:ilvl w:val="1"/>
          <w:numId w:val="15"/>
        </w:numPr>
        <w:spacing w:after="0" w:line="240" w:lineRule="auto"/>
        <w:rPr>
          <w:rFonts w:ascii="Times New Roman" w:eastAsia="Times New Roman" w:hAnsi="Times New Roman" w:cs="Times New Roman"/>
          <w:kern w:val="0"/>
          <w:sz w:val="24"/>
          <w:szCs w:val="24"/>
          <w:lang w:val="en-US" w:eastAsia="de-DE"/>
          <w14:ligatures w14:val="none"/>
        </w:rPr>
      </w:pPr>
      <w:r w:rsidRPr="00CD235C">
        <w:rPr>
          <w:rFonts w:ascii="Times New Roman" w:eastAsia="Times New Roman" w:hAnsi="Times New Roman" w:cs="Times New Roman"/>
          <w:kern w:val="0"/>
          <w:sz w:val="24"/>
          <w:szCs w:val="24"/>
          <w:lang w:val="en-US" w:eastAsia="de-DE"/>
          <w14:ligatures w14:val="none"/>
        </w:rPr>
        <w:t>A planning model considers permissible maximum and minimum durations of operational states</w:t>
      </w:r>
    </w:p>
    <w:p w14:paraId="18DCB8A3" w14:textId="6457C5DF" w:rsidR="008C7627" w:rsidRDefault="00143F05" w:rsidP="008C7627">
      <w:pPr>
        <w:pStyle w:val="Listenabsatz"/>
        <w:numPr>
          <w:ilvl w:val="0"/>
          <w:numId w:val="15"/>
        </w:numPr>
        <w:spacing w:after="0" w:line="240" w:lineRule="auto"/>
        <w:rPr>
          <w:rFonts w:ascii="Times New Roman" w:eastAsia="Times New Roman" w:hAnsi="Times New Roman" w:cs="Times New Roman"/>
          <w:kern w:val="0"/>
          <w:sz w:val="24"/>
          <w:szCs w:val="24"/>
          <w:lang w:val="en-US" w:eastAsia="de-DE"/>
          <w14:ligatures w14:val="none"/>
        </w:rPr>
      </w:pPr>
      <w:r>
        <w:rPr>
          <w:rFonts w:ascii="Times New Roman" w:eastAsia="Times New Roman" w:hAnsi="Times New Roman" w:cs="Times New Roman"/>
          <w:kern w:val="0"/>
          <w:sz w:val="24"/>
          <w:szCs w:val="24"/>
          <w:lang w:val="en-US" w:eastAsia="de-DE"/>
          <w14:ligatures w14:val="none"/>
        </w:rPr>
        <w:t xml:space="preserve">If the </w:t>
      </w:r>
      <w:r w:rsidR="00A32701">
        <w:rPr>
          <w:rFonts w:ascii="Times New Roman" w:eastAsia="Times New Roman" w:hAnsi="Times New Roman" w:cs="Times New Roman"/>
          <w:kern w:val="0"/>
          <w:sz w:val="24"/>
          <w:szCs w:val="24"/>
          <w:lang w:val="en-US" w:eastAsia="de-DE"/>
          <w14:ligatures w14:val="none"/>
        </w:rPr>
        <w:t>utility</w:t>
      </w:r>
      <w:r>
        <w:rPr>
          <w:rFonts w:ascii="Times New Roman" w:eastAsia="Times New Roman" w:hAnsi="Times New Roman" w:cs="Times New Roman"/>
          <w:kern w:val="0"/>
          <w:sz w:val="24"/>
          <w:szCs w:val="24"/>
          <w:lang w:val="en-US" w:eastAsia="de-DE"/>
          <w14:ligatures w14:val="none"/>
        </w:rPr>
        <w:t xml:space="preserve"> of a resource significantly depends on the operating temperature, a</w:t>
      </w:r>
      <w:r w:rsidR="008C7627" w:rsidRPr="008C7627">
        <w:rPr>
          <w:rFonts w:ascii="Times New Roman" w:eastAsia="Times New Roman" w:hAnsi="Times New Roman" w:cs="Times New Roman"/>
          <w:kern w:val="0"/>
          <w:sz w:val="24"/>
          <w:szCs w:val="24"/>
          <w:lang w:val="en-US" w:eastAsia="de-DE"/>
          <w14:ligatures w14:val="none"/>
        </w:rPr>
        <w:t xml:space="preserve"> planning model may need to consider the thermal dynamics of resources, e.g., the </w:t>
      </w:r>
      <w:r w:rsidR="00F030AD">
        <w:rPr>
          <w:rFonts w:ascii="Times New Roman" w:eastAsia="Times New Roman" w:hAnsi="Times New Roman" w:cs="Times New Roman"/>
          <w:kern w:val="0"/>
          <w:sz w:val="24"/>
          <w:szCs w:val="24"/>
          <w:lang w:val="en-US" w:eastAsia="de-DE"/>
          <w14:ligatures w14:val="none"/>
        </w:rPr>
        <w:t>trajectory</w:t>
      </w:r>
      <w:r>
        <w:rPr>
          <w:rFonts w:ascii="Times New Roman" w:eastAsia="Times New Roman" w:hAnsi="Times New Roman" w:cs="Times New Roman"/>
          <w:kern w:val="0"/>
          <w:sz w:val="24"/>
          <w:szCs w:val="24"/>
          <w:lang w:val="en-US" w:eastAsia="de-DE"/>
          <w14:ligatures w14:val="none"/>
        </w:rPr>
        <w:t xml:space="preserve"> of the</w:t>
      </w:r>
      <w:r w:rsidR="008C7627" w:rsidRPr="008C7627">
        <w:rPr>
          <w:rFonts w:ascii="Times New Roman" w:eastAsia="Times New Roman" w:hAnsi="Times New Roman" w:cs="Times New Roman"/>
          <w:kern w:val="0"/>
          <w:sz w:val="24"/>
          <w:szCs w:val="24"/>
          <w:lang w:val="en-US" w:eastAsia="de-DE"/>
          <w14:ligatures w14:val="none"/>
        </w:rPr>
        <w:t xml:space="preserve"> </w:t>
      </w:r>
      <w:r>
        <w:rPr>
          <w:rFonts w:ascii="Times New Roman" w:eastAsia="Times New Roman" w:hAnsi="Times New Roman" w:cs="Times New Roman"/>
          <w:kern w:val="0"/>
          <w:sz w:val="24"/>
          <w:szCs w:val="24"/>
          <w:lang w:val="en-US" w:eastAsia="de-DE"/>
          <w14:ligatures w14:val="none"/>
        </w:rPr>
        <w:t xml:space="preserve">operational </w:t>
      </w:r>
      <w:r w:rsidR="008C7627" w:rsidRPr="008C7627">
        <w:rPr>
          <w:rFonts w:ascii="Times New Roman" w:eastAsia="Times New Roman" w:hAnsi="Times New Roman" w:cs="Times New Roman"/>
          <w:kern w:val="0"/>
          <w:sz w:val="24"/>
          <w:szCs w:val="24"/>
          <w:lang w:val="en-US" w:eastAsia="de-DE"/>
          <w14:ligatures w14:val="none"/>
        </w:rPr>
        <w:t xml:space="preserve">temperature in </w:t>
      </w:r>
      <w:proofErr w:type="spellStart"/>
      <w:r w:rsidR="008C7627" w:rsidRPr="008C7627">
        <w:rPr>
          <w:rFonts w:ascii="Times New Roman" w:eastAsia="Times New Roman" w:hAnsi="Times New Roman" w:cs="Times New Roman"/>
          <w:kern w:val="0"/>
          <w:sz w:val="24"/>
          <w:szCs w:val="24"/>
          <w:lang w:val="en-US" w:eastAsia="de-DE"/>
          <w14:ligatures w14:val="none"/>
        </w:rPr>
        <w:t>electrolyzers</w:t>
      </w:r>
      <w:proofErr w:type="spellEnd"/>
      <w:r w:rsidR="008C7627" w:rsidRPr="008C7627">
        <w:rPr>
          <w:rFonts w:ascii="Times New Roman" w:eastAsia="Times New Roman" w:hAnsi="Times New Roman" w:cs="Times New Roman"/>
          <w:kern w:val="0"/>
          <w:sz w:val="24"/>
          <w:szCs w:val="24"/>
          <w:lang w:val="en-US" w:eastAsia="de-DE"/>
          <w14:ligatures w14:val="none"/>
        </w:rPr>
        <w:t>.</w:t>
      </w:r>
    </w:p>
    <w:p w14:paraId="63392996" w14:textId="77777777" w:rsidR="008C7627" w:rsidRPr="008C7627" w:rsidRDefault="008C7627" w:rsidP="008C7627">
      <w:pPr>
        <w:pStyle w:val="Listenabsatz"/>
        <w:numPr>
          <w:ilvl w:val="0"/>
          <w:numId w:val="15"/>
        </w:numPr>
        <w:spacing w:after="0" w:line="240" w:lineRule="auto"/>
        <w:rPr>
          <w:rFonts w:ascii="Times New Roman" w:eastAsia="Times New Roman" w:hAnsi="Times New Roman" w:cs="Times New Roman"/>
          <w:kern w:val="0"/>
          <w:sz w:val="24"/>
          <w:szCs w:val="24"/>
          <w:lang w:val="en-US" w:eastAsia="de-DE"/>
          <w14:ligatures w14:val="none"/>
        </w:rPr>
      </w:pPr>
      <w:r w:rsidRPr="008C7627">
        <w:rPr>
          <w:rFonts w:ascii="Times New Roman" w:eastAsia="Times New Roman" w:hAnsi="Times New Roman" w:cs="Times New Roman"/>
          <w:kern w:val="0"/>
          <w:sz w:val="24"/>
          <w:szCs w:val="24"/>
          <w:lang w:val="en-US" w:eastAsia="de-DE"/>
          <w14:ligatures w14:val="none"/>
        </w:rPr>
        <w:lastRenderedPageBreak/>
        <w:t>A planning model considers the state of charge or filling level of energy and material storage resources.</w:t>
      </w:r>
    </w:p>
    <w:p w14:paraId="1FF703EA" w14:textId="4133E6C1" w:rsidR="008C7627" w:rsidRDefault="00C91286" w:rsidP="008C7627">
      <w:pPr>
        <w:pStyle w:val="Listenabsatz"/>
        <w:numPr>
          <w:ilvl w:val="0"/>
          <w:numId w:val="15"/>
        </w:numPr>
        <w:spacing w:after="0" w:line="240" w:lineRule="auto"/>
        <w:rPr>
          <w:rFonts w:ascii="Times New Roman" w:eastAsia="Times New Roman" w:hAnsi="Times New Roman" w:cs="Times New Roman"/>
          <w:kern w:val="0"/>
          <w:sz w:val="24"/>
          <w:szCs w:val="24"/>
          <w:lang w:val="en-US" w:eastAsia="de-DE"/>
          <w14:ligatures w14:val="none"/>
        </w:rPr>
      </w:pPr>
      <w:r>
        <w:rPr>
          <w:rFonts w:ascii="Times New Roman" w:eastAsia="Times New Roman" w:hAnsi="Times New Roman" w:cs="Times New Roman"/>
          <w:kern w:val="0"/>
          <w:sz w:val="24"/>
          <w:szCs w:val="24"/>
          <w:lang w:val="en-US" w:eastAsia="de-DE"/>
          <w14:ligatures w14:val="none"/>
        </w:rPr>
        <w:t>If logistic dependencies exist between resources, a</w:t>
      </w:r>
      <w:r w:rsidR="008C7627" w:rsidRPr="008C7627">
        <w:rPr>
          <w:rFonts w:ascii="Times New Roman" w:eastAsia="Times New Roman" w:hAnsi="Times New Roman" w:cs="Times New Roman"/>
          <w:kern w:val="0"/>
          <w:sz w:val="24"/>
          <w:szCs w:val="24"/>
          <w:lang w:val="en-US" w:eastAsia="de-DE"/>
          <w14:ligatures w14:val="none"/>
        </w:rPr>
        <w:t xml:space="preserve"> planning model considers dependencies between resources, e.g., if the operation of a resource depends on other resources for energy or material supply</w:t>
      </w:r>
      <w:r>
        <w:rPr>
          <w:rFonts w:ascii="Times New Roman" w:eastAsia="Times New Roman" w:hAnsi="Times New Roman" w:cs="Times New Roman"/>
          <w:kern w:val="0"/>
          <w:sz w:val="24"/>
          <w:szCs w:val="24"/>
          <w:lang w:val="en-US" w:eastAsia="de-DE"/>
          <w14:ligatures w14:val="none"/>
        </w:rPr>
        <w:t>.</w:t>
      </w:r>
    </w:p>
    <w:p w14:paraId="4EB86CEF" w14:textId="3A393F08" w:rsidR="00005101" w:rsidRDefault="00C91286" w:rsidP="00005101">
      <w:pPr>
        <w:pStyle w:val="Listenabsatz"/>
        <w:numPr>
          <w:ilvl w:val="0"/>
          <w:numId w:val="15"/>
        </w:numPr>
        <w:spacing w:after="0" w:line="240" w:lineRule="auto"/>
        <w:rPr>
          <w:rFonts w:ascii="Times New Roman" w:eastAsia="Times New Roman" w:hAnsi="Times New Roman" w:cs="Times New Roman"/>
          <w:kern w:val="0"/>
          <w:sz w:val="24"/>
          <w:szCs w:val="24"/>
          <w:lang w:val="en-US" w:eastAsia="de-DE"/>
          <w14:ligatures w14:val="none"/>
        </w:rPr>
      </w:pPr>
      <w:r>
        <w:rPr>
          <w:rFonts w:ascii="Times New Roman" w:eastAsia="Times New Roman" w:hAnsi="Times New Roman" w:cs="Times New Roman"/>
          <w:kern w:val="0"/>
          <w:sz w:val="24"/>
          <w:szCs w:val="24"/>
          <w:lang w:val="en-US" w:eastAsia="de-DE"/>
          <w14:ligatures w14:val="none"/>
        </w:rPr>
        <w:t>If it is an explicit goal of the use case to reduce greenhouse gas emissions, a</w:t>
      </w:r>
      <w:r w:rsidR="00005101" w:rsidRPr="00005101">
        <w:rPr>
          <w:rFonts w:ascii="Times New Roman" w:eastAsia="Times New Roman" w:hAnsi="Times New Roman" w:cs="Times New Roman"/>
          <w:kern w:val="0"/>
          <w:sz w:val="24"/>
          <w:szCs w:val="24"/>
          <w:lang w:val="en-US" w:eastAsia="de-DE"/>
          <w14:ligatures w14:val="none"/>
        </w:rPr>
        <w:t xml:space="preserve"> planning model may need to consider the greenhouse gas emissions throughout the planning horizon</w:t>
      </w:r>
      <w:r>
        <w:rPr>
          <w:rFonts w:ascii="Times New Roman" w:eastAsia="Times New Roman" w:hAnsi="Times New Roman" w:cs="Times New Roman"/>
          <w:kern w:val="0"/>
          <w:sz w:val="24"/>
          <w:szCs w:val="24"/>
          <w:lang w:val="en-US" w:eastAsia="de-DE"/>
          <w14:ligatures w14:val="none"/>
        </w:rPr>
        <w:t>.</w:t>
      </w:r>
    </w:p>
    <w:p w14:paraId="0A689B48" w14:textId="160B87D0" w:rsidR="00005101" w:rsidRDefault="00C91286" w:rsidP="00005101">
      <w:pPr>
        <w:pStyle w:val="Listenabsatz"/>
        <w:numPr>
          <w:ilvl w:val="0"/>
          <w:numId w:val="15"/>
        </w:numPr>
        <w:spacing w:after="0" w:line="240" w:lineRule="auto"/>
        <w:rPr>
          <w:rFonts w:ascii="Times New Roman" w:eastAsia="Times New Roman" w:hAnsi="Times New Roman" w:cs="Times New Roman"/>
          <w:kern w:val="0"/>
          <w:sz w:val="24"/>
          <w:szCs w:val="24"/>
          <w:lang w:val="en-US" w:eastAsia="de-DE"/>
          <w14:ligatures w14:val="none"/>
        </w:rPr>
      </w:pPr>
      <w:r>
        <w:rPr>
          <w:rFonts w:ascii="Times New Roman" w:eastAsia="Times New Roman" w:hAnsi="Times New Roman" w:cs="Times New Roman"/>
          <w:kern w:val="0"/>
          <w:sz w:val="24"/>
          <w:szCs w:val="24"/>
          <w:lang w:val="en-US" w:eastAsia="de-DE"/>
          <w14:ligatures w14:val="none"/>
        </w:rPr>
        <w:t>I</w:t>
      </w:r>
      <w:r w:rsidRPr="00325506">
        <w:rPr>
          <w:rFonts w:ascii="Times New Roman" w:eastAsia="Times New Roman" w:hAnsi="Times New Roman" w:cs="Times New Roman"/>
          <w:kern w:val="0"/>
          <w:sz w:val="24"/>
          <w:szCs w:val="24"/>
          <w:lang w:val="en-US" w:eastAsia="de-DE"/>
          <w14:ligatures w14:val="none"/>
        </w:rPr>
        <w:t xml:space="preserve">f </w:t>
      </w:r>
      <w:r>
        <w:rPr>
          <w:rFonts w:ascii="Times New Roman" w:eastAsia="Times New Roman" w:hAnsi="Times New Roman" w:cs="Times New Roman"/>
          <w:kern w:val="0"/>
          <w:sz w:val="24"/>
          <w:szCs w:val="24"/>
          <w:lang w:val="en-US" w:eastAsia="de-DE"/>
          <w14:ligatures w14:val="none"/>
        </w:rPr>
        <w:t>the purpose of the operated resources is to produce goods, a</w:t>
      </w:r>
      <w:r w:rsidR="00005101" w:rsidRPr="00005101">
        <w:rPr>
          <w:rFonts w:ascii="Times New Roman" w:eastAsia="Times New Roman" w:hAnsi="Times New Roman" w:cs="Times New Roman"/>
          <w:kern w:val="0"/>
          <w:sz w:val="24"/>
          <w:szCs w:val="24"/>
          <w:lang w:val="en-US" w:eastAsia="de-DE"/>
          <w14:ligatures w14:val="none"/>
        </w:rPr>
        <w:t xml:space="preserve"> planning model </w:t>
      </w:r>
      <w:r>
        <w:rPr>
          <w:rFonts w:ascii="Times New Roman" w:eastAsia="Times New Roman" w:hAnsi="Times New Roman" w:cs="Times New Roman"/>
          <w:kern w:val="0"/>
          <w:sz w:val="24"/>
          <w:szCs w:val="24"/>
          <w:lang w:val="en-US" w:eastAsia="de-DE"/>
          <w14:ligatures w14:val="none"/>
        </w:rPr>
        <w:t>must</w:t>
      </w:r>
      <w:r w:rsidR="00005101" w:rsidRPr="00005101">
        <w:rPr>
          <w:rFonts w:ascii="Times New Roman" w:eastAsia="Times New Roman" w:hAnsi="Times New Roman" w:cs="Times New Roman"/>
          <w:kern w:val="0"/>
          <w:sz w:val="24"/>
          <w:szCs w:val="24"/>
          <w:lang w:val="en-US" w:eastAsia="de-DE"/>
          <w14:ligatures w14:val="none"/>
        </w:rPr>
        <w:t xml:space="preserve"> consider the production volume throughout the planning horizon. </w:t>
      </w:r>
    </w:p>
    <w:p w14:paraId="691FD892" w14:textId="77777777" w:rsidR="00005101" w:rsidRPr="00005101" w:rsidRDefault="00005101" w:rsidP="00005101">
      <w:pPr>
        <w:pStyle w:val="Listenabsatz"/>
        <w:numPr>
          <w:ilvl w:val="0"/>
          <w:numId w:val="15"/>
        </w:numPr>
        <w:spacing w:after="0" w:line="240" w:lineRule="auto"/>
        <w:rPr>
          <w:rFonts w:ascii="Times New Roman" w:eastAsia="Times New Roman" w:hAnsi="Times New Roman" w:cs="Times New Roman"/>
          <w:kern w:val="0"/>
          <w:sz w:val="24"/>
          <w:szCs w:val="24"/>
          <w:lang w:val="en-US" w:eastAsia="de-DE"/>
          <w14:ligatures w14:val="none"/>
        </w:rPr>
      </w:pPr>
      <w:r w:rsidRPr="00005101">
        <w:rPr>
          <w:rFonts w:ascii="Times New Roman" w:eastAsia="Times New Roman" w:hAnsi="Times New Roman" w:cs="Times New Roman"/>
          <w:kern w:val="0"/>
          <w:sz w:val="24"/>
          <w:szCs w:val="24"/>
          <w:lang w:val="en-US" w:eastAsia="de-DE"/>
          <w14:ligatures w14:val="none"/>
        </w:rPr>
        <w:t xml:space="preserve">A planning model considers operational boundaries of resources such as maximum and minimum operating points or maximum and minimum charge of storage resources. </w:t>
      </w:r>
    </w:p>
    <w:p w14:paraId="066E193B" w14:textId="2DA5AA32" w:rsidR="00262BB2" w:rsidRPr="00EF536E" w:rsidRDefault="008C7627" w:rsidP="00EF536E">
      <w:pPr>
        <w:pStyle w:val="Listenabsatz"/>
        <w:numPr>
          <w:ilvl w:val="0"/>
          <w:numId w:val="15"/>
        </w:numPr>
        <w:rPr>
          <w:rFonts w:ascii="Times New Roman" w:eastAsia="Times New Roman" w:hAnsi="Times New Roman" w:cs="Times New Roman"/>
          <w:kern w:val="0"/>
          <w:sz w:val="24"/>
          <w:szCs w:val="24"/>
          <w:lang w:val="en-US" w:eastAsia="de-DE"/>
          <w14:ligatures w14:val="none"/>
        </w:rPr>
      </w:pPr>
      <w:r w:rsidRPr="00EF536E">
        <w:rPr>
          <w:rFonts w:ascii="Times New Roman" w:eastAsia="Times New Roman" w:hAnsi="Times New Roman" w:cs="Times New Roman"/>
          <w:kern w:val="0"/>
          <w:sz w:val="24"/>
          <w:szCs w:val="24"/>
          <w:lang w:val="en-US" w:eastAsia="de-DE"/>
          <w14:ligatures w14:val="none"/>
        </w:rPr>
        <w:t>A planning model considers all relevant cost factors that determine the overall cost of energy flexible operation</w:t>
      </w:r>
      <w:r w:rsidR="00EF536E" w:rsidRPr="00EF536E">
        <w:rPr>
          <w:rFonts w:ascii="Times New Roman" w:eastAsia="Times New Roman" w:hAnsi="Times New Roman" w:cs="Times New Roman"/>
          <w:kern w:val="0"/>
          <w:sz w:val="24"/>
          <w:szCs w:val="24"/>
          <w:lang w:val="en-US" w:eastAsia="de-DE"/>
          <w14:ligatures w14:val="none"/>
        </w:rPr>
        <w:t xml:space="preserve">. </w:t>
      </w:r>
      <w:r w:rsidR="00D37AB7">
        <w:rPr>
          <w:rFonts w:ascii="Times New Roman" w:eastAsia="Times New Roman" w:hAnsi="Times New Roman" w:cs="Times New Roman"/>
          <w:kern w:val="0"/>
          <w:sz w:val="24"/>
          <w:szCs w:val="24"/>
          <w:lang w:val="en-US" w:eastAsia="de-DE"/>
          <w14:ligatures w14:val="none"/>
        </w:rPr>
        <w:t>T</w:t>
      </w:r>
      <w:r w:rsidR="00D37AB7" w:rsidRPr="00EF536E">
        <w:rPr>
          <w:rFonts w:ascii="Times New Roman" w:eastAsia="Times New Roman" w:hAnsi="Times New Roman" w:cs="Times New Roman"/>
          <w:kern w:val="0"/>
          <w:sz w:val="24"/>
          <w:szCs w:val="24"/>
          <w:lang w:val="en-US" w:eastAsia="de-DE"/>
          <w14:ligatures w14:val="none"/>
        </w:rPr>
        <w:t>ypically,</w:t>
      </w:r>
      <w:r w:rsidR="00EF536E" w:rsidRPr="00EF536E">
        <w:rPr>
          <w:rFonts w:ascii="Times New Roman" w:eastAsia="Times New Roman" w:hAnsi="Times New Roman" w:cs="Times New Roman"/>
          <w:kern w:val="0"/>
          <w:sz w:val="24"/>
          <w:szCs w:val="24"/>
          <w:lang w:val="en-US" w:eastAsia="de-DE"/>
          <w14:ligatures w14:val="none"/>
        </w:rPr>
        <w:t xml:space="preserve"> only those costs need to be considered that are variable during operation, </w:t>
      </w:r>
      <w:r w:rsidR="00EF536E">
        <w:rPr>
          <w:rFonts w:ascii="Times New Roman" w:eastAsia="Times New Roman" w:hAnsi="Times New Roman" w:cs="Times New Roman"/>
          <w:kern w:val="0"/>
          <w:sz w:val="24"/>
          <w:szCs w:val="24"/>
          <w:lang w:val="en-US" w:eastAsia="de-DE"/>
          <w14:ligatures w14:val="none"/>
        </w:rPr>
        <w:t xml:space="preserve">and that </w:t>
      </w:r>
      <w:r w:rsidR="00A6229D">
        <w:rPr>
          <w:rFonts w:ascii="Times New Roman" w:eastAsia="Times New Roman" w:hAnsi="Times New Roman" w:cs="Times New Roman"/>
          <w:kern w:val="0"/>
          <w:sz w:val="24"/>
          <w:szCs w:val="24"/>
          <w:lang w:val="en-US" w:eastAsia="de-DE"/>
          <w14:ligatures w14:val="none"/>
        </w:rPr>
        <w:t>differ</w:t>
      </w:r>
      <w:r w:rsidR="00EF536E" w:rsidRPr="00EF536E">
        <w:rPr>
          <w:rFonts w:ascii="Times New Roman" w:eastAsia="Times New Roman" w:hAnsi="Times New Roman" w:cs="Times New Roman"/>
          <w:kern w:val="0"/>
          <w:sz w:val="24"/>
          <w:szCs w:val="24"/>
          <w:lang w:val="en-US" w:eastAsia="de-DE"/>
          <w14:ligatures w14:val="none"/>
        </w:rPr>
        <w:t xml:space="preserve"> compared to conventional </w:t>
      </w:r>
      <w:r w:rsidR="00DA2653">
        <w:rPr>
          <w:rFonts w:ascii="Times New Roman" w:eastAsia="Times New Roman" w:hAnsi="Times New Roman" w:cs="Times New Roman"/>
          <w:kern w:val="0"/>
          <w:sz w:val="24"/>
          <w:szCs w:val="24"/>
          <w:lang w:val="en-US" w:eastAsia="de-DE"/>
          <w14:ligatures w14:val="none"/>
        </w:rPr>
        <w:t>operational planning</w:t>
      </w:r>
      <w:r w:rsidR="00EF536E" w:rsidRPr="00EF536E">
        <w:rPr>
          <w:rFonts w:ascii="Times New Roman" w:eastAsia="Times New Roman" w:hAnsi="Times New Roman" w:cs="Times New Roman"/>
          <w:kern w:val="0"/>
          <w:sz w:val="24"/>
          <w:szCs w:val="24"/>
          <w:lang w:val="en-US" w:eastAsia="de-DE"/>
          <w14:ligatures w14:val="none"/>
        </w:rPr>
        <w:t xml:space="preserve">. </w:t>
      </w:r>
    </w:p>
    <w:p w14:paraId="3BD20D50" w14:textId="633C93EB" w:rsidR="00262BB2" w:rsidRPr="00262BB2" w:rsidRDefault="00262BB2" w:rsidP="00262BB2">
      <w:pPr>
        <w:pStyle w:val="Listenabsatz"/>
        <w:numPr>
          <w:ilvl w:val="1"/>
          <w:numId w:val="15"/>
        </w:numPr>
        <w:spacing w:after="0" w:line="240" w:lineRule="auto"/>
        <w:rPr>
          <w:rFonts w:ascii="Times New Roman" w:eastAsia="Times New Roman" w:hAnsi="Times New Roman" w:cs="Times New Roman"/>
          <w:kern w:val="0"/>
          <w:sz w:val="24"/>
          <w:szCs w:val="24"/>
          <w:lang w:val="en-US" w:eastAsia="de-DE"/>
          <w14:ligatures w14:val="none"/>
        </w:rPr>
      </w:pPr>
      <w:r w:rsidRPr="00262BB2">
        <w:rPr>
          <w:rFonts w:ascii="Times New Roman" w:eastAsia="Times New Roman" w:hAnsi="Times New Roman" w:cs="Times New Roman"/>
          <w:kern w:val="0"/>
          <w:sz w:val="24"/>
          <w:szCs w:val="24"/>
          <w:lang w:val="en-US" w:eastAsia="de-DE"/>
          <w14:ligatures w14:val="none"/>
        </w:rPr>
        <w:t xml:space="preserve">A planning model </w:t>
      </w:r>
      <w:r w:rsidR="00B67D15">
        <w:rPr>
          <w:rFonts w:ascii="Times New Roman" w:eastAsia="Times New Roman" w:hAnsi="Times New Roman" w:cs="Times New Roman"/>
          <w:kern w:val="0"/>
          <w:sz w:val="24"/>
          <w:szCs w:val="24"/>
          <w:lang w:val="en-US" w:eastAsia="de-DE"/>
          <w14:ligatures w14:val="none"/>
        </w:rPr>
        <w:t>may need to consider</w:t>
      </w:r>
      <w:r w:rsidRPr="00262BB2">
        <w:rPr>
          <w:rFonts w:ascii="Times New Roman" w:eastAsia="Times New Roman" w:hAnsi="Times New Roman" w:cs="Times New Roman"/>
          <w:kern w:val="0"/>
          <w:sz w:val="24"/>
          <w:szCs w:val="24"/>
          <w:lang w:val="en-US" w:eastAsia="de-DE"/>
          <w14:ligatures w14:val="none"/>
        </w:rPr>
        <w:t xml:space="preserve"> capital costs. However, these costs typically do not need to be considered for </w:t>
      </w:r>
      <w:r w:rsidR="00DA2653">
        <w:rPr>
          <w:rFonts w:ascii="Times New Roman" w:eastAsia="Times New Roman" w:hAnsi="Times New Roman" w:cs="Times New Roman"/>
          <w:kern w:val="0"/>
          <w:sz w:val="24"/>
          <w:szCs w:val="24"/>
          <w:lang w:val="en-US" w:eastAsia="de-DE"/>
          <w14:ligatures w14:val="none"/>
        </w:rPr>
        <w:t>operational planning</w:t>
      </w:r>
      <w:r w:rsidRPr="00262BB2">
        <w:rPr>
          <w:rFonts w:ascii="Times New Roman" w:eastAsia="Times New Roman" w:hAnsi="Times New Roman" w:cs="Times New Roman"/>
          <w:kern w:val="0"/>
          <w:sz w:val="24"/>
          <w:szCs w:val="24"/>
          <w:lang w:val="en-US" w:eastAsia="de-DE"/>
          <w14:ligatures w14:val="none"/>
        </w:rPr>
        <w:t xml:space="preserve">. Instead, they should be considered in case studies investigating the potential benefits of energy flexible operation. </w:t>
      </w:r>
    </w:p>
    <w:p w14:paraId="2C71A5DF" w14:textId="7E8048F3" w:rsidR="00005101" w:rsidRPr="00005101" w:rsidRDefault="00005101" w:rsidP="00BA09F3">
      <w:pPr>
        <w:pStyle w:val="Listenabsatz"/>
        <w:numPr>
          <w:ilvl w:val="1"/>
          <w:numId w:val="15"/>
        </w:numPr>
        <w:spacing w:after="0" w:line="240" w:lineRule="auto"/>
        <w:rPr>
          <w:rFonts w:ascii="Times New Roman" w:eastAsia="Times New Roman" w:hAnsi="Times New Roman" w:cs="Times New Roman"/>
          <w:kern w:val="0"/>
          <w:sz w:val="24"/>
          <w:szCs w:val="24"/>
          <w:lang w:val="en-US" w:eastAsia="de-DE"/>
          <w14:ligatures w14:val="none"/>
        </w:rPr>
      </w:pPr>
      <w:r w:rsidRPr="00005101">
        <w:rPr>
          <w:rFonts w:ascii="Times New Roman" w:eastAsia="Times New Roman" w:hAnsi="Times New Roman" w:cs="Times New Roman"/>
          <w:kern w:val="0"/>
          <w:sz w:val="24"/>
          <w:szCs w:val="24"/>
          <w:lang w:val="en-US" w:eastAsia="de-DE"/>
          <w14:ligatures w14:val="none"/>
        </w:rPr>
        <w:t xml:space="preserve">A planning model </w:t>
      </w:r>
      <w:r w:rsidR="00B67D15">
        <w:rPr>
          <w:rFonts w:ascii="Times New Roman" w:eastAsia="Times New Roman" w:hAnsi="Times New Roman" w:cs="Times New Roman"/>
          <w:kern w:val="0"/>
          <w:sz w:val="24"/>
          <w:szCs w:val="24"/>
          <w:lang w:val="en-US" w:eastAsia="de-DE"/>
          <w14:ligatures w14:val="none"/>
        </w:rPr>
        <w:t>may need to consider</w:t>
      </w:r>
      <w:r w:rsidRPr="00005101">
        <w:rPr>
          <w:rFonts w:ascii="Times New Roman" w:eastAsia="Times New Roman" w:hAnsi="Times New Roman" w:cs="Times New Roman"/>
          <w:kern w:val="0"/>
          <w:sz w:val="24"/>
          <w:szCs w:val="24"/>
          <w:lang w:val="en-US" w:eastAsia="de-DE"/>
          <w14:ligatures w14:val="none"/>
        </w:rPr>
        <w:t xml:space="preserve"> costs for </w:t>
      </w:r>
      <w:r w:rsidR="005E4BEE">
        <w:rPr>
          <w:rFonts w:ascii="Times New Roman" w:eastAsia="Times New Roman" w:hAnsi="Times New Roman" w:cs="Times New Roman"/>
          <w:kern w:val="0"/>
          <w:sz w:val="24"/>
          <w:szCs w:val="24"/>
          <w:lang w:val="en-US" w:eastAsia="de-DE"/>
          <w14:ligatures w14:val="none"/>
        </w:rPr>
        <w:t xml:space="preserve">logistics </w:t>
      </w:r>
      <w:r w:rsidRPr="00005101">
        <w:rPr>
          <w:rFonts w:ascii="Times New Roman" w:eastAsia="Times New Roman" w:hAnsi="Times New Roman" w:cs="Times New Roman"/>
          <w:kern w:val="0"/>
          <w:sz w:val="24"/>
          <w:szCs w:val="24"/>
          <w:lang w:val="en-US" w:eastAsia="de-DE"/>
          <w14:ligatures w14:val="none"/>
        </w:rPr>
        <w:t>services such as waste disposal.</w:t>
      </w:r>
    </w:p>
    <w:p w14:paraId="33BA7E14" w14:textId="12B4DEBD" w:rsidR="00005101" w:rsidRPr="00005101" w:rsidRDefault="00005101" w:rsidP="00BA09F3">
      <w:pPr>
        <w:pStyle w:val="Listenabsatz"/>
        <w:numPr>
          <w:ilvl w:val="1"/>
          <w:numId w:val="15"/>
        </w:numPr>
        <w:spacing w:after="0" w:line="240" w:lineRule="auto"/>
        <w:rPr>
          <w:rFonts w:ascii="Times New Roman" w:eastAsia="Times New Roman" w:hAnsi="Times New Roman" w:cs="Times New Roman"/>
          <w:kern w:val="0"/>
          <w:sz w:val="24"/>
          <w:szCs w:val="24"/>
          <w:lang w:val="en-US" w:eastAsia="de-DE"/>
          <w14:ligatures w14:val="none"/>
        </w:rPr>
      </w:pPr>
      <w:r w:rsidRPr="00005101">
        <w:rPr>
          <w:rFonts w:ascii="Times New Roman" w:eastAsia="Times New Roman" w:hAnsi="Times New Roman" w:cs="Times New Roman"/>
          <w:kern w:val="0"/>
          <w:sz w:val="24"/>
          <w:szCs w:val="24"/>
          <w:lang w:val="en-US" w:eastAsia="de-DE"/>
          <w14:ligatures w14:val="none"/>
        </w:rPr>
        <w:t xml:space="preserve">A planning model </w:t>
      </w:r>
      <w:r w:rsidR="00B67D15">
        <w:rPr>
          <w:rFonts w:ascii="Times New Roman" w:eastAsia="Times New Roman" w:hAnsi="Times New Roman" w:cs="Times New Roman"/>
          <w:kern w:val="0"/>
          <w:sz w:val="24"/>
          <w:szCs w:val="24"/>
          <w:lang w:val="en-US" w:eastAsia="de-DE"/>
          <w14:ligatures w14:val="none"/>
        </w:rPr>
        <w:t>may need to consider</w:t>
      </w:r>
      <w:r w:rsidRPr="00005101">
        <w:rPr>
          <w:rFonts w:ascii="Times New Roman" w:eastAsia="Times New Roman" w:hAnsi="Times New Roman" w:cs="Times New Roman"/>
          <w:kern w:val="0"/>
          <w:sz w:val="24"/>
          <w:szCs w:val="24"/>
          <w:lang w:val="en-US" w:eastAsia="de-DE"/>
          <w14:ligatures w14:val="none"/>
        </w:rPr>
        <w:t xml:space="preserve"> revenue from providing flexibility related services such as grid services.</w:t>
      </w:r>
    </w:p>
    <w:p w14:paraId="10649B84" w14:textId="6D15863C" w:rsidR="00005101" w:rsidRPr="00005101" w:rsidRDefault="00005101" w:rsidP="00BA09F3">
      <w:pPr>
        <w:pStyle w:val="Listenabsatz"/>
        <w:numPr>
          <w:ilvl w:val="1"/>
          <w:numId w:val="15"/>
        </w:numPr>
        <w:spacing w:after="0" w:line="240" w:lineRule="auto"/>
        <w:rPr>
          <w:rFonts w:ascii="Times New Roman" w:eastAsia="Times New Roman" w:hAnsi="Times New Roman" w:cs="Times New Roman"/>
          <w:kern w:val="0"/>
          <w:sz w:val="24"/>
          <w:szCs w:val="24"/>
          <w:lang w:val="en-US" w:eastAsia="de-DE"/>
          <w14:ligatures w14:val="none"/>
        </w:rPr>
      </w:pPr>
      <w:r w:rsidRPr="00005101">
        <w:rPr>
          <w:rFonts w:ascii="Times New Roman" w:eastAsia="Times New Roman" w:hAnsi="Times New Roman" w:cs="Times New Roman"/>
          <w:kern w:val="0"/>
          <w:sz w:val="24"/>
          <w:szCs w:val="24"/>
          <w:lang w:val="en-US" w:eastAsia="de-DE"/>
          <w14:ligatures w14:val="none"/>
        </w:rPr>
        <w:t xml:space="preserve">A planning model </w:t>
      </w:r>
      <w:r w:rsidR="00B67D15">
        <w:rPr>
          <w:rFonts w:ascii="Times New Roman" w:eastAsia="Times New Roman" w:hAnsi="Times New Roman" w:cs="Times New Roman"/>
          <w:kern w:val="0"/>
          <w:sz w:val="24"/>
          <w:szCs w:val="24"/>
          <w:lang w:val="en-US" w:eastAsia="de-DE"/>
          <w14:ligatures w14:val="none"/>
        </w:rPr>
        <w:t>may need to consider</w:t>
      </w:r>
      <w:r w:rsidRPr="00005101">
        <w:rPr>
          <w:rFonts w:ascii="Times New Roman" w:eastAsia="Times New Roman" w:hAnsi="Times New Roman" w:cs="Times New Roman"/>
          <w:kern w:val="0"/>
          <w:sz w:val="24"/>
          <w:szCs w:val="24"/>
          <w:lang w:val="en-US" w:eastAsia="de-DE"/>
          <w14:ligatures w14:val="none"/>
        </w:rPr>
        <w:t xml:space="preserve"> costs for capacity charge. Especially varying capacity charges depending on the </w:t>
      </w:r>
      <w:r w:rsidR="00A8583C">
        <w:rPr>
          <w:rFonts w:ascii="Times New Roman" w:eastAsia="Times New Roman" w:hAnsi="Times New Roman" w:cs="Times New Roman"/>
          <w:kern w:val="0"/>
          <w:sz w:val="24"/>
          <w:szCs w:val="24"/>
          <w:lang w:val="en-US" w:eastAsia="de-DE"/>
          <w14:ligatures w14:val="none"/>
        </w:rPr>
        <w:t>operating plan</w:t>
      </w:r>
      <w:r w:rsidRPr="00005101">
        <w:rPr>
          <w:rFonts w:ascii="Times New Roman" w:eastAsia="Times New Roman" w:hAnsi="Times New Roman" w:cs="Times New Roman"/>
          <w:kern w:val="0"/>
          <w:sz w:val="24"/>
          <w:szCs w:val="24"/>
          <w:lang w:val="en-US" w:eastAsia="de-DE"/>
          <w14:ligatures w14:val="none"/>
        </w:rPr>
        <w:t xml:space="preserve"> need to be considered.</w:t>
      </w:r>
    </w:p>
    <w:p w14:paraId="7450C9BF" w14:textId="358A5C1A" w:rsidR="00005101" w:rsidRPr="00005101" w:rsidRDefault="00005101" w:rsidP="00BA09F3">
      <w:pPr>
        <w:pStyle w:val="Listenabsatz"/>
        <w:numPr>
          <w:ilvl w:val="1"/>
          <w:numId w:val="15"/>
        </w:numPr>
        <w:spacing w:after="0" w:line="240" w:lineRule="auto"/>
        <w:rPr>
          <w:rFonts w:ascii="Times New Roman" w:eastAsia="Times New Roman" w:hAnsi="Times New Roman" w:cs="Times New Roman"/>
          <w:kern w:val="0"/>
          <w:sz w:val="24"/>
          <w:szCs w:val="24"/>
          <w:lang w:val="en-US" w:eastAsia="de-DE"/>
          <w14:ligatures w14:val="none"/>
        </w:rPr>
      </w:pPr>
      <w:r w:rsidRPr="00005101">
        <w:rPr>
          <w:rFonts w:ascii="Times New Roman" w:eastAsia="Times New Roman" w:hAnsi="Times New Roman" w:cs="Times New Roman"/>
          <w:kern w:val="0"/>
          <w:sz w:val="24"/>
          <w:szCs w:val="24"/>
          <w:lang w:val="en-US" w:eastAsia="de-DE"/>
          <w14:ligatures w14:val="none"/>
        </w:rPr>
        <w:t xml:space="preserve">A planning model </w:t>
      </w:r>
      <w:r w:rsidR="00B67D15">
        <w:rPr>
          <w:rFonts w:ascii="Times New Roman" w:eastAsia="Times New Roman" w:hAnsi="Times New Roman" w:cs="Times New Roman"/>
          <w:kern w:val="0"/>
          <w:sz w:val="24"/>
          <w:szCs w:val="24"/>
          <w:lang w:val="en-US" w:eastAsia="de-DE"/>
          <w14:ligatures w14:val="none"/>
        </w:rPr>
        <w:t>may need to consider</w:t>
      </w:r>
      <w:r w:rsidRPr="00005101">
        <w:rPr>
          <w:rFonts w:ascii="Times New Roman" w:eastAsia="Times New Roman" w:hAnsi="Times New Roman" w:cs="Times New Roman"/>
          <w:kern w:val="0"/>
          <w:sz w:val="24"/>
          <w:szCs w:val="24"/>
          <w:lang w:val="en-US" w:eastAsia="de-DE"/>
          <w14:ligatures w14:val="none"/>
        </w:rPr>
        <w:t xml:space="preserve"> costs for salaries of employees, especially if additional shifts are added or varying number of employees are required to execute energy flexible </w:t>
      </w:r>
      <w:r w:rsidR="00A8583C">
        <w:rPr>
          <w:rFonts w:ascii="Times New Roman" w:eastAsia="Times New Roman" w:hAnsi="Times New Roman" w:cs="Times New Roman"/>
          <w:kern w:val="0"/>
          <w:sz w:val="24"/>
          <w:szCs w:val="24"/>
          <w:lang w:val="en-US" w:eastAsia="de-DE"/>
          <w14:ligatures w14:val="none"/>
        </w:rPr>
        <w:t>operating plan</w:t>
      </w:r>
      <w:r w:rsidRPr="00005101">
        <w:rPr>
          <w:rFonts w:ascii="Times New Roman" w:eastAsia="Times New Roman" w:hAnsi="Times New Roman" w:cs="Times New Roman"/>
          <w:kern w:val="0"/>
          <w:sz w:val="24"/>
          <w:szCs w:val="24"/>
          <w:lang w:val="en-US" w:eastAsia="de-DE"/>
          <w14:ligatures w14:val="none"/>
        </w:rPr>
        <w:t>s.</w:t>
      </w:r>
    </w:p>
    <w:p w14:paraId="57EB5EB7" w14:textId="3D85FEAE" w:rsidR="00BA09F3" w:rsidRPr="00BA09F3" w:rsidRDefault="00BA09F3" w:rsidP="00BA09F3">
      <w:pPr>
        <w:pStyle w:val="Listenabsatz"/>
        <w:numPr>
          <w:ilvl w:val="1"/>
          <w:numId w:val="15"/>
        </w:numPr>
        <w:spacing w:after="0" w:line="240" w:lineRule="auto"/>
        <w:rPr>
          <w:rFonts w:ascii="Times New Roman" w:eastAsia="Times New Roman" w:hAnsi="Times New Roman" w:cs="Times New Roman"/>
          <w:kern w:val="0"/>
          <w:sz w:val="24"/>
          <w:szCs w:val="24"/>
          <w:lang w:val="en-US" w:eastAsia="de-DE"/>
          <w14:ligatures w14:val="none"/>
        </w:rPr>
      </w:pPr>
      <w:r w:rsidRPr="00BA09F3">
        <w:rPr>
          <w:rFonts w:ascii="Times New Roman" w:eastAsia="Times New Roman" w:hAnsi="Times New Roman" w:cs="Times New Roman"/>
          <w:kern w:val="0"/>
          <w:sz w:val="24"/>
          <w:szCs w:val="24"/>
          <w:lang w:val="en-US" w:eastAsia="de-DE"/>
          <w14:ligatures w14:val="none"/>
        </w:rPr>
        <w:t xml:space="preserve">A planning model </w:t>
      </w:r>
      <w:r w:rsidR="00B67D15">
        <w:rPr>
          <w:rFonts w:ascii="Times New Roman" w:eastAsia="Times New Roman" w:hAnsi="Times New Roman" w:cs="Times New Roman"/>
          <w:kern w:val="0"/>
          <w:sz w:val="24"/>
          <w:szCs w:val="24"/>
          <w:lang w:val="en-US" w:eastAsia="de-DE"/>
          <w14:ligatures w14:val="none"/>
        </w:rPr>
        <w:t>may need to consider</w:t>
      </w:r>
      <w:r w:rsidRPr="00BA09F3">
        <w:rPr>
          <w:rFonts w:ascii="Times New Roman" w:eastAsia="Times New Roman" w:hAnsi="Times New Roman" w:cs="Times New Roman"/>
          <w:kern w:val="0"/>
          <w:sz w:val="24"/>
          <w:szCs w:val="24"/>
          <w:lang w:val="en-US" w:eastAsia="de-DE"/>
          <w14:ligatures w14:val="none"/>
        </w:rPr>
        <w:t xml:space="preserve"> costs for emissions</w:t>
      </w:r>
    </w:p>
    <w:p w14:paraId="4DBE1193" w14:textId="791EADCB" w:rsidR="00BA09F3" w:rsidRPr="00BA09F3" w:rsidRDefault="00BA09F3" w:rsidP="00BA09F3">
      <w:pPr>
        <w:pStyle w:val="Listenabsatz"/>
        <w:numPr>
          <w:ilvl w:val="1"/>
          <w:numId w:val="15"/>
        </w:numPr>
        <w:spacing w:after="0" w:line="240" w:lineRule="auto"/>
        <w:rPr>
          <w:rFonts w:ascii="Times New Roman" w:eastAsia="Times New Roman" w:hAnsi="Times New Roman" w:cs="Times New Roman"/>
          <w:kern w:val="0"/>
          <w:sz w:val="24"/>
          <w:szCs w:val="24"/>
          <w:lang w:val="en-US" w:eastAsia="de-DE"/>
          <w14:ligatures w14:val="none"/>
        </w:rPr>
      </w:pPr>
      <w:r w:rsidRPr="00BA09F3">
        <w:rPr>
          <w:rFonts w:ascii="Times New Roman" w:eastAsia="Times New Roman" w:hAnsi="Times New Roman" w:cs="Times New Roman"/>
          <w:kern w:val="0"/>
          <w:sz w:val="24"/>
          <w:szCs w:val="24"/>
          <w:lang w:val="en-US" w:eastAsia="de-DE"/>
          <w14:ligatures w14:val="none"/>
        </w:rPr>
        <w:t xml:space="preserve">A planning model </w:t>
      </w:r>
      <w:r w:rsidR="00B67D15">
        <w:rPr>
          <w:rFonts w:ascii="Times New Roman" w:eastAsia="Times New Roman" w:hAnsi="Times New Roman" w:cs="Times New Roman"/>
          <w:kern w:val="0"/>
          <w:sz w:val="24"/>
          <w:szCs w:val="24"/>
          <w:lang w:val="en-US" w:eastAsia="de-DE"/>
          <w14:ligatures w14:val="none"/>
        </w:rPr>
        <w:t>may need to consider</w:t>
      </w:r>
      <w:r w:rsidRPr="00BA09F3">
        <w:rPr>
          <w:rFonts w:ascii="Times New Roman" w:eastAsia="Times New Roman" w:hAnsi="Times New Roman" w:cs="Times New Roman"/>
          <w:kern w:val="0"/>
          <w:sz w:val="24"/>
          <w:szCs w:val="24"/>
          <w:lang w:val="en-US" w:eastAsia="de-DE"/>
          <w14:ligatures w14:val="none"/>
        </w:rPr>
        <w:t xml:space="preserve"> costs for various production media such as pressurized air. </w:t>
      </w:r>
    </w:p>
    <w:p w14:paraId="31CA1AE2" w14:textId="3B240CFE" w:rsidR="00BA09F3" w:rsidRPr="00BA09F3" w:rsidRDefault="00BA09F3" w:rsidP="00BA09F3">
      <w:pPr>
        <w:pStyle w:val="Listenabsatz"/>
        <w:numPr>
          <w:ilvl w:val="1"/>
          <w:numId w:val="15"/>
        </w:numPr>
        <w:spacing w:after="0" w:line="240" w:lineRule="auto"/>
        <w:rPr>
          <w:rFonts w:ascii="Times New Roman" w:eastAsia="Times New Roman" w:hAnsi="Times New Roman" w:cs="Times New Roman"/>
          <w:kern w:val="0"/>
          <w:sz w:val="24"/>
          <w:szCs w:val="24"/>
          <w:lang w:val="en-US" w:eastAsia="de-DE"/>
          <w14:ligatures w14:val="none"/>
        </w:rPr>
      </w:pPr>
      <w:r w:rsidRPr="00BA09F3">
        <w:rPr>
          <w:rFonts w:ascii="Times New Roman" w:eastAsia="Times New Roman" w:hAnsi="Times New Roman" w:cs="Times New Roman"/>
          <w:kern w:val="0"/>
          <w:sz w:val="24"/>
          <w:szCs w:val="24"/>
          <w:lang w:val="en-US" w:eastAsia="de-DE"/>
          <w14:ligatures w14:val="none"/>
        </w:rPr>
        <w:t xml:space="preserve">A planning model </w:t>
      </w:r>
      <w:r w:rsidR="00B67D15">
        <w:rPr>
          <w:rFonts w:ascii="Times New Roman" w:eastAsia="Times New Roman" w:hAnsi="Times New Roman" w:cs="Times New Roman"/>
          <w:kern w:val="0"/>
          <w:sz w:val="24"/>
          <w:szCs w:val="24"/>
          <w:lang w:val="en-US" w:eastAsia="de-DE"/>
          <w14:ligatures w14:val="none"/>
        </w:rPr>
        <w:t>may need to consider</w:t>
      </w:r>
      <w:r w:rsidRPr="00BA09F3">
        <w:rPr>
          <w:rFonts w:ascii="Times New Roman" w:eastAsia="Times New Roman" w:hAnsi="Times New Roman" w:cs="Times New Roman"/>
          <w:kern w:val="0"/>
          <w:sz w:val="24"/>
          <w:szCs w:val="24"/>
          <w:lang w:val="en-US" w:eastAsia="de-DE"/>
          <w14:ligatures w14:val="none"/>
        </w:rPr>
        <w:t xml:space="preserve"> costs for various raw materials and intermediate products. </w:t>
      </w:r>
    </w:p>
    <w:p w14:paraId="4833A1C7" w14:textId="0CCBA8D2" w:rsidR="00BA09F3" w:rsidRPr="00BA09F3" w:rsidRDefault="00BA09F3" w:rsidP="00BA09F3">
      <w:pPr>
        <w:pStyle w:val="Listenabsatz"/>
        <w:numPr>
          <w:ilvl w:val="1"/>
          <w:numId w:val="15"/>
        </w:numPr>
        <w:spacing w:after="0" w:line="240" w:lineRule="auto"/>
        <w:rPr>
          <w:rFonts w:ascii="Times New Roman" w:eastAsia="Times New Roman" w:hAnsi="Times New Roman" w:cs="Times New Roman"/>
          <w:kern w:val="0"/>
          <w:sz w:val="24"/>
          <w:szCs w:val="24"/>
          <w:lang w:val="en-US" w:eastAsia="de-DE"/>
          <w14:ligatures w14:val="none"/>
        </w:rPr>
      </w:pPr>
      <w:r w:rsidRPr="00BA09F3">
        <w:rPr>
          <w:rFonts w:ascii="Times New Roman" w:eastAsia="Times New Roman" w:hAnsi="Times New Roman" w:cs="Times New Roman"/>
          <w:kern w:val="0"/>
          <w:sz w:val="24"/>
          <w:szCs w:val="24"/>
          <w:lang w:val="en-US" w:eastAsia="de-DE"/>
          <w14:ligatures w14:val="none"/>
        </w:rPr>
        <w:t xml:space="preserve">A planning model </w:t>
      </w:r>
      <w:r w:rsidR="00B67D15">
        <w:rPr>
          <w:rFonts w:ascii="Times New Roman" w:eastAsia="Times New Roman" w:hAnsi="Times New Roman" w:cs="Times New Roman"/>
          <w:kern w:val="0"/>
          <w:sz w:val="24"/>
          <w:szCs w:val="24"/>
          <w:lang w:val="en-US" w:eastAsia="de-DE"/>
          <w14:ligatures w14:val="none"/>
        </w:rPr>
        <w:t>may need to consider</w:t>
      </w:r>
      <w:r w:rsidRPr="00BA09F3">
        <w:rPr>
          <w:rFonts w:ascii="Times New Roman" w:eastAsia="Times New Roman" w:hAnsi="Times New Roman" w:cs="Times New Roman"/>
          <w:kern w:val="0"/>
          <w:sz w:val="24"/>
          <w:szCs w:val="24"/>
          <w:lang w:val="en-US" w:eastAsia="de-DE"/>
          <w14:ligatures w14:val="none"/>
        </w:rPr>
        <w:t xml:space="preserve"> costs for various energy carriers</w:t>
      </w:r>
    </w:p>
    <w:p w14:paraId="5E726226" w14:textId="48B76A2B" w:rsidR="00262BB2" w:rsidRDefault="00BA09F3" w:rsidP="00BA09F3">
      <w:pPr>
        <w:pStyle w:val="Listenabsatz"/>
        <w:numPr>
          <w:ilvl w:val="1"/>
          <w:numId w:val="15"/>
        </w:numPr>
        <w:spacing w:after="0" w:line="240" w:lineRule="auto"/>
        <w:rPr>
          <w:rFonts w:ascii="Times New Roman" w:eastAsia="Times New Roman" w:hAnsi="Times New Roman" w:cs="Times New Roman"/>
          <w:kern w:val="0"/>
          <w:sz w:val="24"/>
          <w:szCs w:val="24"/>
          <w:lang w:val="en-US" w:eastAsia="de-DE"/>
          <w14:ligatures w14:val="none"/>
        </w:rPr>
      </w:pPr>
      <w:r w:rsidRPr="00BA09F3">
        <w:rPr>
          <w:rFonts w:ascii="Times New Roman" w:eastAsia="Times New Roman" w:hAnsi="Times New Roman" w:cs="Times New Roman"/>
          <w:kern w:val="0"/>
          <w:sz w:val="24"/>
          <w:szCs w:val="24"/>
          <w:lang w:val="en-US" w:eastAsia="de-DE"/>
          <w14:ligatures w14:val="none"/>
        </w:rPr>
        <w:t xml:space="preserve">A planning model </w:t>
      </w:r>
      <w:r w:rsidR="00B67D15">
        <w:rPr>
          <w:rFonts w:ascii="Times New Roman" w:eastAsia="Times New Roman" w:hAnsi="Times New Roman" w:cs="Times New Roman"/>
          <w:kern w:val="0"/>
          <w:sz w:val="24"/>
          <w:szCs w:val="24"/>
          <w:lang w:val="en-US" w:eastAsia="de-DE"/>
          <w14:ligatures w14:val="none"/>
        </w:rPr>
        <w:t>may need to consider</w:t>
      </w:r>
      <w:r w:rsidRPr="00BA09F3">
        <w:rPr>
          <w:rFonts w:ascii="Times New Roman" w:eastAsia="Times New Roman" w:hAnsi="Times New Roman" w:cs="Times New Roman"/>
          <w:kern w:val="0"/>
          <w:sz w:val="24"/>
          <w:szCs w:val="24"/>
          <w:lang w:val="en-US" w:eastAsia="de-DE"/>
          <w14:ligatures w14:val="none"/>
        </w:rPr>
        <w:t xml:space="preserve"> costs for maintenance of resources. Increased costs for maintenance may occur due to higher frequency in ramping up and ramping down resources.</w:t>
      </w:r>
    </w:p>
    <w:p w14:paraId="7D89FFBE" w14:textId="2FF3DFDB" w:rsidR="00B15335" w:rsidRDefault="00B67D15" w:rsidP="00B15335">
      <w:pPr>
        <w:pStyle w:val="berschrift2"/>
      </w:pPr>
      <w:r>
        <w:t xml:space="preserve">Human </w:t>
      </w:r>
      <w:proofErr w:type="spellStart"/>
      <w:r>
        <w:t>Machine</w:t>
      </w:r>
      <w:proofErr w:type="spellEnd"/>
      <w:r>
        <w:t xml:space="preserve"> Interface</w:t>
      </w:r>
    </w:p>
    <w:p w14:paraId="4ED955CB" w14:textId="77777777" w:rsidR="00E67DED" w:rsidRPr="00E67DED" w:rsidRDefault="00E67DED" w:rsidP="00E67DED">
      <w:pPr>
        <w:pStyle w:val="Listenabsatz"/>
        <w:numPr>
          <w:ilvl w:val="0"/>
          <w:numId w:val="3"/>
        </w:numPr>
        <w:spacing w:after="0" w:line="240" w:lineRule="auto"/>
        <w:rPr>
          <w:rFonts w:ascii="Times New Roman" w:eastAsia="Times New Roman" w:hAnsi="Times New Roman" w:cs="Times New Roman"/>
          <w:kern w:val="0"/>
          <w:sz w:val="24"/>
          <w:szCs w:val="24"/>
          <w:lang w:val="en-US" w:eastAsia="de-DE"/>
          <w14:ligatures w14:val="none"/>
        </w:rPr>
      </w:pPr>
      <w:r w:rsidRPr="00E67DED">
        <w:rPr>
          <w:rFonts w:ascii="Times New Roman" w:eastAsia="Times New Roman" w:hAnsi="Times New Roman" w:cs="Times New Roman"/>
          <w:kern w:val="0"/>
          <w:sz w:val="24"/>
          <w:szCs w:val="24"/>
          <w:lang w:val="en-US" w:eastAsia="de-DE"/>
          <w14:ligatures w14:val="none"/>
        </w:rPr>
        <w:t xml:space="preserve">The HMI accepts user input regarding energy flexible operation. </w:t>
      </w:r>
    </w:p>
    <w:p w14:paraId="6C899543" w14:textId="77777777" w:rsidR="00E67DED" w:rsidRDefault="00E67DED" w:rsidP="00A24596">
      <w:pPr>
        <w:pStyle w:val="Listenabsatz"/>
        <w:numPr>
          <w:ilvl w:val="1"/>
          <w:numId w:val="3"/>
        </w:numPr>
        <w:spacing w:after="0" w:line="240" w:lineRule="auto"/>
        <w:rPr>
          <w:rFonts w:ascii="Times New Roman" w:eastAsia="Times New Roman" w:hAnsi="Times New Roman" w:cs="Times New Roman"/>
          <w:kern w:val="0"/>
          <w:sz w:val="24"/>
          <w:szCs w:val="24"/>
          <w:lang w:val="en-US" w:eastAsia="de-DE"/>
          <w14:ligatures w14:val="none"/>
        </w:rPr>
      </w:pPr>
      <w:r w:rsidRPr="00E67DED">
        <w:rPr>
          <w:rFonts w:ascii="Times New Roman" w:eastAsia="Times New Roman" w:hAnsi="Times New Roman" w:cs="Times New Roman"/>
          <w:kern w:val="0"/>
          <w:sz w:val="24"/>
          <w:szCs w:val="24"/>
          <w:lang w:val="en-US" w:eastAsia="de-DE"/>
          <w14:ligatures w14:val="none"/>
        </w:rPr>
        <w:t xml:space="preserve">The HMI accepts control commands from users. Control commands are, e.g., adjustments of the set points or operating states of resources. </w:t>
      </w:r>
    </w:p>
    <w:p w14:paraId="13FAA00C" w14:textId="450CE868" w:rsidR="00F72896" w:rsidRPr="00BC3C2B" w:rsidRDefault="00BC3C2B" w:rsidP="00A24596">
      <w:pPr>
        <w:pStyle w:val="Listenabsatz"/>
        <w:numPr>
          <w:ilvl w:val="1"/>
          <w:numId w:val="3"/>
        </w:numPr>
        <w:spacing w:after="0" w:line="240" w:lineRule="auto"/>
        <w:rPr>
          <w:rFonts w:ascii="Times New Roman" w:eastAsia="Times New Roman" w:hAnsi="Times New Roman" w:cs="Times New Roman"/>
          <w:kern w:val="0"/>
          <w:sz w:val="24"/>
          <w:szCs w:val="24"/>
          <w:lang w:val="en-US" w:eastAsia="de-DE"/>
          <w14:ligatures w14:val="none"/>
        </w:rPr>
      </w:pPr>
      <w:r w:rsidRPr="00BC3C2B">
        <w:rPr>
          <w:rFonts w:ascii="Times New Roman" w:eastAsia="Times New Roman" w:hAnsi="Times New Roman" w:cs="Times New Roman"/>
          <w:kern w:val="0"/>
          <w:sz w:val="24"/>
          <w:szCs w:val="24"/>
          <w:lang w:val="en-US" w:eastAsia="de-DE"/>
          <w14:ligatures w14:val="none"/>
        </w:rPr>
        <w:t xml:space="preserve">The HMI enables users to configure the </w:t>
      </w:r>
      <w:r w:rsidR="00DA2653">
        <w:rPr>
          <w:rFonts w:ascii="Times New Roman" w:eastAsia="Times New Roman" w:hAnsi="Times New Roman" w:cs="Times New Roman"/>
          <w:kern w:val="0"/>
          <w:sz w:val="24"/>
          <w:szCs w:val="24"/>
          <w:lang w:val="en-US" w:eastAsia="de-DE"/>
          <w14:ligatures w14:val="none"/>
        </w:rPr>
        <w:t>operational planning</w:t>
      </w:r>
      <w:r w:rsidRPr="00BC3C2B">
        <w:rPr>
          <w:rFonts w:ascii="Times New Roman" w:eastAsia="Times New Roman" w:hAnsi="Times New Roman" w:cs="Times New Roman"/>
          <w:kern w:val="0"/>
          <w:sz w:val="24"/>
          <w:szCs w:val="24"/>
          <w:lang w:val="en-US" w:eastAsia="de-DE"/>
          <w14:ligatures w14:val="none"/>
        </w:rPr>
        <w:t xml:space="preserve">. Configuration includes setting planning horizon, setting goals, and adjusting parameters of planning models. </w:t>
      </w:r>
      <w:r w:rsidR="00EC7E0D">
        <w:rPr>
          <w:rFonts w:ascii="Times New Roman" w:eastAsia="Times New Roman" w:hAnsi="Times New Roman" w:cs="Times New Roman"/>
          <w:kern w:val="0"/>
          <w:sz w:val="24"/>
          <w:szCs w:val="24"/>
          <w:lang w:val="en-US" w:eastAsia="de-DE"/>
          <w14:ligatures w14:val="none"/>
        </w:rPr>
        <w:t xml:space="preserve">This requirement is applicable in proactive approaches. </w:t>
      </w:r>
    </w:p>
    <w:p w14:paraId="059776DD" w14:textId="77777777" w:rsidR="00E67DED" w:rsidRPr="00E67DED" w:rsidRDefault="00E67DED" w:rsidP="00A24596">
      <w:pPr>
        <w:pStyle w:val="Listenabsatz"/>
        <w:numPr>
          <w:ilvl w:val="2"/>
          <w:numId w:val="3"/>
        </w:numPr>
        <w:spacing w:after="0" w:line="240" w:lineRule="auto"/>
        <w:rPr>
          <w:rFonts w:ascii="Times New Roman" w:eastAsia="Times New Roman" w:hAnsi="Times New Roman" w:cs="Times New Roman"/>
          <w:kern w:val="0"/>
          <w:sz w:val="24"/>
          <w:szCs w:val="24"/>
          <w:lang w:val="en-US" w:eastAsia="de-DE"/>
          <w14:ligatures w14:val="none"/>
        </w:rPr>
      </w:pPr>
      <w:r w:rsidRPr="00E67DED">
        <w:rPr>
          <w:rFonts w:ascii="Times New Roman" w:eastAsia="Times New Roman" w:hAnsi="Times New Roman" w:cs="Times New Roman"/>
          <w:kern w:val="0"/>
          <w:sz w:val="24"/>
          <w:szCs w:val="24"/>
          <w:lang w:val="en-US" w:eastAsia="de-DE"/>
          <w14:ligatures w14:val="none"/>
        </w:rPr>
        <w:t xml:space="preserve">The HMI enables users to adjust operational goals such as production targets, energy related targets, or weights of different goals against each other. </w:t>
      </w:r>
    </w:p>
    <w:p w14:paraId="56354AF3" w14:textId="60BF88EC" w:rsidR="00264CEC" w:rsidRDefault="00E67DED" w:rsidP="00A24596">
      <w:pPr>
        <w:pStyle w:val="Listenabsatz"/>
        <w:numPr>
          <w:ilvl w:val="2"/>
          <w:numId w:val="3"/>
        </w:numPr>
        <w:spacing w:after="0" w:line="240" w:lineRule="auto"/>
        <w:rPr>
          <w:rFonts w:ascii="Times New Roman" w:eastAsia="Times New Roman" w:hAnsi="Times New Roman" w:cs="Times New Roman"/>
          <w:kern w:val="0"/>
          <w:sz w:val="24"/>
          <w:szCs w:val="24"/>
          <w:lang w:val="en-US" w:eastAsia="de-DE"/>
          <w14:ligatures w14:val="none"/>
        </w:rPr>
      </w:pPr>
      <w:r w:rsidRPr="00E67DED">
        <w:rPr>
          <w:rFonts w:ascii="Times New Roman" w:eastAsia="Times New Roman" w:hAnsi="Times New Roman" w:cs="Times New Roman"/>
          <w:kern w:val="0"/>
          <w:sz w:val="24"/>
          <w:szCs w:val="24"/>
          <w:lang w:val="en-US" w:eastAsia="de-DE"/>
          <w14:ligatures w14:val="none"/>
        </w:rPr>
        <w:lastRenderedPageBreak/>
        <w:t xml:space="preserve">The HMI enables users to adjust planning model parameters, such as estimations of external information, operational boundaries, material properties, availability of resources or other factors. </w:t>
      </w:r>
    </w:p>
    <w:p w14:paraId="579E0088" w14:textId="026BAB4D" w:rsidR="00A24596" w:rsidRDefault="00A24596" w:rsidP="00406514">
      <w:pPr>
        <w:pStyle w:val="Listenabsatz"/>
        <w:numPr>
          <w:ilvl w:val="2"/>
          <w:numId w:val="3"/>
        </w:numPr>
        <w:spacing w:after="0" w:line="240" w:lineRule="auto"/>
        <w:rPr>
          <w:rFonts w:ascii="Times New Roman" w:eastAsia="Times New Roman" w:hAnsi="Times New Roman" w:cs="Times New Roman"/>
          <w:kern w:val="0"/>
          <w:sz w:val="24"/>
          <w:szCs w:val="24"/>
          <w:lang w:val="en-US" w:eastAsia="de-DE"/>
          <w14:ligatures w14:val="none"/>
        </w:rPr>
      </w:pPr>
      <w:r w:rsidRPr="00A24596">
        <w:rPr>
          <w:rFonts w:ascii="Times New Roman" w:eastAsia="Times New Roman" w:hAnsi="Times New Roman" w:cs="Times New Roman"/>
          <w:kern w:val="0"/>
          <w:sz w:val="24"/>
          <w:szCs w:val="24"/>
          <w:lang w:val="en-US" w:eastAsia="de-DE"/>
          <w14:ligatures w14:val="none"/>
        </w:rPr>
        <w:t xml:space="preserve">The HMI enables users to trigger the </w:t>
      </w:r>
      <w:r w:rsidR="00DA2653">
        <w:rPr>
          <w:rFonts w:ascii="Times New Roman" w:eastAsia="Times New Roman" w:hAnsi="Times New Roman" w:cs="Times New Roman"/>
          <w:kern w:val="0"/>
          <w:sz w:val="24"/>
          <w:szCs w:val="24"/>
          <w:lang w:val="en-US" w:eastAsia="de-DE"/>
          <w14:ligatures w14:val="none"/>
        </w:rPr>
        <w:t>operational planning</w:t>
      </w:r>
      <w:r w:rsidRPr="00A24596">
        <w:rPr>
          <w:rFonts w:ascii="Times New Roman" w:eastAsia="Times New Roman" w:hAnsi="Times New Roman" w:cs="Times New Roman"/>
          <w:kern w:val="0"/>
          <w:sz w:val="24"/>
          <w:szCs w:val="24"/>
          <w:lang w:val="en-US" w:eastAsia="de-DE"/>
          <w14:ligatures w14:val="none"/>
        </w:rPr>
        <w:t xml:space="preserve">. This must be possible during operation as a re-planning or proactively. </w:t>
      </w:r>
    </w:p>
    <w:p w14:paraId="1AD455BC" w14:textId="77777777" w:rsidR="00A24596" w:rsidRPr="00A24596" w:rsidRDefault="00A24596" w:rsidP="00A24596">
      <w:pPr>
        <w:pStyle w:val="Listenabsatz"/>
        <w:numPr>
          <w:ilvl w:val="1"/>
          <w:numId w:val="3"/>
        </w:numPr>
        <w:spacing w:after="0" w:line="240" w:lineRule="auto"/>
        <w:rPr>
          <w:rFonts w:ascii="Times New Roman" w:eastAsia="Times New Roman" w:hAnsi="Times New Roman" w:cs="Times New Roman"/>
          <w:kern w:val="0"/>
          <w:sz w:val="24"/>
          <w:szCs w:val="24"/>
          <w:lang w:val="en-US" w:eastAsia="de-DE"/>
          <w14:ligatures w14:val="none"/>
        </w:rPr>
      </w:pPr>
      <w:r w:rsidRPr="00A24596">
        <w:rPr>
          <w:rFonts w:ascii="Times New Roman" w:eastAsia="Times New Roman" w:hAnsi="Times New Roman" w:cs="Times New Roman"/>
          <w:kern w:val="0"/>
          <w:sz w:val="24"/>
          <w:szCs w:val="24"/>
          <w:lang w:val="en-US" w:eastAsia="de-DE"/>
          <w14:ligatures w14:val="none"/>
        </w:rPr>
        <w:t xml:space="preserve">The HMI enables users to save relevant information in the desired format. </w:t>
      </w:r>
    </w:p>
    <w:p w14:paraId="1E95A977" w14:textId="77777777" w:rsidR="00A24596" w:rsidRPr="00A24596" w:rsidRDefault="00A24596" w:rsidP="00A24596">
      <w:pPr>
        <w:pStyle w:val="Listenabsatz"/>
        <w:numPr>
          <w:ilvl w:val="0"/>
          <w:numId w:val="3"/>
        </w:numPr>
        <w:spacing w:after="0" w:line="240" w:lineRule="auto"/>
        <w:rPr>
          <w:rFonts w:ascii="Times New Roman" w:eastAsia="Times New Roman" w:hAnsi="Times New Roman" w:cs="Times New Roman"/>
          <w:kern w:val="0"/>
          <w:sz w:val="24"/>
          <w:szCs w:val="24"/>
          <w:lang w:val="en-US" w:eastAsia="de-DE"/>
          <w14:ligatures w14:val="none"/>
        </w:rPr>
      </w:pPr>
      <w:r w:rsidRPr="00A24596">
        <w:rPr>
          <w:rFonts w:ascii="Times New Roman" w:eastAsia="Times New Roman" w:hAnsi="Times New Roman" w:cs="Times New Roman"/>
          <w:kern w:val="0"/>
          <w:sz w:val="24"/>
          <w:szCs w:val="24"/>
          <w:lang w:val="en-US" w:eastAsia="de-DE"/>
          <w14:ligatures w14:val="none"/>
        </w:rPr>
        <w:t xml:space="preserve">The HMI displays relevant information regarding energy flexible operation. Displaying relevant information is crucial </w:t>
      </w:r>
      <w:proofErr w:type="gramStart"/>
      <w:r w:rsidRPr="00A24596">
        <w:rPr>
          <w:rFonts w:ascii="Times New Roman" w:eastAsia="Times New Roman" w:hAnsi="Times New Roman" w:cs="Times New Roman"/>
          <w:kern w:val="0"/>
          <w:sz w:val="24"/>
          <w:szCs w:val="24"/>
          <w:lang w:val="en-US" w:eastAsia="de-DE"/>
          <w14:ligatures w14:val="none"/>
        </w:rPr>
        <w:t>in order to</w:t>
      </w:r>
      <w:proofErr w:type="gramEnd"/>
      <w:r w:rsidRPr="00A24596">
        <w:rPr>
          <w:rFonts w:ascii="Times New Roman" w:eastAsia="Times New Roman" w:hAnsi="Times New Roman" w:cs="Times New Roman"/>
          <w:kern w:val="0"/>
          <w:sz w:val="24"/>
          <w:szCs w:val="24"/>
          <w:lang w:val="en-US" w:eastAsia="de-DE"/>
          <w14:ligatures w14:val="none"/>
        </w:rPr>
        <w:t xml:space="preserve"> provide responsible parties with the necessary decision base. </w:t>
      </w:r>
    </w:p>
    <w:p w14:paraId="7D240429" w14:textId="77777777" w:rsidR="00A24596" w:rsidRPr="00A24596" w:rsidRDefault="00A24596" w:rsidP="00A24596">
      <w:pPr>
        <w:pStyle w:val="Listenabsatz"/>
        <w:numPr>
          <w:ilvl w:val="1"/>
          <w:numId w:val="3"/>
        </w:numPr>
        <w:spacing w:after="0" w:line="240" w:lineRule="auto"/>
        <w:rPr>
          <w:rFonts w:ascii="Times New Roman" w:eastAsia="Times New Roman" w:hAnsi="Times New Roman" w:cs="Times New Roman"/>
          <w:kern w:val="0"/>
          <w:sz w:val="24"/>
          <w:szCs w:val="24"/>
          <w:lang w:val="en-US" w:eastAsia="de-DE"/>
          <w14:ligatures w14:val="none"/>
        </w:rPr>
      </w:pPr>
      <w:r w:rsidRPr="00A24596">
        <w:rPr>
          <w:rFonts w:ascii="Times New Roman" w:eastAsia="Times New Roman" w:hAnsi="Times New Roman" w:cs="Times New Roman"/>
          <w:kern w:val="0"/>
          <w:sz w:val="24"/>
          <w:szCs w:val="24"/>
          <w:lang w:val="en-US" w:eastAsia="de-DE"/>
          <w14:ligatures w14:val="none"/>
        </w:rPr>
        <w:t xml:space="preserve">The HMI displays measurements of relevant quantities. Relevant quantities depend on the use case and can be the state of storage resource, the energy consumption over time, or other factors. </w:t>
      </w:r>
    </w:p>
    <w:p w14:paraId="52B7B4D8" w14:textId="5484A73D" w:rsidR="00A24596" w:rsidRDefault="00A24596" w:rsidP="00A24596">
      <w:pPr>
        <w:pStyle w:val="Listenabsatz"/>
        <w:numPr>
          <w:ilvl w:val="1"/>
          <w:numId w:val="3"/>
        </w:numPr>
        <w:spacing w:after="0" w:line="240" w:lineRule="auto"/>
        <w:rPr>
          <w:rFonts w:ascii="Times New Roman" w:eastAsia="Times New Roman" w:hAnsi="Times New Roman" w:cs="Times New Roman"/>
          <w:kern w:val="0"/>
          <w:sz w:val="24"/>
          <w:szCs w:val="24"/>
          <w:lang w:val="en-US" w:eastAsia="de-DE"/>
          <w14:ligatures w14:val="none"/>
        </w:rPr>
      </w:pPr>
      <w:r w:rsidRPr="00A24596">
        <w:rPr>
          <w:rFonts w:ascii="Times New Roman" w:eastAsia="Times New Roman" w:hAnsi="Times New Roman" w:cs="Times New Roman"/>
          <w:kern w:val="0"/>
          <w:sz w:val="24"/>
          <w:szCs w:val="24"/>
          <w:lang w:val="en-US" w:eastAsia="de-DE"/>
          <w14:ligatures w14:val="none"/>
        </w:rPr>
        <w:t>The HMI displays relevant external information, such as ambient conditions, flexibility calls from other parties, energy prices, or other factors</w:t>
      </w:r>
      <w:r w:rsidR="00715F21">
        <w:rPr>
          <w:rFonts w:ascii="Times New Roman" w:eastAsia="Times New Roman" w:hAnsi="Times New Roman" w:cs="Times New Roman"/>
          <w:kern w:val="0"/>
          <w:sz w:val="24"/>
          <w:szCs w:val="24"/>
          <w:lang w:val="en-US" w:eastAsia="de-DE"/>
          <w14:ligatures w14:val="none"/>
        </w:rPr>
        <w:t xml:space="preserve">, if the use case depends on such external information. </w:t>
      </w:r>
    </w:p>
    <w:p w14:paraId="19AA197F" w14:textId="02985198" w:rsidR="00A24596" w:rsidRDefault="00A24596" w:rsidP="00A24596">
      <w:pPr>
        <w:pStyle w:val="Listenabsatz"/>
        <w:numPr>
          <w:ilvl w:val="1"/>
          <w:numId w:val="3"/>
        </w:numPr>
        <w:spacing w:after="0" w:line="240" w:lineRule="auto"/>
        <w:rPr>
          <w:rFonts w:ascii="Times New Roman" w:eastAsia="Times New Roman" w:hAnsi="Times New Roman" w:cs="Times New Roman"/>
          <w:kern w:val="0"/>
          <w:sz w:val="24"/>
          <w:szCs w:val="24"/>
          <w:lang w:val="en-US" w:eastAsia="de-DE"/>
          <w14:ligatures w14:val="none"/>
        </w:rPr>
      </w:pPr>
      <w:r w:rsidRPr="00A24596">
        <w:rPr>
          <w:rFonts w:ascii="Times New Roman" w:eastAsia="Times New Roman" w:hAnsi="Times New Roman" w:cs="Times New Roman"/>
          <w:kern w:val="0"/>
          <w:sz w:val="24"/>
          <w:szCs w:val="24"/>
          <w:lang w:val="en-US" w:eastAsia="de-DE"/>
          <w14:ligatures w14:val="none"/>
        </w:rPr>
        <w:t>The HMI displays the current and potentially the forecast energy flexibility. This is important to enable responsible parties to react appropriately to flexibility calls</w:t>
      </w:r>
      <w:r w:rsidR="00BA0FF0">
        <w:rPr>
          <w:rFonts w:ascii="Times New Roman" w:eastAsia="Times New Roman" w:hAnsi="Times New Roman" w:cs="Times New Roman"/>
          <w:kern w:val="0"/>
          <w:sz w:val="24"/>
          <w:szCs w:val="24"/>
          <w:lang w:val="en-US" w:eastAsia="de-DE"/>
          <w14:ligatures w14:val="none"/>
        </w:rPr>
        <w:t xml:space="preserve">, which is relevant in reactive approaches. </w:t>
      </w:r>
    </w:p>
    <w:p w14:paraId="156E6881" w14:textId="1826317C" w:rsidR="00A24596" w:rsidRDefault="00A24596" w:rsidP="00A24596">
      <w:pPr>
        <w:pStyle w:val="Listenabsatz"/>
        <w:numPr>
          <w:ilvl w:val="1"/>
          <w:numId w:val="3"/>
        </w:numPr>
        <w:spacing w:after="0" w:line="240" w:lineRule="auto"/>
        <w:rPr>
          <w:rFonts w:ascii="Times New Roman" w:eastAsia="Times New Roman" w:hAnsi="Times New Roman" w:cs="Times New Roman"/>
          <w:kern w:val="0"/>
          <w:sz w:val="24"/>
          <w:szCs w:val="24"/>
          <w:lang w:val="en-US" w:eastAsia="de-DE"/>
          <w14:ligatures w14:val="none"/>
        </w:rPr>
      </w:pPr>
      <w:r w:rsidRPr="00A24596">
        <w:rPr>
          <w:rFonts w:ascii="Times New Roman" w:eastAsia="Times New Roman" w:hAnsi="Times New Roman" w:cs="Times New Roman"/>
          <w:kern w:val="0"/>
          <w:sz w:val="24"/>
          <w:szCs w:val="24"/>
          <w:lang w:val="en-US" w:eastAsia="de-DE"/>
          <w14:ligatures w14:val="none"/>
        </w:rPr>
        <w:t xml:space="preserve">The HMI displays the current </w:t>
      </w:r>
      <w:r w:rsidR="00A8583C">
        <w:rPr>
          <w:rFonts w:ascii="Times New Roman" w:eastAsia="Times New Roman" w:hAnsi="Times New Roman" w:cs="Times New Roman"/>
          <w:kern w:val="0"/>
          <w:sz w:val="24"/>
          <w:szCs w:val="24"/>
          <w:lang w:val="en-US" w:eastAsia="de-DE"/>
          <w14:ligatures w14:val="none"/>
        </w:rPr>
        <w:t>operating plan</w:t>
      </w:r>
      <w:r w:rsidRPr="00A24596">
        <w:rPr>
          <w:rFonts w:ascii="Times New Roman" w:eastAsia="Times New Roman" w:hAnsi="Times New Roman" w:cs="Times New Roman"/>
          <w:kern w:val="0"/>
          <w:sz w:val="24"/>
          <w:szCs w:val="24"/>
          <w:lang w:val="en-US" w:eastAsia="de-DE"/>
          <w14:ligatures w14:val="none"/>
        </w:rPr>
        <w:t xml:space="preserve"> and possibly its alternatives</w:t>
      </w:r>
      <w:r w:rsidR="008425F2">
        <w:rPr>
          <w:rFonts w:ascii="Times New Roman" w:eastAsia="Times New Roman" w:hAnsi="Times New Roman" w:cs="Times New Roman"/>
          <w:kern w:val="0"/>
          <w:sz w:val="24"/>
          <w:szCs w:val="24"/>
          <w:lang w:val="en-US" w:eastAsia="de-DE"/>
          <w14:ligatures w14:val="none"/>
        </w:rPr>
        <w:t xml:space="preserve">. This is applicable in proactive approaches. </w:t>
      </w:r>
      <w:r w:rsidRPr="00A24596">
        <w:rPr>
          <w:rFonts w:ascii="Times New Roman" w:eastAsia="Times New Roman" w:hAnsi="Times New Roman" w:cs="Times New Roman"/>
          <w:kern w:val="0"/>
          <w:sz w:val="24"/>
          <w:szCs w:val="24"/>
          <w:lang w:val="en-US" w:eastAsia="de-DE"/>
          <w14:ligatures w14:val="none"/>
        </w:rPr>
        <w:t xml:space="preserve"> </w:t>
      </w:r>
    </w:p>
    <w:p w14:paraId="41CBBC63" w14:textId="43EAF57E" w:rsidR="00A24596" w:rsidRDefault="00425B21" w:rsidP="00A24596">
      <w:pPr>
        <w:pStyle w:val="Listenabsatz"/>
        <w:numPr>
          <w:ilvl w:val="1"/>
          <w:numId w:val="3"/>
        </w:numPr>
        <w:spacing w:after="0" w:line="240" w:lineRule="auto"/>
        <w:rPr>
          <w:rFonts w:ascii="Times New Roman" w:eastAsia="Times New Roman" w:hAnsi="Times New Roman" w:cs="Times New Roman"/>
          <w:kern w:val="0"/>
          <w:sz w:val="24"/>
          <w:szCs w:val="24"/>
          <w:lang w:val="en-US" w:eastAsia="de-DE"/>
          <w14:ligatures w14:val="none"/>
        </w:rPr>
      </w:pPr>
      <w:r>
        <w:rPr>
          <w:rFonts w:ascii="Times New Roman" w:eastAsia="Times New Roman" w:hAnsi="Times New Roman" w:cs="Times New Roman"/>
          <w:kern w:val="0"/>
          <w:sz w:val="24"/>
          <w:szCs w:val="24"/>
          <w:lang w:val="en-US" w:eastAsia="de-DE"/>
          <w14:ligatures w14:val="none"/>
        </w:rPr>
        <w:t xml:space="preserve">If forecasts are </w:t>
      </w:r>
      <w:r w:rsidR="00CB6144">
        <w:rPr>
          <w:rFonts w:ascii="Times New Roman" w:eastAsia="Times New Roman" w:hAnsi="Times New Roman" w:cs="Times New Roman"/>
          <w:kern w:val="0"/>
          <w:sz w:val="24"/>
          <w:szCs w:val="24"/>
          <w:lang w:val="en-US" w:eastAsia="de-DE"/>
          <w14:ligatures w14:val="none"/>
        </w:rPr>
        <w:t>applied in the use case, t</w:t>
      </w:r>
      <w:r w:rsidR="00A24596" w:rsidRPr="00A24596">
        <w:rPr>
          <w:rFonts w:ascii="Times New Roman" w:eastAsia="Times New Roman" w:hAnsi="Times New Roman" w:cs="Times New Roman"/>
          <w:kern w:val="0"/>
          <w:sz w:val="24"/>
          <w:szCs w:val="24"/>
          <w:lang w:val="en-US" w:eastAsia="de-DE"/>
          <w14:ligatures w14:val="none"/>
        </w:rPr>
        <w:t xml:space="preserve">he HMI displays </w:t>
      </w:r>
      <w:r w:rsidR="00CB6144">
        <w:rPr>
          <w:rFonts w:ascii="Times New Roman" w:eastAsia="Times New Roman" w:hAnsi="Times New Roman" w:cs="Times New Roman"/>
          <w:kern w:val="0"/>
          <w:sz w:val="24"/>
          <w:szCs w:val="24"/>
          <w:lang w:val="en-US" w:eastAsia="de-DE"/>
          <w14:ligatures w14:val="none"/>
        </w:rPr>
        <w:t xml:space="preserve">the </w:t>
      </w:r>
      <w:r w:rsidR="00A24596" w:rsidRPr="00A24596">
        <w:rPr>
          <w:rFonts w:ascii="Times New Roman" w:eastAsia="Times New Roman" w:hAnsi="Times New Roman" w:cs="Times New Roman"/>
          <w:kern w:val="0"/>
          <w:sz w:val="24"/>
          <w:szCs w:val="24"/>
          <w:lang w:val="en-US" w:eastAsia="de-DE"/>
          <w14:ligatures w14:val="none"/>
        </w:rPr>
        <w:t>forecast information. All forecast information is potentially relevant to be displayed in the HMI, depending on the needs and preferences of the responsible party.</w:t>
      </w:r>
    </w:p>
    <w:p w14:paraId="59AF3DCB" w14:textId="77777777" w:rsidR="00A24596" w:rsidRPr="00A24596" w:rsidRDefault="00A24596" w:rsidP="00A24596">
      <w:pPr>
        <w:pStyle w:val="Listenabsatz"/>
        <w:numPr>
          <w:ilvl w:val="1"/>
          <w:numId w:val="3"/>
        </w:numPr>
        <w:spacing w:after="0" w:line="240" w:lineRule="auto"/>
        <w:rPr>
          <w:rFonts w:ascii="Times New Roman" w:eastAsia="Times New Roman" w:hAnsi="Times New Roman" w:cs="Times New Roman"/>
          <w:kern w:val="0"/>
          <w:sz w:val="24"/>
          <w:szCs w:val="24"/>
          <w:lang w:val="en-US" w:eastAsia="de-DE"/>
          <w14:ligatures w14:val="none"/>
        </w:rPr>
      </w:pPr>
      <w:r w:rsidRPr="00A24596">
        <w:rPr>
          <w:rFonts w:ascii="Times New Roman" w:eastAsia="Times New Roman" w:hAnsi="Times New Roman" w:cs="Times New Roman"/>
          <w:kern w:val="0"/>
          <w:sz w:val="24"/>
          <w:szCs w:val="24"/>
          <w:lang w:val="en-US" w:eastAsia="de-DE"/>
          <w14:ligatures w14:val="none"/>
        </w:rPr>
        <w:t xml:space="preserve">The HMI displays KPIs of energy flexible operation. KPIs depend on the use case and can be energy related, production volume related, or other factors. </w:t>
      </w:r>
    </w:p>
    <w:p w14:paraId="067FA0CC" w14:textId="42736915" w:rsidR="00A24596" w:rsidRPr="009F1C2C" w:rsidRDefault="009F1C2C" w:rsidP="009F1C2C">
      <w:pPr>
        <w:pStyle w:val="Listenabsatz"/>
        <w:numPr>
          <w:ilvl w:val="2"/>
          <w:numId w:val="3"/>
        </w:numPr>
        <w:spacing w:after="0" w:line="240" w:lineRule="auto"/>
        <w:rPr>
          <w:rFonts w:ascii="Times New Roman" w:eastAsia="Times New Roman" w:hAnsi="Times New Roman" w:cs="Times New Roman"/>
          <w:kern w:val="0"/>
          <w:sz w:val="24"/>
          <w:szCs w:val="24"/>
          <w:lang w:val="en-US" w:eastAsia="de-DE"/>
          <w14:ligatures w14:val="none"/>
        </w:rPr>
      </w:pPr>
      <w:r w:rsidRPr="009F1C2C">
        <w:rPr>
          <w:rFonts w:ascii="Times New Roman" w:eastAsia="Times New Roman" w:hAnsi="Times New Roman" w:cs="Times New Roman"/>
          <w:kern w:val="0"/>
          <w:sz w:val="24"/>
          <w:szCs w:val="24"/>
          <w:lang w:val="en-US" w:eastAsia="de-DE"/>
          <w14:ligatures w14:val="none"/>
        </w:rPr>
        <w:t xml:space="preserve">The HMI displays the benefits and drawbacks of energy flexible operation. Important benefits to display are financial and ecological benefits. Drawbacks are important to display to obtain a realistic evaluation of energy flexible operation. It should be shown objectively to the responsible party, if energy flexible operation provides the desired benefits. </w:t>
      </w:r>
    </w:p>
    <w:p w14:paraId="6D7091D5" w14:textId="5D8D0C6C" w:rsidR="00B15335" w:rsidRDefault="00EF6B21" w:rsidP="00B15335">
      <w:pPr>
        <w:pStyle w:val="berschrift2"/>
      </w:pPr>
      <w:r>
        <w:t>Data Storage</w:t>
      </w:r>
    </w:p>
    <w:p w14:paraId="5857F02A" w14:textId="77777777" w:rsidR="00B15335" w:rsidRPr="008B6826" w:rsidRDefault="00B15335" w:rsidP="00B15335">
      <w:pPr>
        <w:pStyle w:val="Listenabsatz"/>
        <w:numPr>
          <w:ilvl w:val="0"/>
          <w:numId w:val="2"/>
        </w:numPr>
        <w:rPr>
          <w:rFonts w:ascii="Times New Roman" w:hAnsi="Times New Roman" w:cs="Times New Roman"/>
          <w:lang w:val="en-US"/>
        </w:rPr>
      </w:pPr>
      <w:r w:rsidRPr="008B6826">
        <w:rPr>
          <w:rFonts w:ascii="Times New Roman" w:hAnsi="Times New Roman" w:cs="Times New Roman"/>
          <w:lang w:val="en-US"/>
        </w:rPr>
        <w:t>Data relevant for the engineering and evaluation of energy flexible operating strategies must be stored.</w:t>
      </w:r>
    </w:p>
    <w:p w14:paraId="37987B42" w14:textId="7699B4FD" w:rsidR="00264CEC" w:rsidRDefault="00CB6144" w:rsidP="00264CEC">
      <w:pPr>
        <w:pStyle w:val="Listenabsatz"/>
        <w:numPr>
          <w:ilvl w:val="1"/>
          <w:numId w:val="2"/>
        </w:numPr>
        <w:spacing w:after="0" w:line="240" w:lineRule="auto"/>
        <w:rPr>
          <w:rFonts w:ascii="Times New Roman" w:eastAsia="Times New Roman" w:hAnsi="Times New Roman" w:cs="Times New Roman"/>
          <w:kern w:val="0"/>
          <w:sz w:val="24"/>
          <w:szCs w:val="24"/>
          <w:lang w:val="en-US" w:eastAsia="de-DE"/>
          <w14:ligatures w14:val="none"/>
        </w:rPr>
      </w:pPr>
      <w:r w:rsidRPr="008B6826">
        <w:rPr>
          <w:rFonts w:ascii="Times New Roman" w:eastAsia="Times New Roman" w:hAnsi="Times New Roman" w:cs="Times New Roman"/>
          <w:kern w:val="0"/>
          <w:sz w:val="24"/>
          <w:szCs w:val="24"/>
          <w:lang w:val="en-US" w:eastAsia="de-DE"/>
          <w14:ligatures w14:val="none"/>
        </w:rPr>
        <w:t>In proactive approaches, d</w:t>
      </w:r>
      <w:r w:rsidR="00264CEC" w:rsidRPr="008B6826">
        <w:rPr>
          <w:rFonts w:ascii="Times New Roman" w:eastAsia="Times New Roman" w:hAnsi="Times New Roman" w:cs="Times New Roman"/>
          <w:kern w:val="0"/>
          <w:sz w:val="24"/>
          <w:szCs w:val="24"/>
          <w:lang w:val="en-US" w:eastAsia="de-DE"/>
          <w14:ligatures w14:val="none"/>
        </w:rPr>
        <w:t xml:space="preserve">ata relevant for the development and evaluation of planning models must be stored. Since planning models need to be evaluated and might need to be updated, data relevant for the engineering of planning models </w:t>
      </w:r>
      <w:r w:rsidRPr="008B6826">
        <w:rPr>
          <w:rFonts w:ascii="Times New Roman" w:eastAsia="Times New Roman" w:hAnsi="Times New Roman" w:cs="Times New Roman"/>
          <w:kern w:val="0"/>
          <w:sz w:val="24"/>
          <w:szCs w:val="24"/>
          <w:lang w:val="en-US" w:eastAsia="de-DE"/>
          <w14:ligatures w14:val="none"/>
        </w:rPr>
        <w:t xml:space="preserve">must </w:t>
      </w:r>
      <w:r w:rsidR="00264CEC" w:rsidRPr="008B6826">
        <w:rPr>
          <w:rFonts w:ascii="Times New Roman" w:eastAsia="Times New Roman" w:hAnsi="Times New Roman" w:cs="Times New Roman"/>
          <w:kern w:val="0"/>
          <w:sz w:val="24"/>
          <w:szCs w:val="24"/>
          <w:lang w:val="en-US" w:eastAsia="de-DE"/>
          <w14:ligatures w14:val="none"/>
        </w:rPr>
        <w:t>be stored. Relevant</w:t>
      </w:r>
      <w:r w:rsidR="00264CEC" w:rsidRPr="00264CEC">
        <w:rPr>
          <w:rFonts w:ascii="Times New Roman" w:eastAsia="Times New Roman" w:hAnsi="Times New Roman" w:cs="Times New Roman"/>
          <w:kern w:val="0"/>
          <w:sz w:val="24"/>
          <w:szCs w:val="24"/>
          <w:lang w:val="en-US" w:eastAsia="de-DE"/>
          <w14:ligatures w14:val="none"/>
        </w:rPr>
        <w:t xml:space="preserve"> data for planning models primarily refers to data characterizing the relationship between the energy consumption and the utility of a resource. </w:t>
      </w:r>
    </w:p>
    <w:p w14:paraId="6C9D3074" w14:textId="04D3B8AE" w:rsidR="00264CEC" w:rsidRDefault="00E16F8C" w:rsidP="00264CEC">
      <w:pPr>
        <w:pStyle w:val="Listenabsatz"/>
        <w:numPr>
          <w:ilvl w:val="1"/>
          <w:numId w:val="2"/>
        </w:numPr>
        <w:spacing w:after="0" w:line="240" w:lineRule="auto"/>
        <w:rPr>
          <w:rFonts w:ascii="Times New Roman" w:eastAsia="Times New Roman" w:hAnsi="Times New Roman" w:cs="Times New Roman"/>
          <w:kern w:val="0"/>
          <w:sz w:val="24"/>
          <w:szCs w:val="24"/>
          <w:lang w:val="en-US" w:eastAsia="de-DE"/>
          <w14:ligatures w14:val="none"/>
        </w:rPr>
      </w:pPr>
      <w:r>
        <w:rPr>
          <w:rFonts w:ascii="Times New Roman" w:eastAsia="Times New Roman" w:hAnsi="Times New Roman" w:cs="Times New Roman"/>
          <w:kern w:val="0"/>
          <w:sz w:val="24"/>
          <w:szCs w:val="24"/>
          <w:lang w:val="en-US" w:eastAsia="de-DE"/>
          <w14:ligatures w14:val="none"/>
        </w:rPr>
        <w:t>In proactive approaches, d</w:t>
      </w:r>
      <w:r w:rsidR="00264CEC" w:rsidRPr="00264CEC">
        <w:rPr>
          <w:rFonts w:ascii="Times New Roman" w:eastAsia="Times New Roman" w:hAnsi="Times New Roman" w:cs="Times New Roman"/>
          <w:kern w:val="0"/>
          <w:sz w:val="24"/>
          <w:szCs w:val="24"/>
          <w:lang w:val="en-US" w:eastAsia="de-DE"/>
          <w14:ligatures w14:val="none"/>
        </w:rPr>
        <w:t xml:space="preserve">ata relevant for the execution of </w:t>
      </w:r>
      <w:r w:rsidR="00DA2653">
        <w:rPr>
          <w:rFonts w:ascii="Times New Roman" w:eastAsia="Times New Roman" w:hAnsi="Times New Roman" w:cs="Times New Roman"/>
          <w:kern w:val="0"/>
          <w:sz w:val="24"/>
          <w:szCs w:val="24"/>
          <w:lang w:val="en-US" w:eastAsia="de-DE"/>
          <w14:ligatures w14:val="none"/>
        </w:rPr>
        <w:t>operational planning</w:t>
      </w:r>
      <w:r w:rsidR="00264CEC" w:rsidRPr="00264CEC">
        <w:rPr>
          <w:rFonts w:ascii="Times New Roman" w:eastAsia="Times New Roman" w:hAnsi="Times New Roman" w:cs="Times New Roman"/>
          <w:kern w:val="0"/>
          <w:sz w:val="24"/>
          <w:szCs w:val="24"/>
          <w:lang w:val="en-US" w:eastAsia="de-DE"/>
          <w14:ligatures w14:val="none"/>
        </w:rPr>
        <w:t xml:space="preserve"> must be stored. This includes planning model parameters as well as external information such as energy prices, ambient conditions, production demand and time-varying raw material properties. </w:t>
      </w:r>
    </w:p>
    <w:p w14:paraId="727946B6" w14:textId="45CC9B0E" w:rsidR="00B15335" w:rsidRDefault="00264CEC" w:rsidP="00BB599A">
      <w:pPr>
        <w:pStyle w:val="Listenabsatz"/>
        <w:numPr>
          <w:ilvl w:val="1"/>
          <w:numId w:val="2"/>
        </w:numPr>
        <w:spacing w:after="0" w:line="240" w:lineRule="auto"/>
        <w:rPr>
          <w:rFonts w:ascii="Times New Roman" w:eastAsia="Times New Roman" w:hAnsi="Times New Roman" w:cs="Times New Roman"/>
          <w:kern w:val="0"/>
          <w:sz w:val="24"/>
          <w:szCs w:val="24"/>
          <w:lang w:val="en-US" w:eastAsia="de-DE"/>
          <w14:ligatures w14:val="none"/>
        </w:rPr>
      </w:pPr>
      <w:r w:rsidRPr="00264CEC">
        <w:rPr>
          <w:rFonts w:ascii="Times New Roman" w:eastAsia="Times New Roman" w:hAnsi="Times New Roman" w:cs="Times New Roman"/>
          <w:kern w:val="0"/>
          <w:sz w:val="24"/>
          <w:szCs w:val="24"/>
          <w:lang w:val="en-US" w:eastAsia="de-DE"/>
          <w14:ligatures w14:val="none"/>
        </w:rPr>
        <w:t xml:space="preserve">Data relevant for the engineering and execution of control programs must be stored. This includes process values, manipulated variables, set points, disturbances, switching conditions, and other user commands for control programs. </w:t>
      </w:r>
    </w:p>
    <w:p w14:paraId="78D7F243" w14:textId="249DF6A5" w:rsidR="00654810" w:rsidRDefault="00654810" w:rsidP="00BB599A">
      <w:pPr>
        <w:pStyle w:val="Listenabsatz"/>
        <w:numPr>
          <w:ilvl w:val="1"/>
          <w:numId w:val="2"/>
        </w:numPr>
        <w:spacing w:after="0" w:line="240" w:lineRule="auto"/>
        <w:rPr>
          <w:rFonts w:ascii="Times New Roman" w:eastAsia="Times New Roman" w:hAnsi="Times New Roman" w:cs="Times New Roman"/>
          <w:kern w:val="0"/>
          <w:sz w:val="24"/>
          <w:szCs w:val="24"/>
          <w:lang w:val="en-US" w:eastAsia="de-DE"/>
          <w14:ligatures w14:val="none"/>
        </w:rPr>
      </w:pPr>
      <w:r>
        <w:rPr>
          <w:rFonts w:ascii="Times New Roman" w:eastAsia="Times New Roman" w:hAnsi="Times New Roman" w:cs="Times New Roman"/>
          <w:kern w:val="0"/>
          <w:sz w:val="24"/>
          <w:szCs w:val="24"/>
          <w:lang w:val="en-US" w:eastAsia="de-DE"/>
          <w14:ligatures w14:val="none"/>
        </w:rPr>
        <w:t>Data relevant for the evaluation of energy-flexible op</w:t>
      </w:r>
      <w:r w:rsidR="00275ECC">
        <w:rPr>
          <w:rFonts w:ascii="Times New Roman" w:eastAsia="Times New Roman" w:hAnsi="Times New Roman" w:cs="Times New Roman"/>
          <w:kern w:val="0"/>
          <w:sz w:val="24"/>
          <w:szCs w:val="24"/>
          <w:lang w:val="en-US" w:eastAsia="de-DE"/>
          <w14:ligatures w14:val="none"/>
        </w:rPr>
        <w:t>erating strategies must be stored. This</w:t>
      </w:r>
      <w:r w:rsidR="006147F2">
        <w:rPr>
          <w:rFonts w:ascii="Times New Roman" w:eastAsia="Times New Roman" w:hAnsi="Times New Roman" w:cs="Times New Roman"/>
          <w:kern w:val="0"/>
          <w:sz w:val="24"/>
          <w:szCs w:val="24"/>
          <w:lang w:val="en-US" w:eastAsia="de-DE"/>
          <w14:ligatures w14:val="none"/>
        </w:rPr>
        <w:t xml:space="preserve"> includes energy consumption, storage, and generation data, as well </w:t>
      </w:r>
      <w:r w:rsidR="006147F2">
        <w:rPr>
          <w:rFonts w:ascii="Times New Roman" w:eastAsia="Times New Roman" w:hAnsi="Times New Roman" w:cs="Times New Roman"/>
          <w:kern w:val="0"/>
          <w:sz w:val="24"/>
          <w:szCs w:val="24"/>
          <w:lang w:val="en-US" w:eastAsia="de-DE"/>
          <w14:ligatures w14:val="none"/>
        </w:rPr>
        <w:lastRenderedPageBreak/>
        <w:t xml:space="preserve">as production volume, </w:t>
      </w:r>
      <w:r w:rsidR="008A2F4D">
        <w:rPr>
          <w:rFonts w:ascii="Times New Roman" w:eastAsia="Times New Roman" w:hAnsi="Times New Roman" w:cs="Times New Roman"/>
          <w:kern w:val="0"/>
          <w:sz w:val="24"/>
          <w:szCs w:val="24"/>
          <w:lang w:val="en-US" w:eastAsia="de-DE"/>
          <w14:ligatures w14:val="none"/>
        </w:rPr>
        <w:t>process quality indicators energy expenditures and other production cost</w:t>
      </w:r>
      <w:r w:rsidR="005A350B">
        <w:rPr>
          <w:rFonts w:ascii="Times New Roman" w:eastAsia="Times New Roman" w:hAnsi="Times New Roman" w:cs="Times New Roman"/>
          <w:kern w:val="0"/>
          <w:sz w:val="24"/>
          <w:szCs w:val="24"/>
          <w:lang w:val="en-US" w:eastAsia="de-DE"/>
          <w14:ligatures w14:val="none"/>
        </w:rPr>
        <w:t xml:space="preserve"> and emissions. </w:t>
      </w:r>
    </w:p>
    <w:p w14:paraId="21676B25" w14:textId="77777777" w:rsidR="003429BB" w:rsidRPr="008B6826" w:rsidRDefault="003429BB" w:rsidP="003429BB">
      <w:pPr>
        <w:pStyle w:val="berschrift2"/>
        <w:rPr>
          <w:rFonts w:ascii="Times New Roman" w:hAnsi="Times New Roman" w:cs="Times New Roman"/>
        </w:rPr>
      </w:pPr>
      <w:r w:rsidRPr="008B6826">
        <w:rPr>
          <w:rFonts w:ascii="Times New Roman" w:hAnsi="Times New Roman" w:cs="Times New Roman"/>
        </w:rPr>
        <w:t xml:space="preserve">General </w:t>
      </w:r>
      <w:proofErr w:type="spellStart"/>
      <w:r w:rsidRPr="008B6826">
        <w:rPr>
          <w:rFonts w:ascii="Times New Roman" w:hAnsi="Times New Roman" w:cs="Times New Roman"/>
        </w:rPr>
        <w:t>Requirements</w:t>
      </w:r>
      <w:proofErr w:type="spellEnd"/>
    </w:p>
    <w:p w14:paraId="1786233D" w14:textId="77777777" w:rsidR="003429BB" w:rsidRPr="008B6826" w:rsidRDefault="003429BB" w:rsidP="003429BB">
      <w:pPr>
        <w:pStyle w:val="Listenabsatz"/>
        <w:numPr>
          <w:ilvl w:val="0"/>
          <w:numId w:val="14"/>
        </w:numPr>
        <w:rPr>
          <w:rFonts w:ascii="Times New Roman" w:hAnsi="Times New Roman" w:cs="Times New Roman"/>
          <w:lang w:val="en-US"/>
        </w:rPr>
      </w:pPr>
      <w:r w:rsidRPr="008B6826">
        <w:rPr>
          <w:rFonts w:ascii="Times New Roman" w:hAnsi="Times New Roman" w:cs="Times New Roman"/>
          <w:lang w:val="en-US"/>
        </w:rPr>
        <w:t xml:space="preserve">High precision Use cases should not be purely proactive. Instead, High precision Use cases should combine proactive and reactive elements. </w:t>
      </w:r>
    </w:p>
    <w:p w14:paraId="1002A8DD" w14:textId="1CFB0819" w:rsidR="003429BB" w:rsidRPr="008B6826" w:rsidRDefault="003429BB" w:rsidP="003429BB">
      <w:pPr>
        <w:pStyle w:val="Listenabsatz"/>
        <w:numPr>
          <w:ilvl w:val="0"/>
          <w:numId w:val="14"/>
        </w:numPr>
        <w:rPr>
          <w:rFonts w:ascii="Times New Roman" w:hAnsi="Times New Roman" w:cs="Times New Roman"/>
          <w:lang w:val="en-US"/>
        </w:rPr>
      </w:pPr>
      <w:r w:rsidRPr="008B6826">
        <w:rPr>
          <w:rFonts w:ascii="Times New Roman" w:hAnsi="Times New Roman" w:cs="Times New Roman"/>
          <w:lang w:val="en-US"/>
        </w:rPr>
        <w:t xml:space="preserve">The </w:t>
      </w:r>
      <w:r w:rsidRPr="008B6826">
        <w:rPr>
          <w:rFonts w:ascii="Times New Roman" w:hAnsi="Times New Roman" w:cs="Times New Roman"/>
          <w:lang w:val="en-US"/>
        </w:rPr>
        <w:t>energy-flexible operating strategy</w:t>
      </w:r>
      <w:r w:rsidRPr="008B6826">
        <w:rPr>
          <w:rFonts w:ascii="Times New Roman" w:hAnsi="Times New Roman" w:cs="Times New Roman"/>
          <w:lang w:val="en-US"/>
        </w:rPr>
        <w:t xml:space="preserve"> should be built in a scalable way. </w:t>
      </w:r>
    </w:p>
    <w:p w14:paraId="2A144D8C" w14:textId="77777777" w:rsidR="003429BB" w:rsidRPr="003429BB" w:rsidRDefault="003429BB" w:rsidP="003429BB">
      <w:pPr>
        <w:spacing w:after="0" w:line="240" w:lineRule="auto"/>
        <w:rPr>
          <w:rFonts w:ascii="Times New Roman" w:eastAsia="Times New Roman" w:hAnsi="Times New Roman" w:cs="Times New Roman"/>
          <w:kern w:val="0"/>
          <w:sz w:val="24"/>
          <w:szCs w:val="24"/>
          <w:lang w:val="en-US" w:eastAsia="de-DE"/>
          <w14:ligatures w14:val="none"/>
        </w:rPr>
      </w:pPr>
    </w:p>
    <w:p w14:paraId="4AA4A5DE" w14:textId="77777777" w:rsidR="00B15335" w:rsidRPr="00B15335" w:rsidRDefault="00B15335" w:rsidP="00B15335">
      <w:pPr>
        <w:rPr>
          <w:lang w:val="en-US"/>
        </w:rPr>
      </w:pPr>
    </w:p>
    <w:p w14:paraId="0A694302" w14:textId="0275FFAE" w:rsidR="00390444" w:rsidRPr="000A3A42" w:rsidRDefault="000A3A42" w:rsidP="0020084A">
      <w:pPr>
        <w:pStyle w:val="berschrift1"/>
        <w:rPr>
          <w:lang w:val="en-US"/>
        </w:rPr>
      </w:pPr>
      <w:r w:rsidRPr="000A3A42">
        <w:rPr>
          <w:lang w:val="en-US"/>
        </w:rPr>
        <w:t>Functionalities within Energy F</w:t>
      </w:r>
      <w:r>
        <w:rPr>
          <w:lang w:val="en-US"/>
        </w:rPr>
        <w:t>lexible CPPS</w:t>
      </w:r>
    </w:p>
    <w:p w14:paraId="432F53D1" w14:textId="5251CF90" w:rsidR="0020084A" w:rsidRPr="000A3A42" w:rsidRDefault="0020084A" w:rsidP="0020084A">
      <w:pPr>
        <w:pStyle w:val="berschrift2"/>
        <w:rPr>
          <w:lang w:val="en-US"/>
        </w:rPr>
      </w:pPr>
      <w:proofErr w:type="spellStart"/>
      <w:r w:rsidRPr="000A3A42">
        <w:rPr>
          <w:lang w:val="en-US"/>
        </w:rPr>
        <w:t>Sensorik</w:t>
      </w:r>
      <w:proofErr w:type="spellEnd"/>
      <w:r w:rsidRPr="000A3A42">
        <w:rPr>
          <w:lang w:val="en-US"/>
        </w:rPr>
        <w:t xml:space="preserve"> </w:t>
      </w:r>
    </w:p>
    <w:p w14:paraId="4B4D2BC6" w14:textId="63519F48" w:rsidR="00057D21" w:rsidRDefault="0017699F" w:rsidP="00912E69">
      <w:pPr>
        <w:jc w:val="both"/>
      </w:pPr>
      <w:r w:rsidRPr="004B6635">
        <w:rPr>
          <w:b/>
          <w:bCs/>
        </w:rPr>
        <w:t xml:space="preserve">Sensorik </w:t>
      </w:r>
      <w:r w:rsidR="008B5084">
        <w:rPr>
          <w:b/>
          <w:bCs/>
        </w:rPr>
        <w:t>misst</w:t>
      </w:r>
      <w:r w:rsidR="00FD699E" w:rsidRPr="004B6635">
        <w:rPr>
          <w:b/>
          <w:bCs/>
        </w:rPr>
        <w:t xml:space="preserve"> Einflussgrößen auf den Prozess.</w:t>
      </w:r>
      <w:r w:rsidR="00FD699E">
        <w:t xml:space="preserve"> Als Einflussgrößen werden etwa </w:t>
      </w:r>
      <w:r w:rsidR="007550ED">
        <w:t>Umwelt</w:t>
      </w:r>
      <w:r w:rsidR="009C34A6">
        <w:t>einflüsse wie die Umgebungstemperatur verstanden, die den Prozess beeinflussen.</w:t>
      </w:r>
      <w:r w:rsidR="00C83232">
        <w:t xml:space="preserve"> </w:t>
      </w:r>
      <w:r w:rsidR="001F43C0">
        <w:t>Ebenso können Materialeigenschaften</w:t>
      </w:r>
      <w:r w:rsidR="00B34F62">
        <w:t xml:space="preserve"> von Ausgangsstoffen als Einflussgrößen interpretiert werden.</w:t>
      </w:r>
      <w:r w:rsidR="00FD699E">
        <w:t xml:space="preserve"> </w:t>
      </w:r>
      <w:r w:rsidR="0040659A" w:rsidRPr="00A76C7C">
        <w:t xml:space="preserve">Sensorik </w:t>
      </w:r>
      <w:r w:rsidR="008F6B00">
        <w:t>zur Messung von</w:t>
      </w:r>
      <w:r w:rsidR="0040659A" w:rsidRPr="00A76C7C">
        <w:t xml:space="preserve"> Einflussgrößen </w:t>
      </w:r>
      <w:r w:rsidR="008F6B00">
        <w:t>ist</w:t>
      </w:r>
      <w:r w:rsidR="002C75B3">
        <w:t xml:space="preserve"> nötig,</w:t>
      </w:r>
      <w:r w:rsidR="0040659A" w:rsidRPr="00A76C7C">
        <w:t xml:space="preserve"> wenn der</w:t>
      </w:r>
      <w:r w:rsidR="00A76C7C" w:rsidRPr="00A76C7C">
        <w:t xml:space="preserve"> Steuerungs- / Regelungs</w:t>
      </w:r>
      <w:r w:rsidR="00D706C4">
        <w:t>- oder der Planungs</w:t>
      </w:r>
      <w:r w:rsidR="00A76C7C" w:rsidRPr="00A76C7C">
        <w:t>algorithmus diese Informationen benötigt</w:t>
      </w:r>
      <w:r w:rsidR="006F5786">
        <w:t xml:space="preserve">, wobei physikalische Größen, deren Einfluss auf die Ressourcen gering ist, nicht zwangsläufig gemessen werden müssen. </w:t>
      </w:r>
    </w:p>
    <w:p w14:paraId="6D935E1A" w14:textId="77777777" w:rsidR="00526F58" w:rsidRDefault="003B0FB1" w:rsidP="00912E69">
      <w:pPr>
        <w:jc w:val="both"/>
      </w:pPr>
      <w:r>
        <w:t xml:space="preserve">Beispiele: </w:t>
      </w:r>
    </w:p>
    <w:p w14:paraId="1BCF7C50" w14:textId="50AB5B7D" w:rsidR="00526F58" w:rsidRDefault="00526F58" w:rsidP="00526F58">
      <w:pPr>
        <w:pStyle w:val="Listenabsatz"/>
        <w:numPr>
          <w:ilvl w:val="0"/>
          <w:numId w:val="1"/>
        </w:numPr>
        <w:jc w:val="both"/>
      </w:pPr>
      <w:r>
        <w:t xml:space="preserve">Beim Betrieb eines Kompressionskühlers wird die Umgebungstemperatur gemessen, um </w:t>
      </w:r>
      <w:r w:rsidR="00643ACD">
        <w:t xml:space="preserve">die benötigte </w:t>
      </w:r>
      <w:proofErr w:type="spellStart"/>
      <w:r w:rsidR="00643ACD">
        <w:t>Kompressorleistung</w:t>
      </w:r>
      <w:proofErr w:type="spellEnd"/>
      <w:r w:rsidR="00643ACD">
        <w:t xml:space="preserve"> </w:t>
      </w:r>
      <w:r w:rsidR="008F6B00">
        <w:t xml:space="preserve">berechnen zu können </w:t>
      </w:r>
      <w:sdt>
        <w:sdtPr>
          <w:alias w:val="To edit, see citavi.com/edit"/>
          <w:tag w:val="CitaviPlaceholder#b264db72-5297-41c9-a713-71d2cfe61090"/>
          <w:id w:val="-766077006"/>
          <w:placeholder>
            <w:docPart w:val="DefaultPlaceholder_-1854013440"/>
          </w:placeholder>
        </w:sdtPr>
        <w:sdtEndPr/>
        <w:sdtContent>
          <w:r w:rsidR="008F6B00">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NGY2ZTNkLTU3OWQtNDhkMy05N2JmLTk4MDAzODcyODFjMCIsIlJhbmdlTGVuZ3RoIjoyMCwiUmVmZXJlbmNlSWQiOiI2NjEzMGExZS0yOGE1LTRlMGEtYmVmMi0wYTcwZDkwYzk4Z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zMzkwL3ByODA5MTEwNiIsIlVyaVN0cmluZyI6Imh0dHBzOi8vZG9pLm9yZy8xMC4zMzkwL3ByODA5MTEwN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}</w:instrText>
          </w:r>
          <w:r w:rsidR="008F6B00">
            <w:fldChar w:fldCharType="separate"/>
          </w:r>
          <w:r w:rsidR="00181E12">
            <w:t>(Cirera et al. 2020)</w:t>
          </w:r>
          <w:r w:rsidR="008F6B00">
            <w:fldChar w:fldCharType="end"/>
          </w:r>
        </w:sdtContent>
      </w:sdt>
      <w:r w:rsidR="008F6B00">
        <w:t xml:space="preserve">. </w:t>
      </w:r>
    </w:p>
    <w:p w14:paraId="115BEF26" w14:textId="2F5D3F7A" w:rsidR="003B0FB1" w:rsidRDefault="003B0FB1" w:rsidP="00526F58">
      <w:pPr>
        <w:pStyle w:val="Listenabsatz"/>
        <w:numPr>
          <w:ilvl w:val="0"/>
          <w:numId w:val="1"/>
        </w:numPr>
        <w:jc w:val="both"/>
      </w:pPr>
      <w:r>
        <w:t>Messung der Netzfrequenz</w:t>
      </w:r>
      <w:r w:rsidR="003F60F8">
        <w:t xml:space="preserve"> zur Bestimmung eines Sollwertes bei der Erbringung von Primärregelleistung </w:t>
      </w:r>
      <w:sdt>
        <w:sdtPr>
          <w:alias w:val="To edit, see citavi.com/edit"/>
          <w:tag w:val="CitaviPlaceholder#33ac7f46-c76d-466a-809e-b1fe446059f7"/>
          <w:id w:val="1398929351"/>
          <w:placeholder>
            <w:docPart w:val="DefaultPlaceholder_-1854013440"/>
          </w:placeholder>
        </w:sdtPr>
        <w:sdtEndPr/>
        <w:sdtContent>
          <w:r w:rsidR="003F60F8">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YjY0Y2JiLWZmZTgtNDcwOS05NDVmLWU1Zjc0ZDUxOGYwYSIsIlJhbmdlTGVuZ3RoIjoyMCwiUmVmZXJlbmNlSWQiOiI2NzI0NWFiYS1mYmEyLTQzZWUtODA0YS03MDJlZmI5YWQwZ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UU0cuMjAxOS4yOTE2NjIz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wOS9UU0cuMjAxOS4yOTE2NjIzIiwiVXJpU3RyaW5nIjoiaHR0cHM6Ly9kb2kub3JnLzEwLjExMDkvVFNHLjIwMTkuMjkxNjYy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}</w:instrText>
          </w:r>
          <w:r w:rsidR="003F60F8">
            <w:fldChar w:fldCharType="separate"/>
          </w:r>
          <w:r w:rsidR="00181E12">
            <w:t>(Perroy et al. 2020)</w:t>
          </w:r>
          <w:r w:rsidR="003F60F8">
            <w:fldChar w:fldCharType="end"/>
          </w:r>
        </w:sdtContent>
      </w:sdt>
      <w:r w:rsidR="003F60F8">
        <w:t>.</w:t>
      </w:r>
    </w:p>
    <w:p w14:paraId="3D62C32F" w14:textId="1FD74861" w:rsidR="00DD62AD" w:rsidRDefault="00DD62AD" w:rsidP="00DD62AD">
      <w:pPr>
        <w:pStyle w:val="Listenabsatz"/>
        <w:numPr>
          <w:ilvl w:val="0"/>
          <w:numId w:val="1"/>
        </w:numPr>
        <w:jc w:val="both"/>
      </w:pPr>
      <w:r>
        <w:t xml:space="preserve">Messung von Wetterbedingungen, um deren Einfluss auf thermische </w:t>
      </w:r>
      <w:r w:rsidR="002821C3">
        <w:t xml:space="preserve">Energieressourcen (Adsorptionskältemaschine, Kompressionskältemaschine) bei der Modellbildung und der Betriebsplanung zu berücksichtigen </w:t>
      </w:r>
      <w:sdt>
        <w:sdtPr>
          <w:alias w:val="To edit, see citavi.com/edit"/>
          <w:tag w:val="CitaviPlaceholder#ccaeed9b-e7ae-40e7-b4e0-ff028fd22e5c"/>
          <w:id w:val="1712381164"/>
          <w:placeholder>
            <w:docPart w:val="DefaultPlaceholder_-1854013440"/>
          </w:placeholder>
        </w:sdtPr>
        <w:sdtEndPr/>
        <w:sdtContent>
          <w:r w:rsidR="002821C3">
            <w:fldChar w:fldCharType="begin"/>
          </w:r>
          <w:r w:rsidR="002821C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MWU2ZjEzLWZkMGQtNGY1ZC04YThkLTY4OGI4NzExNGI2NyIsIlJhbmdlTGVuZ3RoIjoyOCwiUmVmZXJlbmNlSWQiOiJkYjI3YWY0NC0xYjQ5LTRmNTMtYTQ4Zi05YWRjN2QxMTRhZ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}</w:instrText>
          </w:r>
          <w:r w:rsidR="002821C3">
            <w:fldChar w:fldCharType="separate"/>
          </w:r>
          <w:r w:rsidR="00181E12">
            <w:t>(Sandro Magnani et al. 2018)</w:t>
          </w:r>
          <w:r w:rsidR="002821C3">
            <w:fldChar w:fldCharType="end"/>
          </w:r>
        </w:sdtContent>
      </w:sdt>
      <w:r w:rsidR="002821C3">
        <w:t>.</w:t>
      </w:r>
    </w:p>
    <w:p w14:paraId="1F897772" w14:textId="45E5038A" w:rsidR="0044000E" w:rsidRDefault="0044000E" w:rsidP="0044000E">
      <w:pPr>
        <w:pStyle w:val="Listenabsatz"/>
        <w:numPr>
          <w:ilvl w:val="0"/>
          <w:numId w:val="1"/>
        </w:numPr>
        <w:jc w:val="both"/>
      </w:pPr>
      <w:r>
        <w:t xml:space="preserve">Messung der Umgebungstemperatur einer </w:t>
      </w:r>
      <w:r w:rsidR="00D706C4">
        <w:t>Destillationskolonne</w:t>
      </w:r>
      <w:r>
        <w:t>, um Optimierungs- und Simulationsmodelle parametrieren zu können</w:t>
      </w:r>
      <w:r w:rsidR="00D26037">
        <w:t xml:space="preserve">, um den Einfluss der Temperatur auf </w:t>
      </w:r>
      <w:r w:rsidR="00D02D3B">
        <w:t>das Produktionsvolumen zu erfassen</w:t>
      </w:r>
      <w:r>
        <w:t xml:space="preserve"> </w:t>
      </w:r>
      <w:sdt>
        <w:sdtPr>
          <w:alias w:val="To edit, see citavi.com/edit"/>
          <w:tag w:val="CitaviPlaceholder#844ee3d3-3c6a-42bc-8657-a2ecd5a84041"/>
          <w:id w:val="-2039724534"/>
          <w:placeholder>
            <w:docPart w:val="20BBC315CDAD4653B115C0033AB263C6"/>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YjgyNGUzLWNiNGEtNDA2Ny04M2YwLWM3ODhkZTA3OTQzNyIsIlJhbmdlTGVuZ3RoIjoyMiwiUmVmZXJlbmNlSWQiOiIyNzVjMzRmOS02NTk1LTQ2ZmItYTUwZS0xMmZkOTViYjM5M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T05DT042MDQ2My4yMDIzLjEwNDMwNzE3IiwiVXJpU3RyaW5nIjoiaHR0cHM6Ly9kb2kub3JnLzEwLjExMDkvT05DT042MDQ2My4yMDIzLjEwNDMwNzE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jZUMTE6NTg6NTEiLCJNb2RpZmllZEJ5IjoiX0xhc3NlIFJlaW5wb2xkIiwiSWQiOiJhZjNiMzY2OS0wZDM0LTRhMDAtYTJkYy04YTc4NDg2Njk2YTMiLCJNb2RpZmllZE9uIjoiMjAyNC0wOC0yNlQxMTo1ODo1MS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aWVlZXhwbG9yZS5pZWVlLm9yZy9kb2N1bWVudC8xMDQzMDcxNy8iLCJVcmlTdHJpbmciOiJodHRwczovL2llZWV4cGxvcmUuaWVlZS5vcmcvZG9jdW1lbnQvMTA0MzA3MTc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}</w:instrText>
          </w:r>
          <w:r>
            <w:fldChar w:fldCharType="separate"/>
          </w:r>
          <w:r w:rsidR="00181E12">
            <w:t>(Reinpold et al. 2023)</w:t>
          </w:r>
          <w:r>
            <w:fldChar w:fldCharType="end"/>
          </w:r>
        </w:sdtContent>
      </w:sdt>
      <w:r>
        <w:t xml:space="preserve">. </w:t>
      </w:r>
    </w:p>
    <w:p w14:paraId="08E4677C" w14:textId="05BCF749" w:rsidR="00DD62AD" w:rsidRDefault="0027349A" w:rsidP="00526F58">
      <w:pPr>
        <w:pStyle w:val="Listenabsatz"/>
        <w:numPr>
          <w:ilvl w:val="0"/>
          <w:numId w:val="1"/>
        </w:numPr>
        <w:jc w:val="both"/>
      </w:pPr>
      <w:r>
        <w:t xml:space="preserve">Messung der Sonneneinstrahlung, um Potenzial für PV-erzeugung zu erfassen </w:t>
      </w:r>
      <w:sdt>
        <w:sdtPr>
          <w:alias w:val="To edit, see citavi.com/edit"/>
          <w:tag w:val="CitaviPlaceholder#396e7090-4878-48b9-a0c9-8048d2718905"/>
          <w:id w:val="-107900476"/>
          <w:placeholder>
            <w:docPart w:val="DefaultPlaceholder_-1854013440"/>
          </w:placeholder>
        </w:sdtPr>
        <w:sdtEndPr/>
        <w:sdtContent>
          <w:r w:rsidR="008F4976">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OTE1MDcxLTYxMmYtNDIyZi04MGE3LTI0MzM1YTkyNDZhYyIsIlJhbmdlTGVuZ3RoIjoxOCwiUmVmZXJlbmNlSWQiOiI1YmVmMmExOC01MjMxLTQ1OTMtOWVhMy01NWE0OWM4MzBiN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NDkvaWV0LWd0ZC4yMDE2LjAxMzUiLCJVcmlTdHJpbmciOiJodHRwczovL2RvaS5vcmcvMTAuMTA0OS9pZXQtZ3RkLjIwMTYuMDEz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}</w:instrText>
          </w:r>
          <w:r w:rsidR="008F4976">
            <w:fldChar w:fldCharType="separate"/>
          </w:r>
          <w:r w:rsidR="00181E12">
            <w:t>(Tian et al. 2016)</w:t>
          </w:r>
          <w:r w:rsidR="008F4976">
            <w:fldChar w:fldCharType="end"/>
          </w:r>
        </w:sdtContent>
      </w:sdt>
      <w:r w:rsidR="008F4976">
        <w:t>.</w:t>
      </w:r>
    </w:p>
    <w:p w14:paraId="762433B6" w14:textId="143E543B" w:rsidR="002060AC" w:rsidRDefault="002060AC" w:rsidP="00526F58">
      <w:pPr>
        <w:pStyle w:val="Listenabsatz"/>
        <w:numPr>
          <w:ilvl w:val="0"/>
          <w:numId w:val="1"/>
        </w:numPr>
        <w:jc w:val="both"/>
      </w:pPr>
      <w:r>
        <w:t>Messung des Feststoffgehalts von Abwasser</w:t>
      </w:r>
      <w:r w:rsidR="00F77CDE">
        <w:t xml:space="preserve"> vor der Aufbereitung durch eine Abwasseraufbereitungsanlage, um den Energiebedarf für die Aufbereitung abschätzen zu können </w:t>
      </w:r>
      <w:sdt>
        <w:sdtPr>
          <w:alias w:val="To edit, see citavi.com/edit"/>
          <w:tag w:val="CitaviPlaceholder#1584f993-29c6-48ee-b3f9-5f625ac1b904"/>
          <w:id w:val="-1936203823"/>
          <w:placeholder>
            <w:docPart w:val="DefaultPlaceholder_-1854013440"/>
          </w:placeholder>
        </w:sdtPr>
        <w:sdtContent>
          <w:r w:rsidR="00160CD2">
            <w:fldChar w:fldCharType="begin"/>
          </w:r>
          <w:r w:rsidR="00160CD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MmM1NTFlLTZhMGEtNDgzNS04MGQ0LTg3ZjRmNjQ4ZjQwZiIsIlJhbmdlTGVuZ3RoIjoyMCwiUmVmZXJlbmNlSWQiOiJkNWY1ZmQ5Mi1iZGU2LTRmZmItODE0Yy1lYWRhOGQzOGNiY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Q4NTUwL0FSWElWLjI0MTIuMDI3MDgiLCJVcmlTdHJpbmciOiJodHRwczovL2RvaS5vcmcvMTAuNDg1NTAvYXJYaXYuMjQxMi4wMjcw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}</w:instrText>
          </w:r>
          <w:r w:rsidR="00160CD2">
            <w:fldChar w:fldCharType="separate"/>
          </w:r>
          <w:r w:rsidR="00160CD2">
            <w:t>(Wagner et al. 2024)</w:t>
          </w:r>
          <w:r w:rsidR="00160CD2">
            <w:fldChar w:fldCharType="end"/>
          </w:r>
        </w:sdtContent>
      </w:sdt>
      <w:r w:rsidR="00F77CDE">
        <w:t xml:space="preserve">. </w:t>
      </w:r>
    </w:p>
    <w:p w14:paraId="7135865E" w14:textId="09D0E57C" w:rsidR="002C75B3" w:rsidRDefault="002C75B3" w:rsidP="002C75B3">
      <w:pPr>
        <w:jc w:val="both"/>
      </w:pPr>
      <w:r>
        <w:t xml:space="preserve">Alternativen: </w:t>
      </w:r>
    </w:p>
    <w:p w14:paraId="612C3368" w14:textId="17DDDD45" w:rsidR="002C75B3" w:rsidRDefault="002C75B3" w:rsidP="002C75B3">
      <w:pPr>
        <w:pStyle w:val="Listenabsatz"/>
        <w:numPr>
          <w:ilvl w:val="0"/>
          <w:numId w:val="1"/>
        </w:numPr>
        <w:jc w:val="both"/>
      </w:pPr>
      <w:r>
        <w:t>Statt eine Einflussgröße zu messen</w:t>
      </w:r>
      <w:r w:rsidR="00550F2A">
        <w:t xml:space="preserve">, kann deren Einfluss </w:t>
      </w:r>
      <w:r w:rsidR="00A535AB">
        <w:t>ggf.</w:t>
      </w:r>
      <w:r w:rsidR="00550F2A">
        <w:t xml:space="preserve"> durch geeignete Regelungstechnik </w:t>
      </w:r>
      <w:r w:rsidR="00A535AB">
        <w:t>ausgeglichen werden. So kann etwa ein Regler mit I</w:t>
      </w:r>
      <w:r w:rsidR="00F521F4">
        <w:t>ntegralanteil</w:t>
      </w:r>
      <w:r w:rsidR="00A535AB">
        <w:t xml:space="preserve"> verwendet werden, um </w:t>
      </w:r>
      <w:r w:rsidR="00F521F4">
        <w:t xml:space="preserve">den Einfluss der Umgebungstemperatur auf die </w:t>
      </w:r>
      <w:proofErr w:type="spellStart"/>
      <w:r w:rsidR="00F521F4">
        <w:t>Kompressorleistung</w:t>
      </w:r>
      <w:proofErr w:type="spellEnd"/>
      <w:r w:rsidR="00F521F4">
        <w:t xml:space="preserve"> automatisch </w:t>
      </w:r>
      <w:proofErr w:type="spellStart"/>
      <w:r w:rsidR="00F521F4">
        <w:t>auszuregeln</w:t>
      </w:r>
      <w:proofErr w:type="spellEnd"/>
      <w:r w:rsidR="00305B21">
        <w:t xml:space="preserve">, was jedoch zu einer Varianz des Energieverbrauches führt. </w:t>
      </w:r>
    </w:p>
    <w:p w14:paraId="6C7185F3" w14:textId="77777777" w:rsidR="003C70EC" w:rsidRDefault="003C70EC" w:rsidP="00912E69">
      <w:pPr>
        <w:jc w:val="both"/>
        <w:rPr>
          <w:b/>
          <w:bCs/>
        </w:rPr>
      </w:pPr>
    </w:p>
    <w:p w14:paraId="59DEECC1" w14:textId="332497D8" w:rsidR="000E10B8" w:rsidRDefault="008F5DD5" w:rsidP="00912E69">
      <w:pPr>
        <w:jc w:val="both"/>
      </w:pPr>
      <w:r w:rsidRPr="004B6635">
        <w:rPr>
          <w:b/>
          <w:bCs/>
        </w:rPr>
        <w:t xml:space="preserve">Sensorik </w:t>
      </w:r>
      <w:r w:rsidR="008B5084">
        <w:rPr>
          <w:b/>
          <w:bCs/>
        </w:rPr>
        <w:t>misst</w:t>
      </w:r>
      <w:r w:rsidR="008B5084" w:rsidRPr="004B6635">
        <w:rPr>
          <w:b/>
          <w:bCs/>
        </w:rPr>
        <w:t xml:space="preserve"> </w:t>
      </w:r>
      <w:r w:rsidRPr="004B6635">
        <w:rPr>
          <w:b/>
          <w:bCs/>
        </w:rPr>
        <w:t>de</w:t>
      </w:r>
      <w:r w:rsidR="00776AC5" w:rsidRPr="004B6635">
        <w:rPr>
          <w:b/>
          <w:bCs/>
        </w:rPr>
        <w:t>n Speicherzustand.</w:t>
      </w:r>
      <w:r w:rsidR="00776AC5">
        <w:t xml:space="preserve"> Dabei kann es sich um einen </w:t>
      </w:r>
      <w:r w:rsidR="001437A5">
        <w:t>dedizierten Energiespeicher (Batterie), einen in</w:t>
      </w:r>
      <w:r w:rsidR="006015A8">
        <w:t xml:space="preserve">härenten Energiespeicher (Kühlhaus) oder einen Materialspeicher </w:t>
      </w:r>
      <w:r w:rsidR="009F2997">
        <w:t xml:space="preserve">(Zementsilo) </w:t>
      </w:r>
      <w:r w:rsidR="006015A8">
        <w:t xml:space="preserve">handeln. Der Speicherzustand </w:t>
      </w:r>
      <w:r w:rsidR="001B6BDE">
        <w:t>sollte</w:t>
      </w:r>
      <w:r w:rsidR="006015A8">
        <w:t xml:space="preserve"> dann </w:t>
      </w:r>
      <w:r w:rsidR="009F2997">
        <w:t xml:space="preserve">messtechnisch </w:t>
      </w:r>
      <w:r w:rsidR="006015A8">
        <w:t>erfasst</w:t>
      </w:r>
      <w:r w:rsidR="006C4C95">
        <w:t xml:space="preserve"> werden, wenn die Speichergröße über den betrachteten Planungszeitraum eine limitierende Größ</w:t>
      </w:r>
      <w:r w:rsidR="0030113E">
        <w:t>e darstell</w:t>
      </w:r>
      <w:r w:rsidR="00D22893">
        <w:t>t</w:t>
      </w:r>
      <w:r w:rsidR="009F2997">
        <w:t xml:space="preserve">, und </w:t>
      </w:r>
      <w:r w:rsidR="00B946AD">
        <w:t xml:space="preserve">wenn </w:t>
      </w:r>
      <w:r w:rsidR="009F2997">
        <w:t>die Einhaltung von Speicher</w:t>
      </w:r>
      <w:r w:rsidR="000E10B8">
        <w:t xml:space="preserve">kapazitäten wichtig für die störungsfreie Funktion der </w:t>
      </w:r>
      <w:r w:rsidR="000E10B8">
        <w:lastRenderedPageBreak/>
        <w:t>Produktionsprozesse ist.</w:t>
      </w:r>
      <w:r w:rsidR="00B87E7A">
        <w:t xml:space="preserve"> Der Speicherzustand von Ressourcen soll</w:t>
      </w:r>
      <w:r w:rsidR="00AE3367">
        <w:t xml:space="preserve">te mindestens zu Beginn eines Planungshorizonts besser aber während des gesamten Betriebes bekannt sein. </w:t>
      </w:r>
    </w:p>
    <w:p w14:paraId="231DD486" w14:textId="3DE8AE3D" w:rsidR="004B6635" w:rsidRDefault="004B6635" w:rsidP="00912E69">
      <w:pPr>
        <w:jc w:val="both"/>
      </w:pPr>
      <w:r>
        <w:t>Beispiele:</w:t>
      </w:r>
    </w:p>
    <w:p w14:paraId="27FCE405" w14:textId="4602B9EE" w:rsidR="002F10A8" w:rsidRDefault="002F10A8" w:rsidP="002F10A8">
      <w:pPr>
        <w:pStyle w:val="Listenabsatz"/>
        <w:numPr>
          <w:ilvl w:val="0"/>
          <w:numId w:val="1"/>
        </w:numPr>
        <w:jc w:val="both"/>
      </w:pPr>
      <w:r>
        <w:t>Messung der</w:t>
      </w:r>
      <w:r w:rsidR="0073340E">
        <w:t xml:space="preserve"> Temperatur in einem Kühlhaus, das als inhärenter Energiespeicher fungiert</w:t>
      </w:r>
      <w:r w:rsidR="00B946AD">
        <w:t xml:space="preserve"> </w:t>
      </w:r>
      <w:sdt>
        <w:sdtPr>
          <w:alias w:val="To edit, see citavi.com/edit"/>
          <w:tag w:val="CitaviPlaceholder#f89bf672-50c4-4367-8c15-02ede64e2cd3"/>
          <w:id w:val="285390089"/>
          <w:placeholder>
            <w:docPart w:val="DefaultPlaceholder_-1854013440"/>
          </w:placeholder>
        </w:sdtPr>
        <w:sdtEndPr/>
        <w:sdtContent>
          <w:r w:rsidR="00B946AD">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ZTZjMDAzLWUwMDYtNGVhNS05Njk1LWQwNTY1NTI2Njc4NCIsIlJhbmdlTGVuZ3RoIjoyMCwiUmVmZXJlbmNlSWQiOiI2NjEzMGExZS0yOGE1LTRlMGEtYmVmMi0wYTcwZDkwYzk4Z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zMzkwL3ByODA5MTEwNiIsIlVyaVN0cmluZyI6Imh0dHBzOi8vZG9pLm9yZy8xMC4zMzkwL3ByODA5MTEwN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}</w:instrText>
          </w:r>
          <w:r w:rsidR="00B946AD">
            <w:fldChar w:fldCharType="separate"/>
          </w:r>
          <w:r w:rsidR="00181E12">
            <w:t>(Cirera et al. 2020)</w:t>
          </w:r>
          <w:r w:rsidR="00B946AD">
            <w:fldChar w:fldCharType="end"/>
          </w:r>
        </w:sdtContent>
      </w:sdt>
      <w:r w:rsidR="007A4200">
        <w:t xml:space="preserve">, </w:t>
      </w:r>
      <w:r w:rsidR="00607A1E">
        <w:t>um</w:t>
      </w:r>
      <w:r w:rsidR="0072088C">
        <w:t xml:space="preserve"> eine Kältemaschine zu regeln/steuern. </w:t>
      </w:r>
    </w:p>
    <w:p w14:paraId="4D056A27" w14:textId="240CD396" w:rsidR="004A4FE7" w:rsidRDefault="004A4FE7" w:rsidP="002F10A8">
      <w:pPr>
        <w:pStyle w:val="Listenabsatz"/>
        <w:numPr>
          <w:ilvl w:val="0"/>
          <w:numId w:val="1"/>
        </w:numPr>
        <w:jc w:val="both"/>
      </w:pPr>
      <w:r>
        <w:t xml:space="preserve">Messung des Füllstandes in einem Eisspeicher, um über die Dichte auf </w:t>
      </w:r>
      <w:r w:rsidR="000E05C3">
        <w:t>Eisanteil schließen zu können, und somit den ‚Beladungszustand‘ des Eisspeichers zu ermitteln</w:t>
      </w:r>
      <w:r w:rsidR="0076305E">
        <w:t xml:space="preserve"> </w:t>
      </w:r>
      <w:sdt>
        <w:sdtPr>
          <w:alias w:val="To edit, see citavi.com/edit"/>
          <w:tag w:val="CitaviPlaceholder#cd391b53-3686-4602-bc5c-7217ac4ed922"/>
          <w:id w:val="1236591196"/>
          <w:placeholder>
            <w:docPart w:val="DefaultPlaceholder_-1854013440"/>
          </w:placeholder>
        </w:sdtPr>
        <w:sdtEndPr/>
        <w:sdtContent>
          <w:r w:rsidR="0076305E">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M2FiNTM4LWQyZTktNDc4ZC05ZjAzLTVlNjcwNjMzZGZlZSIsIlJhbmdlTGVuZ3RoIjoyOSwiUmVmZXJlbmNlSWQiOiI3MjYzNjRiNS05M2ZlLTRlMTUtYWY0ZC01NjI4ZTJkZTM3Zj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wOS9GYXJFYXN0Q29uLjIwMTkuODkzNDIwMCIsIlVyaVN0cmluZyI6Imh0dHBzOi8vZG9pLm9yZy8xMC4xMTA5L0ZhckVhc3RDb24uMjAxOS44OTM0MjA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DVUMTE6MTA6NTYiLCJNb2RpZmllZEJ5IjoiX0xhc3NlIFJlaW5wb2xkIiwiSWQiOiIzNWM3NWNmOC1mMTMzLTRjYTAtYTk1OC1hMmU3MDdhZjE4Y2YiLCJNb2RpZmllZE9uIjoiMjAyNC0wOC0wNVQxMToxMDo1Ni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aWVlZXhwbG9yZS5pZWVlLm9yZy94cGwvbW9zdFJlY2VudElzc3VlLmpzcD9wdW51bWJlcj04OTIyODA3IiwiVXJpU3RyaW5nIjoiaHR0cHM6Ly9pZWVleHBsb3JlLmllZWUub3JnL3hwbC9tb3N0UmVjZW50SXNzdWUuanNwP3B1bnVtYmVyPTg5MjI4MD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wOS9GYXJFYXN0Q29uNDcyMzAuMjAxOSIsIlVyaVN0cmluZyI6Imh0dHBzOi8vZG9pLm9yZy8xMC4xMTA5L0ZhckVhc3RDb240NzIzMC4yMDE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}</w:instrText>
          </w:r>
          <w:r w:rsidR="0076305E">
            <w:fldChar w:fldCharType="separate"/>
          </w:r>
          <w:r w:rsidR="00181E12">
            <w:t>(Sokolovsky und Klimash 2019)</w:t>
          </w:r>
          <w:r w:rsidR="0076305E">
            <w:fldChar w:fldCharType="end"/>
          </w:r>
        </w:sdtContent>
      </w:sdt>
      <w:r w:rsidR="000E05C3">
        <w:t xml:space="preserve">. </w:t>
      </w:r>
    </w:p>
    <w:p w14:paraId="29455A25" w14:textId="08A99684" w:rsidR="003B5368" w:rsidRDefault="003B5368" w:rsidP="003B5368">
      <w:pPr>
        <w:pStyle w:val="Listenabsatz"/>
        <w:numPr>
          <w:ilvl w:val="0"/>
          <w:numId w:val="1"/>
        </w:numPr>
        <w:jc w:val="both"/>
      </w:pPr>
      <w:r>
        <w:t xml:space="preserve">Messung der Spannung an einem Kondensator, um deren Beladungszustand zu bestimmen </w:t>
      </w:r>
      <w:sdt>
        <w:sdtPr>
          <w:alias w:val="To edit, see citavi.com/edit"/>
          <w:tag w:val="CitaviPlaceholder#115789bd-42f7-4236-99c6-8ea4fb5ce246"/>
          <w:id w:val="1144695713"/>
          <w:placeholder>
            <w:docPart w:val="207FCD99E2C24D52B5E2932AD07455E5"/>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MjhjYjk2LTljMmMtNGU4Ni1hM2VlLTcxNmQzNWNmNjFjMCIsIlJhbmdlTGVuZ3RoIjozMSwiUmVmZXJlbmNlSWQiOiI2NTllZjUzNi02YzIxLTQyNDctYmZhYS1kZGE5NmRhN2RjN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pZWVleHBsb3JlLmllZWUub3JnL2RvY3VtZW50LzcxNjc1MjcvIiwiVXJpU3RyaW5nIjoiaHR0cDovL2llZWV4cGxvcmUuaWVlZS5vcmcvZG9jdW1lbnQvNzE2NzUyNy8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GFzc2UgUmVpbnBvbGQiLCJDcmVhdGVkT24iOiIyMDI0LTA4LTA2VDA5OjQxOjUxIiwiTW9kaWZpZWRCeSI6Il9MYXNzZSBSZWlucG9sZCIsIklkIjoiNzQ3YTJmMzMtNWU1Ni00YmVkLWE4MjktMjI4NGM0ZTdkYmYyIiwiTW9kaWZpZWRPbiI6IjIwMjQtMDgtMDZUMDk6NDE6NTE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A5L0lURUMuMjAxNS43MTY3NTI3IiwiVXJpU3RyaW5nIjoiaHR0cHM6Ly9kb2kub3JnLzEwLjExMDkvSVRFQy4yMDE1LjcxNjc1M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}</w:instrText>
          </w:r>
          <w:r>
            <w:fldChar w:fldCharType="separate"/>
          </w:r>
          <w:r w:rsidR="00181E12">
            <w:t>(Abdel-Baqi et al. 2015 - 2015)</w:t>
          </w:r>
          <w:r>
            <w:fldChar w:fldCharType="end"/>
          </w:r>
        </w:sdtContent>
      </w:sdt>
      <w:r>
        <w:t>.</w:t>
      </w:r>
    </w:p>
    <w:p w14:paraId="67B0C14E" w14:textId="18ABC595" w:rsidR="00AA0221" w:rsidRDefault="00AA0221" w:rsidP="00AA0221">
      <w:pPr>
        <w:pStyle w:val="Listenabsatz"/>
        <w:numPr>
          <w:ilvl w:val="0"/>
          <w:numId w:val="1"/>
        </w:numPr>
        <w:jc w:val="both"/>
      </w:pPr>
      <w:r>
        <w:t>Mehrfache Messung der Temperatur entlang der Höhe eines Heißwasserspeichers, um den Beladungszustand des Speichers zu erfassen</w:t>
      </w:r>
      <w:r w:rsidR="00A73CD5">
        <w:t xml:space="preserve"> </w:t>
      </w:r>
      <w:sdt>
        <w:sdtPr>
          <w:alias w:val="To edit, see citavi.com/edit"/>
          <w:tag w:val="CitaviPlaceholder#fa7102fc-3ba6-4877-ab41-a5ed8f6011a8"/>
          <w:id w:val="-689071364"/>
          <w:placeholder>
            <w:docPart w:val="DefaultPlaceholder_-1854013440"/>
          </w:placeholder>
        </w:sdtPr>
        <w:sdtEndPr/>
        <w:sdtContent>
          <w:r w:rsidR="00A73CD5">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mZmQxYTBiLTY0MjUtNDAyNi04NzI1LTA4NjIyNDI2ZmEzYSIsIlJhbmdlTGVuZ3RoIjoyMiwiUmVmZXJlbmNlSWQiOiJhMzEyZTRjMS00NmM0LTQ2NzUtYTQwZi0xYzFlMzVmMWUxN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Y3NpdGUuMjAyMi4xMDI0NzMiLCJVcmlTdHJpbmciOiJodHRwczovL2RvaS5vcmcvMTAuMTAxNi9qLmNzaXRlLjIwMjIuMTAyNDc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}</w:instrText>
          </w:r>
          <w:r w:rsidR="00A73CD5">
            <w:fldChar w:fldCharType="separate"/>
          </w:r>
          <w:r w:rsidR="00181E12">
            <w:t>(Fuhrmann et al. 2022)</w:t>
          </w:r>
          <w:r w:rsidR="00A73CD5">
            <w:fldChar w:fldCharType="end"/>
          </w:r>
        </w:sdtContent>
      </w:sdt>
      <w:r>
        <w:t xml:space="preserve">. </w:t>
      </w:r>
    </w:p>
    <w:p w14:paraId="22EE4121" w14:textId="5354ACB6" w:rsidR="003B5368" w:rsidRDefault="000F525A" w:rsidP="002F10A8">
      <w:pPr>
        <w:pStyle w:val="Listenabsatz"/>
        <w:numPr>
          <w:ilvl w:val="0"/>
          <w:numId w:val="1"/>
        </w:numPr>
        <w:jc w:val="both"/>
      </w:pPr>
      <w:r>
        <w:t>Messung des Drucks in Wasserstoff</w:t>
      </w:r>
      <w:r w:rsidR="00585BDA">
        <w:t>druckbehältern, um Füllstand zu erfassen</w:t>
      </w:r>
      <w:r w:rsidR="00B87E7A">
        <w:t xml:space="preserve">, um Betrieb eines Elektrolyseurs planen zu können. </w:t>
      </w:r>
      <w:r w:rsidR="00585BDA">
        <w:t xml:space="preserve"> </w:t>
      </w:r>
      <w:sdt>
        <w:sdtPr>
          <w:alias w:val="To edit, see citavi.com/edit"/>
          <w:tag w:val="CitaviPlaceholder#134daa0c-35fa-47bf-8c6e-b87c61d38a0f"/>
          <w:id w:val="-1804305669"/>
          <w:placeholder>
            <w:docPart w:val="DefaultPlaceholder_-1854013440"/>
          </w:placeholder>
        </w:sdtPr>
        <w:sdtEndPr/>
        <w:sdtContent>
          <w:r w:rsidR="00585BDA">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YzFhNDg5LWRjODgtNGNiNy04MWNlLTJjN2ZkMGI2ZDVjOCIsIlJhbmdlTGVuZ3RoIjoyMCwiUmVmZXJlbmNlSWQiOiJjMTg5M2NjNi01OWNhLTQyYjctYTFlOC0yNzJiZDNhZGIzO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lbmVyZ3kuMjAxMy4wMy4wMTciLCJVcmlTdHJpbmciOiJodHRwczovL2RvaS5vcmcvMTAuMTAxNi9qLmVuZXJneS4yMDEzLjAzLjAx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}</w:instrText>
          </w:r>
          <w:r w:rsidR="00585BDA">
            <w:fldChar w:fldCharType="separate"/>
          </w:r>
          <w:r w:rsidR="00181E12">
            <w:t>(Ziogou et al. 2013)</w:t>
          </w:r>
          <w:r w:rsidR="00585BDA">
            <w:fldChar w:fldCharType="end"/>
          </w:r>
          <w:r w:rsidR="0096136A">
            <w:t>.</w:t>
          </w:r>
        </w:sdtContent>
      </w:sdt>
    </w:p>
    <w:p w14:paraId="3AB25758" w14:textId="687690E0" w:rsidR="0096136A" w:rsidRDefault="0096136A" w:rsidP="002F10A8">
      <w:pPr>
        <w:pStyle w:val="Listenabsatz"/>
        <w:numPr>
          <w:ilvl w:val="0"/>
          <w:numId w:val="1"/>
        </w:numPr>
        <w:jc w:val="both"/>
      </w:pPr>
      <w:r>
        <w:t xml:space="preserve">Messung des Speicherzustandes in einem </w:t>
      </w:r>
      <w:proofErr w:type="spellStart"/>
      <w:r w:rsidR="004A671D">
        <w:t>Packed-bed</w:t>
      </w:r>
      <w:proofErr w:type="spellEnd"/>
      <w:r w:rsidR="004A671D">
        <w:t xml:space="preserve"> thermal </w:t>
      </w:r>
      <w:proofErr w:type="spellStart"/>
      <w:r w:rsidR="004A671D">
        <w:t>energy</w:t>
      </w:r>
      <w:proofErr w:type="spellEnd"/>
      <w:r w:rsidR="004A671D">
        <w:t xml:space="preserve"> Storage mithilfe mehrerer Thermometer</w:t>
      </w:r>
      <w:r w:rsidR="00464FC9">
        <w:t>, um</w:t>
      </w:r>
      <w:r w:rsidR="003F0BD5">
        <w:t xml:space="preserve"> Planungsmodelle laufend anpassen und evaluieren zu können </w:t>
      </w:r>
      <w:sdt>
        <w:sdtPr>
          <w:alias w:val="To edit, see citavi.com/edit"/>
          <w:tag w:val="CitaviPlaceholder#4675fb60-7452-4cca-bb3b-228fc50906ef"/>
          <w:id w:val="1747996271"/>
          <w:placeholder>
            <w:docPart w:val="DefaultPlaceholder_-1854013440"/>
          </w:placeholder>
        </w:sdtPr>
        <w:sdtEndPr/>
        <w:sdtContent>
          <w:r w:rsidR="003F0BD5">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ZGU1M2EwLWY1MWEtNGRmOS04YTNhLWQzNTMwNWE4OTJhZSIsIlJhbmdlTGVuZ3RoIjoyMCwiUmVmZXJlbmNlSWQiOiJlZTdlZGU2NS01ZTg2LTQwYmYtYjNiMC03NmU1Y2RmMzcyY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FwZW5lcmd5LjIwMjMuMTIyMTkyIiwiVXJpU3RyaW5nIjoiaHR0cHM6Ly9kb2kub3JnLzEwLjEwMTYvai5hcGVuZXJneS4yMDIzLjEyMjE5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}</w:instrText>
          </w:r>
          <w:r w:rsidR="003F0BD5">
            <w:fldChar w:fldCharType="separate"/>
          </w:r>
          <w:r w:rsidR="00181E12">
            <w:t>(Kasper et al. 2024)</w:t>
          </w:r>
          <w:r w:rsidR="003F0BD5">
            <w:fldChar w:fldCharType="end"/>
          </w:r>
        </w:sdtContent>
      </w:sdt>
      <w:r w:rsidR="003F0BD5">
        <w:t>.</w:t>
      </w:r>
    </w:p>
    <w:p w14:paraId="5017961E" w14:textId="5C5FE9CD" w:rsidR="0044000E" w:rsidRDefault="0044000E" w:rsidP="0044000E">
      <w:pPr>
        <w:pStyle w:val="Listenabsatz"/>
        <w:numPr>
          <w:ilvl w:val="0"/>
          <w:numId w:val="1"/>
        </w:numPr>
        <w:jc w:val="both"/>
      </w:pPr>
      <w:r>
        <w:t xml:space="preserve">Messung des </w:t>
      </w:r>
      <w:r w:rsidR="0037169B">
        <w:t>Füllstandes des Produktbehälters</w:t>
      </w:r>
      <w:r>
        <w:t xml:space="preserve"> einer D</w:t>
      </w:r>
      <w:r w:rsidR="000614B0">
        <w:t>e</w:t>
      </w:r>
      <w:r>
        <w:t xml:space="preserve">stillationskolonne, um Optimierungs- und Simulationsmodelle parametrieren zu können, und den Energie-flexiblen Betrieb der Kolonne evaluieren zu können </w:t>
      </w:r>
      <w:sdt>
        <w:sdtPr>
          <w:alias w:val="To edit, see citavi.com/edit"/>
          <w:tag w:val="CitaviPlaceholder#b6a41fe1-7170-4f9a-bbe2-d05e2bae9386"/>
          <w:id w:val="-1499723660"/>
          <w:placeholder>
            <w:docPart w:val="C525F78AF40449178F66E23FE3554397"/>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YjgyNGUzLWNiNGEtNDA2Ny04M2YwLWM3ODhkZTA3OTQzNyIsIlJhbmdlTGVuZ3RoIjoyMiwiUmVmZXJlbmNlSWQiOiIyNzVjMzRmOS02NTk1LTQ2ZmItYTUwZS0xMmZkOTViYjM5M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T05DT042MDQ2My4yMDIzLjEwNDMwNzE3IiwiVXJpU3RyaW5nIjoiaHR0cHM6Ly9kb2kub3JnLzEwLjExMDkvT05DT042MDQ2My4yMDIzLjEwNDMwNzE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jZUMTE6NTg6NTEiLCJNb2RpZmllZEJ5IjoiX0xhc3NlIFJlaW5wb2xkIiwiSWQiOiJhZjNiMzY2OS0wZDM0LTRhMDAtYTJkYy04YTc4NDg2Njk2YTMiLCJNb2RpZmllZE9uIjoiMjAyNC0wOC0yNlQxMTo1ODo1MS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aWVlZXhwbG9yZS5pZWVlLm9yZy9kb2N1bWVudC8xMDQzMDcxNy8iLCJVcmlTdHJpbmciOiJodHRwczovL2llZWV4cGxvcmUuaWVlZS5vcmcvZG9jdW1lbnQvMTA0MzA3MTc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}</w:instrText>
          </w:r>
          <w:r>
            <w:fldChar w:fldCharType="separate"/>
          </w:r>
          <w:r w:rsidR="00181E12">
            <w:t>(Reinpold et al. 2023)</w:t>
          </w:r>
          <w:r>
            <w:fldChar w:fldCharType="end"/>
          </w:r>
        </w:sdtContent>
      </w:sdt>
      <w:r>
        <w:t xml:space="preserve">. </w:t>
      </w:r>
    </w:p>
    <w:p w14:paraId="122FEAC6" w14:textId="77777777" w:rsidR="0044000E" w:rsidRDefault="0044000E" w:rsidP="002F10A8">
      <w:pPr>
        <w:pStyle w:val="Listenabsatz"/>
        <w:numPr>
          <w:ilvl w:val="0"/>
          <w:numId w:val="1"/>
        </w:numPr>
        <w:jc w:val="both"/>
      </w:pPr>
    </w:p>
    <w:p w14:paraId="3AB9A46F" w14:textId="77777777" w:rsidR="0073340E" w:rsidRDefault="000E10B8" w:rsidP="00912E69">
      <w:pPr>
        <w:jc w:val="both"/>
      </w:pPr>
      <w:r>
        <w:t>Alternativen:</w:t>
      </w:r>
      <w:r w:rsidR="0030113E">
        <w:t xml:space="preserve"> </w:t>
      </w:r>
    </w:p>
    <w:p w14:paraId="33D3E2BE" w14:textId="555A81A7" w:rsidR="008F5DD5" w:rsidRDefault="000010D9" w:rsidP="0073340E">
      <w:pPr>
        <w:pStyle w:val="Listenabsatz"/>
        <w:numPr>
          <w:ilvl w:val="0"/>
          <w:numId w:val="1"/>
        </w:numPr>
        <w:jc w:val="both"/>
      </w:pPr>
      <w:r>
        <w:t xml:space="preserve">Eine Messung des Speicherzustandes kann durch die Messung der Zu- und Abströme aus dem Speicher ersetzt </w:t>
      </w:r>
      <w:r w:rsidR="00A24993">
        <w:t xml:space="preserve">oder ergänzt werden </w:t>
      </w:r>
      <w:sdt>
        <w:sdtPr>
          <w:alias w:val="To edit, see citavi.com/edit"/>
          <w:tag w:val="CitaviPlaceholder#41c6fdde-4e98-41c2-868b-5306c812f8b9"/>
          <w:id w:val="-335537830"/>
          <w:placeholder>
            <w:docPart w:val="DefaultPlaceholder_-1854013440"/>
          </w:placeholder>
        </w:sdtPr>
        <w:sdtEndPr/>
        <w:sdtContent>
          <w:r w:rsidR="00D651C9">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NmQ5MzYyLThjYWMtNDdhOS05MTEwLTlhZmNkMGMyYWMzMCIsIlJhbmdlTGVuZ3RoIjozMSwiUmVmZXJlbmNlSWQiOiI2NTllZjUzNi02YzIxLTQyNDctYmZhYS1kZGE5NmRhN2RjN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pZWVleHBsb3JlLmllZWUub3JnL2RvY3VtZW50LzcxNjc1MjcvIiwiVXJpU3RyaW5nIjoiaHR0cDovL2llZWV4cGxvcmUuaWVlZS5vcmcvZG9jdW1lbnQvNzE2NzUyNy8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GFzc2UgUmVpbnBvbGQiLCJDcmVhdGVkT24iOiIyMDI0LTA4LTA2VDA5OjQxOjUxIiwiTW9kaWZpZWRCeSI6Il9MYXNzZSBSZWlucG9sZCIsIklkIjoiNzQ3YTJmMzMtNWU1Ni00YmVkLWE4MjktMjI4NGM0ZTdkYmYyIiwiTW9kaWZpZWRPbiI6IjIwMjQtMDgtMDZUMDk6NDE6NTE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A5L0lURUMuMjAxNS43MTY3NTI3IiwiVXJpU3RyaW5nIjoiaHR0cHM6Ly9kb2kub3JnLzEwLjExMDkvSVRFQy4yMDE1LjcxNjc1M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}</w:instrText>
          </w:r>
          <w:r w:rsidR="00D651C9">
            <w:fldChar w:fldCharType="separate"/>
          </w:r>
          <w:r w:rsidR="00181E12">
            <w:t>(Abdel-Baqi et al. 2015 - 2015)</w:t>
          </w:r>
          <w:r w:rsidR="00D651C9">
            <w:fldChar w:fldCharType="end"/>
          </w:r>
        </w:sdtContent>
      </w:sdt>
      <w:r w:rsidR="00A24993">
        <w:t xml:space="preserve">. </w:t>
      </w:r>
    </w:p>
    <w:p w14:paraId="277BB557" w14:textId="77777777" w:rsidR="003C70EC" w:rsidRDefault="003C70EC" w:rsidP="00912E69">
      <w:pPr>
        <w:jc w:val="both"/>
        <w:rPr>
          <w:b/>
          <w:bCs/>
        </w:rPr>
      </w:pPr>
    </w:p>
    <w:p w14:paraId="3F0E016E" w14:textId="57D7E49C" w:rsidR="006423DB" w:rsidRDefault="006423DB" w:rsidP="00912E69">
      <w:pPr>
        <w:jc w:val="both"/>
      </w:pPr>
      <w:r w:rsidRPr="00047BD1">
        <w:rPr>
          <w:b/>
          <w:bCs/>
        </w:rPr>
        <w:t>Sensorik</w:t>
      </w:r>
      <w:r w:rsidR="00035D6E" w:rsidRPr="00047BD1">
        <w:rPr>
          <w:b/>
          <w:bCs/>
        </w:rPr>
        <w:t xml:space="preserve"> </w:t>
      </w:r>
      <w:r w:rsidR="008B5084">
        <w:rPr>
          <w:b/>
          <w:bCs/>
        </w:rPr>
        <w:t>misst</w:t>
      </w:r>
      <w:r w:rsidR="008B5084" w:rsidRPr="00047BD1">
        <w:rPr>
          <w:b/>
          <w:bCs/>
        </w:rPr>
        <w:t xml:space="preserve"> </w:t>
      </w:r>
      <w:r w:rsidR="00035D6E" w:rsidRPr="00047BD1">
        <w:rPr>
          <w:b/>
          <w:bCs/>
        </w:rPr>
        <w:t>aktuellen Zustand der Ressourcen und Prozesse.</w:t>
      </w:r>
      <w:r w:rsidR="00035D6E">
        <w:t xml:space="preserve"> </w:t>
      </w:r>
      <w:r w:rsidR="009509DD">
        <w:t xml:space="preserve">Dies schließt den Zustand des Stromnetzes ein, </w:t>
      </w:r>
      <w:r w:rsidR="0022624F">
        <w:t xml:space="preserve">wenn </w:t>
      </w:r>
      <w:r w:rsidR="00047BD1">
        <w:t>die Netzfrequenz oder Spannungsqualität relevant für den betrachteten Anwendungsfall ist.</w:t>
      </w:r>
      <w:r w:rsidR="00B0014C">
        <w:t xml:space="preserve"> </w:t>
      </w:r>
      <w:r w:rsidR="00057237">
        <w:t>Es werden jene Größen erfasst, die die Qualität des Prozesses bestimmen</w:t>
      </w:r>
      <w:r w:rsidR="0015013E">
        <w:t xml:space="preserve"> </w:t>
      </w:r>
      <w:r w:rsidR="004B71B1">
        <w:t xml:space="preserve">und die </w:t>
      </w:r>
      <w:r w:rsidR="00AF111D">
        <w:t>bei der Ausführung von Steuerungs- und Regelungsprogrammen benötigt werden</w:t>
      </w:r>
      <w:r w:rsidR="005524C6">
        <w:t xml:space="preserve"> </w:t>
      </w:r>
      <w:sdt>
        <w:sdtPr>
          <w:alias w:val="To edit, see citavi.com/edit"/>
          <w:tag w:val="CitaviPlaceholder#11e3e0d8-d25a-4a0a-9f46-808108d3cdbe"/>
          <w:id w:val="-977757318"/>
          <w:placeholder>
            <w:docPart w:val="DefaultPlaceholder_-1854013440"/>
          </w:placeholder>
        </w:sdtPr>
        <w:sdtEndPr/>
        <w:sdtContent>
          <w:r w:rsidR="005524C6">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OWVhYjY4LWQ2YzktNDlmNS04ZGViLTE0YTFjYTdmY2MyNSIsIlJhbmdlTGVuZ3RoIjoyMCwiUmVmZXJlbmNlSWQiOiJjMTg5M2NjNi01OWNhLTQyYjctYTFlOC0yNzJiZDNhZGIzO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lbmVyZ3kuMjAxMy4wMy4wMTciLCJVcmlTdHJpbmciOiJodHRwczovL2RvaS5vcmcvMTAuMTAxNi9qLmVuZXJneS4yMDEzLjAzLjAx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}</w:instrText>
          </w:r>
          <w:r w:rsidR="005524C6">
            <w:fldChar w:fldCharType="separate"/>
          </w:r>
          <w:r w:rsidR="00181E12">
            <w:t>(Ziogou et al. 2013)</w:t>
          </w:r>
          <w:r w:rsidR="005524C6">
            <w:fldChar w:fldCharType="end"/>
          </w:r>
        </w:sdtContent>
      </w:sdt>
      <w:r w:rsidR="00205F6B">
        <w:t xml:space="preserve">. </w:t>
      </w:r>
      <w:r w:rsidR="003664BA">
        <w:t>Beim En</w:t>
      </w:r>
      <w:r w:rsidR="001C0B95">
        <w:t>ergie</w:t>
      </w:r>
      <w:r w:rsidR="001C6C7F">
        <w:t>-</w:t>
      </w:r>
      <w:r w:rsidR="001C0B95">
        <w:t>flexiblen Betrieb von Anlagen wird vor allem dann neue Sensorik zur Erfassung von Prozess</w:t>
      </w:r>
      <w:r w:rsidR="00AD46C0">
        <w:t>größen benötigt, wenn sich durch den Energie</w:t>
      </w:r>
      <w:r w:rsidR="001C6C7F">
        <w:t>-</w:t>
      </w:r>
      <w:r w:rsidR="00AD46C0">
        <w:t xml:space="preserve">flexiblen Betrieb </w:t>
      </w:r>
      <w:r w:rsidR="00FF188D">
        <w:t xml:space="preserve">neue Herausforderungen ergeben, die beim konventionellen Betrieb ausgeschlossen werden können. </w:t>
      </w:r>
      <w:r w:rsidR="00F054E9">
        <w:t>So kann</w:t>
      </w:r>
      <w:r w:rsidR="00B91C20">
        <w:t xml:space="preserve"> es</w:t>
      </w:r>
      <w:r w:rsidR="00F054E9">
        <w:t xml:space="preserve"> beim Betrieb von Elektrolyseuren</w:t>
      </w:r>
      <w:r w:rsidR="00111296">
        <w:t xml:space="preserve"> </w:t>
      </w:r>
      <w:r w:rsidR="00C4440B">
        <w:t>i</w:t>
      </w:r>
      <w:r w:rsidR="0038603A">
        <w:t>m niedrigen Lastbereich</w:t>
      </w:r>
      <w:r w:rsidR="00C4440B">
        <w:t xml:space="preserve"> </w:t>
      </w:r>
      <w:r w:rsidR="00B91C20">
        <w:t xml:space="preserve">dazu kommen, dass sich Wasserstoff </w:t>
      </w:r>
      <w:r w:rsidR="007A16AF">
        <w:t>im Sauerstoffstoffstrom anreichert, was zu explosiven Gemischen führen kann</w:t>
      </w:r>
      <w:r w:rsidR="0038603A">
        <w:t xml:space="preserve"> </w:t>
      </w:r>
      <w:sdt>
        <w:sdtPr>
          <w:alias w:val="To edit, see citavi.com/edit"/>
          <w:tag w:val="CitaviPlaceholder#6ca095c4-752b-416e-b862-c887d2a2fb72"/>
          <w:id w:val="1537550492"/>
          <w:placeholder>
            <w:docPart w:val="DefaultPlaceholder_-1854013440"/>
          </w:placeholder>
        </w:sdtPr>
        <w:sdtEndPr/>
        <w:sdtContent>
          <w:r w:rsidR="0038603A">
            <w:fldChar w:fldCharType="begin"/>
          </w:r>
          <w:r w:rsidR="003E2B2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MzM3YjczLTA2ZWYtNDFmZi1iYjU1LTY0NDZkYjE3NjViYSIsIlJhbmdlTGVuZ3RoIjoxMiwiUmVmZXJlbmNlSWQiOiJiYzFmMDBlOC1kODQ1LTQ4YWMtYmQzOS1mNjYwZjkzZmIxZ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aWVlZXhwbG9yZS5pZWVlLm9yZy9kb2N1bWVudC85ODQ2MzI5LyIsIlVyaVN0cmluZyI6Imh0dHBzOi8vaWVlZXhwbG9yZS5pZWVlLm9yZy9kb2N1bWVudC85ODQ2MzI5L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YXNzZSBSZWlucG9sZCIsIkNyZWF0ZWRPbiI6IjIwMjQtMDgtMDZUMTE6Mjc6MDEiLCJNb2RpZmllZEJ5IjoiX0xhc3NlIFJlaW5wb2xkIiwiSWQiOiJkYzE2YzI1My1iNjZjLTQ1NzgtYmI4ZS0zNDM5NmUxNTFkMmMiLCJNb2RpZmllZE9uIjoiMjAyNC0wOC0wNlQxMToyNzowMS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xMDkvQ0lFRUM1NDczNS4yMDIyLjk4NDYzMjkiLCJVcmlTdHJpbmciOiJodHRwczovL2RvaS5vcmcvMTAuMTEwOS9DSUVFQzU0NzM1LjIwMjIuOTg0NjMyO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}</w:instrText>
          </w:r>
          <w:r w:rsidR="0038603A">
            <w:fldChar w:fldCharType="separate"/>
          </w:r>
          <w:r w:rsidR="00201EAF">
            <w:t>(Qiu et al.)</w:t>
          </w:r>
          <w:r w:rsidR="0038603A">
            <w:fldChar w:fldCharType="end"/>
          </w:r>
        </w:sdtContent>
      </w:sdt>
      <w:r w:rsidR="0038603A">
        <w:t xml:space="preserve">. </w:t>
      </w:r>
      <w:r w:rsidR="00CB5B5D">
        <w:t>Der Betrieb in niedrigen Lastbereichen kann jedoch dazu beitragen, zu Zeiten hoher Strompreise</w:t>
      </w:r>
      <w:r w:rsidR="000637DF">
        <w:t xml:space="preserve"> Strom zu sparen. </w:t>
      </w:r>
      <w:r w:rsidR="008E1CB7">
        <w:t xml:space="preserve">Im konventionellen Betrieb können solch niedrige Lastbereiche </w:t>
      </w:r>
      <w:r w:rsidR="00454053">
        <w:t xml:space="preserve">durch die Regelung verboten werden, sodass </w:t>
      </w:r>
      <w:r w:rsidR="0062350D">
        <w:t xml:space="preserve">zusätzliche Sensorik vermieden werden kann. </w:t>
      </w:r>
      <w:r w:rsidR="00652B4C">
        <w:t xml:space="preserve">Ähnliche Beispiele finden sich </w:t>
      </w:r>
      <w:r w:rsidR="00DE0E4A">
        <w:t>bei</w:t>
      </w:r>
      <w:r w:rsidR="00652B4C">
        <w:t xml:space="preserve"> Energie-flexiblen </w:t>
      </w:r>
      <w:r w:rsidR="00DE0E4A">
        <w:t>Produktion</w:t>
      </w:r>
      <w:r w:rsidR="00652B4C">
        <w:t xml:space="preserve"> von Aluminiu</w:t>
      </w:r>
      <w:r w:rsidR="00DE0E4A">
        <w:t xml:space="preserve">m durch Elektrolyse, wo niedrige Lastbereiche </w:t>
      </w:r>
      <w:r w:rsidR="00162B22">
        <w:t>zu einem starken Abfallen der Prozesstemperatur führen können</w:t>
      </w:r>
      <w:r w:rsidR="007E78F2">
        <w:t xml:space="preserve"> </w:t>
      </w:r>
      <w:sdt>
        <w:sdtPr>
          <w:alias w:val="To edit, see citavi.com/edit"/>
          <w:tag w:val="CitaviPlaceholder#b58d34f7-8c34-45e5-b925-45ec304d182e"/>
          <w:id w:val="1441026480"/>
          <w:placeholder>
            <w:docPart w:val="DefaultPlaceholder_-1854013440"/>
          </w:placeholder>
        </w:sdtPr>
        <w:sdtEndPr/>
        <w:sdtContent>
          <w:r w:rsidR="007E78F2">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MzI3MmU5LTRkMmMtNDllMi04OGI0LThhZGVmYzk0Y2EwNCIsIlJhbmdlTGVuZ3RoIjoxNywiUmVmZXJlbmNlSWQiOiI4MzM3NWYwMC0wMDBjLTRlZjYtYmYyNi00ZWQ1ZTgwYTVjNj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c3dicGx1cy5ic3otYncuZGUvYnN6NDgyMTY4MDA1Y292LmpwZyIsIlVyaVN0cmluZyI6Imh0dHBzOi8vc3dicGx1cy5ic3otYncuZGUvYnN6NDgyMTY4MDA1Y292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YXNzZSBSZWlucG9sZCIsIkNyZWF0ZWRPbiI6IjIwMjQtMDgtMDhUMTI6MDI6NDMiLCJNb2RpZmllZEJ5IjoiX0xhc3NlIFJlaW5wb2xkIiwiSWQiOiJlNDBjMDM2NS0yYWU1LTQxNTAtODQ3Yi0yMWE3ZDk2MTY0M2IiLCJNb2RpZmllZE9uIjoiMjAyNC0wOC0wOFQxMjowMjo0My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OTc4LTMtMzE5LTQ4MjUxLTQiLCJVcmlTdHJpbmciOiJodHRwczovL2RvaS5vcmcvMTAuMTAwNy85NzgtMy0zMTktNDgyNTEt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}</w:instrText>
          </w:r>
          <w:r w:rsidR="007E78F2">
            <w:fldChar w:fldCharType="separate"/>
          </w:r>
          <w:r w:rsidR="00181E12">
            <w:t>(Liu et al. 2016)</w:t>
          </w:r>
          <w:r w:rsidR="007E78F2">
            <w:fldChar w:fldCharType="end"/>
          </w:r>
        </w:sdtContent>
      </w:sdt>
      <w:r w:rsidR="001F0D42">
        <w:t xml:space="preserve">, sodass hier zusätzliche Sensorik zum Erfassen der Temperatur benötigt wird. </w:t>
      </w:r>
    </w:p>
    <w:p w14:paraId="0E8E2BFC" w14:textId="529FCDF2" w:rsidR="008F46C2" w:rsidRDefault="008F46C2" w:rsidP="00912E69">
      <w:pPr>
        <w:jc w:val="both"/>
      </w:pPr>
      <w:r>
        <w:t xml:space="preserve">Beispiele: </w:t>
      </w:r>
    </w:p>
    <w:p w14:paraId="13A475D7" w14:textId="112EBB77" w:rsidR="008F46C2" w:rsidRDefault="008F46C2" w:rsidP="008F46C2">
      <w:pPr>
        <w:pStyle w:val="Listenabsatz"/>
        <w:numPr>
          <w:ilvl w:val="0"/>
          <w:numId w:val="1"/>
        </w:numPr>
        <w:jc w:val="both"/>
      </w:pPr>
      <w:r>
        <w:lastRenderedPageBreak/>
        <w:t>Messung des Drucks in Kühlmittelleitungen</w:t>
      </w:r>
      <w:r w:rsidR="00686C4B">
        <w:t xml:space="preserve">, um den Kompressor einer Kältemaschine </w:t>
      </w:r>
      <w:proofErr w:type="spellStart"/>
      <w:r w:rsidR="00686C4B">
        <w:t>regeln</w:t>
      </w:r>
      <w:proofErr w:type="spellEnd"/>
      <w:r w:rsidR="00686C4B">
        <w:t xml:space="preserve"> zu können </w:t>
      </w:r>
      <w:sdt>
        <w:sdtPr>
          <w:alias w:val="To edit, see citavi.com/edit"/>
          <w:tag w:val="CitaviPlaceholder#e0505338-e4c7-4027-9f5d-77eab22981d5"/>
          <w:id w:val="173851554"/>
          <w:placeholder>
            <w:docPart w:val="DefaultPlaceholder_-1854013440"/>
          </w:placeholder>
        </w:sdtPr>
        <w:sdtEndPr/>
        <w:sdtContent>
          <w:r w:rsidR="00686C4B">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NTAzYWE5LTA1MGYtNGNiYS04ZDFiLWZkMzQ4OWQ5OGE5NSIsIlJhbmdlTGVuZ3RoIjoyMCwiUmVmZXJlbmNlSWQiOiI2NjEzMGExZS0yOGE1LTRlMGEtYmVmMi0wYTcwZDkwYzk4Z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zMzkwL3ByODA5MTEwNiIsIlVyaVN0cmluZyI6Imh0dHBzOi8vZG9pLm9yZy8xMC4zMzkwL3ByODA5MTEwN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}</w:instrText>
          </w:r>
          <w:r w:rsidR="00686C4B">
            <w:fldChar w:fldCharType="separate"/>
          </w:r>
          <w:r w:rsidR="00181E12">
            <w:t>(Cirera et al. 2020)</w:t>
          </w:r>
          <w:r w:rsidR="00686C4B">
            <w:fldChar w:fldCharType="end"/>
          </w:r>
        </w:sdtContent>
      </w:sdt>
      <w:r w:rsidR="00686C4B">
        <w:t xml:space="preserve">. </w:t>
      </w:r>
    </w:p>
    <w:p w14:paraId="5D8F4D5B" w14:textId="0EEC54AB" w:rsidR="00686C4B" w:rsidRDefault="00C6120C" w:rsidP="008F46C2">
      <w:pPr>
        <w:pStyle w:val="Listenabsatz"/>
        <w:numPr>
          <w:ilvl w:val="0"/>
          <w:numId w:val="1"/>
        </w:numPr>
        <w:jc w:val="both"/>
      </w:pPr>
      <w:r>
        <w:t>Bestimmung der Ventilstellung in Kühlmittelleitungen, um derzeitigen Betriebszustand ei</w:t>
      </w:r>
      <w:r w:rsidR="00343E00">
        <w:t xml:space="preserve">ner Kältemaschine zu erfassen </w:t>
      </w:r>
      <w:sdt>
        <w:sdtPr>
          <w:alias w:val="To edit, see citavi.com/edit"/>
          <w:tag w:val="CitaviPlaceholder#5c3e6128-2681-47bc-9fa6-c14c5e428e31"/>
          <w:id w:val="-644731400"/>
          <w:placeholder>
            <w:docPart w:val="DefaultPlaceholder_-1854013440"/>
          </w:placeholder>
        </w:sdtPr>
        <w:sdtEndPr/>
        <w:sdtContent>
          <w:r w:rsidR="00343E00">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NWQ5NjY0LTc1OTUtNDM2Mi1hOGQ1LTI0YzM1YzVkYjg3ZiIsIlJhbmdlTGVuZ3RoIjoyMCwiUmVmZXJlbmNlSWQiOiI2NjEzMGExZS0yOGE1LTRlMGEtYmVmMi0wYTcwZDkwYzk4Z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zMzkwL3ByODA5MTEwNiIsIlVyaVN0cmluZyI6Imh0dHBzOi8vZG9pLm9yZy8xMC4zMzkwL3ByODA5MTEwN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}</w:instrText>
          </w:r>
          <w:r w:rsidR="00343E00">
            <w:fldChar w:fldCharType="separate"/>
          </w:r>
          <w:r w:rsidR="00181E12">
            <w:t>(Cirera et al. 2020)</w:t>
          </w:r>
          <w:r w:rsidR="00343E00">
            <w:fldChar w:fldCharType="end"/>
          </w:r>
        </w:sdtContent>
      </w:sdt>
      <w:r w:rsidR="00343E00">
        <w:t xml:space="preserve">. </w:t>
      </w:r>
    </w:p>
    <w:p w14:paraId="13E9CCFE" w14:textId="6A8CAB73" w:rsidR="00C976AF" w:rsidRDefault="00C976AF" w:rsidP="008F46C2">
      <w:pPr>
        <w:pStyle w:val="Listenabsatz"/>
        <w:numPr>
          <w:ilvl w:val="0"/>
          <w:numId w:val="1"/>
        </w:numPr>
        <w:jc w:val="both"/>
      </w:pPr>
      <w:r>
        <w:t>Messung der Temperatur in Kühl</w:t>
      </w:r>
      <w:r w:rsidR="009D3752">
        <w:t xml:space="preserve">wasserströmen </w:t>
      </w:r>
      <w:sdt>
        <w:sdtPr>
          <w:alias w:val="To edit, see citavi.com/edit"/>
          <w:tag w:val="CitaviPlaceholder#2f050f45-7cb2-4001-8f24-c33210b46f98"/>
          <w:id w:val="808051445"/>
          <w:placeholder>
            <w:docPart w:val="DefaultPlaceholder_-1854013440"/>
          </w:placeholder>
        </w:sdtPr>
        <w:sdtEndPr/>
        <w:sdtContent>
          <w:r w:rsidR="009D3752">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YzNlNTNmLWJmZTQtNDJiZS05N2UyLTc2ZjVjNzdiMzE2OCIsIlJhbmdlTGVuZ3RoIjoyMSwiUmVmZXJlbmNlSWQiOiI5MjQ2NDliZi02ZmNmLTRlYzYtYjkwYy1mMDAyNmYzNzk0Z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UQ1NULjIwMTYuMjU2MzM4NSIsIlVyaVN0cmluZyI6Imh0dHBzOi8vZG9pLm9yZy8xMC4xMTA5L1RDU1QuMjAxNi4yNTY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}</w:instrText>
          </w:r>
          <w:r w:rsidR="009D3752">
            <w:fldChar w:fldCharType="separate"/>
          </w:r>
          <w:r w:rsidR="00181E12">
            <w:t>(Rahnama et al. 2017)</w:t>
          </w:r>
          <w:r w:rsidR="009D3752">
            <w:fldChar w:fldCharType="end"/>
          </w:r>
        </w:sdtContent>
      </w:sdt>
      <w:r w:rsidR="009D3752">
        <w:t>.</w:t>
      </w:r>
    </w:p>
    <w:p w14:paraId="310F891E" w14:textId="3DE47445" w:rsidR="008B474F" w:rsidRDefault="008B474F" w:rsidP="008F46C2">
      <w:pPr>
        <w:pStyle w:val="Listenabsatz"/>
        <w:numPr>
          <w:ilvl w:val="0"/>
          <w:numId w:val="1"/>
        </w:numPr>
        <w:jc w:val="both"/>
      </w:pPr>
      <w:r>
        <w:t>Messung der Drehz</w:t>
      </w:r>
      <w:r w:rsidR="000B176D">
        <w:t>ahl</w:t>
      </w:r>
      <w:r w:rsidR="005C3880">
        <w:t xml:space="preserve"> eines Verbrennungsmotors, um dessen derzeitigen </w:t>
      </w:r>
      <w:r w:rsidR="00D93CDA">
        <w:t>Betriebspunkt</w:t>
      </w:r>
      <w:r w:rsidR="005C3880">
        <w:t xml:space="preserve"> zu ermitteln</w:t>
      </w:r>
      <w:r w:rsidR="009B3AC8">
        <w:t xml:space="preserve"> </w:t>
      </w:r>
      <w:sdt>
        <w:sdtPr>
          <w:alias w:val="To edit, see citavi.com/edit"/>
          <w:tag w:val="CitaviPlaceholder#940df751-7da7-421a-80f0-3cef39b48260"/>
          <w:id w:val="2042084200"/>
          <w:placeholder>
            <w:docPart w:val="DefaultPlaceholder_-1854013440"/>
          </w:placeholder>
        </w:sdtPr>
        <w:sdtEndPr/>
        <w:sdtContent>
          <w:r w:rsidR="009B3AC8">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OTliNjUxLWUyZjYtNGE4OC04ZDg5LWRmNGU5NTM2NTA0OCIsIlJhbmdlTGVuZ3RoIjozMSwiUmVmZXJlbmNlSWQiOiI2NTllZjUzNi02YzIxLTQyNDctYmZhYS1kZGE5NmRhN2RjN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pZWVleHBsb3JlLmllZWUub3JnL2RvY3VtZW50LzcxNjc1MjcvIiwiVXJpU3RyaW5nIjoiaHR0cDovL2llZWV4cGxvcmUuaWVlZS5vcmcvZG9jdW1lbnQvNzE2NzUyNy8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GFzc2UgUmVpbnBvbGQiLCJDcmVhdGVkT24iOiIyMDI0LTA4LTA2VDA5OjQxOjUxIiwiTW9kaWZpZWRCeSI6Il9MYXNzZSBSZWlucG9sZCIsIklkIjoiNzQ3YTJmMzMtNWU1Ni00YmVkLWE4MjktMjI4NGM0ZTdkYmYyIiwiTW9kaWZpZWRPbiI6IjIwMjQtMDgtMDZUMDk6NDE6NTE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A5L0lURUMuMjAxNS43MTY3NTI3IiwiVXJpU3RyaW5nIjoiaHR0cHM6Ly9kb2kub3JnLzEwLjExMDkvSVRFQy4yMDE1LjcxNjc1M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}</w:instrText>
          </w:r>
          <w:r w:rsidR="009B3AC8">
            <w:fldChar w:fldCharType="separate"/>
          </w:r>
          <w:r w:rsidR="00181E12">
            <w:t>(Abdel-Baqi et al. 2015 - 2015)</w:t>
          </w:r>
          <w:r w:rsidR="009B3AC8">
            <w:fldChar w:fldCharType="end"/>
          </w:r>
        </w:sdtContent>
      </w:sdt>
      <w:r w:rsidR="009B3AC8">
        <w:t>.</w:t>
      </w:r>
      <w:r w:rsidR="00D93CDA">
        <w:t xml:space="preserve"> Der Betriebspunkt wird ermittelt, um unterstützende</w:t>
      </w:r>
      <w:r w:rsidR="00B037AF">
        <w:t xml:space="preserve"> elektrische Komponenten (E-Motor, Kondensator) steuern zu können. </w:t>
      </w:r>
    </w:p>
    <w:p w14:paraId="7A32A073" w14:textId="6CFFB023" w:rsidR="001462C5" w:rsidRDefault="001462C5" w:rsidP="001462C5">
      <w:pPr>
        <w:pStyle w:val="Listenabsatz"/>
        <w:numPr>
          <w:ilvl w:val="0"/>
          <w:numId w:val="1"/>
        </w:numPr>
        <w:jc w:val="both"/>
      </w:pPr>
      <w:r>
        <w:t xml:space="preserve">Messung des Stromverbrauches eines Elektrolyseurs </w:t>
      </w:r>
      <w:r w:rsidR="00CE0803">
        <w:t xml:space="preserve">zur Ermittlung des Betriebspunktes </w:t>
      </w:r>
      <w:sdt>
        <w:sdtPr>
          <w:alias w:val="To edit, see citavi.com/edit"/>
          <w:tag w:val="CitaviPlaceholder#491ca31d-271d-4a28-be1a-4238d5cc147b"/>
          <w:id w:val="687346183"/>
          <w:placeholder>
            <w:docPart w:val="67D793DB728B42208EE2EBF4E5CDA986"/>
          </w:placeholder>
        </w:sdtPr>
        <w:sdtEndPr/>
        <w:sdtContent>
          <w:r>
            <w:fldChar w:fldCharType="begin"/>
          </w:r>
          <w:r w:rsidR="003E2B2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MmIxOTlhLTVhYWEtNGE3Zi05MjZkLTU0NzM4ZmM0YmNmOCIsIlJhbmdlTGVuZ3RoIjoxMiwiUmVmZXJlbmNlSWQiOiJiYzFmMDBlOC1kODQ1LTQ4YWMtYmQzOS1mNjYwZjkzZmIxZ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aWVlZXhwbG9yZS5pZWVlLm9yZy9kb2N1bWVudC85ODQ2MzI5LyIsIlVyaVN0cmluZyI6Imh0dHBzOi8vaWVlZXhwbG9yZS5pZWVlLm9yZy9kb2N1bWVudC85ODQ2MzI5L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YXNzZSBSZWlucG9sZCIsIkNyZWF0ZWRPbiI6IjIwMjQtMDgtMDZUMTE6Mjc6MDEiLCJNb2RpZmllZEJ5IjoiX0xhc3NlIFJlaW5wb2xkIiwiSWQiOiJkYzE2YzI1My1iNjZjLTQ1NzgtYmI4ZS0zNDM5NmUxNTFkMmMiLCJNb2RpZmllZE9uIjoiMjAyNC0wOC0wNlQxMToyNzowMS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xMDkvQ0lFRUM1NDczNS4yMDIyLjk4NDYzMjkiLCJVcmlTdHJpbmciOiJodHRwczovL2RvaS5vcmcvMTAuMTEwOS9DSUVFQzU0NzM1LjIwMjIuOTg0NjMyO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}</w:instrText>
          </w:r>
          <w:r>
            <w:fldChar w:fldCharType="separate"/>
          </w:r>
          <w:r w:rsidR="00201EAF">
            <w:t>(Qiu et al.)</w:t>
          </w:r>
          <w:r>
            <w:fldChar w:fldCharType="end"/>
          </w:r>
        </w:sdtContent>
      </w:sdt>
      <w:r>
        <w:t>.</w:t>
      </w:r>
    </w:p>
    <w:p w14:paraId="23876C3A" w14:textId="78628A58" w:rsidR="00E25715" w:rsidRDefault="00E25715" w:rsidP="001462C5">
      <w:pPr>
        <w:pStyle w:val="Listenabsatz"/>
        <w:numPr>
          <w:ilvl w:val="0"/>
          <w:numId w:val="1"/>
        </w:numPr>
        <w:jc w:val="both"/>
      </w:pPr>
      <w:r>
        <w:t xml:space="preserve">Messung der Temperatur </w:t>
      </w:r>
      <w:r w:rsidR="00184CBB">
        <w:t xml:space="preserve">eines Elektrolyseurs zur Regelung der Kühlung </w:t>
      </w:r>
      <w:sdt>
        <w:sdtPr>
          <w:alias w:val="To edit, see citavi.com/edit"/>
          <w:tag w:val="CitaviPlaceholder#b58deaff-2e3b-475b-a50e-7f263b304e92"/>
          <w:id w:val="-700323939"/>
          <w:placeholder>
            <w:docPart w:val="DefaultPlaceholder_-1854013440"/>
          </w:placeholder>
        </w:sdtPr>
        <w:sdtEndPr/>
        <w:sdtContent>
          <w:r w:rsidR="00184CBB">
            <w:fldChar w:fldCharType="begin"/>
          </w:r>
          <w:r w:rsidR="003E2B2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ZDExMTJkLTE0YWUtNGY0OC04MjNlLWQ2NDZkZGIwMTY4YSIsIlJhbmdlTGVuZ3RoIjoxMiwiUmVmZXJlbmNlSWQiOiJiYzFmMDBlOC1kODQ1LTQ4YWMtYmQzOS1mNjYwZjkzZmIxZ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aWVlZXhwbG9yZS5pZWVlLm9yZy9kb2N1bWVudC85ODQ2MzI5LyIsIlVyaVN0cmluZyI6Imh0dHBzOi8vaWVlZXhwbG9yZS5pZWVlLm9yZy9kb2N1bWVudC85ODQ2MzI5L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YXNzZSBSZWlucG9sZCIsIkNyZWF0ZWRPbiI6IjIwMjQtMDgtMDZUMTE6Mjc6MDEiLCJNb2RpZmllZEJ5IjoiX0xhc3NlIFJlaW5wb2xkIiwiSWQiOiJkYzE2YzI1My1iNjZjLTQ1NzgtYmI4ZS0zNDM5NmUxNTFkMmMiLCJNb2RpZmllZE9uIjoiMjAyNC0wOC0wNlQxMToyNzowMS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xMDkvQ0lFRUM1NDczNS4yMDIyLjk4NDYzMjkiLCJVcmlTdHJpbmciOiJodHRwczovL2RvaS5vcmcvMTAuMTEwOS9DSUVFQzU0NzM1LjIwMjIuOTg0NjMyO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}</w:instrText>
          </w:r>
          <w:r w:rsidR="00184CBB">
            <w:fldChar w:fldCharType="separate"/>
          </w:r>
          <w:r w:rsidR="00201EAF">
            <w:t>(Qiu et al.)</w:t>
          </w:r>
          <w:r w:rsidR="00184CBB">
            <w:fldChar w:fldCharType="end"/>
          </w:r>
        </w:sdtContent>
      </w:sdt>
      <w:r w:rsidR="00184CBB">
        <w:t>.</w:t>
      </w:r>
    </w:p>
    <w:p w14:paraId="16738BB9" w14:textId="4481257F" w:rsidR="00184CBB" w:rsidRDefault="00184CBB" w:rsidP="001462C5">
      <w:pPr>
        <w:pStyle w:val="Listenabsatz"/>
        <w:numPr>
          <w:ilvl w:val="0"/>
          <w:numId w:val="1"/>
        </w:numPr>
        <w:jc w:val="both"/>
      </w:pPr>
      <w:r>
        <w:t>Messung de</w:t>
      </w:r>
      <w:r w:rsidR="00952510">
        <w:t>r Wasserstoffkonzentration</w:t>
      </w:r>
      <w:r w:rsidR="00FC73EE">
        <w:t xml:space="preserve"> im Sauerstoffstrom eines Elektrolyseurs, um die Bildung explosiver Gasgemische zu vermeiden </w:t>
      </w:r>
      <w:sdt>
        <w:sdtPr>
          <w:alias w:val="To edit, see citavi.com/edit"/>
          <w:tag w:val="CitaviPlaceholder#31e60eb0-eba7-4954-80b2-1f13f9ac22a9"/>
          <w:id w:val="718942106"/>
          <w:placeholder>
            <w:docPart w:val="DefaultPlaceholder_-1854013440"/>
          </w:placeholder>
        </w:sdtPr>
        <w:sdtEndPr/>
        <w:sdtContent>
          <w:r w:rsidR="00FC73EE">
            <w:fldChar w:fldCharType="begin"/>
          </w:r>
          <w:r w:rsidR="003E2B2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MGYwNjk5LThiMGEtNDg4Mi05MTMyLWU3YmRiZDk1NjQ3MCIsIlJhbmdlTGVuZ3RoIjoxMiwiUmVmZXJlbmNlSWQiOiJiYzFmMDBlOC1kODQ1LTQ4YWMtYmQzOS1mNjYwZjkzZmIxZ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aWVlZXhwbG9yZS5pZWVlLm9yZy9kb2N1bWVudC85ODQ2MzI5LyIsIlVyaVN0cmluZyI6Imh0dHBzOi8vaWVlZXhwbG9yZS5pZWVlLm9yZy9kb2N1bWVudC85ODQ2MzI5L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YXNzZSBSZWlucG9sZCIsIkNyZWF0ZWRPbiI6IjIwMjQtMDgtMDZUMTE6Mjc6MDEiLCJNb2RpZmllZEJ5IjoiX0xhc3NlIFJlaW5wb2xkIiwiSWQiOiJkYzE2YzI1My1iNjZjLTQ1NzgtYmI4ZS0zNDM5NmUxNTFkMmMiLCJNb2RpZmllZE9uIjoiMjAyNC0wOC0wNlQxMToyNzowMS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xMDkvQ0lFRUM1NDczNS4yMDIyLjk4NDYzMjkiLCJVcmlTdHJpbmciOiJodHRwczovL2RvaS5vcmcvMTAuMTEwOS9DSUVFQzU0NzM1LjIwMjIuOTg0NjMyO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}</w:instrText>
          </w:r>
          <w:r w:rsidR="00FC73EE">
            <w:fldChar w:fldCharType="separate"/>
          </w:r>
          <w:r w:rsidR="00201EAF">
            <w:t>(Qiu et al.)</w:t>
          </w:r>
          <w:r w:rsidR="00FC73EE">
            <w:fldChar w:fldCharType="end"/>
          </w:r>
        </w:sdtContent>
      </w:sdt>
      <w:r w:rsidR="00FC73EE">
        <w:t>.</w:t>
      </w:r>
    </w:p>
    <w:p w14:paraId="24DEDACC" w14:textId="6A3EAB2B" w:rsidR="001462C5" w:rsidRDefault="009C2FE1" w:rsidP="008F46C2">
      <w:pPr>
        <w:pStyle w:val="Listenabsatz"/>
        <w:numPr>
          <w:ilvl w:val="0"/>
          <w:numId w:val="1"/>
        </w:numPr>
        <w:jc w:val="both"/>
      </w:pPr>
      <w:r>
        <w:t>Messung des Netzzustandes (Frequenz</w:t>
      </w:r>
      <w:r w:rsidR="00611900">
        <w:t>, Spannung, Strom), um Auswirkungen Energie</w:t>
      </w:r>
      <w:r w:rsidR="00C86EBB">
        <w:t>-</w:t>
      </w:r>
      <w:r w:rsidR="00611900">
        <w:t xml:space="preserve">flexibler Betriebsstrategien </w:t>
      </w:r>
      <w:r w:rsidR="00C86EBB">
        <w:t xml:space="preserve">auf Stromnetz zu erfassen </w:t>
      </w:r>
      <w:sdt>
        <w:sdtPr>
          <w:alias w:val="To edit, see citavi.com/edit"/>
          <w:tag w:val="CitaviPlaceholder#7c518402-a450-4187-9a3b-f3be3bf621bf"/>
          <w:id w:val="1264566428"/>
          <w:placeholder>
            <w:docPart w:val="DefaultPlaceholder_-1854013440"/>
          </w:placeholder>
        </w:sdtPr>
        <w:sdtEndPr/>
        <w:sdtContent>
          <w:r w:rsidR="00C86EBB">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YWU3Mzk4LWIxNzUtNGIyZi1hMmJlLWQ2ZGJlZTFkMWYyMSIsIlJhbmdlTGVuZ3RoIjoyMSwiUmVmZXJlbmNlSWQiOiIzYTVlN2I0Zi1iMWFmLTQ5ODktYmY2YS1kM2M5MjJhODc3N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zM5MC9hc2k1MDEwMDE4IiwiVXJpU3RyaW5nIjoiaHR0cHM6Ly9kb2kub3JnLzEwLjMzOTAvYXNpNTAxMDAx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}</w:instrText>
          </w:r>
          <w:r w:rsidR="00C86EBB">
            <w:fldChar w:fldCharType="separate"/>
          </w:r>
          <w:r w:rsidR="00181E12">
            <w:t>(Laayati et al. 2022)</w:t>
          </w:r>
          <w:r w:rsidR="00C86EBB">
            <w:fldChar w:fldCharType="end"/>
          </w:r>
        </w:sdtContent>
      </w:sdt>
      <w:r w:rsidR="00611900">
        <w:t xml:space="preserve">. </w:t>
      </w:r>
    </w:p>
    <w:p w14:paraId="0E3E7858" w14:textId="7A944D88" w:rsidR="0096536F" w:rsidRDefault="0096536F" w:rsidP="008F46C2">
      <w:pPr>
        <w:pStyle w:val="Listenabsatz"/>
        <w:numPr>
          <w:ilvl w:val="0"/>
          <w:numId w:val="1"/>
        </w:numPr>
        <w:jc w:val="both"/>
      </w:pPr>
      <w:r>
        <w:t xml:space="preserve">Erfassung von Ventilstellungen in Heißwasserleitungsnetzen, um </w:t>
      </w:r>
      <w:r w:rsidR="00B24461">
        <w:t xml:space="preserve">Steuerungseingriffe planen und ausführen zu können </w:t>
      </w:r>
      <w:sdt>
        <w:sdtPr>
          <w:alias w:val="To edit, see citavi.com/edit"/>
          <w:tag w:val="CitaviPlaceholder#4a378897-4359-4f1a-a53c-fee3babec4f2"/>
          <w:id w:val="-1714570987"/>
          <w:placeholder>
            <w:docPart w:val="DefaultPlaceholder_-1854013440"/>
          </w:placeholder>
        </w:sdtPr>
        <w:sdtEndPr/>
        <w:sdtContent>
          <w:r w:rsidR="00B24461">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NjJlNjgxLTM4OWMtNGRmZi05OTAzLWEwYzY3ZWRiZTgxZSIsIlJhbmdlTGVuZ3RoIjoyMiwiUmVmZXJlbmNlSWQiOiJhMzEyZTRjMS00NmM0LTQ2NzUtYTQwZi0xYzFlMzVmMWUxN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Y3NpdGUuMjAyMi4xMDI0NzMiLCJVcmlTdHJpbmciOiJodHRwczovL2RvaS5vcmcvMTAuMTAxNi9qLmNzaXRlLjIwMjIuMTAyNDc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}</w:instrText>
          </w:r>
          <w:r w:rsidR="00B24461">
            <w:fldChar w:fldCharType="separate"/>
          </w:r>
          <w:r w:rsidR="00181E12">
            <w:t>(Fuhrmann et al. 2022)</w:t>
          </w:r>
          <w:r w:rsidR="00B24461">
            <w:fldChar w:fldCharType="end"/>
          </w:r>
        </w:sdtContent>
      </w:sdt>
      <w:r w:rsidR="00B24461">
        <w:t xml:space="preserve">. </w:t>
      </w:r>
    </w:p>
    <w:p w14:paraId="3790BB42" w14:textId="694821CF" w:rsidR="00651C6F" w:rsidRDefault="00651C6F" w:rsidP="008F46C2">
      <w:pPr>
        <w:pStyle w:val="Listenabsatz"/>
        <w:numPr>
          <w:ilvl w:val="0"/>
          <w:numId w:val="1"/>
        </w:numPr>
        <w:jc w:val="both"/>
      </w:pPr>
      <w:r>
        <w:t xml:space="preserve">Messung der </w:t>
      </w:r>
      <w:r w:rsidR="003C1E2F">
        <w:t xml:space="preserve">Leitfähigkeit </w:t>
      </w:r>
      <w:r w:rsidR="009E50CC">
        <w:t xml:space="preserve">in der VE Wasserversorgung eines Elektrolyseurs, um Beschädigungen des Elektrolyseurs zu verhindern </w:t>
      </w:r>
      <w:sdt>
        <w:sdtPr>
          <w:alias w:val="To edit, see citavi.com/edit"/>
          <w:tag w:val="CitaviPlaceholder#659636de-1f6b-4747-ac7c-dcfe330d7846"/>
          <w:id w:val="528990282"/>
          <w:placeholder>
            <w:docPart w:val="DefaultPlaceholder_-1854013440"/>
          </w:placeholder>
        </w:sdtPr>
        <w:sdtEndPr/>
        <w:sdtContent>
          <w:r w:rsidR="009E50CC">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ZDFmNWE2LTJjZGQtNGY1Yy04MWQxLTFiOTg2MjE2ZjcyNyIsIlJhbmdlTGVuZ3RoIjoyMCwiUmVmZXJlbmNlSWQiOiJjMTg5M2NjNi01OWNhLTQyYjctYTFlOC0yNzJiZDNhZGIzO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lbmVyZ3kuMjAxMy4wMy4wMTciLCJVcmlTdHJpbmciOiJodHRwczovL2RvaS5vcmcvMTAuMTAxNi9qLmVuZXJneS4yMDEzLjAzLjAx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}</w:instrText>
          </w:r>
          <w:r w:rsidR="009E50CC">
            <w:fldChar w:fldCharType="separate"/>
          </w:r>
          <w:r w:rsidR="00181E12">
            <w:t>(Ziogou et al. 2013)</w:t>
          </w:r>
          <w:r w:rsidR="009E50CC">
            <w:fldChar w:fldCharType="end"/>
          </w:r>
        </w:sdtContent>
      </w:sdt>
      <w:r w:rsidR="009E50CC">
        <w:t xml:space="preserve">. </w:t>
      </w:r>
    </w:p>
    <w:p w14:paraId="7ECBC985" w14:textId="4C0C517F" w:rsidR="00B22883" w:rsidRDefault="00B22883" w:rsidP="008F46C2">
      <w:pPr>
        <w:pStyle w:val="Listenabsatz"/>
        <w:numPr>
          <w:ilvl w:val="0"/>
          <w:numId w:val="1"/>
        </w:numPr>
        <w:jc w:val="both"/>
      </w:pPr>
      <w:r>
        <w:t xml:space="preserve">Messung der Betriebstemperatur eines Elektrolyseurs, um Einfluss der Temperatur auf </w:t>
      </w:r>
      <w:r w:rsidR="003D6117">
        <w:t xml:space="preserve">Wasserstoffproduktion zu ermitteln </w:t>
      </w:r>
      <w:sdt>
        <w:sdtPr>
          <w:alias w:val="To edit, see citavi.com/edit"/>
          <w:tag w:val="CitaviPlaceholder#e56f75e0-244e-437e-a922-fc7154db3123"/>
          <w:id w:val="-1060709397"/>
          <w:placeholder>
            <w:docPart w:val="DefaultPlaceholder_-1854013440"/>
          </w:placeholder>
        </w:sdtPr>
        <w:sdtEndPr/>
        <w:sdtContent>
          <w:r w:rsidR="003D6117">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M2Y4MWUyLTNjMmMtNDBhOS05ZjAzLTUxZTRmZmM4YTFkMyIsIlJhbmdlTGVuZ3RoIjoyMCwiUmVmZXJlbmNlSWQiOiJjMTg5M2NjNi01OWNhLTQyYjctYTFlOC0yNzJiZDNhZGIzO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lbmVyZ3kuMjAxMy4wMy4wMTciLCJVcmlTdHJpbmciOiJodHRwczovL2RvaS5vcmcvMTAuMTAxNi9qLmVuZXJneS4yMDEzLjAzLjAx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}</w:instrText>
          </w:r>
          <w:r w:rsidR="003D6117">
            <w:fldChar w:fldCharType="separate"/>
          </w:r>
          <w:r w:rsidR="00181E12">
            <w:t>(Ziogou et al. 2013)</w:t>
          </w:r>
          <w:r w:rsidR="003D6117">
            <w:fldChar w:fldCharType="end"/>
          </w:r>
        </w:sdtContent>
      </w:sdt>
      <w:r w:rsidR="003D6117">
        <w:t xml:space="preserve">. </w:t>
      </w:r>
    </w:p>
    <w:p w14:paraId="127CD5E5" w14:textId="523A5EAF" w:rsidR="004D0D41" w:rsidRDefault="004D0D41" w:rsidP="008F46C2">
      <w:pPr>
        <w:pStyle w:val="Listenabsatz"/>
        <w:numPr>
          <w:ilvl w:val="0"/>
          <w:numId w:val="1"/>
        </w:numPr>
        <w:jc w:val="both"/>
      </w:pPr>
      <w:r>
        <w:t>Messung der Spannung und Stromstärke in einem Wasserstoff-</w:t>
      </w:r>
      <w:proofErr w:type="spellStart"/>
      <w:r>
        <w:t>Elektrolysestack</w:t>
      </w:r>
      <w:proofErr w:type="spellEnd"/>
      <w:r>
        <w:t>, um den Betriebspunkt zu ermitteln</w:t>
      </w:r>
      <w:r w:rsidR="00C80FA9">
        <w:t xml:space="preserve"> und Modelle parametrieren zu können </w:t>
      </w:r>
      <w:sdt>
        <w:sdtPr>
          <w:alias w:val="To edit, see citavi.com/edit"/>
          <w:tag w:val="CitaviPlaceholder#fd7256f1-288c-48f6-8c54-7da9ca578c3f"/>
          <w:id w:val="1217088059"/>
          <w:placeholder>
            <w:docPart w:val="DefaultPlaceholder_-1854013440"/>
          </w:placeholder>
        </w:sdtPr>
        <w:sdtEndPr/>
        <w:sdtContent>
          <w:r w:rsidR="00C80FA9">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MjAwOTlhLWRlMWQtNDM3OC04ZDcxLWU1YmFiNThkMWMyYiIsIlJhbmdlTGVuZ3RoIjoyMCwiUmVmZXJlbmNlSWQiOiJjMTg5M2NjNi01OWNhLTQyYjctYTFlOC0yNzJiZDNhZGIzO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lbmVyZ3kuMjAxMy4wMy4wMTciLCJVcmlTdHJpbmciOiJodHRwczovL2RvaS5vcmcvMTAuMTAxNi9qLmVuZXJneS4yMDEzLjAzLjAx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}</w:instrText>
          </w:r>
          <w:r w:rsidR="00C80FA9">
            <w:fldChar w:fldCharType="separate"/>
          </w:r>
          <w:r w:rsidR="00181E12">
            <w:t>(Ziogou et al. 2013)</w:t>
          </w:r>
          <w:r w:rsidR="00C80FA9">
            <w:fldChar w:fldCharType="end"/>
          </w:r>
        </w:sdtContent>
      </w:sdt>
      <w:r w:rsidR="00C80FA9">
        <w:t xml:space="preserve">. </w:t>
      </w:r>
    </w:p>
    <w:p w14:paraId="47CBE82D" w14:textId="0162DAE9" w:rsidR="002519A8" w:rsidRDefault="00C53C8F" w:rsidP="002073F1">
      <w:pPr>
        <w:pStyle w:val="Listenabsatz"/>
        <w:numPr>
          <w:ilvl w:val="0"/>
          <w:numId w:val="1"/>
        </w:numPr>
        <w:jc w:val="both"/>
      </w:pPr>
      <w:r>
        <w:t xml:space="preserve">Messung der Stromnetzfrequenz, um als Sollwert für die Erbringung von Primärregelleistung zu fungieren </w:t>
      </w:r>
      <w:sdt>
        <w:sdtPr>
          <w:alias w:val="To edit, see citavi.com/edit"/>
          <w:tag w:val="CitaviPlaceholder#f25c6ab3-203b-4b47-8e8f-9c2a41158920"/>
          <w:id w:val="599146330"/>
          <w:placeholder>
            <w:docPart w:val="DefaultPlaceholder_-1854013440"/>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MjYzZjk4LWQ4OTctNDk3MC1iM2FkLWI4ZDVjMTdhYjU2YyIsIlJhbmdlTGVuZ3RoIjoyMCwiUmVmZXJlbmNlSWQiOiI2NzI0NWFiYS1mYmEyLTQzZWUtODA0YS03MDJlZmI5YWQwZ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UU0cuMjAxOS4yOTE2NjIz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wOS9UU0cuMjAxOS4yOTE2NjIzIiwiVXJpU3RyaW5nIjoiaHR0cHM6Ly9kb2kub3JnLzEwLjExMDkvVFNHLjIwMTkuMjkxNjYy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}</w:instrText>
          </w:r>
          <w:r>
            <w:fldChar w:fldCharType="separate"/>
          </w:r>
          <w:r w:rsidR="00181E12">
            <w:t>(Perroy et al. 2020)</w:t>
          </w:r>
          <w:r>
            <w:fldChar w:fldCharType="end"/>
          </w:r>
        </w:sdtContent>
      </w:sdt>
      <w:r>
        <w:t xml:space="preserve">. </w:t>
      </w:r>
    </w:p>
    <w:p w14:paraId="7496E9ED" w14:textId="6D61FB19" w:rsidR="002519A8" w:rsidRDefault="002519A8" w:rsidP="002519A8">
      <w:pPr>
        <w:pStyle w:val="Listenabsatz"/>
        <w:numPr>
          <w:ilvl w:val="0"/>
          <w:numId w:val="1"/>
        </w:numPr>
        <w:jc w:val="both"/>
      </w:pPr>
      <w:r>
        <w:t xml:space="preserve">Messung des Füllstandes in kleinen Produktbehältern mittels Ultraschallsensoren, um korrekte Befüllung zu verifizieren </w:t>
      </w:r>
      <w:sdt>
        <w:sdtPr>
          <w:alias w:val="To edit, see citavi.com/edit"/>
          <w:tag w:val="CitaviPlaceholder#dd722e2a-dafc-4e1c-aa15-333c4a9fddd0"/>
          <w:id w:val="2016723643"/>
          <w:placeholder>
            <w:docPart w:val="A137888EC7F44EAFA84CBBE03ABC8119"/>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NDI5OGNiLWVmZTUtNDM3NC1iZGU2LTUxYjhjMDRjODQyNCIsIlJhbmdlTGVuZ3RoIjoxOSwiUmVmZXJlbmNlSWQiOiIwNWEyMmNkNC1lZTZiLTQ0MTMtYTFiOC0zZDgxYTUwNmYxY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aWVlZXhwbG9yZS5pZWVlLm9yZy9kb2N1bWVudC82NzAwMjgxLyIsIlVyaVN0cmluZyI6Imh0dHA6Ly9pZWVleHBsb3JlLmllZWUub3JnL2RvY3VtZW50LzY3MDAyODE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hc3NlIFJlaW5wb2xkIiwiQ3JlYXRlZE9uIjoiMjAyNC0wOC0yMlQxNDowNTo1MyIsIk1vZGlmaWVkQnkiOiJfTGFzc2UgUmVpbnBvbGQiLCJJZCI6IjEwNTc4YWNiLWI0NjEtNGI4Yy1iY2Q3LTgzZjE4NjA2MTNlZCIsIk1vZGlmaWVkT24iOiIyMDI0LTA4LTIyVDE0OjA1OjUz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wOS9JRUNPTi4yMDEzLjY3MDAyODEiLCJVcmlTdHJpbmciOiJodHRwczovL2RvaS5vcmcvMTAuMTEwOS9JRUNPTi4yMDEzLjY3MDAyOD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}</w:instrText>
          </w:r>
          <w:r>
            <w:fldChar w:fldCharType="separate"/>
          </w:r>
          <w:r w:rsidR="00181E12">
            <w:t>(Mechs et al. 2013)</w:t>
          </w:r>
          <w:r>
            <w:fldChar w:fldCharType="end"/>
          </w:r>
        </w:sdtContent>
      </w:sdt>
      <w:r>
        <w:t xml:space="preserve">.  </w:t>
      </w:r>
    </w:p>
    <w:p w14:paraId="28F98B73" w14:textId="2DCE8013" w:rsidR="006A0346" w:rsidRDefault="006A0346" w:rsidP="002519A8">
      <w:pPr>
        <w:pStyle w:val="Listenabsatz"/>
        <w:numPr>
          <w:ilvl w:val="0"/>
          <w:numId w:val="1"/>
        </w:numPr>
        <w:jc w:val="both"/>
      </w:pPr>
      <w:r>
        <w:t>Messung de</w:t>
      </w:r>
      <w:r w:rsidR="00BB48A9">
        <w:t xml:space="preserve">r Position von Produktbehältern, um Förderbänder korrekt für die Befüllung und die Messung des Füllstandes zu positionieren </w:t>
      </w:r>
      <w:sdt>
        <w:sdtPr>
          <w:alias w:val="To edit, see citavi.com/edit"/>
          <w:tag w:val="CitaviPlaceholder#fc621d44-19f0-467c-8f02-baba14c89092"/>
          <w:id w:val="266589275"/>
          <w:placeholder>
            <w:docPart w:val="DefaultPlaceholder_-1854013440"/>
          </w:placeholder>
        </w:sdtPr>
        <w:sdtEndPr/>
        <w:sdtContent>
          <w:r w:rsidR="00BB48A9">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ODkxZGZmLTgzYjMtNDQ0Ny1hMGVmLWIwMzA3MzY3YjIzNyIsIlJhbmdlTGVuZ3RoIjoxOSwiUmVmZXJlbmNlSWQiOiIwNWEyMmNkNC1lZTZiLTQ0MTMtYTFiOC0zZDgxYTUwNmYxY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aWVlZXhwbG9yZS5pZWVlLm9yZy9kb2N1bWVudC82NzAwMjgxLyIsIlVyaVN0cmluZyI6Imh0dHA6Ly9pZWVleHBsb3JlLmllZWUub3JnL2RvY3VtZW50LzY3MDAyODE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hc3NlIFJlaW5wb2xkIiwiQ3JlYXRlZE9uIjoiMjAyNC0wOC0yMlQxNDowNTo1MyIsIk1vZGlmaWVkQnkiOiJfTGFzc2UgUmVpbnBvbGQiLCJJZCI6IjEwNTc4YWNiLWI0NjEtNGI4Yy1iY2Q3LTgzZjE4NjA2MTNlZCIsIk1vZGlmaWVkT24iOiIyMDI0LTA4LTIyVDE0OjA1OjUz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wOS9JRUNPTi4yMDEzLjY3MDAyODEiLCJVcmlTdHJpbmciOiJodHRwczovL2RvaS5vcmcvMTAuMTEwOS9JRUNPTi4yMDEzLjY3MDAyOD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}</w:instrText>
          </w:r>
          <w:r w:rsidR="00BB48A9">
            <w:fldChar w:fldCharType="separate"/>
          </w:r>
          <w:r w:rsidR="00181E12">
            <w:t>(Mechs et al. 2013)</w:t>
          </w:r>
          <w:r w:rsidR="00BB48A9">
            <w:fldChar w:fldCharType="end"/>
          </w:r>
        </w:sdtContent>
      </w:sdt>
      <w:r w:rsidR="00BB48A9">
        <w:t xml:space="preserve">. </w:t>
      </w:r>
    </w:p>
    <w:p w14:paraId="6B5BEE8D" w14:textId="1F0BB16B" w:rsidR="00B76013" w:rsidRDefault="00CE65BA" w:rsidP="002519A8">
      <w:pPr>
        <w:pStyle w:val="Listenabsatz"/>
        <w:numPr>
          <w:ilvl w:val="0"/>
          <w:numId w:val="1"/>
        </w:numPr>
        <w:jc w:val="both"/>
      </w:pPr>
      <w:r>
        <w:t xml:space="preserve">Messung der Auslastung von Servern, um </w:t>
      </w:r>
      <w:r w:rsidR="00710A22">
        <w:t xml:space="preserve">Betriebsstrategien für die Verteilung </w:t>
      </w:r>
      <w:r w:rsidR="000D2A6C">
        <w:t xml:space="preserve">von Rechenressourcen zum Spitzenlastmanagement </w:t>
      </w:r>
      <w:r w:rsidR="008767B3">
        <w:t xml:space="preserve">zu erarbeiten und zu evaluieren </w:t>
      </w:r>
      <w:sdt>
        <w:sdtPr>
          <w:alias w:val="To edit, see citavi.com/edit"/>
          <w:tag w:val="CitaviPlaceholder#568c018e-49d5-4e04-937a-a74d6b6da770"/>
          <w:id w:val="-1330595423"/>
          <w:placeholder>
            <w:docPart w:val="DefaultPlaceholder_-1854013440"/>
          </w:placeholder>
        </w:sdtPr>
        <w:sdtEndPr/>
        <w:sdtContent>
          <w:r w:rsidR="008767B3">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NzI5Mzk3LWUwYzgtNGM0ZC05NDBjLWI0YjZiYjhiNGY0MyIsIlJhbmdlTGVuZ3RoIjoxNywiUmVmZXJlbmNlSWQiOiIzODE0YTg0Ni02ZDEzLTQ0ODctOTIwMC1mNjlhZWM4ZDI5N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0NS8zMTczMTYyLjMxNzMxOTAiLCJVcmlTdHJpbmciOiJodHRwczovL2RvaS5vcmcvMTAuMTE0NS8zMTczMTYyLjMxNzMxOTA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3NlIFJlaW5wb2xkIiwiQ3JlYXRlZE9uIjoiMjAyNC0wOC0yM1QxNDozNDoyNiIsIk1vZGlmaWVkQnkiOiJfTGFzc2UgUmVpbnBvbGQiLCJJZCI6ImYxNzJkZGRiLWEwODEtNDQ3YS1iNmE3LTQxNDg1ZjA0NGE0YiIsIk1vZGlmaWVkT24iOiIyMDI0LTA4LTIzVDE0OjM0OjI2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kbC5hY20ub3JnL2RvaS9wcm9jZWVkaW5ncy8xMC4xMTQ1LzMxNzMxNjIiLCJVcmlTdHJpbmciOiJodHRwczovL2RsLmFjbS5vcmcvZG9pL3Byb2NlZWRpbmdzLzEwLjExNDUvMzE3MzE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0NS8zMTczMTYyIiwiVXJpU3RyaW5nIjoiaHR0cHM6Ly9kb2kub3JnLzEwLjExNDUvMzE3MzE2M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}</w:instrText>
          </w:r>
          <w:r w:rsidR="008767B3">
            <w:fldChar w:fldCharType="separate"/>
          </w:r>
          <w:r w:rsidR="00181E12">
            <w:t>(Hsu et al. 2018)</w:t>
          </w:r>
          <w:r w:rsidR="008767B3">
            <w:fldChar w:fldCharType="end"/>
          </w:r>
        </w:sdtContent>
      </w:sdt>
      <w:r w:rsidR="008767B3">
        <w:t>.</w:t>
      </w:r>
    </w:p>
    <w:p w14:paraId="397B3085" w14:textId="70B6AD94" w:rsidR="007C45EE" w:rsidRDefault="007C45EE" w:rsidP="002519A8">
      <w:pPr>
        <w:pStyle w:val="Listenabsatz"/>
        <w:numPr>
          <w:ilvl w:val="0"/>
          <w:numId w:val="1"/>
        </w:numPr>
        <w:jc w:val="both"/>
      </w:pPr>
      <w:r>
        <w:t xml:space="preserve">Messung </w:t>
      </w:r>
      <w:r w:rsidR="00C607C8">
        <w:t xml:space="preserve">von Temperaturen in einer Elektrolyseanlage: </w:t>
      </w:r>
      <w:r w:rsidR="00C63AEC">
        <w:t>VE-Wassertank, VE-Wasserstrom in den Stack, im O2-H2O Separator, nach dem Wasserstoffkühler</w:t>
      </w:r>
      <w:r w:rsidR="00682DC1">
        <w:t xml:space="preserve">, um </w:t>
      </w:r>
      <w:r w:rsidR="003A6628">
        <w:t>Simulationsmodelle zu parametrieren</w:t>
      </w:r>
      <w:r w:rsidR="00433733">
        <w:t xml:space="preserve">, die Steuerungskonzepte evaluieren können </w:t>
      </w:r>
      <w:sdt>
        <w:sdtPr>
          <w:alias w:val="To edit, see citavi.com/edit"/>
          <w:tag w:val="CitaviPlaceholder#8efb50a5-9b2c-4e15-bae9-62c42744d79d"/>
          <w:id w:val="-48995804"/>
          <w:placeholder>
            <w:docPart w:val="DefaultPlaceholder_-1854013440"/>
          </w:placeholder>
        </w:sdtPr>
        <w:sdtEndPr/>
        <w:sdtContent>
          <w:r w:rsidR="00433733">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YTFlMWRmLTgwODYtNGQ1Ni1hNmQ2LTg5ZjUzYzVjOGFkNiIsIlJhbmdlTGVuZ3RoIjoyMCwiUmVmZXJlbmNlSWQiOiI4YjVmNGY5Ny0zNGIxLTRlZTAtYTg0Yy1iNDE0OWRiNzVjM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lbmNvbm1hbi4yMDIyLjExNjYyMiIsIlVyaVN0cmluZyI6Imh0dHBzOi8vZG9pLm9yZy8xMC4xMDE2L2ouZW5jb25tYW4uMjAyMi4xMTY2Mj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}</w:instrText>
          </w:r>
          <w:r w:rsidR="00433733">
            <w:fldChar w:fldCharType="separate"/>
          </w:r>
          <w:r w:rsidR="00181E12">
            <w:t>(Crespi et al. 2023)</w:t>
          </w:r>
          <w:r w:rsidR="00433733">
            <w:fldChar w:fldCharType="end"/>
          </w:r>
        </w:sdtContent>
      </w:sdt>
      <w:r w:rsidR="00433733">
        <w:t>.</w:t>
      </w:r>
    </w:p>
    <w:p w14:paraId="6A483676" w14:textId="281E9161" w:rsidR="002A0642" w:rsidRDefault="002A0642" w:rsidP="002519A8">
      <w:pPr>
        <w:pStyle w:val="Listenabsatz"/>
        <w:numPr>
          <w:ilvl w:val="0"/>
          <w:numId w:val="1"/>
        </w:numPr>
        <w:jc w:val="both"/>
      </w:pPr>
      <w:r>
        <w:t xml:space="preserve">Messung </w:t>
      </w:r>
      <w:r w:rsidR="00C60A51">
        <w:t>von Kühlmittelströmen</w:t>
      </w:r>
      <w:r w:rsidR="00DC40FD">
        <w:t xml:space="preserve"> in einer Elektrolyseanlage</w:t>
      </w:r>
      <w:r w:rsidR="004514AE">
        <w:t xml:space="preserve">, um Simulationsmodelle zu parametrieren, die Steuerungskonzepte evaluieren können </w:t>
      </w:r>
      <w:sdt>
        <w:sdtPr>
          <w:alias w:val="To edit, see citavi.com/edit"/>
          <w:tag w:val="CitaviPlaceholder#70b92cfb-e3cd-4caa-9fa5-78fd3ddfd682"/>
          <w:id w:val="1109477667"/>
          <w:placeholder>
            <w:docPart w:val="1CDD75BA4F5A4A55908D2C9489FAFD5F"/>
          </w:placeholder>
        </w:sdtPr>
        <w:sdtEndPr/>
        <w:sdtContent>
          <w:r w:rsidR="004514AE">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YTFlMWRmLTgwODYtNGQ1Ni1hNmQ2LTg5ZjUzYzVjOGFkNiIsIlJhbmdlTGVuZ3RoIjoyMCwiUmVmZXJlbmNlSWQiOiI4YjVmNGY5Ny0zNGIxLTRlZTAtYTg0Yy1iNDE0OWRiNzVjM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lbmNvbm1hbi4yMDIyLjExNjYyMiIsIlVyaVN0cmluZyI6Imh0dHBzOi8vZG9pLm9yZy8xMC4xMDE2L2ouZW5jb25tYW4uMjAyMi4xMTY2Mj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}</w:instrText>
          </w:r>
          <w:r w:rsidR="004514AE">
            <w:fldChar w:fldCharType="separate"/>
          </w:r>
          <w:r w:rsidR="00181E12">
            <w:t>(Crespi et al. 2023)</w:t>
          </w:r>
          <w:r w:rsidR="004514AE">
            <w:fldChar w:fldCharType="end"/>
          </w:r>
        </w:sdtContent>
      </w:sdt>
      <w:r w:rsidR="004514AE">
        <w:t xml:space="preserve">. </w:t>
      </w:r>
    </w:p>
    <w:p w14:paraId="7EDE0766" w14:textId="5C13C1DE" w:rsidR="008E7B8F" w:rsidRDefault="008E7B8F" w:rsidP="008E7B8F">
      <w:pPr>
        <w:pStyle w:val="Listenabsatz"/>
        <w:numPr>
          <w:ilvl w:val="0"/>
          <w:numId w:val="1"/>
        </w:numPr>
        <w:jc w:val="both"/>
      </w:pPr>
      <w:r>
        <w:t>Messung der Temperatur entlang einer D</w:t>
      </w:r>
      <w:r w:rsidR="00B342D4">
        <w:t>e</w:t>
      </w:r>
      <w:r>
        <w:t xml:space="preserve">stillationskolonne, um Optimierungs- und Simulationsmodelle parametrieren zu können, und den Energie-flexiblen Betrieb der Kolonne evaluieren zu können </w:t>
      </w:r>
      <w:sdt>
        <w:sdtPr>
          <w:alias w:val="To edit, see citavi.com/edit"/>
          <w:tag w:val="CitaviPlaceholder#2dd0eaae-36c8-4061-89f3-a4d50b84d9d7"/>
          <w:id w:val="-1402604511"/>
          <w:placeholder>
            <w:docPart w:val="0232AC1656994350BAC1C1607710A179"/>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YjgyNGUzLWNiNGEtNDA2Ny04M2YwLWM3ODhkZTA3OTQzNyIsIlJhbmdlTGVuZ3RoIjoyMiwiUmVmZXJlbmNlSWQiOiIyNzVjMzRmOS02NTk1LTQ2ZmItYTUwZS0xMmZkOTViYjM5M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T05DT042MDQ2My4yMDIzLjEwNDMwNzE3IiwiVXJpU3RyaW5nIjoiaHR0cHM6Ly9kb2kub3JnLzEwLjExMDkvT05DT042MDQ2My4yMDIzLjEwNDMwNzE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jZUMTE6NTg6NTEiLCJNb2RpZmllZEJ5IjoiX0xhc3NlIFJlaW5wb2xkIiwiSWQiOiJhZjNiMzY2OS0wZDM0LTRhMDAtYTJkYy04YTc4NDg2Njk2YTMiLCJNb2RpZmllZE9uIjoiMjAyNC0wOC0yNlQxMTo1ODo1MS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aWVlZXhwbG9yZS5pZWVlLm9yZy9kb2N1bWVudC8xMDQzMDcxNy8iLCJVcmlTdHJpbmciOiJodHRwczovL2llZWV4cGxvcmUuaWVlZS5vcmcvZG9jdW1lbnQvMTA0MzA3MTc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}</w:instrText>
          </w:r>
          <w:r>
            <w:fldChar w:fldCharType="separate"/>
          </w:r>
          <w:r w:rsidR="00181E12">
            <w:t>(Reinpold et al. 2023)</w:t>
          </w:r>
          <w:r>
            <w:fldChar w:fldCharType="end"/>
          </w:r>
        </w:sdtContent>
      </w:sdt>
      <w:r>
        <w:t xml:space="preserve">. </w:t>
      </w:r>
    </w:p>
    <w:p w14:paraId="40FD291A" w14:textId="178A6C1F" w:rsidR="003E3F87" w:rsidRDefault="003E3F87" w:rsidP="003E3F87">
      <w:pPr>
        <w:pStyle w:val="Listenabsatz"/>
        <w:numPr>
          <w:ilvl w:val="0"/>
          <w:numId w:val="1"/>
        </w:numPr>
        <w:jc w:val="both"/>
      </w:pPr>
      <w:r>
        <w:t xml:space="preserve">Messung der Leistung eines Antriebsmotors einer Erdölförderpumpe, um Konzepte für das Spitzenlastmanagement zu entwickeln und zu evaluieren </w:t>
      </w:r>
      <w:sdt>
        <w:sdtPr>
          <w:alias w:val="To edit, see citavi.com/edit"/>
          <w:tag w:val="CitaviPlaceholder#3fae7a58-47f3-43f3-a61d-46c425c4c0ae"/>
          <w:id w:val="1416446212"/>
          <w:placeholder>
            <w:docPart w:val="D66483AC980440FAAD95E68E9FACE192"/>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Njc0MjQzLWM3MDQtNGU2MS1iZWE0LWUxZmI0NzNhNmViNyIsIlJhbmdlTGVuZ3RoIjoxOCwiUmVmZXJlbmNlSWQiOiI3ODA2ZDcwOC1iMWVkLTRiYzYtYjlmMC0xZjJmNjg5MzI3MD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MDkvSUFTNDgxODUuMjAyMS45Njc3MjIwIiwiVXJpU3RyaW5nIjoiaHR0cHM6Ly9kb2kub3JnLzEwLjExMDkvSUFTNDgxODUuMjAyMS45Njc3MjIw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jdUMTM6MjM6MjMiLCJNb2RpZmllZEJ5IjoiX0xhc3NlIFJlaW5wb2xkIiwiSWQiOiJkNWMzNzdhNS1jMTY3LTQ2ZDctYmMxYy03MTcyNzJjZTM0NTEiLCJNb2RpZmllZE9uIjoiMjAyNC0wOC0yN1QxMzoyMzoyMy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aWVlZXhwbG9yZS5pZWVlLm9yZy9kb2N1bWVudC85Njc3MjIwLyIsIlVyaVN0cmluZyI6Imh0dHBzOi8vaWVlZXhwbG9yZS5pZWVlLm9yZy9kb2N1bWVudC85Njc3MjIwL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}</w:instrText>
          </w:r>
          <w:r>
            <w:fldChar w:fldCharType="separate"/>
          </w:r>
          <w:r w:rsidR="00181E12">
            <w:t>(Zhao et al. 2021)</w:t>
          </w:r>
          <w:r>
            <w:fldChar w:fldCharType="end"/>
          </w:r>
        </w:sdtContent>
      </w:sdt>
      <w:r>
        <w:t>.</w:t>
      </w:r>
    </w:p>
    <w:p w14:paraId="03607099" w14:textId="2089EE66" w:rsidR="00DF03B1" w:rsidRDefault="00DF03B1" w:rsidP="00DF03B1">
      <w:pPr>
        <w:pStyle w:val="Listenabsatz"/>
        <w:numPr>
          <w:ilvl w:val="0"/>
          <w:numId w:val="1"/>
        </w:numPr>
        <w:jc w:val="both"/>
      </w:pPr>
      <w:r>
        <w:t>Messung des Rotationswinkels</w:t>
      </w:r>
      <w:r w:rsidR="003D731D">
        <w:t>, der Drehgeschwindigkeit und des Drehmomentes</w:t>
      </w:r>
      <w:r>
        <w:t xml:space="preserve"> eines Antriebsmotors einer Erdölförderpumpe, um </w:t>
      </w:r>
      <w:r w:rsidR="003D731D">
        <w:t xml:space="preserve">hochaufgelöst Lastverläufe zu ermitteln, um </w:t>
      </w:r>
      <w:r>
        <w:t xml:space="preserve">Konzepte für das Spitzenlastmanagement zu entwickeln und zu evaluieren </w:t>
      </w:r>
      <w:sdt>
        <w:sdtPr>
          <w:alias w:val="To edit, see citavi.com/edit"/>
          <w:tag w:val="CitaviPlaceholder#dfbf8916-89b5-431b-9f1f-79c9cbe90d23"/>
          <w:id w:val="-1380934943"/>
          <w:placeholder>
            <w:docPart w:val="931EB4B2861444BC964E3CBBFA0D990D"/>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Njc0MjQzLWM3MDQtNGU2MS1iZWE0LWUxZmI0NzNhNmViNyIsIlJhbmdlTGVuZ3RoIjoxOCwiUmVmZXJlbmNlSWQiOiI3ODA2ZDcwOC1iMWVkLTRiYzYtYjlmMC0xZjJmNjg5MzI3MD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MDkvSUFTNDgxODUuMjAyMS45Njc3MjIwIiwiVXJpU3RyaW5nIjoiaHR0cHM6Ly9kb2kub3JnLzEwLjExMDkvSUFTNDgxODUuMjAyMS45Njc3MjIw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jdUMTM6MjM6MjMiLCJNb2RpZmllZEJ5IjoiX0xhc3NlIFJlaW5wb2xkIiwiSWQiOiJkNWMzNzdhNS1jMTY3LTQ2ZDctYmMxYy03MTcyNzJjZTM0NTEiLCJNb2RpZmllZE9uIjoiMjAyNC0wOC0yN1QxMzoyMzoyMy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aWVlZXhwbG9yZS5pZWVlLm9yZy9kb2N1bWVudC85Njc3MjIwLyIsIlVyaVN0cmluZyI6Imh0dHBzOi8vaWVlZXhwbG9yZS5pZWVlLm9yZy9kb2N1bWVudC85Njc3MjIwL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}</w:instrText>
          </w:r>
          <w:r>
            <w:fldChar w:fldCharType="separate"/>
          </w:r>
          <w:r w:rsidR="00181E12">
            <w:t>(Zhao et al. 2021)</w:t>
          </w:r>
          <w:r>
            <w:fldChar w:fldCharType="end"/>
          </w:r>
        </w:sdtContent>
      </w:sdt>
      <w:r>
        <w:t>.</w:t>
      </w:r>
    </w:p>
    <w:p w14:paraId="66889663" w14:textId="6ECCF47A" w:rsidR="002073F1" w:rsidRDefault="002073F1" w:rsidP="006A0346">
      <w:pPr>
        <w:jc w:val="both"/>
      </w:pPr>
      <w:r>
        <w:t>Alternativen:</w:t>
      </w:r>
    </w:p>
    <w:p w14:paraId="3BD4C847" w14:textId="77777777" w:rsidR="003C70EC" w:rsidRPr="00160CD2" w:rsidRDefault="003C70EC" w:rsidP="00912E69">
      <w:pPr>
        <w:pStyle w:val="Listenabsatz"/>
        <w:numPr>
          <w:ilvl w:val="0"/>
          <w:numId w:val="1"/>
        </w:numPr>
        <w:jc w:val="both"/>
      </w:pPr>
    </w:p>
    <w:p w14:paraId="0579078D" w14:textId="0B80A700" w:rsidR="00BC5759" w:rsidRDefault="008F35D9" w:rsidP="00912E69">
      <w:pPr>
        <w:jc w:val="both"/>
      </w:pPr>
      <w:r w:rsidRPr="00EA3F50">
        <w:rPr>
          <w:b/>
          <w:bCs/>
        </w:rPr>
        <w:t xml:space="preserve">Sensorik </w:t>
      </w:r>
      <w:r w:rsidR="008B5084">
        <w:rPr>
          <w:b/>
          <w:bCs/>
        </w:rPr>
        <w:t>misst</w:t>
      </w:r>
      <w:r w:rsidR="008B5084" w:rsidRPr="00EA3F50">
        <w:rPr>
          <w:b/>
          <w:bCs/>
        </w:rPr>
        <w:t xml:space="preserve"> </w:t>
      </w:r>
      <w:r w:rsidR="00915DFF" w:rsidRPr="00EA3F50">
        <w:rPr>
          <w:b/>
          <w:bCs/>
        </w:rPr>
        <w:t>Material</w:t>
      </w:r>
      <w:r w:rsidR="00D47B0E" w:rsidRPr="00EA3F50">
        <w:rPr>
          <w:b/>
          <w:bCs/>
        </w:rPr>
        <w:t xml:space="preserve">ströme wie </w:t>
      </w:r>
      <w:r w:rsidRPr="00EA3F50">
        <w:rPr>
          <w:b/>
          <w:bCs/>
        </w:rPr>
        <w:t>Produktionsströme</w:t>
      </w:r>
      <w:r w:rsidR="00ED1A40">
        <w:rPr>
          <w:b/>
          <w:bCs/>
        </w:rPr>
        <w:t xml:space="preserve"> und </w:t>
      </w:r>
      <w:r w:rsidR="001729FE">
        <w:rPr>
          <w:b/>
          <w:bCs/>
        </w:rPr>
        <w:t>zu verarbeitende Ströme eingehender Ressourcen</w:t>
      </w:r>
      <w:r w:rsidRPr="00EA3F50">
        <w:rPr>
          <w:b/>
          <w:bCs/>
        </w:rPr>
        <w:t>.</w:t>
      </w:r>
      <w:r>
        <w:t xml:space="preserve"> </w:t>
      </w:r>
      <w:r w:rsidR="00CB298E">
        <w:t xml:space="preserve">Um die Einhaltung von Produktionszielen sicherzustellen, </w:t>
      </w:r>
      <w:r w:rsidR="00390B6E">
        <w:t>muss erfasst werden, wie groß das Produktionsvolumen über den Optimierungszeitraum ist. Hi</w:t>
      </w:r>
      <w:r w:rsidR="00A066DA">
        <w:t xml:space="preserve">er kommt Sensorik zum Einsatz, um Produktströme zu erfassen </w:t>
      </w:r>
      <w:sdt>
        <w:sdtPr>
          <w:alias w:val="To edit, see citavi.com/edit"/>
          <w:tag w:val="CitaviPlaceholder#efd43d45-1303-4626-b02c-301b25df6768"/>
          <w:id w:val="-1550832997"/>
          <w:placeholder>
            <w:docPart w:val="DefaultPlaceholder_-1854013440"/>
          </w:placeholder>
        </w:sdtPr>
        <w:sdtEndPr/>
        <w:sdtContent>
          <w:r w:rsidR="00A066DA">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OTYzZTZjLTBlOWUtNDIyOS1hMTlmLWY0NjhlZjIyYzcyZSIsIlJhbmdlTGVuZ3RoIjoyMSwiUmVmZXJlbmNlSWQiOiI1MWJkZjkyNi05OTI1LTQ3ZTQtYjUyYy01YjI5NGU4NmE5M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UxNS9ydHVlY3QtMjAxNC0wMDExIiwiVXJpU3RyaW5nIjoiaHR0cHM6Ly9kb2kub3JnLzEwLjE1MTUvcnR1ZWN0LTIwMTQtMDAx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}</w:instrText>
          </w:r>
          <w:r w:rsidR="00A066DA">
            <w:fldChar w:fldCharType="separate"/>
          </w:r>
          <w:r w:rsidR="00181E12">
            <w:t>(Vigants et al. 2014)</w:t>
          </w:r>
          <w:r w:rsidR="00A066DA">
            <w:fldChar w:fldCharType="end"/>
          </w:r>
        </w:sdtContent>
      </w:sdt>
      <w:r w:rsidR="00A066DA">
        <w:t>.</w:t>
      </w:r>
      <w:r w:rsidR="006877DA">
        <w:t xml:space="preserve"> Die Messung von Produktströmen wird ebenfalls benötigt</w:t>
      </w:r>
      <w:r w:rsidR="002F18ED">
        <w:t xml:space="preserve">, um die Mehrwerte, die sich aus einer Energie-flexiblen Betriebsweise ergeben, zuverlässig quantifizieren zu können. </w:t>
      </w:r>
      <w:r w:rsidR="00AC1910">
        <w:t xml:space="preserve">So lassen sich die Energiekosten bezogen auf die Produktionsmenge nur dann bestimmen, wenn beide Größen messtechnisch erfasst werden. </w:t>
      </w:r>
      <w:r w:rsidR="00BC5759">
        <w:t xml:space="preserve">Weiterhin sind Messungen von Produktströmen notwendig, um </w:t>
      </w:r>
      <w:r w:rsidR="003D0B0A">
        <w:t>numerische Modelle von Ressourcen zu parametrieren.</w:t>
      </w:r>
    </w:p>
    <w:p w14:paraId="00A6CC2C" w14:textId="77777777" w:rsidR="00127DE6" w:rsidRDefault="00AA537C" w:rsidP="00912E69">
      <w:pPr>
        <w:jc w:val="both"/>
      </w:pPr>
      <w:r>
        <w:t xml:space="preserve">Beispiel: </w:t>
      </w:r>
    </w:p>
    <w:p w14:paraId="58680184" w14:textId="645EAA74" w:rsidR="00AA537C" w:rsidRDefault="00AA537C" w:rsidP="00127DE6">
      <w:pPr>
        <w:pStyle w:val="Listenabsatz"/>
        <w:numPr>
          <w:ilvl w:val="0"/>
          <w:numId w:val="1"/>
        </w:numPr>
        <w:jc w:val="both"/>
      </w:pPr>
      <w:r>
        <w:t xml:space="preserve">Messung </w:t>
      </w:r>
      <w:r w:rsidR="002970A5">
        <w:t>der produzierten Menge von Holz</w:t>
      </w:r>
      <w:r w:rsidR="00127DE6">
        <w:t xml:space="preserve">spänen bei der Produktion von Holzpellets </w:t>
      </w:r>
      <w:sdt>
        <w:sdtPr>
          <w:alias w:val="To edit, see citavi.com/edit"/>
          <w:tag w:val="CitaviPlaceholder#3c08f2b0-01a3-46bb-a345-6c212ad6202e"/>
          <w:id w:val="1889833310"/>
          <w:placeholder>
            <w:docPart w:val="DefaultPlaceholder_-1854013440"/>
          </w:placeholder>
        </w:sdtPr>
        <w:sdtEndPr/>
        <w:sdtContent>
          <w:r w:rsidR="00127DE6">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NzYwNzA2LTRmOTEtNDFiZS05OWFjLTAwZTc5NGY3ODIwMyIsIlJhbmdlTGVuZ3RoIjoyMSwiUmVmZXJlbmNlSWQiOiI1MWJkZjkyNi05OTI1LTQ3ZTQtYjUyYy01YjI5NGU4NmE5M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UxNS9ydHVlY3QtMjAxNC0wMDExIiwiVXJpU3RyaW5nIjoiaHR0cHM6Ly9kb2kub3JnLzEwLjE1MTUvcnR1ZWN0LTIwMTQtMDAx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}</w:instrText>
          </w:r>
          <w:r w:rsidR="00127DE6">
            <w:fldChar w:fldCharType="separate"/>
          </w:r>
          <w:r w:rsidR="00181E12">
            <w:t>(Vigants et al. 2014)</w:t>
          </w:r>
          <w:r w:rsidR="00127DE6">
            <w:fldChar w:fldCharType="end"/>
          </w:r>
        </w:sdtContent>
      </w:sdt>
      <w:r w:rsidR="00127DE6">
        <w:t xml:space="preserve">. </w:t>
      </w:r>
    </w:p>
    <w:p w14:paraId="775D7ED3" w14:textId="340E3374" w:rsidR="00C60A51" w:rsidRDefault="00C60A51" w:rsidP="00C60A51">
      <w:pPr>
        <w:pStyle w:val="Listenabsatz"/>
        <w:numPr>
          <w:ilvl w:val="0"/>
          <w:numId w:val="1"/>
        </w:numPr>
        <w:jc w:val="both"/>
      </w:pPr>
      <w:r>
        <w:t>Messung von Wasserstoffströmen</w:t>
      </w:r>
      <w:r w:rsidR="00DC40FD">
        <w:t xml:space="preserve"> in einem Elektrolyseur</w:t>
      </w:r>
      <w:r>
        <w:t xml:space="preserve">, um Simulationsmodelle zu parametrieren, die Steuerungskonzepte evaluieren können </w:t>
      </w:r>
      <w:sdt>
        <w:sdtPr>
          <w:alias w:val="To edit, see citavi.com/edit"/>
          <w:tag w:val="CitaviPlaceholder#265cb955-6882-4961-99eb-7180bfcef13a"/>
          <w:id w:val="59833477"/>
          <w:placeholder>
            <w:docPart w:val="6B276B2D5789490FA1DED6B316F12329"/>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YTFlMWRmLTgwODYtNGQ1Ni1hNmQ2LTg5ZjUzYzVjOGFkNiIsIlJhbmdlTGVuZ3RoIjoyMCwiUmVmZXJlbmNlSWQiOiI4YjVmNGY5Ny0zNGIxLTRlZTAtYTg0Yy1iNDE0OWRiNzVjM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lbmNvbm1hbi4yMDIyLjExNjYyMiIsIlVyaVN0cmluZyI6Imh0dHBzOi8vZG9pLm9yZy8xMC4xMDE2L2ouZW5jb25tYW4uMjAyMi4xMTY2Mj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}</w:instrText>
          </w:r>
          <w:r>
            <w:fldChar w:fldCharType="separate"/>
          </w:r>
          <w:r w:rsidR="00181E12">
            <w:t>(Crespi et al. 2023)</w:t>
          </w:r>
          <w:r>
            <w:fldChar w:fldCharType="end"/>
          </w:r>
        </w:sdtContent>
      </w:sdt>
      <w:r>
        <w:t xml:space="preserve">. </w:t>
      </w:r>
    </w:p>
    <w:p w14:paraId="47D04C64" w14:textId="35B8D0E2" w:rsidR="00D71616" w:rsidRDefault="00D71616" w:rsidP="00D71616">
      <w:pPr>
        <w:pStyle w:val="Listenabsatz"/>
        <w:numPr>
          <w:ilvl w:val="0"/>
          <w:numId w:val="1"/>
        </w:numPr>
        <w:jc w:val="both"/>
      </w:pPr>
      <w:r>
        <w:t xml:space="preserve">Messung des Produktionsvolumens einer Zink-Elektrolyseanlage, um </w:t>
      </w:r>
      <w:r w:rsidR="00AB08A1">
        <w:t xml:space="preserve">ML-Betriebsplanungsmodelle zu parametrieren, und den Energie-flexiblen Betrieb zu evaluieren </w:t>
      </w:r>
      <w:sdt>
        <w:sdtPr>
          <w:alias w:val="To edit, see citavi.com/edit"/>
          <w:tag w:val="CitaviPlaceholder#8a3f7c07-c8b5-4c81-a7d4-3fe2d4a4ccd2"/>
          <w:id w:val="1251925213"/>
          <w:placeholder>
            <w:docPart w:val="DefaultPlaceholder_-1854013440"/>
          </w:placeholder>
        </w:sdtPr>
        <w:sdtEndPr/>
        <w:sdtContent>
          <w:r w:rsidR="00AB08A1">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YTJiNDQ1LTZmN2EtNDNmNy1hOWIzLWY2YmRjMGM2Y2I1MCIsIlJhbmdlTGVuZ3RoIjoxOCwiUmVmZXJlbmNlSWQiOiI2MjdhOWRkNi0zODEwLTQ5ZDMtYmE3My0zODI1YWRkMDE2M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yNDQ0MjIiLCJVcmlTdHJpbmciOiJodHRwOi8vd3d3Lm5jYmkubmxtLm5paC5nb3YvcHVibWVkLzE4MjQ0NDI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YXNzZSBSZWlucG9sZCIsIkNyZWF0ZWRPbiI6IjIwMjQtMDgtMjZUMTQ6MDE6MDIiLCJNb2RpZmllZEJ5IjoiX0xhc3NlIFJlaW5wb2xkIiwiSWQiOiI0N2JhNzkwZC1hYTYyLTQ1ZmUtOTMwNi01ZmRlN2RlMmJiMWYiLCJNb2RpZmllZE9uIjoiMjAyNC0wOC0yNlQxNDowMTow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MDkvNzIuOTc3MzExIiwiVXJpU3RyaW5nIjoiaHR0cHM6Ly9kb2kub3JnLzEwLjExMDkvNzIuOTc3MzE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}</w:instrText>
          </w:r>
          <w:r w:rsidR="00AB08A1">
            <w:fldChar w:fldCharType="separate"/>
          </w:r>
          <w:r w:rsidR="00181E12">
            <w:t>(Yang et al. 2002)</w:t>
          </w:r>
          <w:r w:rsidR="00AB08A1">
            <w:fldChar w:fldCharType="end"/>
          </w:r>
        </w:sdtContent>
      </w:sdt>
      <w:r w:rsidR="00331349">
        <w:t>.</w:t>
      </w:r>
      <w:r>
        <w:t xml:space="preserve"> </w:t>
      </w:r>
    </w:p>
    <w:p w14:paraId="2073491B" w14:textId="776483A6" w:rsidR="00C60A51" w:rsidRDefault="00FA597B" w:rsidP="00127DE6">
      <w:pPr>
        <w:pStyle w:val="Listenabsatz"/>
        <w:numPr>
          <w:ilvl w:val="0"/>
          <w:numId w:val="1"/>
        </w:numPr>
        <w:jc w:val="both"/>
      </w:pPr>
      <w:r>
        <w:t>Messung des Flusses von Sauerstoff und Stickstoff</w:t>
      </w:r>
      <w:r w:rsidR="00FA7749">
        <w:t xml:space="preserve"> als Produktionsmedien für die Stahlproduktion, um Bedarfsprognosen zu erstellen und </w:t>
      </w:r>
      <w:r w:rsidR="00D91793">
        <w:t>Betriebsplanungsmodelle</w:t>
      </w:r>
      <w:r w:rsidR="00CD23C6">
        <w:t xml:space="preserve"> von Luftzerlegungsanlagen</w:t>
      </w:r>
      <w:r w:rsidR="00D91793">
        <w:t xml:space="preserve"> zu parametrieren</w:t>
      </w:r>
      <w:r w:rsidR="00CD23C6">
        <w:t xml:space="preserve"> </w:t>
      </w:r>
      <w:sdt>
        <w:sdtPr>
          <w:alias w:val="To edit, see citavi.com/edit"/>
          <w:tag w:val="CitaviPlaceholder#b29afa61-6fe9-4da3-bd40-86878dc05659"/>
          <w:id w:val="-2116507105"/>
          <w:placeholder>
            <w:docPart w:val="DefaultPlaceholder_-1854013440"/>
          </w:placeholder>
        </w:sdtPr>
        <w:sdtEndPr/>
        <w:sdtContent>
          <w:r w:rsidR="00CD23C6">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YzMxYmE2LWZkMjMtNGRhMy05NzQxLTAyNzg3NDdkNmNlOSIsIlJhbmdlTGVuZ3RoIjoxNywiUmVmZXJlbmNlSWQiOiJiZjAzNzRjOC00NzBlLTQ0YWYtYjFkMS1jYmRjMDgyZGMyO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NvbmVuZ3ByYWMuMjAxNi4wMy4wMTgiLCJVcmlTdHJpbmciOiJodHRwczovL2RvaS5vcmcvMTAuMTAxNi9qLmNvbmVuZ3ByYWMuMjAxNi4wMy4w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}</w:instrText>
          </w:r>
          <w:r w:rsidR="00CD23C6">
            <w:fldChar w:fldCharType="separate"/>
          </w:r>
          <w:r w:rsidR="00181E12">
            <w:t>(Han et al. 2016)</w:t>
          </w:r>
          <w:r w:rsidR="00CD23C6">
            <w:fldChar w:fldCharType="end"/>
          </w:r>
        </w:sdtContent>
      </w:sdt>
      <w:r w:rsidR="00D91793">
        <w:t xml:space="preserve">. </w:t>
      </w:r>
    </w:p>
    <w:p w14:paraId="4C5D25DC" w14:textId="2793E8A1" w:rsidR="00A60DA3" w:rsidRDefault="001729FE" w:rsidP="00127DE6">
      <w:pPr>
        <w:pStyle w:val="Listenabsatz"/>
        <w:numPr>
          <w:ilvl w:val="0"/>
          <w:numId w:val="1"/>
        </w:numPr>
        <w:jc w:val="both"/>
      </w:pPr>
      <w:r>
        <w:t>Messung des Flusses von Abwasser in eine Abwasseraufbereitungsanlage</w:t>
      </w:r>
      <w:r w:rsidR="000614B0">
        <w:t xml:space="preserve">, um </w:t>
      </w:r>
      <w:r w:rsidR="00BE1BE7">
        <w:t xml:space="preserve">Prognosemodelle für anfallende Abwassermengen erstellen zu können (XXX Wagner et al). </w:t>
      </w:r>
    </w:p>
    <w:p w14:paraId="78CCB7DF" w14:textId="74FE92E2" w:rsidR="006A5FFD" w:rsidRDefault="006A5FFD" w:rsidP="00160CD2">
      <w:pPr>
        <w:jc w:val="both"/>
      </w:pPr>
      <w:r>
        <w:t>Alternativen:</w:t>
      </w:r>
    </w:p>
    <w:p w14:paraId="6627A65B" w14:textId="6F4BF328" w:rsidR="006A5FFD" w:rsidRDefault="006A5FFD" w:rsidP="00BD53B9">
      <w:pPr>
        <w:pStyle w:val="Listenabsatz"/>
        <w:numPr>
          <w:ilvl w:val="0"/>
          <w:numId w:val="1"/>
        </w:numPr>
        <w:jc w:val="both"/>
      </w:pPr>
    </w:p>
    <w:p w14:paraId="48327578" w14:textId="749D5099" w:rsidR="00BE64D9" w:rsidRDefault="00BE64D9" w:rsidP="00912E69">
      <w:pPr>
        <w:jc w:val="both"/>
      </w:pPr>
      <w:r w:rsidRPr="00EA3F50">
        <w:rPr>
          <w:b/>
          <w:bCs/>
        </w:rPr>
        <w:t xml:space="preserve">Sensorik </w:t>
      </w:r>
      <w:r w:rsidR="008B5084">
        <w:rPr>
          <w:b/>
          <w:bCs/>
        </w:rPr>
        <w:t>misst</w:t>
      </w:r>
      <w:r w:rsidR="008B5084" w:rsidRPr="00EA3F50">
        <w:rPr>
          <w:b/>
          <w:bCs/>
        </w:rPr>
        <w:t xml:space="preserve"> </w:t>
      </w:r>
      <w:r w:rsidRPr="00EA3F50">
        <w:rPr>
          <w:b/>
          <w:bCs/>
        </w:rPr>
        <w:t>Energie</w:t>
      </w:r>
      <w:r w:rsidR="005D08F3" w:rsidRPr="00EA3F50">
        <w:rPr>
          <w:b/>
          <w:bCs/>
        </w:rPr>
        <w:t>ströme.</w:t>
      </w:r>
      <w:r w:rsidR="005D08F3">
        <w:t xml:space="preserve"> Energieströme können erzeugte Energie oder verbrauchte Energie sein. </w:t>
      </w:r>
      <w:r w:rsidR="00BD0BF2">
        <w:t>Beim energieflexiblen Betrieb von Energie- und Produktionsressourcen wird</w:t>
      </w:r>
      <w:r w:rsidR="000541E7">
        <w:t xml:space="preserve"> </w:t>
      </w:r>
      <w:r w:rsidR="00786F6B">
        <w:t xml:space="preserve">praktisch </w:t>
      </w:r>
      <w:r w:rsidR="000541E7">
        <w:t xml:space="preserve">immer der </w:t>
      </w:r>
      <w:r w:rsidR="00DF7197">
        <w:t>Energieverbrauch</w:t>
      </w:r>
      <w:r w:rsidR="000541E7">
        <w:t xml:space="preserve"> der </w:t>
      </w:r>
      <w:r w:rsidR="00C957D1">
        <w:t xml:space="preserve">betrachteten </w:t>
      </w:r>
      <w:r w:rsidR="000541E7">
        <w:t>Ressourcen gemessen</w:t>
      </w:r>
      <w:r w:rsidR="00B36859">
        <w:t xml:space="preserve">. Es wird jedoch mit unterschiedlichen Detailgraden gemessen. Zum Teil wird hochaufgelöst an </w:t>
      </w:r>
      <w:r w:rsidR="00784E36">
        <w:t>mehreren Komponenten einer Ressource gemessen</w:t>
      </w:r>
      <w:r w:rsidR="00F07AD5">
        <w:t xml:space="preserve"> </w:t>
      </w:r>
      <w:sdt>
        <w:sdtPr>
          <w:alias w:val="To edit, see citavi.com/edit"/>
          <w:tag w:val="CitaviPlaceholder#9b2eefa8-11b3-48bd-858f-f3b8782dbac0"/>
          <w:id w:val="-163626688"/>
          <w:placeholder>
            <w:docPart w:val="DefaultPlaceholder_-1854013440"/>
          </w:placeholder>
        </w:sdtPr>
        <w:sdtEndPr/>
        <w:sdtContent>
          <w:r w:rsidR="00F07AD5">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mN2EyZjgwLWVmZjUtNGQ4Ny04NDQyLTNjNDliZTdlNDRiNCIsIlJhbmdlTGVuZ3RoIjoxNywiUmVmZXJlbmNlSWQiOiI1YmVmMmExOC01MjMxLTQ1OTMtOWVhMy01NWE0OWM4MzBiN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NDkvaWV0LWd0ZC4yMDE2LjAxMzUiLCJVcmlTdHJpbmciOiJodHRwczovL2RvaS5vcmcvMTAuMTA0OS9pZXQtZ3RkLjIwMTYuMDEz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wLjExMDkvVElJLjIwMTguMjgzOTY0NSIsIlVyaVN0cmluZyI6Imh0dHBzOi8vZG9pLm9yZy8xMC4xMTA5L1RJSS4yMDE4LjI4Mzk2NDU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}</w:instrText>
          </w:r>
          <w:r w:rsidR="00F07AD5">
            <w:fldChar w:fldCharType="separate"/>
          </w:r>
          <w:r w:rsidR="00181E12">
            <w:t>(Tian et al. 2016; Gong et al. 2019)</w:t>
          </w:r>
          <w:r w:rsidR="00F07AD5">
            <w:fldChar w:fldCharType="end"/>
          </w:r>
        </w:sdtContent>
      </w:sdt>
      <w:r w:rsidR="00BB084B">
        <w:t xml:space="preserve">. Zum anderen wird nur der Verbrauch ganzer Ressourcen oder Ressourcenverbünde gemessen. </w:t>
      </w:r>
      <w:r w:rsidR="00D96B7E">
        <w:t>Aus ökonomischer Sicht muss der Stromverbrauch nur bilanziel</w:t>
      </w:r>
      <w:r w:rsidR="007F3502">
        <w:t xml:space="preserve">l, also für einen gesamten Anlagenverbund, gemessen werden. Das Energiemanagement nach ISO50001 schreibt jedoch vor, </w:t>
      </w:r>
      <w:r w:rsidR="00BC17C2">
        <w:t>für alle größeren Energieverbraucher die Leistung individuell zu messen</w:t>
      </w:r>
      <w:r w:rsidR="009506C0">
        <w:t xml:space="preserve">, sodass sogenannte Leistungskennzahlen gebildet werden können. Für die Entwicklung von </w:t>
      </w:r>
      <w:r w:rsidR="00541A64">
        <w:t xml:space="preserve">Modellen für die Simulation, Planung oder Prognose wird meist eine </w:t>
      </w:r>
      <w:r w:rsidR="002F4727">
        <w:t>höhere</w:t>
      </w:r>
      <w:r w:rsidR="00541A64">
        <w:t xml:space="preserve"> Messauflösung </w:t>
      </w:r>
      <w:r w:rsidR="006A6281">
        <w:t>auf Komponentenebene verwendet</w:t>
      </w:r>
      <w:r w:rsidR="00D9329F">
        <w:t xml:space="preserve"> </w:t>
      </w:r>
      <w:sdt>
        <w:sdtPr>
          <w:alias w:val="To edit, see citavi.com/edit"/>
          <w:tag w:val="CitaviPlaceholder#1044fd11-3da0-4619-a793-2981978cdde7"/>
          <w:id w:val="-1922476398"/>
          <w:placeholder>
            <w:docPart w:val="DefaultPlaceholder_-1854013440"/>
          </w:placeholder>
        </w:sdtPr>
        <w:sdtEndPr/>
        <w:sdtContent>
          <w:r w:rsidR="00D9329F">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ZWE2YzQ2LWUzZDUtNDIxOC1iNDIzLWFkMzUzOTY4OWQ4OSIsIlJhbmdlTGVuZ3RoIjoxOCwiUmVmZXJlbmNlSWQiOiJkMTc4YjI0ZS01OTI1LTQzNWMtYTY3OC04NTdhOTdhNzNhZ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MDkvVElJLjIwMTguMjgzOTY0NSIsIlVyaVN0cmluZyI6Imh0dHBzOi8vZG9pLm9yZy8xMC4xMTA5L1RJSS4yMDE4LjI4Mzk2ND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}</w:instrText>
          </w:r>
          <w:r w:rsidR="00D9329F">
            <w:fldChar w:fldCharType="separate"/>
          </w:r>
          <w:r w:rsidR="00181E12">
            <w:t>(Gong et al. 2019)</w:t>
          </w:r>
          <w:r w:rsidR="00D9329F">
            <w:fldChar w:fldCharType="end"/>
          </w:r>
        </w:sdtContent>
      </w:sdt>
      <w:r w:rsidR="006A6281">
        <w:t>.</w:t>
      </w:r>
      <w:r w:rsidR="004915A2">
        <w:t xml:space="preserve"> In Anwendungen, bei denen eine präzise Einstellung des Energieverbrauchs notwendig ist, </w:t>
      </w:r>
      <w:r w:rsidR="00BA2FCD">
        <w:t>können an einer bestimmten Stelle gemessene Energieströme als Sollwerte für eine a</w:t>
      </w:r>
      <w:r w:rsidR="0057693B">
        <w:t xml:space="preserve">ndere Stelle </w:t>
      </w:r>
      <w:r w:rsidR="0057693B">
        <w:lastRenderedPageBreak/>
        <w:t xml:space="preserve">fungieren. </w:t>
      </w:r>
      <w:r w:rsidR="00433EF8">
        <w:t xml:space="preserve">So kann </w:t>
      </w:r>
      <w:r w:rsidR="00BE69B7">
        <w:t>die gemessene Gesamtlast</w:t>
      </w:r>
      <w:r w:rsidR="00427CAB">
        <w:t xml:space="preserve"> einer Fabrik als Sollwert</w:t>
      </w:r>
      <w:r w:rsidR="00BE69B7">
        <w:t xml:space="preserve"> für d</w:t>
      </w:r>
      <w:r w:rsidR="003D5D8D">
        <w:t>ie Energieerzeugungsanlagen</w:t>
      </w:r>
      <w:r w:rsidR="00DF22AE">
        <w:t xml:space="preserve"> der Fabrik fungiere</w:t>
      </w:r>
      <w:r w:rsidR="00E23D33">
        <w:t>n, wenn der Strombezug oder -Export vom oder an das Stromnetz vermieden werden soll</w:t>
      </w:r>
      <w:r w:rsidR="00931AE4">
        <w:t xml:space="preserve"> </w:t>
      </w:r>
      <w:sdt>
        <w:sdtPr>
          <w:alias w:val="To edit, see citavi.com/edit"/>
          <w:tag w:val="CitaviPlaceholder#71ac65b5-1d98-4c62-adbc-71d7c467bb05"/>
          <w:id w:val="92215511"/>
          <w:placeholder>
            <w:docPart w:val="DefaultPlaceholder_-1854013440"/>
          </w:placeholder>
        </w:sdtPr>
        <w:sdtEndPr/>
        <w:sdtContent>
          <w:r w:rsidR="00931AE4">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NGY4Yjg0LTVjZjgtNDIyZC04ODczLTQzYTZjNGM2NDBmZiIsIlJhbmdlTGVuZ3RoIjoxOCwiUmVmZXJlbmNlSWQiOiI1YmVmMmExOC01MjMxLTQ1OTMtOWVhMy01NWE0OWM4MzBiN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NDkvaWV0LWd0ZC4yMDE2LjAxMzUiLCJVcmlTdHJpbmciOiJodHRwczovL2RvaS5vcmcvMTAuMTA0OS9pZXQtZ3RkLjIwMTYuMDEz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}</w:instrText>
          </w:r>
          <w:r w:rsidR="00931AE4">
            <w:fldChar w:fldCharType="separate"/>
          </w:r>
          <w:r w:rsidR="00181E12">
            <w:t>(Tian et al. 2016)</w:t>
          </w:r>
          <w:r w:rsidR="00931AE4">
            <w:fldChar w:fldCharType="end"/>
          </w:r>
        </w:sdtContent>
      </w:sdt>
      <w:r w:rsidR="00E23D33">
        <w:t>.</w:t>
      </w:r>
      <w:r w:rsidR="00C4047B">
        <w:t xml:space="preserve"> </w:t>
      </w:r>
    </w:p>
    <w:p w14:paraId="64442E95" w14:textId="4E262746" w:rsidR="00C4047B" w:rsidRDefault="00C4047B" w:rsidP="00912E69">
      <w:pPr>
        <w:jc w:val="both"/>
      </w:pPr>
      <w:r>
        <w:t>Die Messung von Energieströmen wird ebenfalls benötigt, um die Mehrwerte, die sich aus einer Energie-flexiblen Betriebsweise ergeben, zuverlässig quantifizieren zu können. So lassen sich die Energiekosten bezogen auf die Produktionsmenge nur dann bestimmen, wenn beide Größen messtechnisch erfasst werden.</w:t>
      </w:r>
    </w:p>
    <w:p w14:paraId="5A86D81A" w14:textId="64893057" w:rsidR="007A2848" w:rsidRDefault="007A2848" w:rsidP="00912E69">
      <w:pPr>
        <w:jc w:val="both"/>
      </w:pPr>
      <w:r>
        <w:t xml:space="preserve">Die Messung von Energieströmen kann zielführend sein, um den Betriebspunkt von </w:t>
      </w:r>
      <w:r w:rsidR="00A8332C">
        <w:t>Ressourcen zu erfassen.</w:t>
      </w:r>
    </w:p>
    <w:p w14:paraId="7C2BC7F8" w14:textId="74A6C5DD" w:rsidR="00166993" w:rsidRDefault="00166993" w:rsidP="00912E69">
      <w:pPr>
        <w:jc w:val="both"/>
      </w:pPr>
      <w:r>
        <w:t>Die Messung von Energieströmen kann notwendig sein, wenn der Beladungszustand eines Energiespeichers bestimmt werden muss, aber die direkte Messung des Beladungszustandes</w:t>
      </w:r>
      <w:r w:rsidR="009D6585">
        <w:t xml:space="preserve"> unpraktikabel ist. </w:t>
      </w:r>
    </w:p>
    <w:p w14:paraId="5C41EE66" w14:textId="77777777" w:rsidR="006A5FFD" w:rsidRDefault="006A5FFD" w:rsidP="006A5FFD">
      <w:pPr>
        <w:jc w:val="both"/>
      </w:pPr>
      <w:r>
        <w:t xml:space="preserve">Beispiel: </w:t>
      </w:r>
    </w:p>
    <w:p w14:paraId="1112BF26" w14:textId="173BCD9A" w:rsidR="006A5FFD" w:rsidRDefault="006A5FFD" w:rsidP="006A5FFD">
      <w:pPr>
        <w:pStyle w:val="Listenabsatz"/>
        <w:numPr>
          <w:ilvl w:val="0"/>
          <w:numId w:val="1"/>
        </w:numPr>
        <w:jc w:val="both"/>
      </w:pPr>
      <w:r>
        <w:t>Leistungsbezug oder Einspeisung wird am Netzanschlusspunkt gemessen, um Stromverbrauch / -Erzeugung bilanzieren zu können.</w:t>
      </w:r>
    </w:p>
    <w:p w14:paraId="3FAC441E" w14:textId="53A8DF4C" w:rsidR="00564DDB" w:rsidRDefault="00564DDB" w:rsidP="00564DDB">
      <w:pPr>
        <w:pStyle w:val="Listenabsatz"/>
        <w:numPr>
          <w:ilvl w:val="0"/>
          <w:numId w:val="1"/>
        </w:numPr>
        <w:jc w:val="both"/>
      </w:pPr>
      <w:r>
        <w:t>Leistungsbezug wird am Netzanschlusspunkt gemessen, um</w:t>
      </w:r>
      <w:r w:rsidR="00967429">
        <w:t xml:space="preserve"> als Sollwert für </w:t>
      </w:r>
      <w:r w:rsidR="003918AA">
        <w:t xml:space="preserve">Energieerzeugungsanlagen zu fungieren, wenn der Leistungsbezug vom Stromnetz vermieden werden soll </w:t>
      </w:r>
      <w:sdt>
        <w:sdtPr>
          <w:alias w:val="To edit, see citavi.com/edit"/>
          <w:tag w:val="CitaviPlaceholder#431d6907-cafa-4609-96bc-9082948d945f"/>
          <w:id w:val="1553960471"/>
          <w:placeholder>
            <w:docPart w:val="DefaultPlaceholder_-1854013440"/>
          </w:placeholder>
        </w:sdtPr>
        <w:sdtEndPr/>
        <w:sdtContent>
          <w:r w:rsidR="003918AA">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ZjVmYWZhLTc4YzAtNDFkOS04YWYyLTg0MGQ2ZTg3OTRmMSIsIlJhbmdlTGVuZ3RoIjoxOCwiUmVmZXJlbmNlSWQiOiI1YmVmMmExOC01MjMxLTQ1OTMtOWVhMy01NWE0OWM4MzBiN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NDkvaWV0LWd0ZC4yMDE2LjAxMzUiLCJVcmlTdHJpbmciOiJodHRwczovL2RvaS5vcmcvMTAuMTA0OS9pZXQtZ3RkLjIwMTYuMDEz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}</w:instrText>
          </w:r>
          <w:r w:rsidR="003918AA">
            <w:fldChar w:fldCharType="separate"/>
          </w:r>
          <w:r w:rsidR="00181E12">
            <w:t>(Tian et al. 2016)</w:t>
          </w:r>
          <w:r w:rsidR="003918AA">
            <w:fldChar w:fldCharType="end"/>
          </w:r>
        </w:sdtContent>
      </w:sdt>
      <w:r w:rsidR="003918AA">
        <w:t xml:space="preserve">. </w:t>
      </w:r>
    </w:p>
    <w:p w14:paraId="13082C8A" w14:textId="10D0CB70" w:rsidR="008C6005" w:rsidRDefault="008C6005" w:rsidP="00564DDB">
      <w:pPr>
        <w:pStyle w:val="Listenabsatz"/>
        <w:numPr>
          <w:ilvl w:val="0"/>
          <w:numId w:val="1"/>
        </w:numPr>
        <w:jc w:val="both"/>
      </w:pPr>
      <w:r>
        <w:t>Messung des Stromverbrauchs einer</w:t>
      </w:r>
      <w:r w:rsidR="00996FB6">
        <w:t xml:space="preserve"> Kalkzerkleinerungsanlage (</w:t>
      </w:r>
      <w:proofErr w:type="spellStart"/>
      <w:r w:rsidR="00996FB6">
        <w:t>lime</w:t>
      </w:r>
      <w:proofErr w:type="spellEnd"/>
      <w:r w:rsidR="00996FB6">
        <w:t xml:space="preserve"> and </w:t>
      </w:r>
      <w:proofErr w:type="spellStart"/>
      <w:r w:rsidR="00996FB6">
        <w:t>lime</w:t>
      </w:r>
      <w:proofErr w:type="spellEnd"/>
      <w:r w:rsidR="00996FB6">
        <w:t xml:space="preserve"> </w:t>
      </w:r>
      <w:proofErr w:type="spellStart"/>
      <w:r w:rsidR="00996FB6">
        <w:t>stone</w:t>
      </w:r>
      <w:proofErr w:type="spellEnd"/>
      <w:r w:rsidR="00996FB6">
        <w:t xml:space="preserve"> </w:t>
      </w:r>
      <w:proofErr w:type="spellStart"/>
      <w:r w:rsidR="00996FB6">
        <w:t>crushing</w:t>
      </w:r>
      <w:proofErr w:type="spellEnd"/>
      <w:r w:rsidR="00996FB6">
        <w:t>)</w:t>
      </w:r>
      <w:r w:rsidR="009D3752">
        <w:t xml:space="preserve"> </w:t>
      </w:r>
      <w:sdt>
        <w:sdtPr>
          <w:alias w:val="To edit, see citavi.com/edit"/>
          <w:tag w:val="CitaviPlaceholder#421f47e0-3bb2-4c41-82b4-44bb2748c8ad"/>
          <w:id w:val="-153226742"/>
          <w:placeholder>
            <w:docPart w:val="DefaultPlaceholder_-1854013440"/>
          </w:placeholder>
        </w:sdtPr>
        <w:sdtEndPr/>
        <w:sdtContent>
          <w:r w:rsidR="00CE2784">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YmU0ODM1LTNmMzQtNGY0Ni05ZWU5LTc1MTVlZGQxMWY1OSIsIlJhbmdlTGVuZ3RoIjoyOSwiUmVmZXJlbmNlSWQiOiI3MjYzNjRiNS05M2ZlLTRlMTUtYWY0ZC01NjI4ZTJkZTM3Zj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wOS9GYXJFYXN0Q29uLjIwMTkuODkzNDIwMCIsIlVyaVN0cmluZyI6Imh0dHBzOi8vZG9pLm9yZy8xMC4xMTA5L0ZhckVhc3RDb24uMjAxOS44OTM0MjA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DVUMTE6MTA6NTYiLCJNb2RpZmllZEJ5IjoiX0xhc3NlIFJlaW5wb2xkIiwiSWQiOiIzNWM3NWNmOC1mMTMzLTRjYTAtYTk1OC1hMmU3MDdhZjE4Y2YiLCJNb2RpZmllZE9uIjoiMjAyNC0wOC0wNVQxMToxMDo1Ni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aWVlZXhwbG9yZS5pZWVlLm9yZy94cGwvbW9zdFJlY2VudElzc3VlLmpzcD9wdW51bWJlcj04OTIyODA3IiwiVXJpU3RyaW5nIjoiaHR0cHM6Ly9pZWVleHBsb3JlLmllZWUub3JnL3hwbC9tb3N0UmVjZW50SXNzdWUuanNwP3B1bnVtYmVyPTg5MjI4MD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wOS9GYXJFYXN0Q29uNDcyMzAuMjAxOSIsIlVyaVN0cmluZyI6Imh0dHBzOi8vZG9pLm9yZy8xMC4xMTA5L0ZhckVhc3RDb240NzIzMC4yMDE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}</w:instrText>
          </w:r>
          <w:r w:rsidR="00CE2784">
            <w:fldChar w:fldCharType="separate"/>
          </w:r>
          <w:r w:rsidR="00181E12">
            <w:t>(Sokolovsky und Klimash 2019)</w:t>
          </w:r>
          <w:r w:rsidR="00CE2784">
            <w:fldChar w:fldCharType="end"/>
          </w:r>
        </w:sdtContent>
      </w:sdt>
      <w:r w:rsidR="00CE2784">
        <w:t>.</w:t>
      </w:r>
    </w:p>
    <w:p w14:paraId="71C38B2C" w14:textId="704EEFD8" w:rsidR="00631E7D" w:rsidRDefault="00631E7D" w:rsidP="00564DDB">
      <w:pPr>
        <w:pStyle w:val="Listenabsatz"/>
        <w:numPr>
          <w:ilvl w:val="0"/>
          <w:numId w:val="1"/>
        </w:numPr>
        <w:jc w:val="both"/>
      </w:pPr>
      <w:r>
        <w:t>Messung des</w:t>
      </w:r>
      <w:r w:rsidR="00C976AF">
        <w:t xml:space="preserve"> Stromverbrauches eines Kompressors in einer Kältemaschine</w:t>
      </w:r>
      <w:r w:rsidR="009D3752">
        <w:t xml:space="preserve"> </w:t>
      </w:r>
      <w:sdt>
        <w:sdtPr>
          <w:alias w:val="To edit, see citavi.com/edit"/>
          <w:tag w:val="CitaviPlaceholder#65a7268a-c777-4d1d-88c3-7835fa3cf538"/>
          <w:id w:val="-1671253008"/>
          <w:placeholder>
            <w:docPart w:val="DefaultPlaceholder_-1854013440"/>
          </w:placeholder>
        </w:sdtPr>
        <w:sdtEndPr/>
        <w:sdtContent>
          <w:r w:rsidR="009D3752">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DMyZTM2LThhNTktNDYyMS1iNWI3LWJlNDZkNWQyOTA5ZiIsIlJhbmdlTGVuZ3RoIjoyMSwiUmVmZXJlbmNlSWQiOiI5MjQ2NDliZi02ZmNmLTRlYzYtYjkwYy1mMDAyNmYzNzk0Z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UQ1NULjIwMTYuMjU2MzM4NSIsIlVyaVN0cmluZyI6Imh0dHBzOi8vZG9pLm9yZy8xMC4xMTA5L1RDU1QuMjAxNi4yNTY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}</w:instrText>
          </w:r>
          <w:r w:rsidR="009D3752">
            <w:fldChar w:fldCharType="separate"/>
          </w:r>
          <w:r w:rsidR="00181E12">
            <w:t>(Rahnama et al. 2017)</w:t>
          </w:r>
          <w:r w:rsidR="009D3752">
            <w:fldChar w:fldCharType="end"/>
          </w:r>
        </w:sdtContent>
      </w:sdt>
      <w:r w:rsidR="00C976AF">
        <w:t xml:space="preserve">. </w:t>
      </w:r>
    </w:p>
    <w:p w14:paraId="161A0505" w14:textId="061DE20D" w:rsidR="00127616" w:rsidRDefault="00127616" w:rsidP="00564DDB">
      <w:pPr>
        <w:pStyle w:val="Listenabsatz"/>
        <w:numPr>
          <w:ilvl w:val="0"/>
          <w:numId w:val="1"/>
        </w:numPr>
        <w:jc w:val="both"/>
      </w:pPr>
      <w:r>
        <w:t>Messung des Stromverbrauches eines elektrischen Heizelementes in einer Raffinerie</w:t>
      </w:r>
      <w:r w:rsidR="00237C2C">
        <w:t xml:space="preserve"> </w:t>
      </w:r>
      <w:sdt>
        <w:sdtPr>
          <w:alias w:val="To edit, see citavi.com/edit"/>
          <w:tag w:val="CitaviPlaceholder#b6667196-4aed-48d3-a122-4abc7742f862"/>
          <w:id w:val="1928999061"/>
          <w:placeholder>
            <w:docPart w:val="DefaultPlaceholder_-1854013440"/>
          </w:placeholder>
        </w:sdtPr>
        <w:sdtEndPr/>
        <w:sdtContent>
          <w:r w:rsidR="00237C2C">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ZTlhMmZlLWM2OTAtNDk2MC1iNWVmLTUwOWI5ZTY4YWI4YiIsIlJhbmdlTGVuZ3RoIjoyMiwiUmVmZXJlbmNlSWQiOiI2NTYyMTg1My1lMjlkLTQ0YzEtYTc2MC1iNzZkMDQ5MzJhN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IzOTE5L0FFSVQ1Njc4My4yMDIyLjk5NTE4MjQiLCJVcmlTdHJpbmciOiJodHRwczovL2RvaS5vcmcvMTAuMjM5MTkvQUVJVDU2NzgzLjIwMjIuOTk1MTgy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A1VDE1OjUzOjI4IiwiTW9kaWZpZWRCeSI6Il9MYXNzZSBSZWlucG9sZCIsIklkIjoiZWUzOTNiZmQtZDdlNC00ZDg0LThlMTEtOWEzNTk4N2UyOTc4IiwiTW9kaWZpZWRPbiI6IjIwMjQtMDgtMDVUMTU6NTM6Mjg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llZWV4cGxvcmUuaWVlZS5vcmcvZG9jdW1lbnQvOTk1MTgyNC8iLCJVcmlTdHJpbmciOiJodHRwczovL2llZWV4cGxvcmUuaWVlZS5vcmcvZG9jdW1lbnQvOTk1MTgyNC8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}</w:instrText>
          </w:r>
          <w:r w:rsidR="00237C2C">
            <w:fldChar w:fldCharType="separate"/>
          </w:r>
          <w:r w:rsidR="00181E12">
            <w:t>(Silletti et al. 2022)</w:t>
          </w:r>
          <w:r w:rsidR="00237C2C">
            <w:fldChar w:fldCharType="end"/>
          </w:r>
        </w:sdtContent>
      </w:sdt>
      <w:r w:rsidR="00237C2C">
        <w:t>.</w:t>
      </w:r>
    </w:p>
    <w:p w14:paraId="7CCE0E4E" w14:textId="05B6E598" w:rsidR="00806C77" w:rsidRDefault="00806C77" w:rsidP="00564DDB">
      <w:pPr>
        <w:pStyle w:val="Listenabsatz"/>
        <w:numPr>
          <w:ilvl w:val="0"/>
          <w:numId w:val="1"/>
        </w:numPr>
        <w:jc w:val="both"/>
      </w:pPr>
      <w:r>
        <w:t xml:space="preserve">Messung des Stromverbrauches in einem Electric Arc </w:t>
      </w:r>
      <w:proofErr w:type="spellStart"/>
      <w:r>
        <w:t>Furnace</w:t>
      </w:r>
      <w:proofErr w:type="spellEnd"/>
      <w:r w:rsidR="00490EB9">
        <w:t xml:space="preserve"> eines Stahlwerkes </w:t>
      </w:r>
      <w:sdt>
        <w:sdtPr>
          <w:alias w:val="To edit, see citavi.com/edit"/>
          <w:tag w:val="CitaviPlaceholder#2d0d26e6-ecbb-4842-90d3-6fd467b0c0b1"/>
          <w:id w:val="1790163905"/>
          <w:placeholder>
            <w:docPart w:val="DefaultPlaceholder_-1854013440"/>
          </w:placeholder>
        </w:sdtPr>
        <w:sdtEndPr/>
        <w:sdtContent>
          <w:r w:rsidR="00490EB9">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ZmJhZTNjLTU0NTgtNDc5My1iMDY1LWJiNTg5M2RkYmFiZSIsIlJhbmdlTGVuZ3RoIjoyMiwiUmVmZXJlbmNlSWQiOiI2NTYyMTg1My1lMjlkLTQ0YzEtYTc2MC1iNzZkMDQ5MzJhN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IzOTE5L0FFSVQ1Njc4My4yMDIyLjk5NTE4MjQiLCJVcmlTdHJpbmciOiJodHRwczovL2RvaS5vcmcvMTAuMjM5MTkvQUVJVDU2NzgzLjIwMjIuOTk1MTgy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A1VDE1OjUzOjI4IiwiTW9kaWZpZWRCeSI6Il9MYXNzZSBSZWlucG9sZCIsIklkIjoiZWUzOTNiZmQtZDdlNC00ZDg0LThlMTEtOWEzNTk4N2UyOTc4IiwiTW9kaWZpZWRPbiI6IjIwMjQtMDgtMDVUMTU6NTM6Mjg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llZWV4cGxvcmUuaWVlZS5vcmcvZG9jdW1lbnQvOTk1MTgyNC8iLCJVcmlTdHJpbmciOiJodHRwczovL2llZWV4cGxvcmUuaWVlZS5vcmcvZG9jdW1lbnQvOTk1MTgyNC8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}</w:instrText>
          </w:r>
          <w:r w:rsidR="00490EB9">
            <w:fldChar w:fldCharType="separate"/>
          </w:r>
          <w:r w:rsidR="00181E12">
            <w:t>(Silletti et al. 2022)</w:t>
          </w:r>
          <w:r w:rsidR="00490EB9">
            <w:fldChar w:fldCharType="end"/>
          </w:r>
        </w:sdtContent>
      </w:sdt>
      <w:r w:rsidR="00490EB9">
        <w:t>.</w:t>
      </w:r>
    </w:p>
    <w:p w14:paraId="7F9F8116" w14:textId="4C1B50C7" w:rsidR="0034725E" w:rsidRDefault="0034725E" w:rsidP="00564DDB">
      <w:pPr>
        <w:pStyle w:val="Listenabsatz"/>
        <w:numPr>
          <w:ilvl w:val="0"/>
          <w:numId w:val="1"/>
        </w:numPr>
        <w:jc w:val="both"/>
      </w:pPr>
      <w:r>
        <w:t>Messung de</w:t>
      </w:r>
      <w:r w:rsidR="00F92238">
        <w:t xml:space="preserve">s Strombezugs einer Fabrik fungiert als Sollwert für die </w:t>
      </w:r>
      <w:r w:rsidR="00C13A70">
        <w:t>Stromerzeugung lokaler Erzeugungsanlagen wie PV, Wind und CHP</w:t>
      </w:r>
      <w:r w:rsidR="00DC4B41">
        <w:t xml:space="preserve"> </w:t>
      </w:r>
      <w:sdt>
        <w:sdtPr>
          <w:alias w:val="To edit, see citavi.com/edit"/>
          <w:tag w:val="CitaviPlaceholder#02197905-8ca7-4634-b578-10a6f78d5f0f"/>
          <w:id w:val="-1300753908"/>
          <w:placeholder>
            <w:docPart w:val="DefaultPlaceholder_-1854013440"/>
          </w:placeholder>
        </w:sdtPr>
        <w:sdtEndPr/>
        <w:sdtContent>
          <w:r w:rsidR="00DC4B41">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OWViYzQ1LWNjNTMtNDVlMC1iMTIzLTQxNjEyMjVmN2JjYyIsIlJhbmdlTGVuZ3RoIjoxOCwiUmVmZXJlbmNlSWQiOiI1YmVmMmExOC01MjMxLTQ1OTMtOWVhMy01NWE0OWM4MzBiN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NDkvaWV0LWd0ZC4yMDE2LjAxMzUiLCJVcmlTdHJpbmciOiJodHRwczovL2RvaS5vcmcvMTAuMTA0OS9pZXQtZ3RkLjIwMTYuMDEz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}</w:instrText>
          </w:r>
          <w:r w:rsidR="00DC4B41">
            <w:fldChar w:fldCharType="separate"/>
          </w:r>
          <w:r w:rsidR="00181E12">
            <w:t>(Tian et al. 2016)</w:t>
          </w:r>
          <w:r w:rsidR="00DC4B41">
            <w:fldChar w:fldCharType="end"/>
          </w:r>
        </w:sdtContent>
      </w:sdt>
      <w:r w:rsidR="00C13A70">
        <w:t xml:space="preserve">. </w:t>
      </w:r>
    </w:p>
    <w:p w14:paraId="7CD630A6" w14:textId="4AB9B46F" w:rsidR="00361CB9" w:rsidRDefault="00361CB9" w:rsidP="00564DDB">
      <w:pPr>
        <w:pStyle w:val="Listenabsatz"/>
        <w:numPr>
          <w:ilvl w:val="0"/>
          <w:numId w:val="1"/>
        </w:numPr>
        <w:jc w:val="both"/>
      </w:pPr>
      <w:r>
        <w:t>Messung des Stromes</w:t>
      </w:r>
      <w:r w:rsidR="008B474F">
        <w:t xml:space="preserve"> und der Spannung</w:t>
      </w:r>
      <w:r w:rsidR="003B5368">
        <w:t xml:space="preserve"> an einem Kondensator, um dessen Be- und Entladung zu bestimmen </w:t>
      </w:r>
      <w:sdt>
        <w:sdtPr>
          <w:alias w:val="To edit, see citavi.com/edit"/>
          <w:tag w:val="CitaviPlaceholder#92cd4c80-edfd-4ab2-9617-2c2eff2fa925"/>
          <w:id w:val="-1476530933"/>
          <w:placeholder>
            <w:docPart w:val="DefaultPlaceholder_-1854013440"/>
          </w:placeholder>
        </w:sdtPr>
        <w:sdtEndPr/>
        <w:sdtContent>
          <w:r w:rsidR="003B5368">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mYTQ1NzNhLTEzMTUtNDI1Yy04NTFlLWNhMTkzYzM4MTUzNCIsIlJhbmdlTGVuZ3RoIjozMSwiUmVmZXJlbmNlSWQiOiI2NTllZjUzNi02YzIxLTQyNDctYmZhYS1kZGE5NmRhN2RjN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pZWVleHBsb3JlLmllZWUub3JnL2RvY3VtZW50LzcxNjc1MjcvIiwiVXJpU3RyaW5nIjoiaHR0cDovL2llZWV4cGxvcmUuaWVlZS5vcmcvZG9jdW1lbnQvNzE2NzUyNy8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GFzc2UgUmVpbnBvbGQiLCJDcmVhdGVkT24iOiIyMDI0LTA4LTA2VDA5OjQxOjUxIiwiTW9kaWZpZWRCeSI6Il9MYXNzZSBSZWlucG9sZCIsIklkIjoiNzQ3YTJmMzMtNWU1Ni00YmVkLWE4MjktMjI4NGM0ZTdkYmYyIiwiTW9kaWZpZWRPbiI6IjIwMjQtMDgtMDZUMDk6NDE6NTE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A5L0lURUMuMjAxNS43MTY3NTI3IiwiVXJpU3RyaW5nIjoiaHR0cHM6Ly9kb2kub3JnLzEwLjExMDkvSVRFQy4yMDE1LjcxNjc1M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}</w:instrText>
          </w:r>
          <w:r w:rsidR="003B5368">
            <w:fldChar w:fldCharType="separate"/>
          </w:r>
          <w:r w:rsidR="00181E12">
            <w:t>(Abdel-Baqi et al. 2015 - 2015)</w:t>
          </w:r>
          <w:r w:rsidR="003B5368">
            <w:fldChar w:fldCharType="end"/>
          </w:r>
        </w:sdtContent>
      </w:sdt>
      <w:r w:rsidR="003B5368">
        <w:t>.</w:t>
      </w:r>
    </w:p>
    <w:p w14:paraId="71301ACB" w14:textId="70AAD993" w:rsidR="000B176D" w:rsidRDefault="000B176D" w:rsidP="00320A1B">
      <w:pPr>
        <w:pStyle w:val="Listenabsatz"/>
        <w:numPr>
          <w:ilvl w:val="0"/>
          <w:numId w:val="1"/>
        </w:numPr>
        <w:jc w:val="both"/>
      </w:pPr>
      <w:r>
        <w:t xml:space="preserve">Messung der Leistung eines Verbrennungsmotors, um dessen derzeitigen Betriebspunkt zu ermitteln </w:t>
      </w:r>
      <w:sdt>
        <w:sdtPr>
          <w:alias w:val="To edit, see citavi.com/edit"/>
          <w:tag w:val="CitaviPlaceholder#329dc76f-a348-492d-b7d3-2c0174a20b00"/>
          <w:id w:val="-1157601844"/>
          <w:placeholder>
            <w:docPart w:val="5AB7186E96CF4D309F81A72C1A64898A"/>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OTliNjUxLWUyZjYtNGE4OC04ZDg5LWRmNGU5NTM2NTA0OCIsIlJhbmdlTGVuZ3RoIjozMSwiUmVmZXJlbmNlSWQiOiI2NTllZjUzNi02YzIxLTQyNDctYmZhYS1kZGE5NmRhN2RjN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pZWVleHBsb3JlLmllZWUub3JnL2RvY3VtZW50LzcxNjc1MjcvIiwiVXJpU3RyaW5nIjoiaHR0cDovL2llZWV4cGxvcmUuaWVlZS5vcmcvZG9jdW1lbnQvNzE2NzUyNy8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GFzc2UgUmVpbnBvbGQiLCJDcmVhdGVkT24iOiIyMDI0LTA4LTA2VDA5OjQxOjUxIiwiTW9kaWZpZWRCeSI6Il9MYXNzZSBSZWlucG9sZCIsIklkIjoiNzQ3YTJmMzMtNWU1Ni00YmVkLWE4MjktMjI4NGM0ZTdkYmYyIiwiTW9kaWZpZWRPbiI6IjIwMjQtMDgtMDZUMDk6NDE6NTE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A5L0lURUMuMjAxNS43MTY3NTI3IiwiVXJpU3RyaW5nIjoiaHR0cHM6Ly9kb2kub3JnLzEwLjExMDkvSVRFQy4yMDE1LjcxNjc1M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}</w:instrText>
          </w:r>
          <w:r>
            <w:fldChar w:fldCharType="separate"/>
          </w:r>
          <w:r w:rsidR="00181E12">
            <w:t>(Abdel-Baqi et al. 2015 - 2015)</w:t>
          </w:r>
          <w:r>
            <w:fldChar w:fldCharType="end"/>
          </w:r>
        </w:sdtContent>
      </w:sdt>
      <w:r>
        <w:t xml:space="preserve">. Der Betriebspunkt wird ermittelt, um unterstützende elektrische Komponenten (E-Motor, Kondensator) steuern zu können. </w:t>
      </w:r>
    </w:p>
    <w:p w14:paraId="25164414" w14:textId="2E46BDCB" w:rsidR="000C4965" w:rsidRDefault="000C4965" w:rsidP="00564DDB">
      <w:pPr>
        <w:pStyle w:val="Listenabsatz"/>
        <w:numPr>
          <w:ilvl w:val="0"/>
          <w:numId w:val="1"/>
        </w:numPr>
        <w:jc w:val="both"/>
      </w:pPr>
      <w:r>
        <w:t>Messung des Stromverbrauches eines Elektrolyseurs</w:t>
      </w:r>
      <w:r w:rsidR="00320A1B">
        <w:t xml:space="preserve"> für die Bilanzierung </w:t>
      </w:r>
      <w:sdt>
        <w:sdtPr>
          <w:alias w:val="To edit, see citavi.com/edit"/>
          <w:tag w:val="CitaviPlaceholder#b0ffb2a5-b33f-4770-a2aa-67be51d6c88b"/>
          <w:id w:val="-1532497127"/>
          <w:placeholder>
            <w:docPart w:val="DefaultPlaceholder_-1854013440"/>
          </w:placeholder>
        </w:sdtPr>
        <w:sdtEndPr/>
        <w:sdtContent>
          <w:r w:rsidR="000B176D">
            <w:fldChar w:fldCharType="begin"/>
          </w:r>
          <w:r w:rsidR="003E2B2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MmIxOTlhLTVhYWEtNGE3Zi05MjZkLTU0NzM4ZmM0YmNmOCIsIlJhbmdlTGVuZ3RoIjoxMiwiUmVmZXJlbmNlSWQiOiJiYzFmMDBlOC1kODQ1LTQ4YWMtYmQzOS1mNjYwZjkzZmIxZ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aWVlZXhwbG9yZS5pZWVlLm9yZy9kb2N1bWVudC85ODQ2MzI5LyIsIlVyaVN0cmluZyI6Imh0dHBzOi8vaWVlZXhwbG9yZS5pZWVlLm9yZy9kb2N1bWVudC85ODQ2MzI5L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YXNzZSBSZWlucG9sZCIsIkNyZWF0ZWRPbiI6IjIwMjQtMDgtMDZUMTE6Mjc6MDEiLCJNb2RpZmllZEJ5IjoiX0xhc3NlIFJlaW5wb2xkIiwiSWQiOiJkYzE2YzI1My1iNjZjLTQ1NzgtYmI4ZS0zNDM5NmUxNTFkMmMiLCJNb2RpZmllZE9uIjoiMjAyNC0wOC0wNlQxMToyNzowMS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xMDkvQ0lFRUM1NDczNS4yMDIyLjk4NDYzMjkiLCJVcmlTdHJpbmciOiJodHRwczovL2RvaS5vcmcvMTAuMTEwOS9DSUVFQzU0NzM1LjIwMjIuOTg0NjMyO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}</w:instrText>
          </w:r>
          <w:r w:rsidR="000B176D">
            <w:fldChar w:fldCharType="separate"/>
          </w:r>
          <w:r w:rsidR="00201EAF">
            <w:t>(Qiu et al.)</w:t>
          </w:r>
          <w:r w:rsidR="000B176D">
            <w:fldChar w:fldCharType="end"/>
          </w:r>
        </w:sdtContent>
      </w:sdt>
      <w:r w:rsidR="00320A1B">
        <w:t>.</w:t>
      </w:r>
    </w:p>
    <w:p w14:paraId="788FB861" w14:textId="28EBAF98" w:rsidR="00CC1C7F" w:rsidRDefault="00CC1C7F" w:rsidP="00564DDB">
      <w:pPr>
        <w:pStyle w:val="Listenabsatz"/>
        <w:numPr>
          <w:ilvl w:val="0"/>
          <w:numId w:val="1"/>
        </w:numPr>
        <w:jc w:val="both"/>
      </w:pPr>
      <w:r>
        <w:t>Messung des Stromverbrauches einer CNC-Fräse</w:t>
      </w:r>
      <w:r w:rsidR="00F46C36">
        <w:t xml:space="preserve">, um den Einfluss von Drehzahl und Vorschub auf den Stromverbrauch zu ermitteln </w:t>
      </w:r>
      <w:sdt>
        <w:sdtPr>
          <w:alias w:val="To edit, see citavi.com/edit"/>
          <w:tag w:val="CitaviPlaceholder#4b722288-f644-4064-8e0d-0f574beaa026"/>
          <w:id w:val="950516509"/>
          <w:placeholder>
            <w:docPart w:val="DefaultPlaceholder_-1854013440"/>
          </w:placeholder>
        </w:sdtPr>
        <w:sdtEndPr/>
        <w:sdtContent>
          <w:r w:rsidR="00F46C36">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Y2NiNTI5LTNmYmYtNDQ3OC05YjgzLTI2MGEzYWIyNjE3OSIsIlJhbmdlTGVuZ3RoIjoyNCwiUmVmZXJlbmNlSWQiOiI3OWNiNDRlYi03OGQzLTRlOGMtYjAxMC1kMzI2YzdiZmZkYz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cHJvY2lyLjIwMTUuMTAuMDExIiwiVXJpU3RyaW5nIjoiaHR0cHM6Ly9kb2kub3JnLzEwLjEwMTYvai5wcm9jaXIuMjAxNS4xMC4wMT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}</w:instrText>
          </w:r>
          <w:r w:rsidR="00F46C36">
            <w:fldChar w:fldCharType="separate"/>
          </w:r>
          <w:r w:rsidR="00181E12">
            <w:t>(Suwa und Samukawa 2016)</w:t>
          </w:r>
          <w:r w:rsidR="00F46C36">
            <w:fldChar w:fldCharType="end"/>
          </w:r>
        </w:sdtContent>
      </w:sdt>
      <w:r w:rsidR="00F46C36">
        <w:t xml:space="preserve">. </w:t>
      </w:r>
    </w:p>
    <w:p w14:paraId="7E2F590E" w14:textId="2CEEAF16" w:rsidR="0082566B" w:rsidRDefault="0082566B" w:rsidP="00564DDB">
      <w:pPr>
        <w:pStyle w:val="Listenabsatz"/>
        <w:numPr>
          <w:ilvl w:val="0"/>
          <w:numId w:val="1"/>
        </w:numPr>
        <w:jc w:val="both"/>
      </w:pPr>
      <w:r>
        <w:t>Messung des Stromverbrauches</w:t>
      </w:r>
      <w:r w:rsidR="008920AF">
        <w:t xml:space="preserve"> einer Extrusion Blow </w:t>
      </w:r>
      <w:proofErr w:type="spellStart"/>
      <w:r w:rsidR="008920AF">
        <w:t>Mould</w:t>
      </w:r>
      <w:proofErr w:type="spellEnd"/>
      <w:r w:rsidR="008920AF">
        <w:t xml:space="preserve"> Maschine. Messung des Stromverbrauches des Extruders, </w:t>
      </w:r>
      <w:r w:rsidR="00EF0E43">
        <w:t xml:space="preserve">der Hydraulik und des Hauptsystems, um den Verbrauch jeder dieser Komponenten pro Betriebszustand </w:t>
      </w:r>
      <w:r w:rsidR="00DF3767">
        <w:t xml:space="preserve">zu erfassen, damit </w:t>
      </w:r>
      <w:r w:rsidR="00417306">
        <w:t>ML-Modelle anhand der Daten ermittelt werden können</w:t>
      </w:r>
      <w:r w:rsidR="00D9329F">
        <w:t xml:space="preserve"> </w:t>
      </w:r>
      <w:sdt>
        <w:sdtPr>
          <w:alias w:val="To edit, see citavi.com/edit"/>
          <w:tag w:val="CitaviPlaceholder#1daf9a07-5878-4623-ab8d-2a01fb3cd446"/>
          <w:id w:val="491997940"/>
          <w:placeholder>
            <w:docPart w:val="DefaultPlaceholder_-1854013440"/>
          </w:placeholder>
        </w:sdtPr>
        <w:sdtEndPr/>
        <w:sdtContent>
          <w:r w:rsidR="00D9329F">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NWI4YmQwLWYzYWQtNDQ0My1hZWRlLTM2MGY2OGUzMGQwMiIsIlJhbmdlTGVuZ3RoIjoxOCwiUmVmZXJlbmNlSWQiOiJkMTc4YjI0ZS01OTI1LTQzNWMtYTY3OC04NTdhOTdhNzNhZ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MDkvVElJLjIwMTguMjgzOTY0NSIsIlVyaVN0cmluZyI6Imh0dHBzOi8vZG9pLm9yZy8xMC4xMTA5L1RJSS4yMDE4LjI4Mzk2ND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}</w:instrText>
          </w:r>
          <w:r w:rsidR="00D9329F">
            <w:fldChar w:fldCharType="separate"/>
          </w:r>
          <w:r w:rsidR="00181E12">
            <w:t>(Gong et al. 2019)</w:t>
          </w:r>
          <w:r w:rsidR="00D9329F">
            <w:fldChar w:fldCharType="end"/>
          </w:r>
        </w:sdtContent>
      </w:sdt>
      <w:r w:rsidR="00417306">
        <w:t xml:space="preserve">. </w:t>
      </w:r>
    </w:p>
    <w:p w14:paraId="1CE1F519" w14:textId="778148EB" w:rsidR="00483DFB" w:rsidRDefault="00483DFB" w:rsidP="00564DDB">
      <w:pPr>
        <w:pStyle w:val="Listenabsatz"/>
        <w:numPr>
          <w:ilvl w:val="0"/>
          <w:numId w:val="1"/>
        </w:numPr>
        <w:jc w:val="both"/>
      </w:pPr>
      <w:r>
        <w:t xml:space="preserve">Messung der Stromerzeugung von PV und Windenergieanlagen, um Prognosemodelle zu erstellen </w:t>
      </w:r>
      <w:sdt>
        <w:sdtPr>
          <w:alias w:val="To edit, see citavi.com/edit"/>
          <w:tag w:val="CitaviPlaceholder#e0b19637-01db-4e8d-a151-6b1590712a6d"/>
          <w:id w:val="35479835"/>
          <w:placeholder>
            <w:docPart w:val="DefaultPlaceholder_-1854013440"/>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iOGI3MjY1LTg5NmYtNGNmMy05MDIzLTg2YTU5ZDhhMzIxNiIsIlJhbmdlTGVuZ3RoIjoyMywiUmVmZXJlbmNlSWQiOiIzMTM2OGJhMy02MmM0LTRlNmQtOWI1ZS1lN2FjZGI5MGIyM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DcvczAwMTcwLTAyNC0xMzM3Mi03IiwiVXJpU3RyaW5nIjoiaHR0cHM6Ly9kb2kub3JnLzEwLjEwMDcvczAwMTcwLTAyNC0xMzM3Mi03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}</w:instrText>
          </w:r>
          <w:r>
            <w:fldChar w:fldCharType="separate"/>
          </w:r>
          <w:r w:rsidR="00181E12">
            <w:t>(Wicaksono et al. 2024)</w:t>
          </w:r>
          <w:r>
            <w:fldChar w:fldCharType="end"/>
          </w:r>
        </w:sdtContent>
      </w:sdt>
      <w:r>
        <w:t xml:space="preserve">. </w:t>
      </w:r>
    </w:p>
    <w:p w14:paraId="49A8BAEA" w14:textId="3F1FB616" w:rsidR="00483DFB" w:rsidRDefault="00483DFB" w:rsidP="00564DDB">
      <w:pPr>
        <w:pStyle w:val="Listenabsatz"/>
        <w:numPr>
          <w:ilvl w:val="0"/>
          <w:numId w:val="1"/>
        </w:numPr>
        <w:jc w:val="both"/>
      </w:pPr>
      <w:r>
        <w:t>Messung des Stromverbrauchs</w:t>
      </w:r>
      <w:r w:rsidR="001A04AC">
        <w:t xml:space="preserve"> einer 5-achsigen Fräse, um Lastprognosemodelle zu erstellen</w:t>
      </w:r>
      <w:r w:rsidR="00B02CBA">
        <w:t xml:space="preserve"> </w:t>
      </w:r>
      <w:sdt>
        <w:sdtPr>
          <w:alias w:val="To edit, see citavi.com/edit"/>
          <w:tag w:val="CitaviPlaceholder#71e2f4a4-40e0-45df-ba2d-36dfb7d4b9d2"/>
          <w:id w:val="1196969167"/>
          <w:placeholder>
            <w:docPart w:val="DefaultPlaceholder_-1854013440"/>
          </w:placeholder>
        </w:sdtPr>
        <w:sdtEndPr/>
        <w:sdtContent>
          <w:r w:rsidR="00B02CBA">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YWU1NDU2LTZiZDgtNDAwZi04N2ZmLWJmYzg2MDg5N2JjMCIsIlJhbmdlTGVuZ3RoIjoyMywiUmVmZXJlbmNlSWQiOiIzMTM2OGJhMy02MmM0LTRlNmQtOWI1ZS1lN2FjZGI5MGIyM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DcvczAwMTcwLTAyNC0xMzM3Mi03IiwiVXJpU3RyaW5nIjoiaHR0cHM6Ly9kb2kub3JnLzEwLjEwMDcvczAwMTcwLTAyNC0xMzM3Mi03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}</w:instrText>
          </w:r>
          <w:r w:rsidR="00B02CBA">
            <w:fldChar w:fldCharType="separate"/>
          </w:r>
          <w:r w:rsidR="00181E12">
            <w:t>(Wicaksono et al. 2024)</w:t>
          </w:r>
          <w:r w:rsidR="00B02CBA">
            <w:fldChar w:fldCharType="end"/>
          </w:r>
        </w:sdtContent>
      </w:sdt>
      <w:r w:rsidR="001A04AC">
        <w:t xml:space="preserve">. </w:t>
      </w:r>
    </w:p>
    <w:p w14:paraId="46CECF83" w14:textId="01A484AF" w:rsidR="001A04AC" w:rsidRDefault="001A04AC" w:rsidP="00564DDB">
      <w:pPr>
        <w:pStyle w:val="Listenabsatz"/>
        <w:numPr>
          <w:ilvl w:val="0"/>
          <w:numId w:val="1"/>
        </w:numPr>
        <w:jc w:val="both"/>
      </w:pPr>
      <w:r>
        <w:t xml:space="preserve">Messung des Stromverbrauchs einer </w:t>
      </w:r>
      <w:proofErr w:type="spellStart"/>
      <w:r w:rsidR="00B02CBA">
        <w:t>Injection</w:t>
      </w:r>
      <w:proofErr w:type="spellEnd"/>
      <w:r w:rsidR="00B02CBA">
        <w:t xml:space="preserve"> </w:t>
      </w:r>
      <w:proofErr w:type="spellStart"/>
      <w:r w:rsidR="00B02CBA">
        <w:t>Modling</w:t>
      </w:r>
      <w:proofErr w:type="spellEnd"/>
      <w:r w:rsidR="00B02CBA">
        <w:t xml:space="preserve"> und </w:t>
      </w:r>
      <w:proofErr w:type="spellStart"/>
      <w:r w:rsidR="00B02CBA">
        <w:t>Annealing</w:t>
      </w:r>
      <w:proofErr w:type="spellEnd"/>
      <w:r w:rsidR="00B02CBA">
        <w:t xml:space="preserve"> Maschine um Lastprognosemodelle zu erstellen </w:t>
      </w:r>
      <w:sdt>
        <w:sdtPr>
          <w:alias w:val="To edit, see citavi.com/edit"/>
          <w:tag w:val="CitaviPlaceholder#b15b7ddf-a0ae-40c0-a288-89cd4305e2cd"/>
          <w:id w:val="1811127370"/>
          <w:placeholder>
            <w:docPart w:val="DefaultPlaceholder_-1854013440"/>
          </w:placeholder>
        </w:sdtPr>
        <w:sdtEndPr/>
        <w:sdtContent>
          <w:r w:rsidR="00B02CBA">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NmE2YjA5LTIyMGQtNDQxZS05NzJmLTYyYTcxNGJiYjZiYiIsIlJhbmdlTGVuZ3RoIjoyMywiUmVmZXJlbmNlSWQiOiIzMTM2OGJhMy02MmM0LTRlNmQtOWI1ZS1lN2FjZGI5MGIyM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DcvczAwMTcwLTAyNC0xMzM3Mi03IiwiVXJpU3RyaW5nIjoiaHR0cHM6Ly9kb2kub3JnLzEwLjEwMDcvczAwMTcwLTAyNC0xMzM3Mi03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}</w:instrText>
          </w:r>
          <w:r w:rsidR="00B02CBA">
            <w:fldChar w:fldCharType="separate"/>
          </w:r>
          <w:r w:rsidR="00181E12">
            <w:t>(Wicaksono et al. 2024)</w:t>
          </w:r>
          <w:r w:rsidR="00B02CBA">
            <w:fldChar w:fldCharType="end"/>
          </w:r>
        </w:sdtContent>
      </w:sdt>
      <w:r w:rsidR="00B02CBA">
        <w:t xml:space="preserve">. </w:t>
      </w:r>
    </w:p>
    <w:p w14:paraId="54E10085" w14:textId="170DB086" w:rsidR="00B02CBA" w:rsidRDefault="005E21F6" w:rsidP="00564DDB">
      <w:pPr>
        <w:pStyle w:val="Listenabsatz"/>
        <w:numPr>
          <w:ilvl w:val="0"/>
          <w:numId w:val="1"/>
        </w:numPr>
        <w:jc w:val="both"/>
      </w:pPr>
      <w:r>
        <w:lastRenderedPageBreak/>
        <w:t xml:space="preserve">Messung des Stromverbrauchs einer Fabrik, um Prognosemodelle für Spitzenlastverhalten zu erstellen </w:t>
      </w:r>
      <w:sdt>
        <w:sdtPr>
          <w:alias w:val="To edit, see citavi.com/edit"/>
          <w:tag w:val="CitaviPlaceholder#be8c29b1-4488-4aec-bf3a-a32532dabbb6"/>
          <w:id w:val="2130278774"/>
          <w:placeholder>
            <w:docPart w:val="DefaultPlaceholder_-1854013440"/>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NThhYTUzLWY2ZmUtNGQyZS05ZTQwLTZiMTZkMjA5YWY1NSIsIlJhbmdlTGVuZ3RoIjoyMSwiUmVmZXJlbmNlSWQiOiIyZDliMTY3YS1hNzY4LTQ3NjMtOGRjMy1jYzUyOTdkYzQxZ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zM5MC9lbjE3MDgxOTExIiwiVXJpU3RyaW5nIjoiaHR0cHM6Ly9kb2kub3JnLzEwLjMzOTAvZW4xNzA4MTkx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}</w:instrText>
          </w:r>
          <w:r>
            <w:fldChar w:fldCharType="separate"/>
          </w:r>
          <w:r w:rsidR="00181E12">
            <w:t>(Sawczuk et al. 2024)</w:t>
          </w:r>
          <w:r>
            <w:fldChar w:fldCharType="end"/>
          </w:r>
        </w:sdtContent>
      </w:sdt>
      <w:r>
        <w:t>.</w:t>
      </w:r>
    </w:p>
    <w:p w14:paraId="1A0B9D9D" w14:textId="54841AC4" w:rsidR="002E55FC" w:rsidRDefault="003F1068" w:rsidP="002E55FC">
      <w:pPr>
        <w:pStyle w:val="Listenabsatz"/>
        <w:numPr>
          <w:ilvl w:val="0"/>
          <w:numId w:val="1"/>
        </w:numPr>
        <w:jc w:val="both"/>
      </w:pPr>
      <w:r>
        <w:t xml:space="preserve">Messung </w:t>
      </w:r>
      <w:r w:rsidR="00D47828">
        <w:t xml:space="preserve">des Stromverbrauches </w:t>
      </w:r>
      <w:r w:rsidR="002E55FC">
        <w:t>einer Holz-Pellet Produktions</w:t>
      </w:r>
      <w:r w:rsidR="009E47DA">
        <w:t xml:space="preserve">anlage, um Mehrwert energiesparender Betriebsstrategien zu bewerten. </w:t>
      </w:r>
    </w:p>
    <w:p w14:paraId="735091FD" w14:textId="3FB30AE9" w:rsidR="003B1D36" w:rsidRDefault="003B1D36" w:rsidP="002E55FC">
      <w:pPr>
        <w:pStyle w:val="Listenabsatz"/>
        <w:numPr>
          <w:ilvl w:val="0"/>
          <w:numId w:val="1"/>
        </w:numPr>
        <w:jc w:val="both"/>
      </w:pPr>
      <w:r>
        <w:t xml:space="preserve">Messung des Energieverbrauches verschiedener Ressourcen in einem Lime und Lime-Stone </w:t>
      </w:r>
      <w:proofErr w:type="spellStart"/>
      <w:r>
        <w:t>Crusher</w:t>
      </w:r>
      <w:proofErr w:type="spellEnd"/>
      <w:r w:rsidR="00C61F97">
        <w:t xml:space="preserve">, um Defekte zu erfassen und </w:t>
      </w:r>
      <w:r w:rsidR="003D287F">
        <w:t xml:space="preserve">Lastprognosen zu erstellen. </w:t>
      </w:r>
    </w:p>
    <w:p w14:paraId="48B8CF89" w14:textId="76DE67D5" w:rsidR="00A73CD5" w:rsidRDefault="00D13C26" w:rsidP="002E55FC">
      <w:pPr>
        <w:pStyle w:val="Listenabsatz"/>
        <w:numPr>
          <w:ilvl w:val="0"/>
          <w:numId w:val="1"/>
        </w:numPr>
        <w:jc w:val="both"/>
      </w:pPr>
      <w:r>
        <w:t>Messung der Temperatur und des Durchflussvolumenstroms in Heißwasserleitungen um Energieströme zu ermitteln</w:t>
      </w:r>
      <w:r w:rsidR="009C2A3B">
        <w:t xml:space="preserve">, </w:t>
      </w:r>
      <w:r w:rsidR="00F371C8">
        <w:t>Optimierungsmodelle zu parametrieren und Energie-flexible Energiestrategien zu evaluieren</w:t>
      </w:r>
      <w:r w:rsidR="00635736">
        <w:t xml:space="preserve"> </w:t>
      </w:r>
      <w:sdt>
        <w:sdtPr>
          <w:alias w:val="To edit, see citavi.com/edit"/>
          <w:tag w:val="CitaviPlaceholder#c68c1026-c907-4f9b-9957-b5b96669757c"/>
          <w:id w:val="10195304"/>
          <w:placeholder>
            <w:docPart w:val="DefaultPlaceholder_-1854013440"/>
          </w:placeholder>
        </w:sdtPr>
        <w:sdtEndPr/>
        <w:sdtContent>
          <w:r w:rsidR="00635736">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OTI1YWJkLTZlN2ItNDUwOC1iZWEyLTAxOGU0ZTBmMzEwZiIsIlJhbmdlTGVuZ3RoIjoyMSwiUmVmZXJlbmNlSWQiOiJhMzEyZTRjMS00NmM0LTQ2NzUtYTQwZi0xYzFlMzVmMWUxN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Y3NpdGUuMjAyMi4xMDI0NzMiLCJVcmlTdHJpbmciOiJodHRwczovL2RvaS5vcmcvMTAuMTAxNi9qLmNzaXRlLjIwMjIuMTAyNDc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}</w:instrText>
          </w:r>
          <w:r w:rsidR="00635736">
            <w:fldChar w:fldCharType="separate"/>
          </w:r>
          <w:r w:rsidR="00181E12">
            <w:t>(Fuhrmann et al. 2022; Sandro Magnani et al. 2018)</w:t>
          </w:r>
          <w:r w:rsidR="00635736">
            <w:fldChar w:fldCharType="end"/>
          </w:r>
        </w:sdtContent>
      </w:sdt>
      <w:r w:rsidR="00F371C8">
        <w:t xml:space="preserve">. </w:t>
      </w:r>
    </w:p>
    <w:p w14:paraId="221959FC" w14:textId="498C1C15" w:rsidR="00F371C8" w:rsidRDefault="00635736" w:rsidP="00F371C8">
      <w:pPr>
        <w:pStyle w:val="Listenabsatz"/>
        <w:numPr>
          <w:ilvl w:val="0"/>
          <w:numId w:val="1"/>
        </w:numPr>
        <w:jc w:val="both"/>
      </w:pPr>
      <w:r>
        <w:t>Messung des Stromverbrauches von Heißwasserpumpen</w:t>
      </w:r>
      <w:r w:rsidR="00B048A4">
        <w:t xml:space="preserve"> und Wärmepumpen,</w:t>
      </w:r>
      <w:r w:rsidR="00F371C8">
        <w:t xml:space="preserve"> um Energieströme zu ermitteln, Optimierungsmodelle zu parametrieren und Energie-flexible Energiestrategien zu evaluieren</w:t>
      </w:r>
      <w:r>
        <w:t xml:space="preserve"> </w:t>
      </w:r>
      <w:sdt>
        <w:sdtPr>
          <w:alias w:val="To edit, see citavi.com/edit"/>
          <w:tag w:val="CitaviPlaceholder#66886627-2cd4-42c9-ba87-de4d84b037f1"/>
          <w:id w:val="1747150230"/>
          <w:placeholder>
            <w:docPart w:val="DefaultPlaceholder_-1854013440"/>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iYjgyNWIzLTJiOTgtNDQ2ZS1hNDE4LWM3YzUyODU2MTcyOCIsIlJhbmdlTGVuZ3RoIjoyMiwiUmVmZXJlbmNlSWQiOiJhMzEyZTRjMS00NmM0LTQ2NzUtYTQwZi0xYzFlMzVmMWUxN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Y3NpdGUuMjAyMi4xMDI0NzMiLCJVcmlTdHJpbmciOiJodHRwczovL2RvaS5vcmcvMTAuMTAxNi9qLmNzaXRlLjIwMjIuMTAyNDc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}</w:instrText>
          </w:r>
          <w:r>
            <w:fldChar w:fldCharType="separate"/>
          </w:r>
          <w:r w:rsidR="00181E12">
            <w:t>(Fuhrmann et al. 2022)</w:t>
          </w:r>
          <w:r>
            <w:fldChar w:fldCharType="end"/>
          </w:r>
        </w:sdtContent>
      </w:sdt>
      <w:r w:rsidR="00F371C8">
        <w:t xml:space="preserve">. </w:t>
      </w:r>
    </w:p>
    <w:p w14:paraId="23E29CE3" w14:textId="2F182857" w:rsidR="00587F84" w:rsidRDefault="00587F84" w:rsidP="00587F84">
      <w:pPr>
        <w:pStyle w:val="Listenabsatz"/>
        <w:numPr>
          <w:ilvl w:val="0"/>
          <w:numId w:val="1"/>
        </w:numPr>
        <w:jc w:val="both"/>
      </w:pPr>
      <w:r>
        <w:t>Messung der Spannung und Stromstärke in einem Wasserstoff-</w:t>
      </w:r>
      <w:proofErr w:type="spellStart"/>
      <w:r>
        <w:t>Elektrolysestack</w:t>
      </w:r>
      <w:proofErr w:type="spellEnd"/>
      <w:r>
        <w:t xml:space="preserve">, um Stromverbrauch zu ermitteln, um Modelle parametrieren und </w:t>
      </w:r>
      <w:r w:rsidR="0056606B">
        <w:t>Evaluationen von Betriebsstrategien vornehmen zu können</w:t>
      </w:r>
      <w:r>
        <w:t xml:space="preserve"> </w:t>
      </w:r>
      <w:sdt>
        <w:sdtPr>
          <w:alias w:val="To edit, see citavi.com/edit"/>
          <w:tag w:val="CitaviPlaceholder#fab53e2a-1902-42cc-822e-3064c18e1694"/>
          <w:id w:val="-982771677"/>
          <w:placeholder>
            <w:docPart w:val="ECD3D75549154577AE024AB986F32C27"/>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MjAwOTlhLWRlMWQtNDM3OC04ZDcxLWU1YmFiNThkMWMyYiIsIlJhbmdlTGVuZ3RoIjoyMCwiUmVmZXJlbmNlSWQiOiJjMTg5M2NjNi01OWNhLTQyYjctYTFlOC0yNzJiZDNhZGIzO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lbmVyZ3kuMjAxMy4wMy4wMTciLCJVcmlTdHJpbmciOiJodHRwczovL2RvaS5vcmcvMTAuMTAxNi9qLmVuZXJneS4yMDEzLjAzLjAx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}</w:instrText>
          </w:r>
          <w:r>
            <w:fldChar w:fldCharType="separate"/>
          </w:r>
          <w:r w:rsidR="00181E12">
            <w:t>(Ziogou et al. 2013)</w:t>
          </w:r>
          <w:r>
            <w:fldChar w:fldCharType="end"/>
          </w:r>
        </w:sdtContent>
      </w:sdt>
      <w:r>
        <w:t xml:space="preserve">. </w:t>
      </w:r>
    </w:p>
    <w:p w14:paraId="4E0ED39A" w14:textId="274AA981" w:rsidR="00F97294" w:rsidRDefault="00F97294" w:rsidP="00587F84">
      <w:pPr>
        <w:pStyle w:val="Listenabsatz"/>
        <w:numPr>
          <w:ilvl w:val="0"/>
          <w:numId w:val="1"/>
        </w:numPr>
        <w:jc w:val="both"/>
      </w:pPr>
      <w:r>
        <w:t>Messung des Stromverbrauches eines Verbundes von Elektrolyse</w:t>
      </w:r>
      <w:r w:rsidR="00853BD3">
        <w:t xml:space="preserve"> und Electric Arc </w:t>
      </w:r>
      <w:proofErr w:type="spellStart"/>
      <w:r w:rsidR="00853BD3">
        <w:t>Furnaces</w:t>
      </w:r>
      <w:proofErr w:type="spellEnd"/>
      <w:r w:rsidR="00853BD3">
        <w:t xml:space="preserve"> zur Erbringung von Regelleistung</w:t>
      </w:r>
      <w:r w:rsidR="00E55A3D">
        <w:t>, um Planungsmodell zu parametrieren</w:t>
      </w:r>
      <w:r w:rsidR="00271D7E">
        <w:t xml:space="preserve"> und </w:t>
      </w:r>
      <w:r w:rsidR="00E55A3D">
        <w:t xml:space="preserve"> </w:t>
      </w:r>
      <w:r w:rsidR="00271D7E">
        <w:t xml:space="preserve">dynamisches Verbundverhalten zu evaluieren </w:t>
      </w:r>
      <w:sdt>
        <w:sdtPr>
          <w:alias w:val="To edit, see citavi.com/edit"/>
          <w:tag w:val="CitaviPlaceholder#e090ed6f-d5fd-4d4a-857f-62d7f5d28ef9"/>
          <w:id w:val="1311820550"/>
          <w:placeholder>
            <w:docPart w:val="DefaultPlaceholder_-1854013440"/>
          </w:placeholder>
        </w:sdtPr>
        <w:sdtEndPr/>
        <w:sdtContent>
          <w:r w:rsidR="00271D7E">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jlkMWM5LWQyNzMtNDdiMS1hNWUyLWI5Zjk0NTVjZjIzZSIsIlJhbmdlTGVuZ3RoIjoyMCwiUmVmZXJlbmNlSWQiOiI2NzI0NWFiYS1mYmEyLTQzZWUtODA0YS03MDJlZmI5YWQwZ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UU0cuMjAxOS4yOTE2NjIz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wOS9UU0cuMjAxOS4yOTE2NjIzIiwiVXJpU3RyaW5nIjoiaHR0cHM6Ly9kb2kub3JnLzEwLjExMDkvVFNHLjIwMTkuMjkxNjYy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}</w:instrText>
          </w:r>
          <w:r w:rsidR="00271D7E">
            <w:fldChar w:fldCharType="separate"/>
          </w:r>
          <w:r w:rsidR="00181E12">
            <w:t>(Perroy et al. 2020)</w:t>
          </w:r>
          <w:r w:rsidR="00271D7E">
            <w:fldChar w:fldCharType="end"/>
          </w:r>
        </w:sdtContent>
      </w:sdt>
      <w:r w:rsidR="00271D7E">
        <w:t>.</w:t>
      </w:r>
      <w:r w:rsidR="009874DD">
        <w:t xml:space="preserve"> Messung erfolgt bei jedem Teilstandort des Verbundes individuell und wird dann aggregiert. </w:t>
      </w:r>
    </w:p>
    <w:p w14:paraId="05F1A37B" w14:textId="13787B8B" w:rsidR="00F371C8" w:rsidRDefault="00EC4268" w:rsidP="002E55FC">
      <w:pPr>
        <w:pStyle w:val="Listenabsatz"/>
        <w:numPr>
          <w:ilvl w:val="0"/>
          <w:numId w:val="1"/>
        </w:numPr>
        <w:jc w:val="both"/>
      </w:pPr>
      <w:r>
        <w:t xml:space="preserve">Messung des Erdgasstromes, um Verbrauch eines CHP </w:t>
      </w:r>
      <w:r w:rsidR="00C4696C">
        <w:t xml:space="preserve">und eines Gasboilers </w:t>
      </w:r>
      <w:r>
        <w:t xml:space="preserve">zu ermitteln, um Modelle zu parametrieren und Betriebsstrategien zu evaluieren </w:t>
      </w:r>
      <w:sdt>
        <w:sdtPr>
          <w:alias w:val="To edit, see citavi.com/edit"/>
          <w:tag w:val="CitaviPlaceholder#f7c5cd3c-0770-4f1a-8ca8-79dbea27b978"/>
          <w:id w:val="-1199695897"/>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MzA2MWUzLTAzZWEtNDhmMS1hMzE4LWU1ZjBkNGE5YTM0OCIsIlJhbmdlTGVuZ3RoIjoyOCwiUmVmZXJlbmNlSWQiOiJkYjI3YWY0NC0xYjQ5LTRmNTMtYTQ4Zi05YWRjN2QxMTRhZ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}</w:instrText>
          </w:r>
          <w:r>
            <w:fldChar w:fldCharType="separate"/>
          </w:r>
          <w:r w:rsidR="00181E12">
            <w:t>(Sandro Magnani et al. 2018)</w:t>
          </w:r>
          <w:r>
            <w:fldChar w:fldCharType="end"/>
          </w:r>
        </w:sdtContent>
      </w:sdt>
      <w:r>
        <w:t xml:space="preserve">. </w:t>
      </w:r>
    </w:p>
    <w:p w14:paraId="2B4B73E7" w14:textId="0B17F63B" w:rsidR="00725B98" w:rsidRDefault="00725B98" w:rsidP="00725B98">
      <w:pPr>
        <w:pStyle w:val="Listenabsatz"/>
        <w:numPr>
          <w:ilvl w:val="0"/>
          <w:numId w:val="1"/>
        </w:numPr>
        <w:jc w:val="both"/>
      </w:pPr>
      <w:r>
        <w:t xml:space="preserve">Messung </w:t>
      </w:r>
      <w:r w:rsidR="007279BB">
        <w:t>Stromverbrauchs ei</w:t>
      </w:r>
      <w:r w:rsidR="00C9676C">
        <w:t>ner Kompressionskältemaschine</w:t>
      </w:r>
      <w:r>
        <w:t xml:space="preserve">, um Modelle zu parametrieren und Betriebsstrategien zu evaluieren </w:t>
      </w:r>
      <w:sdt>
        <w:sdtPr>
          <w:alias w:val="To edit, see citavi.com/edit"/>
          <w:tag w:val="CitaviPlaceholder#54c4f47a-5a75-4e52-9e17-959669841c46"/>
          <w:id w:val="466088775"/>
          <w:placeholder>
            <w:docPart w:val="BD5E145B57254B96898C12E7A4F59E7C"/>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MzA2MWUzLTAzZWEtNDhmMS1hMzE4LWU1ZjBkNGE5YTM0OCIsIlJhbmdlTGVuZ3RoIjoyOCwiUmVmZXJlbmNlSWQiOiJkYjI3YWY0NC0xYjQ5LTRmNTMtYTQ4Zi05YWRjN2QxMTRhZ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}</w:instrText>
          </w:r>
          <w:r>
            <w:fldChar w:fldCharType="separate"/>
          </w:r>
          <w:r w:rsidR="00181E12">
            <w:t>(Sandro Magnani et al. 2018)</w:t>
          </w:r>
          <w:r>
            <w:fldChar w:fldCharType="end"/>
          </w:r>
        </w:sdtContent>
      </w:sdt>
      <w:r>
        <w:t xml:space="preserve">. </w:t>
      </w:r>
    </w:p>
    <w:p w14:paraId="1494072C" w14:textId="14AC38A7" w:rsidR="00725B98" w:rsidRDefault="00725B98" w:rsidP="00725B98">
      <w:pPr>
        <w:pStyle w:val="Listenabsatz"/>
        <w:numPr>
          <w:ilvl w:val="0"/>
          <w:numId w:val="1"/>
        </w:numPr>
        <w:jc w:val="both"/>
      </w:pPr>
      <w:r>
        <w:t xml:space="preserve">Messung </w:t>
      </w:r>
      <w:r w:rsidR="00C9676C">
        <w:t>der Stromerzeugung eines CHP</w:t>
      </w:r>
      <w:r w:rsidR="007C2D37">
        <w:t>, einer PV-Anlage und einer Windturbine,</w:t>
      </w:r>
      <w:r>
        <w:t xml:space="preserve"> um Modelle zu parametrieren und Betriebsstrategien zu evaluieren </w:t>
      </w:r>
      <w:sdt>
        <w:sdtPr>
          <w:alias w:val="To edit, see citavi.com/edit"/>
          <w:tag w:val="CitaviPlaceholder#0f63f683-a832-4068-a6de-49f6b59da2b4"/>
          <w:id w:val="2071616837"/>
          <w:placeholder>
            <w:docPart w:val="0C0FE4D08EC54651BE5B11ED1D834989"/>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MzA2MWUzLTAzZWEtNDhmMS1hMzE4LWU1ZjBkNGE5YTM0OCIsIlJhbmdlTGVuZ3RoIjoyOCwiUmVmZXJlbmNlSWQiOiJkYjI3YWY0NC0xYjQ5LTRmNTMtYTQ4Zi05YWRjN2QxMTRhZ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}</w:instrText>
          </w:r>
          <w:r>
            <w:fldChar w:fldCharType="separate"/>
          </w:r>
          <w:r w:rsidR="00181E12">
            <w:t>(Sandro Magnani et al. 2018)</w:t>
          </w:r>
          <w:r>
            <w:fldChar w:fldCharType="end"/>
          </w:r>
        </w:sdtContent>
      </w:sdt>
      <w:r>
        <w:t xml:space="preserve">. </w:t>
      </w:r>
    </w:p>
    <w:p w14:paraId="6FA7E95B" w14:textId="5FBC8191" w:rsidR="00725B98" w:rsidRDefault="00756CC4" w:rsidP="00725B98">
      <w:pPr>
        <w:pStyle w:val="Listenabsatz"/>
        <w:numPr>
          <w:ilvl w:val="0"/>
          <w:numId w:val="1"/>
        </w:numPr>
        <w:jc w:val="both"/>
      </w:pPr>
      <w:r>
        <w:t>Messung</w:t>
      </w:r>
      <w:r w:rsidR="00797AAD">
        <w:t xml:space="preserve"> des Stromaustausches mit dem Stromnetz um Betriebsplanungsstrategien zu evaluieren </w:t>
      </w:r>
      <w:sdt>
        <w:sdtPr>
          <w:alias w:val="To edit, see citavi.com/edit"/>
          <w:tag w:val="CitaviPlaceholder#2cfd50ff-7fd8-41c9-9c4f-8dec419d6e68"/>
          <w:id w:val="-987317880"/>
          <w:placeholder>
            <w:docPart w:val="DefaultPlaceholder_-1854013440"/>
          </w:placeholder>
        </w:sdtPr>
        <w:sdtEndPr/>
        <w:sdtContent>
          <w:r w:rsidR="00797AAD">
            <w:fldChar w:fldCharType="begin"/>
          </w:r>
          <w:r w:rsidR="00797AA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YzdkYzZjLTk2YzQtNGQyNi1iMjcwLTcwM2ViZGY0NmFjZiIsIlJhbmdlTGVuZ3RoIjoyOCwiUmVmZXJlbmNlSWQiOiJkYjI3YWY0NC0xYjQ5LTRmNTMtYTQ4Zi05YWRjN2QxMTRhZ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}</w:instrText>
          </w:r>
          <w:r w:rsidR="00797AAD">
            <w:fldChar w:fldCharType="separate"/>
          </w:r>
          <w:r w:rsidR="00181E12">
            <w:t>(Sandro Magnani et al. 2018)</w:t>
          </w:r>
          <w:r w:rsidR="00797AAD">
            <w:fldChar w:fldCharType="end"/>
          </w:r>
        </w:sdtContent>
      </w:sdt>
      <w:r w:rsidR="00797AAD">
        <w:t>.</w:t>
      </w:r>
    </w:p>
    <w:p w14:paraId="388D75CB" w14:textId="74B5ADE4" w:rsidR="00725B98" w:rsidRDefault="00FF6203" w:rsidP="002E55FC">
      <w:pPr>
        <w:pStyle w:val="Listenabsatz"/>
        <w:numPr>
          <w:ilvl w:val="0"/>
          <w:numId w:val="1"/>
        </w:numPr>
        <w:jc w:val="both"/>
      </w:pPr>
      <w:r>
        <w:t>Messung des Stromverbrauches eines elektrischen Antriebsmotors eine</w:t>
      </w:r>
      <w:r w:rsidR="00ED0077">
        <w:t xml:space="preserve">s Förderbandes, </w:t>
      </w:r>
      <w:r w:rsidR="00517B17">
        <w:t xml:space="preserve">einer elektrischen Steuerungseinheit </w:t>
      </w:r>
      <w:r w:rsidR="00946AEE">
        <w:t>und eine</w:t>
      </w:r>
      <w:r w:rsidR="009854C8">
        <w:t xml:space="preserve">s IPC, </w:t>
      </w:r>
      <w:r w:rsidR="00ED0077">
        <w:t xml:space="preserve">um Betriebsplanungsmodelle zu parametrieren und zu Betriebsstrategien zu evaluieren </w:t>
      </w:r>
      <w:sdt>
        <w:sdtPr>
          <w:alias w:val="To edit, see citavi.com/edit"/>
          <w:tag w:val="CitaviPlaceholder#7611c795-081d-4010-9543-edf7211ff8a3"/>
          <w:id w:val="-4436951"/>
          <w:placeholder>
            <w:docPart w:val="DefaultPlaceholder_-1854013440"/>
          </w:placeholder>
        </w:sdtPr>
        <w:sdtEndPr/>
        <w:sdtContent>
          <w:r w:rsidR="00ED0077">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NTgzZGM4LTIxOTktNDg0OC1iNmQ5LWQ1Y2NjMTQwZDNjMCIsIlJhbmdlTGVuZ3RoIjoxOSwiUmVmZXJlbmNlSWQiOiIwNWEyMmNkNC1lZTZiLTQ0MTMtYTFiOC0zZDgxYTUwNmYxY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aWVlZXhwbG9yZS5pZWVlLm9yZy9kb2N1bWVudC82NzAwMjgxLyIsIlVyaVN0cmluZyI6Imh0dHA6Ly9pZWVleHBsb3JlLmllZWUub3JnL2RvY3VtZW50LzY3MDAyODE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hc3NlIFJlaW5wb2xkIiwiQ3JlYXRlZE9uIjoiMjAyNC0wOC0yMlQxNDowNTo1MyIsIk1vZGlmaWVkQnkiOiJfTGFzc2UgUmVpbnBvbGQiLCJJZCI6IjEwNTc4YWNiLWI0NjEtNGI4Yy1iY2Q3LTgzZjE4NjA2MTNlZCIsIk1vZGlmaWVkT24iOiIyMDI0LTA4LTIyVDE0OjA1OjUz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wOS9JRUNPTi4yMDEzLjY3MDAyODEiLCJVcmlTdHJpbmciOiJodHRwczovL2RvaS5vcmcvMTAuMTEwOS9JRUNPTi4yMDEzLjY3MDAyOD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}</w:instrText>
          </w:r>
          <w:r w:rsidR="00ED0077">
            <w:fldChar w:fldCharType="separate"/>
          </w:r>
          <w:r w:rsidR="00181E12">
            <w:t>(Mechs et al. 2013)</w:t>
          </w:r>
          <w:r w:rsidR="00ED0077">
            <w:fldChar w:fldCharType="end"/>
          </w:r>
        </w:sdtContent>
      </w:sdt>
      <w:r w:rsidR="00ED0077">
        <w:t xml:space="preserve">. </w:t>
      </w:r>
    </w:p>
    <w:p w14:paraId="713E650C" w14:textId="1BCE5A39" w:rsidR="009854C8" w:rsidRDefault="009854C8" w:rsidP="002E55FC">
      <w:pPr>
        <w:pStyle w:val="Listenabsatz"/>
        <w:numPr>
          <w:ilvl w:val="0"/>
          <w:numId w:val="1"/>
        </w:numPr>
        <w:jc w:val="both"/>
      </w:pPr>
      <w:r>
        <w:t>Messung des Stromverbrauches von Server</w:t>
      </w:r>
      <w:r w:rsidR="00B17DC6">
        <w:t xml:space="preserve">n, um Strategien für das Spitzenlastmanagement zu </w:t>
      </w:r>
      <w:r w:rsidR="009040C4">
        <w:t xml:space="preserve">implementieren und zu evaluieren </w:t>
      </w:r>
      <w:sdt>
        <w:sdtPr>
          <w:alias w:val="To edit, see citavi.com/edit"/>
          <w:tag w:val="CitaviPlaceholder#a6682d90-e854-4e92-8f64-cae20adc6896"/>
          <w:id w:val="-1751420723"/>
          <w:placeholder>
            <w:docPart w:val="DefaultPlaceholder_-1854013440"/>
          </w:placeholder>
        </w:sdtPr>
        <w:sdtEndPr/>
        <w:sdtContent>
          <w:r w:rsidR="009040C4">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NWYwZjczLTlkN2YtNGNhZC04NDdiLTkwMDI3YWRiZTczNyIsIlJhbmdlTGVuZ3RoIjoxNywiUmVmZXJlbmNlSWQiOiIzODE0YTg0Ni02ZDEzLTQ0ODctOTIwMC1mNjlhZWM4ZDI5N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0NS8zMTczMTYyLjMxNzMxOTAiLCJVcmlTdHJpbmciOiJodHRwczovL2RvaS5vcmcvMTAuMTE0NS8zMTczMTYyLjMxNzMxOTA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3NlIFJlaW5wb2xkIiwiQ3JlYXRlZE9uIjoiMjAyNC0wOC0yM1QxNDozNDoyNiIsIk1vZGlmaWVkQnkiOiJfTGFzc2UgUmVpbnBvbGQiLCJJZCI6ImYxNzJkZGRiLWEwODEtNDQ3YS1iNmE3LTQxNDg1ZjA0NGE0YiIsIk1vZGlmaWVkT24iOiIyMDI0LTA4LTIzVDE0OjM0OjI2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kbC5hY20ub3JnL2RvaS9wcm9jZWVkaW5ncy8xMC4xMTQ1LzMxNzMxNjIiLCJVcmlTdHJpbmciOiJodHRwczovL2RsLmFjbS5vcmcvZG9pL3Byb2NlZWRpbmdzLzEwLjExNDUvMzE3MzE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0NS8zMTczMTYyIiwiVXJpU3RyaW5nIjoiaHR0cHM6Ly9kb2kub3JnLzEwLjExNDUvMzE3MzE2M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}</w:instrText>
          </w:r>
          <w:r w:rsidR="009040C4">
            <w:fldChar w:fldCharType="separate"/>
          </w:r>
          <w:r w:rsidR="00181E12">
            <w:t>(Hsu et al. 2018)</w:t>
          </w:r>
          <w:r w:rsidR="009040C4">
            <w:fldChar w:fldCharType="end"/>
          </w:r>
        </w:sdtContent>
      </w:sdt>
      <w:r w:rsidR="009040C4">
        <w:t>.</w:t>
      </w:r>
    </w:p>
    <w:p w14:paraId="5ABA7D1C" w14:textId="51437876" w:rsidR="00267401" w:rsidRDefault="00267401" w:rsidP="00267401">
      <w:pPr>
        <w:pStyle w:val="Listenabsatz"/>
        <w:numPr>
          <w:ilvl w:val="0"/>
          <w:numId w:val="1"/>
        </w:numPr>
        <w:jc w:val="both"/>
      </w:pPr>
      <w:r>
        <w:t xml:space="preserve">Messung des Stromverbrauchs in Elektrolyseanlagen im Stack und </w:t>
      </w:r>
      <w:r w:rsidR="00841B2D">
        <w:t>der gesamten Anlage</w:t>
      </w:r>
      <w:r>
        <w:t xml:space="preserve">, um Simulationsmodelle zu parametrieren, die Steuerungskonzepte evaluieren können </w:t>
      </w:r>
      <w:sdt>
        <w:sdtPr>
          <w:alias w:val="To edit, see citavi.com/edit"/>
          <w:tag w:val="CitaviPlaceholder#0ec918a4-04b9-4827-85b3-df4446da42ff"/>
          <w:id w:val="-769394780"/>
          <w:placeholder>
            <w:docPart w:val="D37C86D2112547BD837BDD12E10C42D6"/>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MWVlYTAyLWU4YTUtNGE5NS1hNTZjLTBmM2ZhZmY2ODk1OSIsIlJhbmdlTGVuZ3RoIjoyMCwiUmVmZXJlbmNlSWQiOiI4YjVmNGY5Ny0zNGIxLTRlZTAtYTg0Yy1iNDE0OWRiNzVjM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lbmNvbm1hbi4yMDIyLjExNjYyMiIsIlVyaVN0cmluZyI6Imh0dHBzOi8vZG9pLm9yZy8xMC4xMDE2L2ouZW5jb25tYW4uMjAyMi4xMTY2Mj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}</w:instrText>
          </w:r>
          <w:r>
            <w:fldChar w:fldCharType="separate"/>
          </w:r>
          <w:r w:rsidR="00181E12">
            <w:t>(Crespi et al. 2023)</w:t>
          </w:r>
          <w:r>
            <w:fldChar w:fldCharType="end"/>
          </w:r>
        </w:sdtContent>
      </w:sdt>
      <w:r>
        <w:t>.</w:t>
      </w:r>
    </w:p>
    <w:p w14:paraId="19F7BC35" w14:textId="59106196" w:rsidR="001F18EE" w:rsidRDefault="001F18EE" w:rsidP="001F18EE">
      <w:pPr>
        <w:pStyle w:val="Listenabsatz"/>
        <w:numPr>
          <w:ilvl w:val="0"/>
          <w:numId w:val="1"/>
        </w:numPr>
        <w:jc w:val="both"/>
      </w:pPr>
      <w:r>
        <w:t xml:space="preserve">Messung des Stromverbrauchs einer </w:t>
      </w:r>
      <w:proofErr w:type="spellStart"/>
      <w:r>
        <w:t>Distillationskollonne</w:t>
      </w:r>
      <w:proofErr w:type="spellEnd"/>
      <w:r>
        <w:t xml:space="preserve">, um Optimierungs- und Simulationsmodelle parametrieren zu können, und den Energie-flexiblen Betrieb der Kolonne evaluieren zu können </w:t>
      </w:r>
      <w:sdt>
        <w:sdtPr>
          <w:alias w:val="To edit, see citavi.com/edit"/>
          <w:tag w:val="CitaviPlaceholder#ab82f75f-4f76-4faa-ab83-02cfe59f5c8d"/>
          <w:id w:val="961697802"/>
          <w:placeholder>
            <w:docPart w:val="2970E3278DE64906B3C5817F610461B7"/>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YjgyNGUzLWNiNGEtNDA2Ny04M2YwLWM3ODhkZTA3OTQzNyIsIlJhbmdlTGVuZ3RoIjoyMiwiUmVmZXJlbmNlSWQiOiIyNzVjMzRmOS02NTk1LTQ2ZmItYTUwZS0xMmZkOTViYjM5M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T05DT042MDQ2My4yMDIzLjEwNDMwNzE3IiwiVXJpU3RyaW5nIjoiaHR0cHM6Ly9kb2kub3JnLzEwLjExMDkvT05DT042MDQ2My4yMDIzLjEwNDMwNzE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jZUMTE6NTg6NTEiLCJNb2RpZmllZEJ5IjoiX0xhc3NlIFJlaW5wb2xkIiwiSWQiOiJhZjNiMzY2OS0wZDM0LTRhMDAtYTJkYy04YTc4NDg2Njk2YTMiLCJNb2RpZmllZE9uIjoiMjAyNC0wOC0yNlQxMTo1ODo1MS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aWVlZXhwbG9yZS5pZWVlLm9yZy9kb2N1bWVudC8xMDQzMDcxNy8iLCJVcmlTdHJpbmciOiJodHRwczovL2llZWV4cGxvcmUuaWVlZS5vcmcvZG9jdW1lbnQvMTA0MzA3MTc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}</w:instrText>
          </w:r>
          <w:r>
            <w:fldChar w:fldCharType="separate"/>
          </w:r>
          <w:r w:rsidR="00181E12">
            <w:t>(Reinpold et al. 2023)</w:t>
          </w:r>
          <w:r>
            <w:fldChar w:fldCharType="end"/>
          </w:r>
        </w:sdtContent>
      </w:sdt>
      <w:r>
        <w:t xml:space="preserve">. </w:t>
      </w:r>
    </w:p>
    <w:p w14:paraId="2ECA9B10" w14:textId="05CA2BAA" w:rsidR="00331349" w:rsidRDefault="00331349" w:rsidP="00331349">
      <w:pPr>
        <w:pStyle w:val="Listenabsatz"/>
        <w:numPr>
          <w:ilvl w:val="0"/>
          <w:numId w:val="1"/>
        </w:numPr>
        <w:jc w:val="both"/>
      </w:pPr>
      <w:r>
        <w:t>Messung der Spannung und des Stroms</w:t>
      </w:r>
      <w:r w:rsidR="00B54BCA">
        <w:t xml:space="preserve"> in einem Zink-Elektrolyse</w:t>
      </w:r>
      <w:r w:rsidR="009A71FC">
        <w:t xml:space="preserve">bad, um den Stromverbrauch zu erfassen, um </w:t>
      </w:r>
      <w:r w:rsidR="00A21CBC">
        <w:t>ML-Betriebsplanungsmodelle zu parametrieren</w:t>
      </w:r>
      <w:r w:rsidR="00FF2CA9">
        <w:t xml:space="preserve"> und den Energie-flexiblen Betrieb zu evaluieren </w:t>
      </w:r>
      <w:sdt>
        <w:sdtPr>
          <w:alias w:val="To edit, see citavi.com/edit"/>
          <w:tag w:val="CitaviPlaceholder#5fbf356a-0776-48ae-9224-879a9c57d235"/>
          <w:id w:val="534318446"/>
          <w:placeholder>
            <w:docPart w:val="DefaultPlaceholder_-1854013440"/>
          </w:placeholder>
        </w:sdtPr>
        <w:sdtEndPr/>
        <w:sdtContent>
          <w:r w:rsidR="00FF2CA9">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YzcyZTk0LTU1YzUtNDlhNi1hYTk5LTg3M2E4NTJkMWZjZiIsIlJhbmdlTGVuZ3RoIjoxOCwiUmVmZXJlbmNlSWQiOiI2MjdhOWRkNi0zODEwLTQ5ZDMtYmE3My0zODI1YWRkMDE2M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yNDQ0MjIiLCJVcmlTdHJpbmciOiJodHRwOi8vd3d3Lm5jYmkubmxtLm5paC5nb3YvcHVibWVkLzE4MjQ0NDI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YXNzZSBSZWlucG9sZCIsIkNyZWF0ZWRPbiI6IjIwMjQtMDgtMjZUMTQ6MDE6MDIiLCJNb2RpZmllZEJ5IjoiX0xhc3NlIFJlaW5wb2xkIiwiSWQiOiI0N2JhNzkwZC1hYTYyLTQ1ZmUtOTMwNi01ZmRlN2RlMmJiMWYiLCJNb2RpZmllZE9uIjoiMjAyNC0wOC0yNlQxNDowMTow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MDkvNzIuOTc3MzExIiwiVXJpU3RyaW5nIjoiaHR0cHM6Ly9kb2kub3JnLzEwLjExMDkvNzIuOTc3MzE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}</w:instrText>
          </w:r>
          <w:r w:rsidR="00FF2CA9">
            <w:fldChar w:fldCharType="separate"/>
          </w:r>
          <w:r w:rsidR="00181E12">
            <w:t>(Yang et al. 2002)</w:t>
          </w:r>
          <w:r w:rsidR="00FF2CA9">
            <w:fldChar w:fldCharType="end"/>
          </w:r>
        </w:sdtContent>
      </w:sdt>
      <w:r w:rsidR="00FF2CA9">
        <w:t xml:space="preserve">. </w:t>
      </w:r>
    </w:p>
    <w:p w14:paraId="10725F5F" w14:textId="60659AA0" w:rsidR="00331349" w:rsidRDefault="00684CA8" w:rsidP="001F18EE">
      <w:pPr>
        <w:pStyle w:val="Listenabsatz"/>
        <w:numPr>
          <w:ilvl w:val="0"/>
          <w:numId w:val="1"/>
        </w:numPr>
        <w:jc w:val="both"/>
      </w:pPr>
      <w:r>
        <w:t xml:space="preserve">Messung der Leistung eines Antriebsmotors einer Erdölförderpumpe, um </w:t>
      </w:r>
      <w:r w:rsidR="00FB700F">
        <w:t xml:space="preserve">Konzepte für das Spitzenlastmanagement zu entwickeln und zu evaluieren </w:t>
      </w:r>
      <w:sdt>
        <w:sdtPr>
          <w:alias w:val="To edit, see citavi.com/edit"/>
          <w:tag w:val="CitaviPlaceholder#39610466-e444-4d4e-9a45-48f6a121bf38"/>
          <w:id w:val="-1162238771"/>
          <w:placeholder>
            <w:docPart w:val="DefaultPlaceholder_-1854013440"/>
          </w:placeholder>
        </w:sdtPr>
        <w:sdtEndPr/>
        <w:sdtContent>
          <w:r w:rsidR="00FB700F">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Njc0MjQzLWM3MDQtNGU2MS1iZWE0LWUxZmI0NzNhNmViNyIsIlJhbmdlTGVuZ3RoIjoxOCwiUmVmZXJlbmNlSWQiOiI3ODA2ZDcwOC1iMWVkLTRiYzYtYjlmMC0xZjJmNjg5MzI3MD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MDkvSUFTNDgxODUuMjAyMS45Njc3MjIwIiwiVXJpU3RyaW5nIjoiaHR0cHM6Ly9kb2kub3JnLzEwLjExMDkvSUFTNDgxODUuMjAyMS45Njc3MjIw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jdUMTM6MjM6MjMiLCJNb2RpZmllZEJ5IjoiX0xhc3NlIFJlaW5wb2xkIiwiSWQiOiJkNWMzNzdhNS1jMTY3LTQ2ZDctYmMxYy03MTcyNzJjZTM0NTEiLCJNb2RpZmllZE9uIjoiMjAyNC0wOC0yN1QxMzoyMzoyMy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aWVlZXhwbG9yZS5pZWVlLm9yZy9kb2N1bWVudC85Njc3MjIwLyIsIlVyaVN0cmluZyI6Imh0dHBzOi8vaWVlZXhwbG9yZS5pZWVlLm9yZy9kb2N1bWVudC85Njc3MjIwL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}</w:instrText>
          </w:r>
          <w:r w:rsidR="00FB700F">
            <w:fldChar w:fldCharType="separate"/>
          </w:r>
          <w:r w:rsidR="00181E12">
            <w:t>(Zhao et al. 2021)</w:t>
          </w:r>
          <w:r w:rsidR="00FB700F">
            <w:fldChar w:fldCharType="end"/>
          </w:r>
        </w:sdtContent>
      </w:sdt>
      <w:r w:rsidR="00FB700F">
        <w:t>.</w:t>
      </w:r>
    </w:p>
    <w:p w14:paraId="28A3422D" w14:textId="43506D63" w:rsidR="008E5E97" w:rsidRDefault="008E5E97" w:rsidP="008E5E97">
      <w:pPr>
        <w:pStyle w:val="Listenabsatz"/>
        <w:numPr>
          <w:ilvl w:val="0"/>
          <w:numId w:val="1"/>
        </w:numPr>
        <w:jc w:val="both"/>
      </w:pPr>
      <w:r>
        <w:t xml:space="preserve">Messung des Kältestroms an einem Kältespeicher und an einem Kälteverbraucher (Bürogebäude), um Energieflexibilitätspotenzial zu bestimmen und an Aggregator kommunizieren zu können </w:t>
      </w:r>
      <w:sdt>
        <w:sdtPr>
          <w:alias w:val="To edit, see citavi.com/edit"/>
          <w:tag w:val="CitaviPlaceholder#03a4e8d2-1e6b-4c9b-a8ed-f723d6f683e0"/>
          <w:id w:val="-653069149"/>
          <w:placeholder>
            <w:docPart w:val="5D746C69751E4C309A247B68B899BFEF"/>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NmQ1YzhkLTY0YWItNDE4ZC1iNjFlLWE0ZjYyMjBkM2ZiZCIsIlJhbmdlTGVuZ3RoIjoyMSwiUmVmZXJlbmNlSWQiOiI5MjQ2NDliZi02ZmNmLTRlYzYtYjkwYy1mMDAyNmYzNzk0Z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UQ1NULjIwMTYuMjU2MzM4NSIsIlVyaVN0cmluZyI6Imh0dHBzOi8vZG9pLm9yZy8xMC4xMTA5L1RDU1QuMjAxNi4yNTY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}</w:instrText>
          </w:r>
          <w:r>
            <w:fldChar w:fldCharType="separate"/>
          </w:r>
          <w:r w:rsidR="00181E12">
            <w:t>(Rahnama et al. 2017)</w:t>
          </w:r>
          <w:r>
            <w:fldChar w:fldCharType="end"/>
          </w:r>
        </w:sdtContent>
      </w:sdt>
      <w:r>
        <w:t>.</w:t>
      </w:r>
    </w:p>
    <w:p w14:paraId="7AD0E966" w14:textId="4C37D197" w:rsidR="009040C4" w:rsidRDefault="00D62B9D" w:rsidP="002E55FC">
      <w:pPr>
        <w:pStyle w:val="Listenabsatz"/>
        <w:numPr>
          <w:ilvl w:val="0"/>
          <w:numId w:val="1"/>
        </w:numPr>
        <w:jc w:val="both"/>
      </w:pPr>
      <w:r>
        <w:lastRenderedPageBreak/>
        <w:t xml:space="preserve">Messung des Stromverbrauchs einzelner Komponenten einer industriellen Reinigungsmaschine, um </w:t>
      </w:r>
      <w:r w:rsidR="00D35BAB">
        <w:t>vielversprechende Komponenten für Energie-flexiblen Betrieb zu identifizieren</w:t>
      </w:r>
      <w:r w:rsidR="00130D38">
        <w:t>,</w:t>
      </w:r>
      <w:r w:rsidR="00D35BAB">
        <w:t xml:space="preserve"> und um Energie-flexible Betriebsstrategien zu erarbeiten, anzuwenden und </w:t>
      </w:r>
      <w:r w:rsidR="00130D38">
        <w:t xml:space="preserve">zu evaluieren. </w:t>
      </w:r>
      <w:sdt>
        <w:sdtPr>
          <w:alias w:val="To edit, see citavi.com/edit"/>
          <w:tag w:val="CitaviPlaceholder#0a87a047-9808-43b0-8dff-0be2ab9beff8"/>
          <w:id w:val="-1187970112"/>
          <w:placeholder>
            <w:docPart w:val="DefaultPlaceholder_-1854013440"/>
          </w:placeholder>
        </w:sdtPr>
        <w:sdtEndPr/>
        <w:sdtContent>
          <w:r w:rsidR="00130D38">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GNlZmE3LWQ2NDktNDExNi05NzQyLTBkNWEyYTMyMGFiYSIsIlJhbmdlTGVuZ3RoIjozMSwiUmVmZXJlbmNlSWQiOiIxZTk2ZTcwYi03NzgxLTQyNzQtOTNlNC1lZTI1ODY0ZmZhO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9zMTE3NDAtMDIzLTAxMjAxLXgiLCJVcmlTdHJpbmciOiJodHRwczovL2RvaS5vcmcvMTAuMTAwNy9zMTE3NDAtMDIzLTAxMjAxLX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}</w:instrText>
          </w:r>
          <w:r w:rsidR="00130D38">
            <w:fldChar w:fldCharType="separate"/>
          </w:r>
          <w:r w:rsidR="00181E12">
            <w:t>(Fuhrländer-Völker et al. 2023)</w:t>
          </w:r>
          <w:r w:rsidR="00130D38">
            <w:fldChar w:fldCharType="end"/>
          </w:r>
        </w:sdtContent>
      </w:sdt>
    </w:p>
    <w:p w14:paraId="4F943EDF" w14:textId="77777777" w:rsidR="006A5FFD" w:rsidRDefault="006A5FFD" w:rsidP="006A5FFD">
      <w:pPr>
        <w:jc w:val="both"/>
      </w:pPr>
      <w:r>
        <w:t>Alternativen:</w:t>
      </w:r>
    </w:p>
    <w:p w14:paraId="053CD711" w14:textId="036817F8" w:rsidR="006A5FFD" w:rsidRDefault="00BD4F9D" w:rsidP="006A5FFD">
      <w:pPr>
        <w:pStyle w:val="Listenabsatz"/>
        <w:numPr>
          <w:ilvl w:val="0"/>
          <w:numId w:val="1"/>
        </w:numPr>
        <w:jc w:val="both"/>
      </w:pPr>
      <w:r>
        <w:t>Energieströme können durch</w:t>
      </w:r>
      <w:r w:rsidR="001869C9">
        <w:t xml:space="preserve"> physikalische oder statistische Modelle geschätzt werden </w:t>
      </w:r>
      <w:sdt>
        <w:sdtPr>
          <w:alias w:val="To edit, see citavi.com/edit"/>
          <w:tag w:val="CitaviPlaceholder#2750eedc-c6aa-4a56-be9c-b9572eb1b628"/>
          <w:id w:val="1104231394"/>
          <w:placeholder>
            <w:docPart w:val="DefaultPlaceholder_-1854013440"/>
          </w:placeholder>
        </w:sdtPr>
        <w:sdtEndPr/>
        <w:sdtContent>
          <w:r w:rsidR="001869C9">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ZGU2NjI1LWI3MjQtNGMzMS05ZTgwLTg3YmI2NTAyYTViYiIsIlJhbmdlTGVuZ3RoIjoyMCwiUmVmZXJlbmNlSWQiOiI2NjEzMGExZS0yOGE1LTRlMGEtYmVmMi0wYTcwZDkwYzk4Z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zMzkwL3ByODA5MTEwNiIsIlVyaVN0cmluZyI6Imh0dHBzOi8vZG9pLm9yZy8xMC4zMzkwL3ByODA5MTEwN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}</w:instrText>
          </w:r>
          <w:r w:rsidR="001869C9">
            <w:fldChar w:fldCharType="separate"/>
          </w:r>
          <w:r w:rsidR="00181E12">
            <w:t>(Cirera et al. 2020)</w:t>
          </w:r>
          <w:r w:rsidR="001869C9">
            <w:fldChar w:fldCharType="end"/>
          </w:r>
        </w:sdtContent>
      </w:sdt>
      <w:r w:rsidR="001869C9">
        <w:t xml:space="preserve">. </w:t>
      </w:r>
    </w:p>
    <w:p w14:paraId="10D88B3A" w14:textId="304D4F97" w:rsidR="00EF459E" w:rsidRDefault="00EF459E" w:rsidP="00912E69">
      <w:pPr>
        <w:jc w:val="both"/>
      </w:pPr>
    </w:p>
    <w:p w14:paraId="61BDBAD2" w14:textId="131DECFE" w:rsidR="00483FF8" w:rsidRDefault="00912E69" w:rsidP="00912E69">
      <w:pPr>
        <w:pStyle w:val="berschrift2"/>
      </w:pPr>
      <w:commentRangeStart w:id="0"/>
      <w:commentRangeStart w:id="1"/>
      <w:r>
        <w:t>Steuerung und Regelung</w:t>
      </w:r>
      <w:commentRangeEnd w:id="0"/>
      <w:r w:rsidR="00832ECC">
        <w:rPr>
          <w:rStyle w:val="Kommentarzeichen"/>
          <w:rFonts w:asciiTheme="minorHAnsi" w:eastAsiaTheme="minorHAnsi" w:hAnsiTheme="minorHAnsi" w:cstheme="minorBidi"/>
          <w:color w:val="auto"/>
        </w:rPr>
        <w:commentReference w:id="0"/>
      </w:r>
      <w:commentRangeEnd w:id="1"/>
      <w:r w:rsidR="002F1337">
        <w:rPr>
          <w:rStyle w:val="Kommentarzeichen"/>
          <w:rFonts w:asciiTheme="minorHAnsi" w:eastAsiaTheme="minorHAnsi" w:hAnsiTheme="minorHAnsi" w:cstheme="minorBidi"/>
          <w:color w:val="auto"/>
        </w:rPr>
        <w:commentReference w:id="1"/>
      </w:r>
    </w:p>
    <w:p w14:paraId="36DD8CD3" w14:textId="37035C6B" w:rsidR="00CE6AA0" w:rsidRDefault="00DE418E" w:rsidP="00CE6AA0">
      <w:commentRangeStart w:id="2"/>
      <w:r w:rsidRPr="00C33603">
        <w:rPr>
          <w:b/>
          <w:bCs/>
        </w:rPr>
        <w:t>Die Steuerung führt das Steuerungsprogramm aus</w:t>
      </w:r>
      <w:r>
        <w:t xml:space="preserve">, mithilfe </w:t>
      </w:r>
      <w:commentRangeEnd w:id="2"/>
      <w:r w:rsidR="00BB35B7">
        <w:rPr>
          <w:rStyle w:val="Kommentarzeichen"/>
        </w:rPr>
        <w:commentReference w:id="2"/>
      </w:r>
      <w:r>
        <w:t>dessen Sensorwerte und Benutzereingaben in Steuerungssignale für Aktoren überführt werden.</w:t>
      </w:r>
      <w:r w:rsidRPr="00EF41C1">
        <w:t xml:space="preserve"> </w:t>
      </w:r>
      <w:r>
        <w:t xml:space="preserve">Steuerungsprogramme realisieren gleichzeitig die Produktionsziele als auch den Nutzen der Energieflexibilität. Je nach Anwendungsfall ist es unterschiedlich schwierig, den Energieverbrauch von Ressourcen präzise einzustellen. Anwendungsfälle, bei denen der Energieverbrauch direkt als Soll- oder Stellgröße eingestellt werden kann, sind tendenziell einfacher Energie-flexibel zu betreiben, als Anwendungsfälle, bei denen der Energieverbrauch sich implizit durch die Einstellung anderer Größen als Soll- oder Stellwert ergibt </w:t>
      </w:r>
      <w:sdt>
        <w:sdtPr>
          <w:alias w:val="To edit, see citavi.com/edit"/>
          <w:tag w:val="CitaviPlaceholder#05c4de15-5b01-4edc-86ce-5876a22a2968"/>
          <w:id w:val="1470403676"/>
          <w:placeholder>
            <w:docPart w:val="04278559B5404D12BA5C8C72E22E3D6C"/>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YzdmOWJkLTA5YzAtNDc4Mi1iZTg5LWIyNGJiYjVlZTk1MSIsIlJhbmdlTGVuZ3RoIjoyMiwiUmVmZXJlbmNlSWQiOiI2NTYyMTg1My1lMjlkLTQ0YzEtYTc2MC1iNzZkMDQ5MzJhN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IzOTE5L0FFSVQ1Njc4My4yMDIyLjk5NTE4MjQiLCJVcmlTdHJpbmciOiJodHRwczovL2RvaS5vcmcvMTAuMjM5MTkvQUVJVDU2NzgzLjIwMjIuOTk1MTgy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A1VDE1OjUzOjI4IiwiTW9kaWZpZWRCeSI6Il9MYXNzZSBSZWlucG9sZCIsIklkIjoiZWUzOTNiZmQtZDdlNC00ZDg0LThlMTEtOWEzNTk4N2UyOTc4IiwiTW9kaWZpZWRPbiI6IjIwMjQtMDgtMDVUMTU6NTM6Mjg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llZWV4cGxvcmUuaWVlZS5vcmcvZG9jdW1lbnQvOTk1MTgyNC8iLCJVcmlTdHJpbmciOiJodHRwczovL2llZWV4cGxvcmUuaWVlZS5vcmcvZG9jdW1lbnQvOTk1MTgyNC8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}</w:instrText>
          </w:r>
          <w:r>
            <w:fldChar w:fldCharType="separate"/>
          </w:r>
          <w:r w:rsidR="00181E12">
            <w:t>(Silletti et al. 2022)</w:t>
          </w:r>
          <w:r>
            <w:fldChar w:fldCharType="end"/>
          </w:r>
        </w:sdtContent>
      </w:sdt>
      <w:r>
        <w:t xml:space="preserve">. Bei Steuerungsprogrammen kann es sich um Feed-Forward Steuerungen, Feedback Regelungen oder eine Kombination aus diesen handeln. Die Funktionsweise von Steuerungsprogrammen ist damit weitestgehend analog zum konventionellen Betrieb, wobei Steuerungsprogramme, die eine hohe Flexibilität bei der Einstellung von Steuerungssignalen anbieten, meist auch den Energie-flexiblen Betrieb begünstigen. </w:t>
      </w:r>
      <w:r w:rsidR="00A210B4">
        <w:t xml:space="preserve">Teil von Steuerungsprogrammen kann es sein, </w:t>
      </w:r>
      <w:r w:rsidR="00225C35">
        <w:t>Signale auf einen erlaubten Bereich einzugrenzen, um keine unerlaubten Steuerungsbefehle</w:t>
      </w:r>
      <w:r w:rsidR="00726E8D">
        <w:t xml:space="preserve"> zu erzeugen. </w:t>
      </w:r>
      <w:r w:rsidR="00CE6AA0" w:rsidRPr="00225642">
        <w:t>Ein Steuerungsprog</w:t>
      </w:r>
      <w:r w:rsidR="00726E8D">
        <w:t>r</w:t>
      </w:r>
      <w:r w:rsidR="00CE6AA0" w:rsidRPr="00225642">
        <w:t>amm kann für die selbstständige Steuerung der Be- und Entladung von Speichern</w:t>
      </w:r>
      <w:r w:rsidR="00225642" w:rsidRPr="00225642">
        <w:t xml:space="preserve"> ohne übergeordnete Planungsfunktionen</w:t>
      </w:r>
      <w:r w:rsidR="00CE6AA0" w:rsidRPr="00225642">
        <w:t xml:space="preserve"> ausgelegt sein</w:t>
      </w:r>
      <w:r w:rsidR="00131E0F">
        <w:t>. Dies ist b</w:t>
      </w:r>
      <w:r w:rsidR="00CE6AA0">
        <w:t>esonders in Fällen</w:t>
      </w:r>
      <w:r w:rsidR="00D035FB">
        <w:t xml:space="preserve"> der Fall</w:t>
      </w:r>
      <w:r w:rsidR="00CE6AA0">
        <w:t xml:space="preserve">, in denen Lastprofile gut prognostizierbar sind und kurze Lastzyklen vorliegen, werden häufig keine separaten Planungsalgorithmen verwendet, sondern die Berechnung von Be- und Entladung von Speichern erfolgt über das Steuerungsprogramm alleine </w:t>
      </w:r>
      <w:sdt>
        <w:sdtPr>
          <w:alias w:val="To edit, see citavi.com/edit"/>
          <w:tag w:val="CitaviPlaceholder#474fdfeb-3752-479a-bbdf-29816d632448"/>
          <w:id w:val="1283620568"/>
          <w:placeholder>
            <w:docPart w:val="98E753E125654760B9DCA89E83847179"/>
          </w:placeholder>
        </w:sdtPr>
        <w:sdtEndPr/>
        <w:sdtContent>
          <w:r w:rsidR="00CE6AA0">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NTBiYTc2LWZkZDEtNGNiMy05Njg1LTVjNDZkMjEyMmZhYyIsIlJhbmdlTGVuZ3RoIjozMCwiUmVmZXJlbmNlSWQiOiI2NTllZjUzNi02YzIxLTQyNDctYmZhYS1kZGE5NmRhN2RjN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pZWVleHBsb3JlLmllZWUub3JnL2RvY3VtZW50LzcxNjc1MjcvIiwiVXJpU3RyaW5nIjoiaHR0cDovL2llZWV4cGxvcmUuaWVlZS5vcmcvZG9jdW1lbnQvNzE2NzUyNy8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GFzc2UgUmVpbnBvbGQiLCJDcmVhdGVkT24iOiIyMDI0LTA4LTA2VDA5OjQxOjUxIiwiTW9kaWZpZWRCeSI6Il9MYXNzZSBSZWlucG9sZCIsIklkIjoiNzQ3YTJmMzMtNWU1Ni00YmVkLWE4MjktMjI4NGM0ZTdkYmYyIiwiTW9kaWZpZWRPbiI6IjIwMjQtMDgtMDZUMDk6NDE6NTE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A5L0lURUMuMjAxNS43MTY3NTI3IiwiVXJpU3RyaW5nIjoiaHR0cHM6Ly9kb2kub3JnLzEwLjExMDkvSVRFQy4yMDE1LjcxNjc1M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TA5L0lBUzQ4MTg1LjIwMjEuOTY3NzIyMCIsIlVyaVN0cmluZyI6Imh0dHBzOi8vZG9pLm9yZy8xMC4xMTA5L0lBUzQ4MTg1LjIwMjEuOTY3NzIyM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}</w:instrText>
          </w:r>
          <w:r w:rsidR="00CE6AA0">
            <w:fldChar w:fldCharType="separate"/>
          </w:r>
          <w:r w:rsidR="00181E12">
            <w:t>(Abdel-Baqi et al. 2015 - 2015; Zhao et al. 2021)</w:t>
          </w:r>
          <w:r w:rsidR="00CE6AA0">
            <w:fldChar w:fldCharType="end"/>
          </w:r>
        </w:sdtContent>
      </w:sdt>
      <w:r w:rsidR="00CE6AA0">
        <w:t xml:space="preserve">. </w:t>
      </w:r>
    </w:p>
    <w:p w14:paraId="4C8C2112" w14:textId="77777777" w:rsidR="00CE6AA0" w:rsidRDefault="00CE6AA0" w:rsidP="00DE418E"/>
    <w:p w14:paraId="7DDE3621" w14:textId="4946A134" w:rsidR="00282F68" w:rsidRDefault="00282F68" w:rsidP="00DE418E">
      <w:r>
        <w:t xml:space="preserve">Beispiele </w:t>
      </w:r>
    </w:p>
    <w:p w14:paraId="77B31D5C" w14:textId="474A4ECB" w:rsidR="00282F68" w:rsidRDefault="00282F68" w:rsidP="00282F68">
      <w:pPr>
        <w:pStyle w:val="Listenabsatz"/>
        <w:numPr>
          <w:ilvl w:val="0"/>
          <w:numId w:val="1"/>
        </w:numPr>
        <w:jc w:val="both"/>
      </w:pPr>
      <w:r>
        <w:t xml:space="preserve">Verwendung eines PID-Reglers, um die Kühlleistung eines Kompressionskühlers auf den geforderten Sollwert einzustellen </w:t>
      </w:r>
      <w:sdt>
        <w:sdtPr>
          <w:alias w:val="To edit, see citavi.com/edit"/>
          <w:tag w:val="CitaviPlaceholder#6145c0cf-43a0-4903-8a45-3453ab34ae94"/>
          <w:id w:val="1336651836"/>
          <w:placeholder>
            <w:docPart w:val="BC07D736EA564A6D83808D81DBDB688F"/>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ZTY0ZDMzLWM4YWMtNGUzNC1hZWYxLTAxOTMzYTJiYjM1YyIsIlJhbmdlTGVuZ3RoIjoyMCwiUmVmZXJlbmNlSWQiOiI2NjEzMGExZS0yOGE1LTRlMGEtYmVmMi0wYTcwZDkwYzk4Z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zMzkwL3ByODA5MTEwNiIsIlVyaVN0cmluZyI6Imh0dHBzOi8vZG9pLm9yZy8xMC4zMzkwL3ByODA5MTEwN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}</w:instrText>
          </w:r>
          <w:r>
            <w:fldChar w:fldCharType="separate"/>
          </w:r>
          <w:r w:rsidR="00181E12">
            <w:t>(Cirera et al. 2020)</w:t>
          </w:r>
          <w:r>
            <w:fldChar w:fldCharType="end"/>
          </w:r>
        </w:sdtContent>
      </w:sdt>
      <w:r>
        <w:t xml:space="preserve">. </w:t>
      </w:r>
    </w:p>
    <w:p w14:paraId="44C0EA25" w14:textId="78B1FF19" w:rsidR="004C4D1B" w:rsidRDefault="004C4D1B" w:rsidP="004C4D1B">
      <w:pPr>
        <w:pStyle w:val="Listenabsatz"/>
        <w:numPr>
          <w:ilvl w:val="0"/>
          <w:numId w:val="1"/>
        </w:numPr>
        <w:jc w:val="both"/>
      </w:pPr>
      <w:r>
        <w:t xml:space="preserve">Betrieb von Werkzeugmaschinen (Bohren, Fräsen, Mahlen) in Teillast und/oder zeitliche verschoben gegenüber konventionellen Betriebsplänen </w:t>
      </w:r>
      <w:sdt>
        <w:sdtPr>
          <w:alias w:val="To edit, see citavi.com/edit"/>
          <w:tag w:val="CitaviPlaceholder#6ff31c40-3756-481a-96c8-3b9a5e1fba7b"/>
          <w:id w:val="-406769087"/>
          <w:placeholder>
            <w:docPart w:val="22B8C4B7F7274CBBBE5FE506784BDA2D"/>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MTA5OTM0LTJhZDUtNDBlYy05MmQ1LTg3N2U5MjE4NjJmZSIsIlJhbmdlTGVuZ3RoIjoxOCwiUmVmZXJlbmNlSWQiOiI3ZjM1MmMxNS1jZGI3LTQ0MDUtYjA1My1iMjA5ZjhlZTc0ZT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SVNHVEV1cm9wZS4yMDEzLjY2OTUzMDMiLCJVcmlTdHJpbmciOiJodHRwczovL2RvaS5vcmcvMTAuMTEwOS9JU0dURXVyb3BlLjIwMTMuNjY5NTMw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A1VDA4OjExOjI1IiwiTW9kaWZpZWRCeSI6Il9MYXNzZSBSZWlucG9sZCIsIklkIjoiM2MzNWQxZTktZWYzNy00MDQwLTg0N2ItNjQ3NDQ4YWNjYmZlIiwiTW9kaWZpZWRPbiI6IjIwMjQtMDgtMDVUMDg6MTE6MjU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2llZWV4cGxvcmUuaWVlZS5vcmcveHBsL21vc3RSZWNlbnRJc3N1ZS5qc3A/cHVudW1iZXI9NjY4MzkzNCIsIlVyaVN0cmluZyI6Imh0dHBzOi8vaWVlZXhwbG9yZS5pZWVlLm9yZy94cGwvbW9zdFJlY2VudElzc3VlLmpzcD9wdW51bWJlcj02NjgzOTM0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MTEwOS9JU0dURXVyb3BlMzAxMDIuMjAxMyIsIlVyaVN0cmluZyI6Imh0dHBzOi8vZG9pLm9yZy8xMC4xMTA5L0lTR1RFdXJvcGUzMDEwMi4yMDEz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}</w:instrText>
          </w:r>
          <w:r>
            <w:fldChar w:fldCharType="separate"/>
          </w:r>
          <w:r w:rsidR="00181E12">
            <w:t>(Emec et al. 2013)</w:t>
          </w:r>
          <w:r>
            <w:fldChar w:fldCharType="end"/>
          </w:r>
        </w:sdtContent>
      </w:sdt>
      <w:r>
        <w:t>.</w:t>
      </w:r>
    </w:p>
    <w:p w14:paraId="4A05CE67" w14:textId="3FCFC5D5" w:rsidR="000C77A7" w:rsidRDefault="000C77A7" w:rsidP="000C77A7">
      <w:pPr>
        <w:pStyle w:val="Listenabsatz"/>
        <w:numPr>
          <w:ilvl w:val="0"/>
          <w:numId w:val="1"/>
        </w:numPr>
        <w:jc w:val="both"/>
      </w:pPr>
      <w:r>
        <w:t xml:space="preserve">Verwendung eines Reglers, um die Drehzahl eines Kompressionskühlers auf die geforderte Soll-Drehzahl einzustellen, wobei die Drehzahl zwischen 50% und 100% der Nenndrehzahl betragen kann. Unterhalb von 50% wird eine An-/Aus Steuerung verwendet.  </w:t>
      </w:r>
      <w:sdt>
        <w:sdtPr>
          <w:alias w:val="To edit, see citavi.com/edit"/>
          <w:tag w:val="CitaviPlaceholder#691fc86b-3a71-4f12-87f9-9510f79919d5"/>
          <w:id w:val="933480632"/>
          <w:placeholder>
            <w:docPart w:val="1D0C94D7BA984E2F88303077A8B842D2"/>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DcwNmExLTdkYmItNGI0NS05Zjg4LThkNDBhY2Q2MjgwYSIsIlJhbmdlTGVuZ3RoIjoyMSwiUmVmZXJlbmNlSWQiOiI5MjQ2NDliZi02ZmNmLTRlYzYtYjkwYy1mMDAyNmYzNzk0Z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UQ1NULjIwMTYuMjU2MzM4NSIsIlVyaVN0cmluZyI6Imh0dHBzOi8vZG9pLm9yZy8xMC4xMTA5L1RDU1QuMjAxNi4yNTY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}</w:instrText>
          </w:r>
          <w:r>
            <w:fldChar w:fldCharType="separate"/>
          </w:r>
          <w:r w:rsidR="00181E12">
            <w:t>(Rahnama et al. 2017)</w:t>
          </w:r>
          <w:r>
            <w:fldChar w:fldCharType="end"/>
          </w:r>
        </w:sdtContent>
      </w:sdt>
      <w:r>
        <w:t>.</w:t>
      </w:r>
    </w:p>
    <w:p w14:paraId="594F558B" w14:textId="69E9982C" w:rsidR="00967EE7" w:rsidRDefault="00967EE7" w:rsidP="00967EE7">
      <w:pPr>
        <w:pStyle w:val="Listenabsatz"/>
        <w:numPr>
          <w:ilvl w:val="0"/>
          <w:numId w:val="1"/>
        </w:numPr>
        <w:jc w:val="both"/>
      </w:pPr>
      <w:r>
        <w:t xml:space="preserve">Einstellen der Temperatur des Kühlmediums einer Produktionslinie für Antriebsstränge, wobei der Energieverbrauch indirekt durch die Regelung der Temperatur eingestellt wird, was die präzise Vorhersage des Energieverbrauches erschwert </w:t>
      </w:r>
      <w:sdt>
        <w:sdtPr>
          <w:alias w:val="To edit, see citavi.com/edit"/>
          <w:tag w:val="CitaviPlaceholder#ae80b828-24f2-4f6e-a7e1-ee2854877a77"/>
          <w:id w:val="-87081817"/>
          <w:placeholder>
            <w:docPart w:val="47424043801F41DBA93C16524A889104"/>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N2Q3Mzg1LTUzN2QtNDQ4OS05ZjkyLWJmZWQyOGRjMGFjYyIsIlJhbmdlTGVuZ3RoIjoyMiwiUmVmZXJlbmNlSWQiOiI2NTYyMTg1My1lMjlkLTQ0YzEtYTc2MC1iNzZkMDQ5MzJhN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IzOTE5L0FFSVQ1Njc4My4yMDIyLjk5NTE4MjQiLCJVcmlTdHJpbmciOiJodHRwczovL2RvaS5vcmcvMTAuMjM5MTkvQUVJVDU2NzgzLjIwMjIuOTk1MTgy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A1VDE1OjUzOjI4IiwiTW9kaWZpZWRCeSI6Il9MYXNzZSBSZWlucG9sZCIsIklkIjoiZWUzOTNiZmQtZDdlNC00ZDg0LThlMTEtOWEzNTk4N2UyOTc4IiwiTW9kaWZpZWRPbiI6IjIwMjQtMDgtMDVUMTU6NTM6Mjg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llZWV4cGxvcmUuaWVlZS5vcmcvZG9jdW1lbnQvOTk1MTgyNC8iLCJVcmlTdHJpbmciOiJodHRwczovL2llZWV4cGxvcmUuaWVlZS5vcmcvZG9jdW1lbnQvOTk1MTgyNC8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}</w:instrText>
          </w:r>
          <w:r>
            <w:fldChar w:fldCharType="separate"/>
          </w:r>
          <w:r w:rsidR="00181E12">
            <w:t>(Silletti et al. 2022)</w:t>
          </w:r>
          <w:r>
            <w:fldChar w:fldCharType="end"/>
          </w:r>
        </w:sdtContent>
      </w:sdt>
      <w:r>
        <w:t xml:space="preserve">. </w:t>
      </w:r>
    </w:p>
    <w:p w14:paraId="3DFC6B32" w14:textId="4A11C111" w:rsidR="00282F68" w:rsidRDefault="00DD4E9E" w:rsidP="00282F68">
      <w:pPr>
        <w:pStyle w:val="Listenabsatz"/>
        <w:numPr>
          <w:ilvl w:val="0"/>
          <w:numId w:val="1"/>
        </w:numPr>
      </w:pPr>
      <w:r>
        <w:lastRenderedPageBreak/>
        <w:t xml:space="preserve">Verwendung eines Zustandsautomaten für die Steuerung von </w:t>
      </w:r>
      <w:r w:rsidR="00610953">
        <w:t>Wasserstoffelektrolyseuren und Batterien</w:t>
      </w:r>
      <w:r w:rsidR="008F0C51">
        <w:t xml:space="preserve">, wobei der Zustandsautomat die gleichzeitige Berücksichtigung diskreter Zustandswechsel </w:t>
      </w:r>
      <w:r w:rsidR="00E67059">
        <w:t xml:space="preserve">(Start / </w:t>
      </w:r>
      <w:proofErr w:type="spellStart"/>
      <w:r w:rsidR="00E67059">
        <w:t>Stop</w:t>
      </w:r>
      <w:proofErr w:type="spellEnd"/>
      <w:r w:rsidR="00E67059">
        <w:t xml:space="preserve"> eines Wasserstoffkompressors) </w:t>
      </w:r>
      <w:r w:rsidR="008F0C51">
        <w:t xml:space="preserve">und </w:t>
      </w:r>
      <w:r w:rsidR="00BA50D5">
        <w:t xml:space="preserve">kontinuierlicher Systemdynamik </w:t>
      </w:r>
      <w:r w:rsidR="00C45D80">
        <w:t xml:space="preserve">(Beladung der Batterie) ermöglicht </w:t>
      </w:r>
      <w:sdt>
        <w:sdtPr>
          <w:alias w:val="To edit, see citavi.com/edit"/>
          <w:tag w:val="CitaviPlaceholder#d09a097a-3fb6-4c27-b811-17e61ecf024b"/>
          <w:id w:val="40409419"/>
          <w:placeholder>
            <w:docPart w:val="DefaultPlaceholder_-1854013440"/>
          </w:placeholder>
        </w:sdtPr>
        <w:sdtEndPr/>
        <w:sdtContent>
          <w:r w:rsidR="00C45D80">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MGFmYjA1LTI4YzctNDYxZC1iOGNjLTc4YmQyOWFiYjY0MyIsIlJhbmdlTGVuZ3RoIjoyMCwiUmVmZXJlbmNlSWQiOiJjMTg5M2NjNi01OWNhLTQyYjctYTFlOC0yNzJiZDNhZGIzO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lbmVyZ3kuMjAxMy4wMy4wMTciLCJVcmlTdHJpbmciOiJodHRwczovL2RvaS5vcmcvMTAuMTAxNi9qLmVuZXJneS4yMDEzLjAzLjAx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}</w:instrText>
          </w:r>
          <w:r w:rsidR="00C45D80">
            <w:fldChar w:fldCharType="separate"/>
          </w:r>
          <w:r w:rsidR="00181E12">
            <w:t>(Ziogou et al. 2013)</w:t>
          </w:r>
          <w:r w:rsidR="00C45D80">
            <w:fldChar w:fldCharType="end"/>
          </w:r>
        </w:sdtContent>
      </w:sdt>
      <w:r w:rsidR="00C45D80">
        <w:t>.</w:t>
      </w:r>
      <w:r w:rsidR="00FA3484">
        <w:t xml:space="preserve"> Zust</w:t>
      </w:r>
      <w:r w:rsidR="00797A03">
        <w:t>andswechsel werden hier, durch das Erreichen von Grenzwerten (</w:t>
      </w:r>
      <w:r w:rsidR="000907CA">
        <w:t>Elektrolyseur pausiert, wenn der Wasserstoffspeicher voll ist) eingeleitet.</w:t>
      </w:r>
    </w:p>
    <w:p w14:paraId="22290744" w14:textId="35E2A17C" w:rsidR="005E3E30" w:rsidRDefault="001B0C15" w:rsidP="00282F68">
      <w:pPr>
        <w:pStyle w:val="Listenabsatz"/>
        <w:numPr>
          <w:ilvl w:val="0"/>
          <w:numId w:val="1"/>
        </w:numPr>
      </w:pPr>
      <w:r>
        <w:t xml:space="preserve">Nutzung mehrerer Hysterese-Schleifen, um den Leistungsbezug </w:t>
      </w:r>
      <w:r w:rsidR="003703EF">
        <w:t xml:space="preserve">eines Electric Arc </w:t>
      </w:r>
      <w:proofErr w:type="spellStart"/>
      <w:r w:rsidR="003703EF">
        <w:t>Furn</w:t>
      </w:r>
      <w:r w:rsidR="001F3203">
        <w:t>a</w:t>
      </w:r>
      <w:r w:rsidR="003703EF">
        <w:t>ce</w:t>
      </w:r>
      <w:proofErr w:type="spellEnd"/>
      <w:r w:rsidR="001F3203">
        <w:t xml:space="preserve"> durch das Schalten von Relais diskret zu variieren. </w:t>
      </w:r>
      <w:r w:rsidR="003239DE">
        <w:t xml:space="preserve">Grenzen der einzelnen Hysterese-Schleifen </w:t>
      </w:r>
      <w:r w:rsidR="00305CDE">
        <w:t xml:space="preserve">können dabei </w:t>
      </w:r>
      <w:proofErr w:type="spellStart"/>
      <w:r w:rsidR="00305CDE">
        <w:t>hardgecodet</w:t>
      </w:r>
      <w:proofErr w:type="spellEnd"/>
      <w:r w:rsidR="00305CDE">
        <w:t xml:space="preserve"> werden oder dynamisch anpassbar gestaltet werden </w:t>
      </w:r>
      <w:sdt>
        <w:sdtPr>
          <w:alias w:val="To edit, see citavi.com/edit"/>
          <w:tag w:val="CitaviPlaceholder#f69331a6-22d9-408b-9f8e-71f435a143d9"/>
          <w:id w:val="733512875"/>
          <w:placeholder>
            <w:docPart w:val="DefaultPlaceholder_-1854013440"/>
          </w:placeholder>
        </w:sdtPr>
        <w:sdtEndPr/>
        <w:sdtContent>
          <w:r w:rsidR="00D234D0">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YjI5ZTgwLTc0NGUtNGVjZi05YzhhLWNmYzNlN2Y4OGUyYyIsIlJhbmdlTGVuZ3RoIjoyMCwiUmVmZXJlbmNlSWQiOiI2NzI0NWFiYS1mYmEyLTQzZWUtODA0YS03MDJlZmI5YWQwZ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UU0cuMjAxOS4yOTE2NjIz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wOS9UU0cuMjAxOS4yOTE2NjIzIiwiVXJpU3RyaW5nIjoiaHR0cHM6Ly9kb2kub3JnLzEwLjExMDkvVFNHLjIwMTkuMjkxNjYy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}</w:instrText>
          </w:r>
          <w:r w:rsidR="00D234D0">
            <w:fldChar w:fldCharType="separate"/>
          </w:r>
          <w:r w:rsidR="00181E12">
            <w:t>(Perroy et al. 2020)</w:t>
          </w:r>
          <w:r w:rsidR="00D234D0">
            <w:fldChar w:fldCharType="end"/>
          </w:r>
        </w:sdtContent>
      </w:sdt>
      <w:r w:rsidR="00305CDE">
        <w:t xml:space="preserve">. </w:t>
      </w:r>
      <w:r w:rsidR="00042F8A">
        <w:t xml:space="preserve">Einzelne Relais werden im Steuerungscode durch binäre variablen abgebildet, die </w:t>
      </w:r>
      <w:r w:rsidR="00D37597">
        <w:t xml:space="preserve">separat an und ausgeschaltet werden können. </w:t>
      </w:r>
    </w:p>
    <w:p w14:paraId="315828AD" w14:textId="687AE557" w:rsidR="00B31FA1" w:rsidRDefault="00B31FA1" w:rsidP="00B31FA1">
      <w:pPr>
        <w:pStyle w:val="Listenabsatz"/>
        <w:numPr>
          <w:ilvl w:val="0"/>
          <w:numId w:val="1"/>
        </w:numPr>
        <w:jc w:val="both"/>
      </w:pPr>
      <w:r>
        <w:t xml:space="preserve">Laden und Entladen eines Kondensators, um den Verbrennungsmotor für den Antrieb einer Baggerschaufel zu unterstützen, indem der Verbrennungsmotor primär im Nennlastbereich betrieben werden kann </w:t>
      </w:r>
      <w:sdt>
        <w:sdtPr>
          <w:alias w:val="To edit, see citavi.com/edit"/>
          <w:tag w:val="CitaviPlaceholder#a4d8e9ba-4e73-423f-a218-057582ecb796"/>
          <w:id w:val="-1423640867"/>
          <w:placeholder>
            <w:docPart w:val="43C65F3265874C5EB74F0BDB61D86093"/>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NWM4ZjhlLWVlNjYtNGYyMS1hZjc1LTJlZDI2NjYwMjliMiIsIlJhbmdlTGVuZ3RoIjozMSwiUmVmZXJlbmNlSWQiOiI2NTllZjUzNi02YzIxLTQyNDctYmZhYS1kZGE5NmRhN2RjN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pZWVleHBsb3JlLmllZWUub3JnL2RvY3VtZW50LzcxNjc1MjcvIiwiVXJpU3RyaW5nIjoiaHR0cDovL2llZWV4cGxvcmUuaWVlZS5vcmcvZG9jdW1lbnQvNzE2NzUyNy8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GFzc2UgUmVpbnBvbGQiLCJDcmVhdGVkT24iOiIyMDI0LTA4LTA2VDA5OjQxOjUxIiwiTW9kaWZpZWRCeSI6Il9MYXNzZSBSZWlucG9sZCIsIklkIjoiNzQ3YTJmMzMtNWU1Ni00YmVkLWE4MjktMjI4NGM0ZTdkYmYyIiwiTW9kaWZpZWRPbiI6IjIwMjQtMDgtMDZUMDk6NDE6NTE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A5L0lURUMuMjAxNS43MTY3NTI3IiwiVXJpU3RyaW5nIjoiaHR0cHM6Ly9kb2kub3JnLzEwLjExMDkvSVRFQy4yMDE1LjcxNjc1M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}</w:instrText>
          </w:r>
          <w:r>
            <w:fldChar w:fldCharType="separate"/>
          </w:r>
          <w:r w:rsidR="00181E12">
            <w:t>(Abdel-Baqi et al. 2015 - 2015)</w:t>
          </w:r>
          <w:r>
            <w:fldChar w:fldCharType="end"/>
          </w:r>
        </w:sdtContent>
      </w:sdt>
      <w:r>
        <w:t xml:space="preserve">. </w:t>
      </w:r>
    </w:p>
    <w:p w14:paraId="3EFE76AB" w14:textId="5B873CCA" w:rsidR="00726E8D" w:rsidRDefault="00726E8D" w:rsidP="00726E8D">
      <w:pPr>
        <w:pStyle w:val="Listenabsatz"/>
        <w:numPr>
          <w:ilvl w:val="0"/>
          <w:numId w:val="1"/>
        </w:numPr>
        <w:jc w:val="both"/>
      </w:pPr>
      <w:r>
        <w:t xml:space="preserve">Überprüfen, ob die Änderung der Leistungsanforderung sowie die angeforderte Leistung eines Motors eines Minenbaggers im erlaubten Bereich liegen </w:t>
      </w:r>
      <w:sdt>
        <w:sdtPr>
          <w:alias w:val="To edit, see citavi.com/edit"/>
          <w:tag w:val="CitaviPlaceholder#41cf2e22-2ef1-44ee-b143-277d2f7ec6ee"/>
          <w:id w:val="324796531"/>
          <w:placeholder>
            <w:docPart w:val="A3A698632B1B46ADA4DB8B466DA32367"/>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jcyZTI5LTBlYzEtNDgxOC1iZmY1LTQ1YjcwYTY0ZDE2NiIsIlJhbmdlTGVuZ3RoIjozMSwiUmVmZXJlbmNlSWQiOiI2NTllZjUzNi02YzIxLTQyNDctYmZhYS1kZGE5NmRhN2RjN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pZWVleHBsb3JlLmllZWUub3JnL2RvY3VtZW50LzcxNjc1MjcvIiwiVXJpU3RyaW5nIjoiaHR0cDovL2llZWV4cGxvcmUuaWVlZS5vcmcvZG9jdW1lbnQvNzE2NzUyNy8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GFzc2UgUmVpbnBvbGQiLCJDcmVhdGVkT24iOiIyMDI0LTA4LTA2VDA5OjQxOjUxIiwiTW9kaWZpZWRCeSI6Il9MYXNzZSBSZWlucG9sZCIsIklkIjoiNzQ3YTJmMzMtNWU1Ni00YmVkLWE4MjktMjI4NGM0ZTdkYmYyIiwiTW9kaWZpZWRPbiI6IjIwMjQtMDgtMDZUMDk6NDE6NTE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A5L0lURUMuMjAxNS43MTY3NTI3IiwiVXJpU3RyaW5nIjoiaHR0cHM6Ly9kb2kub3JnLzEwLjExMDkvSVRFQy4yMDE1LjcxNjc1M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}</w:instrText>
          </w:r>
          <w:r>
            <w:fldChar w:fldCharType="separate"/>
          </w:r>
          <w:r w:rsidR="00181E12">
            <w:t>(Abdel-Baqi et al. 2015 - 2015)</w:t>
          </w:r>
          <w:r>
            <w:fldChar w:fldCharType="end"/>
          </w:r>
        </w:sdtContent>
      </w:sdt>
      <w:r>
        <w:t xml:space="preserve">. </w:t>
      </w:r>
    </w:p>
    <w:p w14:paraId="792870DF" w14:textId="4EC8C20E" w:rsidR="000A65A8" w:rsidRDefault="000A65A8" w:rsidP="000A65A8">
      <w:pPr>
        <w:pStyle w:val="Listenabsatz"/>
        <w:numPr>
          <w:ilvl w:val="0"/>
          <w:numId w:val="1"/>
        </w:numPr>
      </w:pPr>
      <w:r>
        <w:t>Aufteilen von erforderlicher Lastmodulation</w:t>
      </w:r>
      <w:r w:rsidR="00E073A1">
        <w:t xml:space="preserve"> für die Erbringung von Regelleistung</w:t>
      </w:r>
      <w:r>
        <w:t xml:space="preserve"> auf mehrere diskret steuerbare (Electric Arc </w:t>
      </w:r>
      <w:proofErr w:type="spellStart"/>
      <w:r>
        <w:t>Furnace</w:t>
      </w:r>
      <w:proofErr w:type="spellEnd"/>
      <w:r>
        <w:t>) oder kontinuierlich steuerbare (Zink Elektrolyseanlage) Lasten</w:t>
      </w:r>
      <w:r w:rsidR="00E073A1">
        <w:t xml:space="preserve"> </w:t>
      </w:r>
      <w:sdt>
        <w:sdtPr>
          <w:alias w:val="To edit, see citavi.com/edit"/>
          <w:tag w:val="CitaviPlaceholder#6f8d0da0-9bb6-48f3-9620-02c20f444ebc"/>
          <w:id w:val="2012327097"/>
          <w:placeholder>
            <w:docPart w:val="DefaultPlaceholder_-1854013440"/>
          </w:placeholder>
        </w:sdtPr>
        <w:sdtEndPr/>
        <w:sdtContent>
          <w:r w:rsidR="00E073A1">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YTExMmJhLTc5ZDctNDVhOS1hMmVhLWM3YWI4YzExYTQ0NyIsIlJhbmdlTGVuZ3RoIjoyMCwiUmVmZXJlbmNlSWQiOiI2NzI0NWFiYS1mYmEyLTQzZWUtODA0YS03MDJlZmI5YWQwZ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UU0cuMjAxOS4yOTE2NjIz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wOS9UU0cuMjAxOS4yOTE2NjIzIiwiVXJpU3RyaW5nIjoiaHR0cHM6Ly9kb2kub3JnLzEwLjExMDkvVFNHLjIwMTkuMjkxNjYy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}</w:instrText>
          </w:r>
          <w:r w:rsidR="00E073A1">
            <w:fldChar w:fldCharType="separate"/>
          </w:r>
          <w:r w:rsidR="00181E12">
            <w:t>(Perroy et al. 2020)</w:t>
          </w:r>
          <w:r w:rsidR="00E073A1">
            <w:fldChar w:fldCharType="end"/>
          </w:r>
        </w:sdtContent>
      </w:sdt>
      <w:r>
        <w:t xml:space="preserve">. </w:t>
      </w:r>
      <w:r w:rsidR="00B21306">
        <w:t xml:space="preserve">Hier werden diskret steuerbare Ressourcen verwendet, um größere Lastmodulationen zu bewerkstelligen, während diskret </w:t>
      </w:r>
      <w:r w:rsidR="00CB2822">
        <w:t xml:space="preserve">steuerbare Ressourcen verwendet werden, um auf kleinere Abweichungen von der geforderten Lastmodulation zu reagieren. </w:t>
      </w:r>
    </w:p>
    <w:p w14:paraId="141B5F6C" w14:textId="407CA5CA" w:rsidR="000A65A8" w:rsidRDefault="00746F09" w:rsidP="00282F68">
      <w:pPr>
        <w:pStyle w:val="Listenabsatz"/>
        <w:numPr>
          <w:ilvl w:val="0"/>
          <w:numId w:val="1"/>
        </w:numPr>
      </w:pPr>
      <w:r>
        <w:t>Verwendung einer Hysterese-Schaltung</w:t>
      </w:r>
      <w:r w:rsidR="003826AE">
        <w:t xml:space="preserve"> in einer Wasserstoff Elektrolyseanlage</w:t>
      </w:r>
      <w:r>
        <w:t>, um Wasserständ</w:t>
      </w:r>
      <w:r w:rsidR="003826AE">
        <w:t xml:space="preserve">e in Separatoren und im VE-Wasserbehälter zu kontrollieren </w:t>
      </w:r>
      <w:sdt>
        <w:sdtPr>
          <w:alias w:val="To edit, see citavi.com/edit"/>
          <w:tag w:val="CitaviPlaceholder#e99e07df-b7cc-4481-b4ad-2aa166555c30"/>
          <w:id w:val="2104379922"/>
          <w:placeholder>
            <w:docPart w:val="DefaultPlaceholder_-1854013440"/>
          </w:placeholder>
        </w:sdtPr>
        <w:sdtEndPr/>
        <w:sdtContent>
          <w:r w:rsidR="003826AE">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ZTE5MWJlLWNjZWMtNGU5Mi05OWU1LThkY2UxZmQ4NDU5ZiIsIlJhbmdlTGVuZ3RoIjoyMCwiUmVmZXJlbmNlSWQiOiI4YjVmNGY5Ny0zNGIxLTRlZTAtYTg0Yy1iNDE0OWRiNzVjM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lbmNvbm1hbi4yMDIyLjExNjYyMiIsIlVyaVN0cmluZyI6Imh0dHBzOi8vZG9pLm9yZy8xMC4xMDE2L2ouZW5jb25tYW4uMjAyMi4xMTY2Mj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}</w:instrText>
          </w:r>
          <w:r w:rsidR="003826AE">
            <w:fldChar w:fldCharType="separate"/>
          </w:r>
          <w:r w:rsidR="00181E12">
            <w:t>(Crespi et al. 2023)</w:t>
          </w:r>
          <w:r w:rsidR="003826AE">
            <w:fldChar w:fldCharType="end"/>
          </w:r>
        </w:sdtContent>
      </w:sdt>
      <w:r w:rsidR="003826AE">
        <w:t>.</w:t>
      </w:r>
    </w:p>
    <w:p w14:paraId="00606525" w14:textId="0759B594" w:rsidR="00B42589" w:rsidRDefault="008C407E" w:rsidP="00282F68">
      <w:pPr>
        <w:pStyle w:val="Listenabsatz"/>
        <w:numPr>
          <w:ilvl w:val="0"/>
          <w:numId w:val="1"/>
        </w:numPr>
      </w:pPr>
      <w:r>
        <w:t xml:space="preserve">Betrieb von </w:t>
      </w:r>
      <w:r w:rsidR="007B6769">
        <w:t>Druckwechseladsorptionskol</w:t>
      </w:r>
      <w:r w:rsidR="00962FCE">
        <w:t xml:space="preserve">onnen in Teillast, um Teillastbetrieb eines Wasserstoffelektrolyseurs zu ermöglichen. </w:t>
      </w:r>
      <w:r w:rsidR="00D964EA">
        <w:t xml:space="preserve">Wasserstoffstrom durch die Kolonnen wird in Teillast reduziert. Zwei Kolonnen arbeiten </w:t>
      </w:r>
      <w:r w:rsidR="00A72EF7">
        <w:t>im Wechsel,</w:t>
      </w:r>
      <w:r w:rsidR="00D964EA">
        <w:t xml:space="preserve"> wobei eine </w:t>
      </w:r>
      <w:r w:rsidR="00F0761B">
        <w:t xml:space="preserve">stets im Regenerationsmodus ist und die andere im Trocknungsmodus arbeitet. </w:t>
      </w:r>
      <w:r w:rsidR="00A72EF7">
        <w:t>Die Dauer der Betriebsmodi ist im Teillastbetrieb ebenfalls variabel gestaltet</w:t>
      </w:r>
      <w:r w:rsidR="00077279">
        <w:t xml:space="preserve">, indem </w:t>
      </w:r>
      <w:r w:rsidR="00843AAC">
        <w:t>in Teillast nach einem definierten</w:t>
      </w:r>
      <w:r w:rsidR="00A72EF7">
        <w:t xml:space="preserve"> </w:t>
      </w:r>
      <w:r w:rsidR="00B71823">
        <w:t xml:space="preserve">Wasserstoffvolumen der Betriebsmodus gewechselt wird, während in Volllast immer nach einer fest definierten Zeit der Betriebsmodus gewechselt werden kann </w:t>
      </w:r>
      <w:sdt>
        <w:sdtPr>
          <w:alias w:val="To edit, see citavi.com/edit"/>
          <w:tag w:val="CitaviPlaceholder#03e3e11e-f6bc-4707-ada3-0941f886d885"/>
          <w:id w:val="-1818945383"/>
          <w:placeholder>
            <w:docPart w:val="DefaultPlaceholder_-1854013440"/>
          </w:placeholder>
        </w:sdtPr>
        <w:sdtEndPr/>
        <w:sdtContent>
          <w:r w:rsidR="00A72EF7">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NDFhNzdiLWY2MTktNDEzMC04MjdlLTI5YTUxMjlhMzlhMiIsIlJhbmdlTGVuZ3RoIjoyMCwiUmVmZXJlbmNlSWQiOiI4YjVmNGY5Ny0zNGIxLTRlZTAtYTg0Yy1iNDE0OWRiNzVjM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lbmNvbm1hbi4yMDIyLjExNjYyMiIsIlVyaVN0cmluZyI6Imh0dHBzOi8vZG9pLm9yZy8xMC4xMDE2L2ouZW5jb25tYW4uMjAyMi4xMTY2Mj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}</w:instrText>
          </w:r>
          <w:r w:rsidR="00A72EF7">
            <w:fldChar w:fldCharType="separate"/>
          </w:r>
          <w:r w:rsidR="00181E12">
            <w:t>(Crespi et al. 2023)</w:t>
          </w:r>
          <w:r w:rsidR="00A72EF7">
            <w:fldChar w:fldCharType="end"/>
          </w:r>
        </w:sdtContent>
      </w:sdt>
      <w:r w:rsidR="00A72EF7">
        <w:t xml:space="preserve">. </w:t>
      </w:r>
    </w:p>
    <w:p w14:paraId="5C78532D" w14:textId="787CA562" w:rsidR="00671E09" w:rsidRDefault="00671E09" w:rsidP="00282F68">
      <w:pPr>
        <w:pStyle w:val="Listenabsatz"/>
        <w:numPr>
          <w:ilvl w:val="0"/>
          <w:numId w:val="1"/>
        </w:numPr>
      </w:pPr>
      <w:r>
        <w:t>Regelung d</w:t>
      </w:r>
      <w:r w:rsidR="00E03C4E">
        <w:t xml:space="preserve">es Betriebs von Wasserstoffelektrolyseuren: Regelung des Kathoden- und Anodengegendrucks </w:t>
      </w:r>
      <w:r w:rsidR="0081456C">
        <w:t xml:space="preserve">mittels PI-Regler </w:t>
      </w:r>
      <w:r w:rsidR="00E03C4E">
        <w:t xml:space="preserve">durch die </w:t>
      </w:r>
      <w:r w:rsidR="0081456C">
        <w:t xml:space="preserve">Anpassung des Wasserstoff- und Sauerstoffstroms aus den </w:t>
      </w:r>
      <w:r w:rsidR="006D172B">
        <w:t xml:space="preserve">Separatoren mithilfe regelbarer Ventile </w:t>
      </w:r>
      <w:sdt>
        <w:sdtPr>
          <w:alias w:val="To edit, see citavi.com/edit"/>
          <w:tag w:val="CitaviPlaceholder#6cc1a97d-ad1b-4897-932e-acd8388f3727"/>
          <w:id w:val="-1946767513"/>
          <w:placeholder>
            <w:docPart w:val="DefaultPlaceholder_-1854013440"/>
          </w:placeholder>
        </w:sdtPr>
        <w:sdtEndPr/>
        <w:sdtContent>
          <w:r w:rsidR="006D172B">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ODA5MjIzLWM0YmMtNDc0OS04NWI3LTVhZDBkY2E5MDU1MiIsIlJhbmdlTGVuZ3RoIjoyMCwiUmVmZXJlbmNlSWQiOiI4YjVmNGY5Ny0zNGIxLTRlZTAtYTg0Yy1iNDE0OWRiNzVjM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lbmNvbm1hbi4yMDIyLjExNjYyMiIsIlVyaVN0cmluZyI6Imh0dHBzOi8vZG9pLm9yZy8xMC4xMDE2L2ouZW5jb25tYW4uMjAyMi4xMTY2Mj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}</w:instrText>
          </w:r>
          <w:r w:rsidR="006D172B">
            <w:fldChar w:fldCharType="separate"/>
          </w:r>
          <w:r w:rsidR="00181E12">
            <w:t>(Crespi et al. 2023)</w:t>
          </w:r>
          <w:r w:rsidR="006D172B">
            <w:fldChar w:fldCharType="end"/>
          </w:r>
        </w:sdtContent>
      </w:sdt>
      <w:r w:rsidR="006D172B">
        <w:t xml:space="preserve">. </w:t>
      </w:r>
    </w:p>
    <w:p w14:paraId="0F0A2507" w14:textId="34CA9CFA" w:rsidR="006D172B" w:rsidRDefault="006D172B" w:rsidP="00282F68">
      <w:pPr>
        <w:pStyle w:val="Listenabsatz"/>
        <w:numPr>
          <w:ilvl w:val="0"/>
          <w:numId w:val="1"/>
        </w:numPr>
      </w:pPr>
      <w:r>
        <w:t xml:space="preserve">Regelung der Temperatur in einem Wasserstoff </w:t>
      </w:r>
      <w:proofErr w:type="spellStart"/>
      <w:r>
        <w:t>Elektrolysestack</w:t>
      </w:r>
      <w:proofErr w:type="spellEnd"/>
      <w:r>
        <w:t xml:space="preserve"> mithilfe eines PI-Reglers durch die </w:t>
      </w:r>
      <w:r w:rsidR="00750DC5">
        <w:t xml:space="preserve">Anpassung des </w:t>
      </w:r>
      <w:proofErr w:type="spellStart"/>
      <w:r w:rsidR="00750DC5">
        <w:t>Kühlmediumstroms</w:t>
      </w:r>
      <w:proofErr w:type="spellEnd"/>
      <w:r w:rsidR="00750DC5">
        <w:t xml:space="preserve"> </w:t>
      </w:r>
      <w:sdt>
        <w:sdtPr>
          <w:alias w:val="To edit, see citavi.com/edit"/>
          <w:tag w:val="CitaviPlaceholder#f8086da3-78bd-4ad3-b011-f9f76faa9684"/>
          <w:id w:val="1417216818"/>
          <w:placeholder>
            <w:docPart w:val="DefaultPlaceholder_-1854013440"/>
          </w:placeholder>
        </w:sdtPr>
        <w:sdtEndPr/>
        <w:sdtContent>
          <w:r w:rsidR="00750DC5">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NWJjZTA4LWM0YjEtNGViNi1hZDdlLTRiZWFmNDQ2YmJjMCIsIlJhbmdlTGVuZ3RoIjoyMCwiUmVmZXJlbmNlSWQiOiI4YjVmNGY5Ny0zNGIxLTRlZTAtYTg0Yy1iNDE0OWRiNzVjM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lbmNvbm1hbi4yMDIyLjExNjYyMiIsIlVyaVN0cmluZyI6Imh0dHBzOi8vZG9pLm9yZy8xMC4xMDE2L2ouZW5jb25tYW4uMjAyMi4xMTY2Mj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}</w:instrText>
          </w:r>
          <w:r w:rsidR="00750DC5">
            <w:fldChar w:fldCharType="separate"/>
          </w:r>
          <w:r w:rsidR="00181E12">
            <w:t>(Crespi et al. 2023)</w:t>
          </w:r>
          <w:r w:rsidR="00750DC5">
            <w:fldChar w:fldCharType="end"/>
          </w:r>
        </w:sdtContent>
      </w:sdt>
      <w:r w:rsidR="00750DC5">
        <w:t>.</w:t>
      </w:r>
    </w:p>
    <w:p w14:paraId="100D5817" w14:textId="5FAA816B" w:rsidR="003E7945" w:rsidRDefault="003E7945" w:rsidP="00282F68">
      <w:pPr>
        <w:pStyle w:val="Listenabsatz"/>
        <w:numPr>
          <w:ilvl w:val="0"/>
          <w:numId w:val="1"/>
        </w:numPr>
      </w:pPr>
      <w:r>
        <w:t xml:space="preserve">Anpassung </w:t>
      </w:r>
      <w:r w:rsidR="00345D0D">
        <w:t>des Steuerungssignals des</w:t>
      </w:r>
      <w:r w:rsidR="00B945A7">
        <w:t xml:space="preserve"> VE-Wasserstroms in einen Wasserstoff </w:t>
      </w:r>
      <w:proofErr w:type="spellStart"/>
      <w:r w:rsidR="00B945A7">
        <w:t>Elektrolysestack</w:t>
      </w:r>
      <w:proofErr w:type="spellEnd"/>
      <w:r w:rsidR="00B945A7">
        <w:t xml:space="preserve">, </w:t>
      </w:r>
      <w:r w:rsidR="00B2470D">
        <w:t xml:space="preserve">um im Teillastbetrieb den Stromverbrauch des VE-Wasserpumpe zu reduzieren </w:t>
      </w:r>
      <w:sdt>
        <w:sdtPr>
          <w:alias w:val="To edit, see citavi.com/edit"/>
          <w:tag w:val="CitaviPlaceholder#10cc8403-cf52-4c56-835f-996466432cd3"/>
          <w:id w:val="960456541"/>
          <w:placeholder>
            <w:docPart w:val="DefaultPlaceholder_-1854013440"/>
          </w:placeholder>
        </w:sdtPr>
        <w:sdtEndPr/>
        <w:sdtContent>
          <w:r w:rsidR="00345D0D">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YWE4ODFkLWMyMjctNDRlMS1iNTZkLTAzNGNlNDk3MjliYSIsIlJhbmdlTGVuZ3RoIjoyMCwiUmVmZXJlbmNlSWQiOiI4YjVmNGY5Ny0zNGIxLTRlZTAtYTg0Yy1iNDE0OWRiNzVjM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lbmNvbm1hbi4yMDIyLjExNjYyMiIsIlVyaVN0cmluZyI6Imh0dHBzOi8vZG9pLm9yZy8xMC4xMDE2L2ouZW5jb25tYW4uMjAyMi4xMTY2Mj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}</w:instrText>
          </w:r>
          <w:r w:rsidR="00345D0D">
            <w:fldChar w:fldCharType="separate"/>
          </w:r>
          <w:r w:rsidR="00181E12">
            <w:t>(Crespi et al. 2023)</w:t>
          </w:r>
          <w:r w:rsidR="00345D0D">
            <w:fldChar w:fldCharType="end"/>
          </w:r>
        </w:sdtContent>
      </w:sdt>
      <w:r w:rsidR="00B2470D">
        <w:t xml:space="preserve">. </w:t>
      </w:r>
    </w:p>
    <w:p w14:paraId="2A5EEE24" w14:textId="6D38D88E" w:rsidR="00F930CF" w:rsidRDefault="00F930CF" w:rsidP="00282F68">
      <w:pPr>
        <w:pStyle w:val="Listenabsatz"/>
        <w:numPr>
          <w:ilvl w:val="0"/>
          <w:numId w:val="1"/>
        </w:numPr>
      </w:pPr>
      <w:r>
        <w:t xml:space="preserve">Verwendung eines PID-Reglers, um </w:t>
      </w:r>
      <w:r w:rsidR="00435389">
        <w:t xml:space="preserve">den Wärmestrom aus einem </w:t>
      </w:r>
      <w:r w:rsidR="006E0D55" w:rsidRPr="006E0D55">
        <w:t>Thermische</w:t>
      </w:r>
      <w:r w:rsidR="006E0D55">
        <w:t>n</w:t>
      </w:r>
      <w:r w:rsidR="006E0D55" w:rsidRPr="006E0D55">
        <w:t xml:space="preserve"> Energiespeicher im Schüttbett</w:t>
      </w:r>
      <w:r w:rsidR="006E0D55">
        <w:t xml:space="preserve"> auf einen benötigten Sollwert einzustellen</w:t>
      </w:r>
      <w:r w:rsidR="007015D3">
        <w:t xml:space="preserve"> </w:t>
      </w:r>
      <w:sdt>
        <w:sdtPr>
          <w:alias w:val="To edit, see citavi.com/edit"/>
          <w:tag w:val="CitaviPlaceholder#c43b3099-dec9-4455-9fe1-53708c13c30b"/>
          <w:id w:val="-1952770254"/>
          <w:placeholder>
            <w:docPart w:val="DefaultPlaceholder_-1854013440"/>
          </w:placeholder>
        </w:sdtPr>
        <w:sdtEndPr/>
        <w:sdtContent>
          <w:r w:rsidR="007015D3">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Zjk1YjI1LTMxNjktNDc0Zi04NTdjLWZkNjgxZWI0ZmZhMSIsIlJhbmdlTGVuZ3RoIjoyMCwiUmVmZXJlbmNlSWQiOiJlZTdlZGU2NS01ZTg2LTQwYmYtYjNiMC03NmU1Y2RmMzcyY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FwZW5lcmd5LjIwMjMuMTIyMTkyIiwiVXJpU3RyaW5nIjoiaHR0cHM6Ly9kb2kub3JnLzEwLjEwMTYvai5hcGVuZXJneS4yMDIzLjEyMjE5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}</w:instrText>
          </w:r>
          <w:r w:rsidR="007015D3">
            <w:fldChar w:fldCharType="separate"/>
          </w:r>
          <w:r w:rsidR="00181E12">
            <w:t>(Kasper et al. 2024)</w:t>
          </w:r>
          <w:r w:rsidR="007015D3">
            <w:fldChar w:fldCharType="end"/>
          </w:r>
        </w:sdtContent>
      </w:sdt>
      <w:r w:rsidR="006E0D55">
        <w:t xml:space="preserve">. </w:t>
      </w:r>
    </w:p>
    <w:p w14:paraId="2C94D7E8" w14:textId="0F598622" w:rsidR="00E43F89" w:rsidRDefault="00E43F89" w:rsidP="00282F68">
      <w:pPr>
        <w:pStyle w:val="Listenabsatz"/>
        <w:numPr>
          <w:ilvl w:val="0"/>
          <w:numId w:val="1"/>
        </w:numPr>
      </w:pPr>
      <w:r>
        <w:t>Regelung eines Kompressionskühlers, um die Temperatur des Kühlmediums</w:t>
      </w:r>
      <w:r w:rsidR="000D7C0D">
        <w:t xml:space="preserve"> ‚Sole‘ auf den benötigten Sollwert einzustellen. Einstellen der Temperatur auf einen </w:t>
      </w:r>
      <w:r w:rsidR="0083351D">
        <w:t xml:space="preserve">festgelegten Grenzwert von -10 °C ist das Signal zur Erbringung der maximalen Kühlleistung </w:t>
      </w:r>
      <w:sdt>
        <w:sdtPr>
          <w:alias w:val="To edit, see citavi.com/edit"/>
          <w:tag w:val="CitaviPlaceholder#85842cb2-5657-4d41-bc44-5b546567b48b"/>
          <w:id w:val="1612322267"/>
          <w:placeholder>
            <w:docPart w:val="DefaultPlaceholder_-1854013440"/>
          </w:placeholder>
        </w:sdtPr>
        <w:sdtEndPr/>
        <w:sdtContent>
          <w:r w:rsidR="0083351D">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ZDc1MGZjLTdmOGUtNDVkNC04YWYyLWM1OTE2ZDRkZjczMyIsIlJhbmdlTGVuZ3RoIjoyMSwiUmVmZXJlbmNlSWQiOiI5MjQ2NDliZi02ZmNmLTRlYzYtYjkwYy1mMDAyNmYzNzk0Z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UQ1NULjIwMTYuMjU2MzM4NSIsIlVyaVN0cmluZyI6Imh0dHBzOi8vZG9pLm9yZy8xMC4xMTA5L1RDU1QuMjAxNi4yNTY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}</w:instrText>
          </w:r>
          <w:r w:rsidR="0083351D">
            <w:fldChar w:fldCharType="separate"/>
          </w:r>
          <w:r w:rsidR="00181E12">
            <w:t>(Rahnama et al. 2017)</w:t>
          </w:r>
          <w:r w:rsidR="0083351D">
            <w:fldChar w:fldCharType="end"/>
          </w:r>
        </w:sdtContent>
      </w:sdt>
      <w:r w:rsidR="0083351D">
        <w:t xml:space="preserve">. </w:t>
      </w:r>
      <w:r w:rsidR="00C53A02">
        <w:t xml:space="preserve">Das Kühlmedium kühlt </w:t>
      </w:r>
      <w:r w:rsidR="00C8300B">
        <w:t xml:space="preserve">zunächst ein Bürogebäude. Überschüssige Kälte wird in einem Eisspeicher gespeichert. </w:t>
      </w:r>
    </w:p>
    <w:p w14:paraId="4AD361FD" w14:textId="6F3BC84E" w:rsidR="005D2B44" w:rsidRDefault="005D2B44" w:rsidP="00282F68">
      <w:pPr>
        <w:pStyle w:val="Listenabsatz"/>
        <w:numPr>
          <w:ilvl w:val="0"/>
          <w:numId w:val="1"/>
        </w:numPr>
      </w:pPr>
      <w:r>
        <w:t>Kaskadenregelung der eine</w:t>
      </w:r>
      <w:r w:rsidR="004C7FD1">
        <w:t>s Kompressors für die Kühlung von Kühlregalen in einem Supermarkt: Ein</w:t>
      </w:r>
      <w:r w:rsidR="00F07FD2">
        <w:t xml:space="preserve"> ausreichender Temperaturunterschied des Kühlmittels über die Verdampfer muss aufrecht erhalten werden, was durch Regelung der Drehzahl des Kompressors</w:t>
      </w:r>
      <w:r w:rsidR="008D2BFA">
        <w:t xml:space="preserve"> zur Einstellung des benötigten Saugdruckes erfolgt </w:t>
      </w:r>
      <w:sdt>
        <w:sdtPr>
          <w:alias w:val="To edit, see citavi.com/edit"/>
          <w:tag w:val="CitaviPlaceholder#0094fc9e-0109-4c37-8fe1-0ae722d9bf57"/>
          <w:id w:val="-1001648149"/>
          <w:placeholder>
            <w:docPart w:val="DefaultPlaceholder_-1854013440"/>
          </w:placeholder>
        </w:sdtPr>
        <w:sdtEndPr/>
        <w:sdtContent>
          <w:r w:rsidR="008D2BFA">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MDNhYzFkLWJjMjEtNDQxYi1hZjk1LTU1NmJkZjQ3MmNmMSIsIlJhbmdlTGVuZ3RoIjoyMSwiUmVmZXJlbmNlSWQiOiI5MjQ2NDliZi02ZmNmLTRlYzYtYjkwYy1mMDAyNmYzNzk0Z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UQ1NULjIwMTYuMjU2MzM4NSIsIlVyaVN0cmluZyI6Imh0dHBzOi8vZG9pLm9yZy8xMC4xMTA5L1RDU1QuMjAxNi4yNTY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}</w:instrText>
          </w:r>
          <w:r w:rsidR="008D2BFA">
            <w:fldChar w:fldCharType="separate"/>
          </w:r>
          <w:r w:rsidR="00181E12">
            <w:t>(Rahnama et al. 2017)</w:t>
          </w:r>
          <w:r w:rsidR="008D2BFA">
            <w:fldChar w:fldCharType="end"/>
          </w:r>
        </w:sdtContent>
      </w:sdt>
      <w:r w:rsidR="008D2BFA">
        <w:t xml:space="preserve">. </w:t>
      </w:r>
    </w:p>
    <w:p w14:paraId="774D81B1" w14:textId="1099FAFE" w:rsidR="00643E42" w:rsidRDefault="00110F85" w:rsidP="00643E42">
      <w:pPr>
        <w:pStyle w:val="Listenabsatz"/>
        <w:numPr>
          <w:ilvl w:val="0"/>
          <w:numId w:val="1"/>
        </w:numPr>
      </w:pPr>
      <w:r>
        <w:t xml:space="preserve">Nutzung einer Hysterese, um die Temperatur eines Heißwasserpuffers einer industriellen Reinigungsmaschine einzustellen </w:t>
      </w:r>
      <w:sdt>
        <w:sdtPr>
          <w:alias w:val="To edit, see citavi.com/edit"/>
          <w:tag w:val="CitaviPlaceholder#3a0992e6-0fe2-4b44-8eaf-fb67f6dbba0a"/>
          <w:id w:val="-860362599"/>
          <w:placeholder>
            <w:docPart w:val="DefaultPlaceholder_-1854013440"/>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MWYyYjAyLWRjMGUtNDlmMi1iYzM2LWNhZTgzMjY1YzNlYSIsIlJhbmdlTGVuZ3RoIjozMSwiUmVmZXJlbmNlSWQiOiIxZTk2ZTcwYi03NzgxLTQyNzQtOTNlNC1lZTI1ODY0ZmZhO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9zMTE3NDAtMDIzLTAxMjAxLXgiLCJVcmlTdHJpbmciOiJodHRwczovL2RvaS5vcmcvMTAuMTAwNy9zMTE3NDAtMDIzLTAxMjAxLX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}</w:instrText>
          </w:r>
          <w:r>
            <w:fldChar w:fldCharType="separate"/>
          </w:r>
          <w:r w:rsidR="00181E12">
            <w:t>(Fuhrländer-Völker et al. 2023)</w:t>
          </w:r>
          <w:r>
            <w:fldChar w:fldCharType="end"/>
          </w:r>
        </w:sdtContent>
      </w:sdt>
      <w:r>
        <w:t>.</w:t>
      </w:r>
    </w:p>
    <w:p w14:paraId="16854FBB" w14:textId="75872FCC" w:rsidR="00110F85" w:rsidRDefault="00110F85" w:rsidP="00643E42">
      <w:pPr>
        <w:pStyle w:val="Listenabsatz"/>
        <w:numPr>
          <w:ilvl w:val="0"/>
          <w:numId w:val="1"/>
        </w:numPr>
      </w:pPr>
      <w:r>
        <w:t xml:space="preserve">An- /Aus-Steuerung eines Trocknungsgebläses einer industriellen Reinigungsmaschine </w:t>
      </w:r>
      <w:sdt>
        <w:sdtPr>
          <w:alias w:val="To edit, see citavi.com/edit"/>
          <w:tag w:val="CitaviPlaceholder#fd708543-fe09-4908-b6d6-da956a4b93ab"/>
          <w:id w:val="1950508042"/>
          <w:placeholder>
            <w:docPart w:val="DefaultPlaceholder_-1854013440"/>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OThhMmIxLWYyYWEtNDc5YS04ZTQxLWFjYTkzMDViMjIyZSIsIlJhbmdlTGVuZ3RoIjozMSwiUmVmZXJlbmNlSWQiOiIxZTk2ZTcwYi03NzgxLTQyNzQtOTNlNC1lZTI1ODY0ZmZhO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9zMTE3NDAtMDIzLTAxMjAxLXgiLCJVcmlTdHJpbmciOiJodHRwczovL2RvaS5vcmcvMTAuMTAwNy9zMTE3NDAtMDIzLTAxMjAxLX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}</w:instrText>
          </w:r>
          <w:r>
            <w:fldChar w:fldCharType="separate"/>
          </w:r>
          <w:r w:rsidR="00181E12">
            <w:t>(Fuhrländer-Völker et al. 2023)</w:t>
          </w:r>
          <w:r>
            <w:fldChar w:fldCharType="end"/>
          </w:r>
        </w:sdtContent>
      </w:sdt>
      <w:r>
        <w:t>.</w:t>
      </w:r>
    </w:p>
    <w:p w14:paraId="533B2AFF" w14:textId="68E8CD25" w:rsidR="00E9745B" w:rsidRDefault="002C6A2F" w:rsidP="00643E42">
      <w:pPr>
        <w:pStyle w:val="Listenabsatz"/>
        <w:numPr>
          <w:ilvl w:val="0"/>
          <w:numId w:val="1"/>
        </w:numPr>
      </w:pPr>
      <w:r>
        <w:t>Implementierung von eines Zustandsautomaten für die Umsetzung Energie-flexibler Betriebspläne einer industriellen Rein</w:t>
      </w:r>
      <w:r w:rsidR="00E33A3C">
        <w:t xml:space="preserve">igungsmaschine </w:t>
      </w:r>
      <w:sdt>
        <w:sdtPr>
          <w:alias w:val="To edit, see citavi.com/edit"/>
          <w:tag w:val="CitaviPlaceholder#d1011fba-8d5b-49c9-99d1-a4fc3c7ad606"/>
          <w:id w:val="1802028182"/>
          <w:placeholder>
            <w:docPart w:val="DefaultPlaceholder_-1854013440"/>
          </w:placeholder>
        </w:sdtPr>
        <w:sdtEndPr/>
        <w:sdtContent>
          <w:r w:rsidR="00E33A3C">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YTIxYmYyLTBlMjItNDQ1YS05Yjk1LTVmOTdhOTA5OWQyNyIsIlJhbmdlTGVuZ3RoIjozMSwiUmVmZXJlbmNlSWQiOiIxZTk2ZTcwYi03NzgxLTQyNzQtOTNlNC1lZTI1ODY0ZmZhO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9zMTE3NDAtMDIzLTAxMjAxLXgiLCJVcmlTdHJpbmciOiJodHRwczovL2RvaS5vcmcvMTAuMTAwNy9zMTE3NDAtMDIzLTAxMjAxLX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}</w:instrText>
          </w:r>
          <w:r w:rsidR="00E33A3C">
            <w:fldChar w:fldCharType="separate"/>
          </w:r>
          <w:r w:rsidR="00181E12">
            <w:t>(Fuhrländer-Völker et al. 2023)</w:t>
          </w:r>
          <w:r w:rsidR="00E33A3C">
            <w:fldChar w:fldCharType="end"/>
          </w:r>
        </w:sdtContent>
      </w:sdt>
      <w:r w:rsidR="00E33A3C">
        <w:t xml:space="preserve">. </w:t>
      </w:r>
    </w:p>
    <w:p w14:paraId="14E2C3D1" w14:textId="77777777" w:rsidR="00643E42" w:rsidRDefault="00643E42" w:rsidP="00643E42">
      <w:r>
        <w:t>Challenges</w:t>
      </w:r>
    </w:p>
    <w:p w14:paraId="5A7EF4AD" w14:textId="77777777" w:rsidR="00643E42" w:rsidRDefault="00643E42" w:rsidP="00643E42">
      <w:pPr>
        <w:pStyle w:val="Listenabsatz"/>
        <w:numPr>
          <w:ilvl w:val="0"/>
          <w:numId w:val="1"/>
        </w:numPr>
        <w:jc w:val="both"/>
      </w:pPr>
      <w:r>
        <w:t xml:space="preserve">Es ist schwierig, extern eine </w:t>
      </w:r>
      <w:proofErr w:type="gramStart"/>
      <w:r>
        <w:t>Leistungsreduktion</w:t>
      </w:r>
      <w:proofErr w:type="gramEnd"/>
      <w:r>
        <w:t xml:space="preserve"> um einen fixen Betrag vorzugeben, wenn die Leistung kein Soll- oder Stellwert im Steuerungsprogramm ist. Dies ist etwa der Fall, wenn mithilfe von Kühlleistung die Temperatur eines Kühlmediums eingestellt werden soll, wobei die Temperatur der Sollwert ist und nicht die Kühlleistung. In solchen Fällen bedarf es Lösungen, die zuverlässig eine Anpassung des Sollwertes in eine damit verbundene Änderung der Leistung übertragen.  </w:t>
      </w:r>
    </w:p>
    <w:p w14:paraId="2FA9D384" w14:textId="3E319B67" w:rsidR="00130271" w:rsidRDefault="00130271" w:rsidP="00726E8D">
      <w:pPr>
        <w:pStyle w:val="Listenabsatz"/>
      </w:pPr>
    </w:p>
    <w:p w14:paraId="4259B308" w14:textId="2A8A65DF" w:rsidR="00DE418E" w:rsidRDefault="00DE418E" w:rsidP="00DA5438">
      <w:r w:rsidRPr="00C33603">
        <w:rPr>
          <w:b/>
          <w:bCs/>
        </w:rPr>
        <w:t>Die Steuerung empfängt Daten von Sensoren.</w:t>
      </w:r>
      <w:r>
        <w:t xml:space="preserve"> Um Energie-flexible Betriebsstrategien zu entwickeln, umzusetzen, zu evaluieren und zu bilanzieren, müssen ggf. mehr Daten verarbeitet werden als im konventionellen Betrieb. Empfangene Daten, die für die Entwicklung, Evaluation und Bilanzierung benötigt werden, werden IT-Komponenten wie Datenbanken oder Betriebsplanungsalgorithmen bereitgestellt. </w:t>
      </w:r>
    </w:p>
    <w:p w14:paraId="03529746" w14:textId="77777777" w:rsidR="004A7555" w:rsidRDefault="004A7555" w:rsidP="004A7555">
      <w:r>
        <w:t xml:space="preserve">Beispiele </w:t>
      </w:r>
    </w:p>
    <w:p w14:paraId="3F5FC84F" w14:textId="723E085E" w:rsidR="000C77A7" w:rsidRDefault="000C77A7" w:rsidP="000C77A7">
      <w:pPr>
        <w:pStyle w:val="Listenabsatz"/>
        <w:numPr>
          <w:ilvl w:val="0"/>
          <w:numId w:val="1"/>
        </w:numPr>
        <w:jc w:val="both"/>
      </w:pPr>
      <w:r>
        <w:t xml:space="preserve">Lesen von Betriebsdaten einer Klimaanlage für Bakterienkulturen und Umsetzen von Lastreduktionsbefehlen </w:t>
      </w:r>
      <w:sdt>
        <w:sdtPr>
          <w:alias w:val="To edit, see citavi.com/edit"/>
          <w:tag w:val="CitaviPlaceholder#d87d1693-939e-48f3-b1c1-9dc242627178"/>
          <w:id w:val="605163976"/>
          <w:placeholder>
            <w:docPart w:val="0E480DEAC2FC4D6EA0BE6C6270C9D6E4"/>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NjAzM2Y2LTU0MzgtNDBiNy1iNTNlLWY0Njg2OGVkZDNkMiIsIlJhbmdlTGVuZ3RoIjo5LCJSZWZlcmVuY2VJZCI6Ijc0NmFhZTU1LWVlODktNDBmOS1iNTVmLTc5NTdjOTE3NDgy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wOS9FQ0VJNTMxMDIuMjAyMi45ODI5NDgzIiwiVXJpU3RyaW5nIjoiaHR0cHM6Ly9kb2kub3JnLzEwLjExMDkvRUNFSTUzMTAyLjIwMjIuOTgyOTQ4M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A1VDA5OjI1OjM3IiwiTW9kaWZpZWRCeSI6Il9MYXNzZSBSZWlucG9sZCIsIklkIjoiOTE4MDZmNmUtNDE1OC00NTU5LWFjNzItODI0ODE4OWEzMGIyIiwiTW9kaWZpZWRPbiI6IjIwMjQtMDgtMDVUMDk6MjU6Mzc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llZWV4cGxvcmUuaWVlZS5vcmcvZG9jdW1lbnQvOTgyOTQ4My8iLCJVcmlTdHJpbmciOiJodHRwczovL2llZWV4cGxvcmUuaWVlZS5vcmcvZG9jdW1lbnQvOTgyOTQ4My8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}</w:instrText>
          </w:r>
          <w:r>
            <w:fldChar w:fldCharType="separate"/>
          </w:r>
          <w:r w:rsidR="00181E12">
            <w:t>(Lu 2022)</w:t>
          </w:r>
          <w:r>
            <w:fldChar w:fldCharType="end"/>
          </w:r>
        </w:sdtContent>
      </w:sdt>
      <w:r>
        <w:t>.</w:t>
      </w:r>
    </w:p>
    <w:p w14:paraId="2FD2602E" w14:textId="0165B989" w:rsidR="005C0C0F" w:rsidRDefault="005C0C0F" w:rsidP="005C0C0F">
      <w:pPr>
        <w:pStyle w:val="Listenabsatz"/>
        <w:numPr>
          <w:ilvl w:val="0"/>
          <w:numId w:val="1"/>
        </w:numPr>
        <w:jc w:val="both"/>
      </w:pPr>
      <w:r>
        <w:t xml:space="preserve">Erfassen des Flexibilitätspotenzials von Kältemaschinen durch Abgleich von Messwerten des Betriebspunktes oder des Speicherzustandes von Kältespeichern mit den zugehörigen Betriebsgrenzen. So kann vorhandenes Flexibilitätspotenzial an einen Betriebsplanungsalgorithmus übermittelt werden </w:t>
      </w:r>
      <w:sdt>
        <w:sdtPr>
          <w:alias w:val="To edit, see citavi.com/edit"/>
          <w:tag w:val="CitaviPlaceholder#805248a2-627d-46e0-9263-0dd8663b9520"/>
          <w:id w:val="224660528"/>
          <w:placeholder>
            <w:docPart w:val="864641A513AB421B82418A410B005008"/>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Yzc2ODMwLWNjY2ItNGM3My1hNDFhLWEyM2I0OTYxZjFjYSIsIlJhbmdlTGVuZ3RoIjoyMSwiUmVmZXJlbmNlSWQiOiI5MjQ2NDliZi02ZmNmLTRlYzYtYjkwYy1mMDAyNmYzNzk0Z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UQ1NULjIwMTYuMjU2MzM4NSIsIlVyaVN0cmluZyI6Imh0dHBzOi8vZG9pLm9yZy8xMC4xMTA5L1RDU1QuMjAxNi4yNTY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}</w:instrText>
          </w:r>
          <w:r>
            <w:fldChar w:fldCharType="separate"/>
          </w:r>
          <w:r w:rsidR="00181E12">
            <w:t>(Rahnama et al. 2017)</w:t>
          </w:r>
          <w:r>
            <w:fldChar w:fldCharType="end"/>
          </w:r>
        </w:sdtContent>
      </w:sdt>
      <w:r>
        <w:t>.</w:t>
      </w:r>
    </w:p>
    <w:p w14:paraId="62D65496" w14:textId="61A873F4" w:rsidR="00967EE7" w:rsidRDefault="00967EE7" w:rsidP="00967EE7">
      <w:pPr>
        <w:pStyle w:val="Listenabsatz"/>
        <w:numPr>
          <w:ilvl w:val="0"/>
          <w:numId w:val="1"/>
        </w:numPr>
        <w:jc w:val="both"/>
      </w:pPr>
      <w:r>
        <w:t xml:space="preserve">Erfassen des elektrischen Leistungsbezugs einer Fabrik, um Sollwerte für Stromerzeugungskomponenten (Wind, PV) und Stromspeicher (Batterie) zu generieren </w:t>
      </w:r>
      <w:sdt>
        <w:sdtPr>
          <w:alias w:val="To edit, see citavi.com/edit"/>
          <w:tag w:val="CitaviPlaceholder#2ec60274-9960-410b-a6b4-7ebc16b9ac2f"/>
          <w:id w:val="294193286"/>
          <w:placeholder>
            <w:docPart w:val="C335AEC57B424478914D2830C8AB1B0F"/>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ODIyMzFjLTFlZWQtNDczZC1hODY2LTk2MWU4ZDViYzA4NiIsIlJhbmdlTGVuZ3RoIjoxOCwiUmVmZXJlbmNlSWQiOiI1YmVmMmExOC01MjMxLTQ1OTMtOWVhMy01NWE0OWM4MzBiN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NDkvaWV0LWd0ZC4yMDE2LjAxMzUiLCJVcmlTdHJpbmciOiJodHRwczovL2RvaS5vcmcvMTAuMTA0OS9pZXQtZ3RkLjIwMTYuMDEz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}</w:instrText>
          </w:r>
          <w:r>
            <w:fldChar w:fldCharType="separate"/>
          </w:r>
          <w:r w:rsidR="00181E12">
            <w:t>(Tian et al. 2016)</w:t>
          </w:r>
          <w:r>
            <w:fldChar w:fldCharType="end"/>
          </w:r>
        </w:sdtContent>
      </w:sdt>
      <w:r>
        <w:t xml:space="preserve">. </w:t>
      </w:r>
    </w:p>
    <w:p w14:paraId="2257A5BC" w14:textId="773C5507" w:rsidR="00E93976" w:rsidRDefault="003D62CB" w:rsidP="004A7555">
      <w:pPr>
        <w:pStyle w:val="Listenabsatz"/>
        <w:numPr>
          <w:ilvl w:val="0"/>
          <w:numId w:val="1"/>
        </w:numPr>
      </w:pPr>
      <w:r>
        <w:t xml:space="preserve">Empfangen von </w:t>
      </w:r>
      <w:r w:rsidR="00AE5B12">
        <w:t>Messungen des Strombedarfs einer Blow-</w:t>
      </w:r>
      <w:proofErr w:type="spellStart"/>
      <w:r w:rsidR="00AE5B12">
        <w:t>Mould</w:t>
      </w:r>
      <w:proofErr w:type="spellEnd"/>
      <w:r w:rsidR="00AE5B12">
        <w:t xml:space="preserve"> Maschine, um den Energiebedarf </w:t>
      </w:r>
      <w:r w:rsidR="00423A50">
        <w:t xml:space="preserve">für jeden Betriebszustand zu bestimmen </w:t>
      </w:r>
      <w:sdt>
        <w:sdtPr>
          <w:alias w:val="To edit, see citavi.com/edit"/>
          <w:tag w:val="CitaviPlaceholder#3606f890-eb6c-44f2-a753-825660d04249"/>
          <w:id w:val="2039939935"/>
          <w:placeholder>
            <w:docPart w:val="DefaultPlaceholder_-1854013440"/>
          </w:placeholder>
        </w:sdtPr>
        <w:sdtEndPr/>
        <w:sdtContent>
          <w:r w:rsidR="00423A50">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Zjg1YThmLTM0OGUtNDNhOS05Njk3LTljNDBkNDgxM2U1YiIsIlJhbmdlTGVuZ3RoIjoxOCwiUmVmZXJlbmNlSWQiOiJkMTc4YjI0ZS01OTI1LTQzNWMtYTY3OC04NTdhOTdhNzNhZ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MDkvVElJLjIwMTguMjgzOTY0NSIsIlVyaVN0cmluZyI6Imh0dHBzOi8vZG9pLm9yZy8xMC4xMTA5L1RJSS4yMDE4LjI4Mzk2ND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}</w:instrText>
          </w:r>
          <w:r w:rsidR="00423A50">
            <w:fldChar w:fldCharType="separate"/>
          </w:r>
          <w:r w:rsidR="00181E12">
            <w:t>(Gong et al. 2019)</w:t>
          </w:r>
          <w:r w:rsidR="00423A50">
            <w:fldChar w:fldCharType="end"/>
          </w:r>
        </w:sdtContent>
      </w:sdt>
      <w:r w:rsidR="00423A50">
        <w:t>.</w:t>
      </w:r>
    </w:p>
    <w:p w14:paraId="2120FFB1" w14:textId="54E429C7" w:rsidR="004A7555" w:rsidRDefault="00E93976" w:rsidP="004A7555">
      <w:pPr>
        <w:pStyle w:val="Listenabsatz"/>
        <w:numPr>
          <w:ilvl w:val="0"/>
          <w:numId w:val="1"/>
        </w:numPr>
      </w:pPr>
      <w:r>
        <w:t xml:space="preserve">Empfangen von Messwerten eines Kühlraumes und einer Kältemaschine und Bereitstellung </w:t>
      </w:r>
      <w:r w:rsidR="00645BA8">
        <w:t xml:space="preserve">der Messwerte für die Verarbeitung durch eine übergeordnete Planungsfunktion </w:t>
      </w:r>
      <w:sdt>
        <w:sdtPr>
          <w:alias w:val="To edit, see citavi.com/edit"/>
          <w:tag w:val="CitaviPlaceholder#08850bd3-ce45-443e-9f51-5531d95a00ec"/>
          <w:id w:val="1670061949"/>
          <w:placeholder>
            <w:docPart w:val="DefaultPlaceholder_-1854013440"/>
          </w:placeholder>
        </w:sdtPr>
        <w:sdtEndPr/>
        <w:sdtContent>
          <w:r w:rsidR="00645BA8">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NmE0NjgwLTVkOWEtNDk2Zi1hYWRkLTM2YTQ3YzUwODI0ZCIsIlJhbmdlTGVuZ3RoIjoxOCwiUmVmZXJlbmNlSWQiOiJiN2QxMzJkNy1kM2QzLTQ2YjgtOGY3MC0yYzI4MzYyMDU5N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cHJvY2lyLjIwMjMuMDIuMDI3IiwiVXJpU3RyaW5nIjoiaHR0cHM6Ly9kb2kub3JnLzEwLjEwMTYvai5wcm9jaXIuMjAyMy4wMi4wMj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}</w:instrText>
          </w:r>
          <w:r w:rsidR="00645BA8">
            <w:fldChar w:fldCharType="separate"/>
          </w:r>
          <w:r w:rsidR="00181E12">
            <w:t>(Hayn et al. 2023)</w:t>
          </w:r>
          <w:r w:rsidR="00645BA8">
            <w:fldChar w:fldCharType="end"/>
          </w:r>
        </w:sdtContent>
      </w:sdt>
      <w:r w:rsidR="00645BA8">
        <w:t>.</w:t>
      </w:r>
      <w:r w:rsidR="00423A50">
        <w:t xml:space="preserve"> </w:t>
      </w:r>
    </w:p>
    <w:p w14:paraId="5BCCE522" w14:textId="4C9D53D2" w:rsidR="00ED6745" w:rsidRDefault="00ED6745" w:rsidP="004A7555">
      <w:pPr>
        <w:pStyle w:val="Listenabsatz"/>
        <w:numPr>
          <w:ilvl w:val="0"/>
          <w:numId w:val="1"/>
        </w:numPr>
      </w:pPr>
      <w:r>
        <w:t xml:space="preserve">Empfangen von Messwerten des Energieverbrauches von </w:t>
      </w:r>
      <w:r w:rsidR="00E8024D">
        <w:t>Maschinen einer Mine</w:t>
      </w:r>
      <w:r w:rsidR="00D757C5">
        <w:t xml:space="preserve"> (</w:t>
      </w:r>
      <w:r w:rsidR="003E598E" w:rsidRPr="003E598E">
        <w:t>Schürfkübelbagger, Backenbrecher, Förderbänder, Schaufelradrückgewinner und Stapler</w:t>
      </w:r>
      <w:r w:rsidR="003E598E">
        <w:t>)</w:t>
      </w:r>
      <w:r w:rsidR="0038797D">
        <w:t xml:space="preserve"> und Bereitstellung der Daten an eine Datenbank</w:t>
      </w:r>
      <w:r w:rsidR="00D834DE">
        <w:t xml:space="preserve">, um Lastprognosen für die Mine </w:t>
      </w:r>
      <w:r w:rsidR="00D834DE">
        <w:lastRenderedPageBreak/>
        <w:t>durchzuführen</w:t>
      </w:r>
      <w:r w:rsidR="00F41579">
        <w:t>, ohne dabei etablierte Steuerungskonzepte</w:t>
      </w:r>
      <w:r w:rsidR="00D834DE">
        <w:t xml:space="preserve">, die auf den </w:t>
      </w:r>
      <w:proofErr w:type="spellStart"/>
      <w:r w:rsidR="00D834DE">
        <w:t>SPSen</w:t>
      </w:r>
      <w:proofErr w:type="spellEnd"/>
      <w:r w:rsidR="00D834DE">
        <w:t xml:space="preserve"> laufen,</w:t>
      </w:r>
      <w:r w:rsidR="00F41579">
        <w:t xml:space="preserve"> negativ zu beeinflussen </w:t>
      </w:r>
      <w:sdt>
        <w:sdtPr>
          <w:alias w:val="To edit, see citavi.com/edit"/>
          <w:tag w:val="CitaviPlaceholder#8aa3e6c9-4856-488d-bc7b-d2a5b987ffee"/>
          <w:id w:val="723417483"/>
          <w:placeholder>
            <w:docPart w:val="DefaultPlaceholder_-1854013440"/>
          </w:placeholder>
        </w:sdtPr>
        <w:sdtEndPr/>
        <w:sdtContent>
          <w:r w:rsidR="00F41579">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Tc4MDJjLTZjYWMtNDdkMy04NjFiLTI3NDM5N2JlYzIwNiIsIlJhbmdlTGVuZ3RoIjoyMSwiUmVmZXJlbmNlSWQiOiIzYTVlN2I0Zi1iMWFmLTQ5ODktYmY2YS1kM2M5MjJhODc3N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zM5MC9hc2k1MDEwMDE4IiwiVXJpU3RyaW5nIjoiaHR0cHM6Ly9kb2kub3JnLzEwLjMzOTAvYXNpNTAxMDAx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}</w:instrText>
          </w:r>
          <w:r w:rsidR="00F41579">
            <w:fldChar w:fldCharType="separate"/>
          </w:r>
          <w:r w:rsidR="00181E12">
            <w:t>(Laayati et al. 2022)</w:t>
          </w:r>
          <w:r w:rsidR="00F41579">
            <w:fldChar w:fldCharType="end"/>
          </w:r>
        </w:sdtContent>
      </w:sdt>
      <w:r w:rsidR="00F41579">
        <w:t>.</w:t>
      </w:r>
    </w:p>
    <w:p w14:paraId="1B09634E" w14:textId="054889C2" w:rsidR="009F7F7E" w:rsidRDefault="009F7F7E" w:rsidP="004A7555">
      <w:pPr>
        <w:pStyle w:val="Listenabsatz"/>
        <w:numPr>
          <w:ilvl w:val="0"/>
          <w:numId w:val="1"/>
        </w:numPr>
      </w:pPr>
      <w:r>
        <w:t>Empfangen von Messwerten von Wär</w:t>
      </w:r>
      <w:r w:rsidR="00452F78">
        <w:t>meversorgungsressourcen einer Fabrik inkl. Wärmespeicher</w:t>
      </w:r>
      <w:r w:rsidR="00BF2816">
        <w:t xml:space="preserve"> (Ventilpositionen, </w:t>
      </w:r>
      <w:r w:rsidR="00AA3977">
        <w:t>Temperaturen, Volumenströme</w:t>
      </w:r>
      <w:r w:rsidR="00277D77">
        <w:t xml:space="preserve"> des Kühlmediums, Stromverbrauch von Pumpen und Wärmepumpen)</w:t>
      </w:r>
      <w:r w:rsidR="00452F78">
        <w:t xml:space="preserve">, und Bereitstellung der Messwerte an einen übergeordneten </w:t>
      </w:r>
      <w:r w:rsidR="00834AF6">
        <w:t xml:space="preserve">MILP Planungsalgorithmus </w:t>
      </w:r>
      <w:sdt>
        <w:sdtPr>
          <w:alias w:val="To edit, see citavi.com/edit"/>
          <w:tag w:val="CitaviPlaceholder#eba1e727-bbcd-4d71-b485-c488a691bef8"/>
          <w:id w:val="-1336230453"/>
          <w:placeholder>
            <w:docPart w:val="DefaultPlaceholder_-1854013440"/>
          </w:placeholder>
        </w:sdtPr>
        <w:sdtEndPr/>
        <w:sdtContent>
          <w:r w:rsidR="00834AF6">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NGY2NTY5LTNkMzYtNDAxZi04YTQ1LWU1ZmI4YWU4MDcyZiIsIlJhbmdlTGVuZ3RoIjoyMiwiUmVmZXJlbmNlSWQiOiJhMzEyZTRjMS00NmM0LTQ2NzUtYTQwZi0xYzFlMzVmMWUxN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Y3NpdGUuMjAyMi4xMDI0NzMiLCJVcmlTdHJpbmciOiJodHRwczovL2RvaS5vcmcvMTAuMTAxNi9qLmNzaXRlLjIwMjIuMTAyNDc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}</w:instrText>
          </w:r>
          <w:r w:rsidR="00834AF6">
            <w:fldChar w:fldCharType="separate"/>
          </w:r>
          <w:r w:rsidR="00181E12">
            <w:t>(Fuhrmann et al. 2022)</w:t>
          </w:r>
          <w:r w:rsidR="00834AF6">
            <w:fldChar w:fldCharType="end"/>
          </w:r>
        </w:sdtContent>
      </w:sdt>
      <w:r w:rsidR="00834AF6">
        <w:t>.</w:t>
      </w:r>
    </w:p>
    <w:p w14:paraId="113584FD" w14:textId="0D653224" w:rsidR="00BA6F19" w:rsidRDefault="00BA6F19" w:rsidP="004A7555">
      <w:pPr>
        <w:pStyle w:val="Listenabsatz"/>
        <w:numPr>
          <w:ilvl w:val="0"/>
          <w:numId w:val="1"/>
        </w:numPr>
      </w:pPr>
      <w:r>
        <w:t>Empfangen von Messwerten der Netzfrequenz</w:t>
      </w:r>
      <w:r w:rsidR="000C777A">
        <w:t xml:space="preserve"> und</w:t>
      </w:r>
      <w:r w:rsidR="00313A25">
        <w:t xml:space="preserve"> Leistungsbezug am Netzanschlusspunkt</w:t>
      </w:r>
      <w:r>
        <w:t>, um daraus die erforderliche Lastmodulation für die Erbringung von Primärregelleistung zu berechnen</w:t>
      </w:r>
      <w:r w:rsidR="004365D0">
        <w:t xml:space="preserve">. Hierbei wird die Lastmodulation auf mehrere diskret steuerbare (Electric Arc </w:t>
      </w:r>
      <w:proofErr w:type="spellStart"/>
      <w:r w:rsidR="004365D0">
        <w:t>Furnace</w:t>
      </w:r>
      <w:proofErr w:type="spellEnd"/>
      <w:r w:rsidR="004365D0">
        <w:t>) oder kontinuierlich steuerbare (</w:t>
      </w:r>
      <w:r w:rsidR="00CF6CC0">
        <w:t>Zink Elektrolyseanlage) Lasten aufgeteilt</w:t>
      </w:r>
      <w:r w:rsidR="00E073A1">
        <w:t xml:space="preserve"> </w:t>
      </w:r>
      <w:sdt>
        <w:sdtPr>
          <w:alias w:val="To edit, see citavi.com/edit"/>
          <w:tag w:val="CitaviPlaceholder#88e50d4a-3231-45fa-b452-9f2d3b59f69e"/>
          <w:id w:val="1039015553"/>
          <w:placeholder>
            <w:docPart w:val="DefaultPlaceholder_-1854013440"/>
          </w:placeholder>
        </w:sdtPr>
        <w:sdtEndPr/>
        <w:sdtContent>
          <w:r w:rsidR="00E073A1">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ZjkxNjY4LTRjOGItNDY2NS1iNzU0LTM5NTU1ODk0NDE1NCIsIlJhbmdlTGVuZ3RoIjoyMCwiUmVmZXJlbmNlSWQiOiI2NzI0NWFiYS1mYmEyLTQzZWUtODA0YS03MDJlZmI5YWQwZ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UU0cuMjAxOS4yOTE2NjIz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wOS9UU0cuMjAxOS4yOTE2NjIzIiwiVXJpU3RyaW5nIjoiaHR0cHM6Ly9kb2kub3JnLzEwLjExMDkvVFNHLjIwMTkuMjkxNjYy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}</w:instrText>
          </w:r>
          <w:r w:rsidR="00E073A1">
            <w:fldChar w:fldCharType="separate"/>
          </w:r>
          <w:r w:rsidR="00181E12">
            <w:t>(Perroy et al. 2020)</w:t>
          </w:r>
          <w:r w:rsidR="00E073A1">
            <w:fldChar w:fldCharType="end"/>
          </w:r>
        </w:sdtContent>
      </w:sdt>
      <w:r w:rsidR="00CF6CC0">
        <w:t xml:space="preserve">. </w:t>
      </w:r>
    </w:p>
    <w:p w14:paraId="080D45F0" w14:textId="3431AF2C" w:rsidR="00044234" w:rsidRDefault="00044234" w:rsidP="004A7555">
      <w:pPr>
        <w:pStyle w:val="Listenabsatz"/>
        <w:numPr>
          <w:ilvl w:val="0"/>
          <w:numId w:val="1"/>
        </w:numPr>
      </w:pPr>
      <w:r>
        <w:t xml:space="preserve">Empfangen von Messwerten von Wärme-, Kälte-, und Stromversorgungsanlagen </w:t>
      </w:r>
      <w:r w:rsidR="00EA07EC">
        <w:t xml:space="preserve">inkl. Wärme- und Kältespeicher </w:t>
      </w:r>
      <w:r>
        <w:t>einer Fa</w:t>
      </w:r>
      <w:r w:rsidR="003434B7">
        <w:t xml:space="preserve">brik und Bereitstellung der Messwerte an ein übergeordnetes EMS, um den Betrieb der Versorgungsressourcen </w:t>
      </w:r>
      <w:r w:rsidR="00EA07EC">
        <w:t xml:space="preserve">zu planen. </w:t>
      </w:r>
    </w:p>
    <w:p w14:paraId="4315600C" w14:textId="2255E982" w:rsidR="003F758E" w:rsidRDefault="003F758E" w:rsidP="004A7555">
      <w:pPr>
        <w:pStyle w:val="Listenabsatz"/>
        <w:numPr>
          <w:ilvl w:val="0"/>
          <w:numId w:val="1"/>
        </w:numPr>
      </w:pPr>
      <w:r>
        <w:t xml:space="preserve">Empfangen von Messdaten </w:t>
      </w:r>
      <w:r w:rsidR="00670A94">
        <w:t>für den Betrieb eines experimentellen Förderbande</w:t>
      </w:r>
      <w:r w:rsidR="00457CF9">
        <w:t>s und Bereitstellen der Messdaten des Energieverbrauches an übergeordnete Energie</w:t>
      </w:r>
      <w:r w:rsidR="00446CC1">
        <w:t xml:space="preserve">kontrollsysteme </w:t>
      </w:r>
      <w:sdt>
        <w:sdtPr>
          <w:alias w:val="To edit, see citavi.com/edit"/>
          <w:tag w:val="CitaviPlaceholder#724b5342-f118-4588-bbe8-6f08a94ba4ce"/>
          <w:id w:val="-88699246"/>
          <w:placeholder>
            <w:docPart w:val="DefaultPlaceholder_-1854013440"/>
          </w:placeholder>
        </w:sdtPr>
        <w:sdtEndPr/>
        <w:sdtContent>
          <w:r w:rsidR="00446CC1">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OGRlYTJiLThhMjQtNDNhZS1hMjI3LTU0MTU4Yjk0MDg2MCIsIlJhbmdlTGVuZ3RoIjoxOSwiUmVmZXJlbmNlSWQiOiIwNWEyMmNkNC1lZTZiLTQ0MTMtYTFiOC0zZDgxYTUwNmYxY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aWVlZXhwbG9yZS5pZWVlLm9yZy9kb2N1bWVudC82NzAwMjgxLyIsIlVyaVN0cmluZyI6Imh0dHA6Ly9pZWVleHBsb3JlLmllZWUub3JnL2RvY3VtZW50LzY3MDAyODE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hc3NlIFJlaW5wb2xkIiwiQ3JlYXRlZE9uIjoiMjAyNC0wOC0yMlQxNDowNTo1MyIsIk1vZGlmaWVkQnkiOiJfTGFzc2UgUmVpbnBvbGQiLCJJZCI6IjEwNTc4YWNiLWI0NjEtNGI4Yy1iY2Q3LTgzZjE4NjA2MTNlZCIsIk1vZGlmaWVkT24iOiIyMDI0LTA4LTIyVDE0OjA1OjUz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wOS9JRUNPTi4yMDEzLjY3MDAyODEiLCJVcmlTdHJpbmciOiJodHRwczovL2RvaS5vcmcvMTAuMTEwOS9JRUNPTi4yMDEzLjY3MDAyOD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}</w:instrText>
          </w:r>
          <w:r w:rsidR="00446CC1">
            <w:fldChar w:fldCharType="separate"/>
          </w:r>
          <w:r w:rsidR="00181E12">
            <w:t>(Mechs et al. 2013)</w:t>
          </w:r>
          <w:r w:rsidR="00446CC1">
            <w:fldChar w:fldCharType="end"/>
          </w:r>
        </w:sdtContent>
      </w:sdt>
      <w:r w:rsidR="00446CC1">
        <w:t>.</w:t>
      </w:r>
    </w:p>
    <w:p w14:paraId="006C2079" w14:textId="11AD5C29" w:rsidR="00F265E3" w:rsidRDefault="00F265E3" w:rsidP="00F265E3">
      <w:pPr>
        <w:pStyle w:val="Listenabsatz"/>
        <w:numPr>
          <w:ilvl w:val="0"/>
          <w:numId w:val="1"/>
        </w:numPr>
      </w:pPr>
      <w:r>
        <w:t xml:space="preserve">Empfangen von Sensorwerten von einem Wärmespeicher und Bereitstellung der Daten für einen Digitalen Zwilling zur Verbesserung der Abwärmenutzung von </w:t>
      </w:r>
      <w:r w:rsidRPr="00572F70">
        <w:t>Elektrolichtbogen</w:t>
      </w:r>
      <w:r>
        <w:t xml:space="preserve">öfen </w:t>
      </w:r>
      <w:sdt>
        <w:sdtPr>
          <w:alias w:val="To edit, see citavi.com/edit"/>
          <w:tag w:val="CitaviPlaceholder#f3422c5c-870a-4862-a5f8-9c6c77cdd06a"/>
          <w:id w:val="-1492170815"/>
          <w:placeholder>
            <w:docPart w:val="46C738E5D0CF41B09D7FF0257778E4B8"/>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OTE1N2FjLWI0NjctNGNiNi05OGY1LTNhZWU4MmQ2YTQ3NCIsIlJhbmdlTGVuZ3RoIjoyMCwiUmVmZXJlbmNlSWQiOiJlZTdlZGU2NS01ZTg2LTQwYmYtYjNiMC03NmU1Y2RmMzcyY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FwZW5lcmd5LjIwMjMuMTIyMTkyIiwiVXJpU3RyaW5nIjoiaHR0cHM6Ly9kb2kub3JnLzEwLjEwMTYvai5hcGVuZXJneS4yMDIzLjEyMjE5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}</w:instrText>
          </w:r>
          <w:r>
            <w:fldChar w:fldCharType="separate"/>
          </w:r>
          <w:r w:rsidR="00181E12">
            <w:t>(Kasper et al. 2024)</w:t>
          </w:r>
          <w:r>
            <w:fldChar w:fldCharType="end"/>
          </w:r>
        </w:sdtContent>
      </w:sdt>
      <w:r>
        <w:t>.</w:t>
      </w:r>
    </w:p>
    <w:p w14:paraId="6F881B30" w14:textId="6B1FCEE3" w:rsidR="00F265E3" w:rsidRDefault="00C53AAF" w:rsidP="004A7555">
      <w:pPr>
        <w:pStyle w:val="Listenabsatz"/>
        <w:numPr>
          <w:ilvl w:val="0"/>
          <w:numId w:val="1"/>
        </w:numPr>
      </w:pPr>
      <w:r>
        <w:t>Empfangen von Sensorwerten einer experimentellen D</w:t>
      </w:r>
      <w:r w:rsidR="009277D0">
        <w:t xml:space="preserve">estillationskolonne und </w:t>
      </w:r>
      <w:r w:rsidR="006E44DB">
        <w:t>B</w:t>
      </w:r>
      <w:r w:rsidR="009277D0">
        <w:t>ereitstellen dieser</w:t>
      </w:r>
      <w:r w:rsidR="006E44DB">
        <w:t xml:space="preserve"> für übergeordneten MILP-Planungsalgorithmus</w:t>
      </w:r>
      <w:r w:rsidR="002C4FBC">
        <w:t xml:space="preserve"> </w:t>
      </w:r>
      <w:sdt>
        <w:sdtPr>
          <w:alias w:val="To edit, see citavi.com/edit"/>
          <w:tag w:val="CitaviPlaceholder#a61a8dd4-6219-4855-a76a-72b89b0a0f11"/>
          <w:id w:val="-669243937"/>
          <w:placeholder>
            <w:docPart w:val="DefaultPlaceholder_-1854013440"/>
          </w:placeholder>
        </w:sdtPr>
        <w:sdtEndPr/>
        <w:sdtContent>
          <w:r w:rsidR="002C4FBC">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N2U0NTE2LTBhNTktNDI1Yy1iYWJlLWQ5MzgzMDg2ZGMwZSIsIlJhbmdlTGVuZ3RoIjoyMiwiUmVmZXJlbmNlSWQiOiIyNzVjMzRmOS02NTk1LTQ2ZmItYTUwZS0xMmZkOTViYjM5M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T05DT042MDQ2My4yMDIzLjEwNDMwNzE3IiwiVXJpU3RyaW5nIjoiaHR0cHM6Ly9kb2kub3JnLzEwLjExMDkvT05DT042MDQ2My4yMDIzLjEwNDMwNzE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jZUMTE6NTg6NTEiLCJNb2RpZmllZEJ5IjoiX0xhc3NlIFJlaW5wb2xkIiwiSWQiOiJhZjNiMzY2OS0wZDM0LTRhMDAtYTJkYy04YTc4NDg2Njk2YTMiLCJNb2RpZmllZE9uIjoiMjAyNC0wOC0yNlQxMTo1ODo1MS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aWVlZXhwbG9yZS5pZWVlLm9yZy9kb2N1bWVudC8xMDQzMDcxNy8iLCJVcmlTdHJpbmciOiJodHRwczovL2llZWV4cGxvcmUuaWVlZS5vcmcvZG9jdW1lbnQvMTA0MzA3MTc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}</w:instrText>
          </w:r>
          <w:r w:rsidR="002C4FBC">
            <w:fldChar w:fldCharType="separate"/>
          </w:r>
          <w:r w:rsidR="00181E12">
            <w:t>(Reinpold et al. 2023)</w:t>
          </w:r>
          <w:r w:rsidR="002C4FBC">
            <w:fldChar w:fldCharType="end"/>
          </w:r>
        </w:sdtContent>
      </w:sdt>
      <w:r w:rsidR="006E44DB">
        <w:t>.</w:t>
      </w:r>
    </w:p>
    <w:p w14:paraId="3D95AE4E" w14:textId="465E2775" w:rsidR="00C87FA3" w:rsidRDefault="00C87FA3" w:rsidP="00C87FA3">
      <w:pPr>
        <w:pStyle w:val="Listenabsatz"/>
        <w:numPr>
          <w:ilvl w:val="0"/>
          <w:numId w:val="1"/>
        </w:numPr>
      </w:pPr>
      <w:r>
        <w:t xml:space="preserve">Empfangen von Sensorwerten und Bereitstellung dieser für </w:t>
      </w:r>
      <w:r w:rsidR="00E954D5">
        <w:t xml:space="preserve">eine online-Optimierung von Betriebsparametern </w:t>
      </w:r>
      <w:r>
        <w:t xml:space="preserve">zur Steuerung eines Gegengewichts an einer Erdölförderpumpe in Abhängigkeit des Drehwinkels, um Spitzenlastmanagement des Antriebsmotors der Pumpe auszuführen </w:t>
      </w:r>
      <w:sdt>
        <w:sdtPr>
          <w:alias w:val="To edit, see citavi.com/edit"/>
          <w:tag w:val="CitaviPlaceholder#ece66d53-aedf-4b58-955a-0be77ddcf5ec"/>
          <w:id w:val="-594710071"/>
          <w:placeholder>
            <w:docPart w:val="D39A053207394553BD1363A790A83C2E"/>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M2M1ZmEyLWNkNDYtNDIzNy1iNWVlLTA2NTQ4NjVmMDI5MyIsIlJhbmdlTGVuZ3RoIjoxOCwiUmVmZXJlbmNlSWQiOiI3ODA2ZDcwOC1iMWVkLTRiYzYtYjlmMC0xZjJmNjg5MzI3MD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MDkvSUFTNDgxODUuMjAyMS45Njc3MjIwIiwiVXJpU3RyaW5nIjoiaHR0cHM6Ly9kb2kub3JnLzEwLjExMDkvSUFTNDgxODUuMjAyMS45Njc3MjIw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jdUMTM6MjM6MjMiLCJNb2RpZmllZEJ5IjoiX0xhc3NlIFJlaW5wb2xkIiwiSWQiOiJkNWMzNzdhNS1jMTY3LTQ2ZDctYmMxYy03MTcyNzJjZTM0NTEiLCJNb2RpZmllZE9uIjoiMjAyNC0wOC0yN1QxMzoyMzoyMy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aWVlZXhwbG9yZS5pZWVlLm9yZy9kb2N1bWVudC85Njc3MjIwLyIsIlVyaVN0cmluZyI6Imh0dHBzOi8vaWVlZXhwbG9yZS5pZWVlLm9yZy9kb2N1bWVudC85Njc3MjIwL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}</w:instrText>
          </w:r>
          <w:r>
            <w:fldChar w:fldCharType="separate"/>
          </w:r>
          <w:r w:rsidR="00181E12">
            <w:t>(Zhao et al. 2021)</w:t>
          </w:r>
          <w:r>
            <w:fldChar w:fldCharType="end"/>
          </w:r>
        </w:sdtContent>
      </w:sdt>
      <w:r>
        <w:t xml:space="preserve">. </w:t>
      </w:r>
    </w:p>
    <w:p w14:paraId="4FAF15B6" w14:textId="02C8A0C8" w:rsidR="00841DE4" w:rsidRDefault="00841DE4" w:rsidP="00C87FA3">
      <w:pPr>
        <w:pStyle w:val="Listenabsatz"/>
        <w:numPr>
          <w:ilvl w:val="0"/>
          <w:numId w:val="1"/>
        </w:numPr>
      </w:pPr>
      <w:r>
        <w:t xml:space="preserve">Empfangen von Temperaturmesswerten eines Heißwasserpuffers einer Industriellen Reinigungsmaschine </w:t>
      </w:r>
      <w:sdt>
        <w:sdtPr>
          <w:alias w:val="To edit, see citavi.com/edit"/>
          <w:tag w:val="CitaviPlaceholder#856540df-171c-4eba-8caa-e3dca9aab72b"/>
          <w:id w:val="-2093843495"/>
          <w:placeholder>
            <w:docPart w:val="DefaultPlaceholder_-1854013440"/>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NmFhZDU3LTIxYmQtNDA1ZC05NDI2LTA4Y2I3MWY5MDE1OSIsIlJhbmdlTGVuZ3RoIjozMSwiUmVmZXJlbmNlSWQiOiIxZTk2ZTcwYi03NzgxLTQyNzQtOTNlNC1lZTI1ODY0ZmZhO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9zMTE3NDAtMDIzLTAxMjAxLXgiLCJVcmlTdHJpbmciOiJodHRwczovL2RvaS5vcmcvMTAuMTAwNy9zMTE3NDAtMDIzLTAxMjAxLX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}</w:instrText>
          </w:r>
          <w:r>
            <w:fldChar w:fldCharType="separate"/>
          </w:r>
          <w:r w:rsidR="00181E12">
            <w:t>(Fuhrländer-Völker et al. 2023)</w:t>
          </w:r>
          <w:r>
            <w:fldChar w:fldCharType="end"/>
          </w:r>
        </w:sdtContent>
      </w:sdt>
      <w:r>
        <w:t xml:space="preserve">. </w:t>
      </w:r>
    </w:p>
    <w:p w14:paraId="39686C82" w14:textId="293C4FA2" w:rsidR="00841DE4" w:rsidRDefault="00841DE4" w:rsidP="00C87FA3">
      <w:pPr>
        <w:pStyle w:val="Listenabsatz"/>
        <w:numPr>
          <w:ilvl w:val="0"/>
          <w:numId w:val="1"/>
        </w:numPr>
      </w:pPr>
      <w:r>
        <w:t xml:space="preserve">Empfangen von Betriebszuständen von Modulen einer industriellen Reinigungsmaschine </w:t>
      </w:r>
      <w:sdt>
        <w:sdtPr>
          <w:alias w:val="To edit, see citavi.com/edit"/>
          <w:tag w:val="CitaviPlaceholder#898b0200-92a7-4cd3-a527-845e41dead8b"/>
          <w:id w:val="1452127279"/>
          <w:placeholder>
            <w:docPart w:val="DefaultPlaceholder_-1854013440"/>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ODNhNmQwLTQ2NzMtNDk5Zi1iMjI2LTMyMjc3MDE1MjM1OSIsIlJhbmdlTGVuZ3RoIjozMSwiUmVmZXJlbmNlSWQiOiIxZTk2ZTcwYi03NzgxLTQyNzQtOTNlNC1lZTI1ODY0ZmZhO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9zMTE3NDAtMDIzLTAxMjAxLXgiLCJVcmlTdHJpbmciOiJodHRwczovL2RvaS5vcmcvMTAuMTAwNy9zMTE3NDAtMDIzLTAxMjAxLX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}</w:instrText>
          </w:r>
          <w:r>
            <w:fldChar w:fldCharType="separate"/>
          </w:r>
          <w:r w:rsidR="00181E12">
            <w:t>(Fuhrländer-Völker et al. 2023)</w:t>
          </w:r>
          <w:r>
            <w:fldChar w:fldCharType="end"/>
          </w:r>
        </w:sdtContent>
      </w:sdt>
      <w:r>
        <w:t>.</w:t>
      </w:r>
    </w:p>
    <w:p w14:paraId="2018B0E6" w14:textId="77777777" w:rsidR="00C87FA3" w:rsidRDefault="00C87FA3" w:rsidP="004A7555">
      <w:pPr>
        <w:pStyle w:val="Listenabsatz"/>
        <w:numPr>
          <w:ilvl w:val="0"/>
          <w:numId w:val="1"/>
        </w:numPr>
      </w:pPr>
    </w:p>
    <w:p w14:paraId="222FD0CB" w14:textId="088B6515" w:rsidR="004A7555" w:rsidRDefault="004A7555" w:rsidP="00DA5438">
      <w:r>
        <w:t>Challenges</w:t>
      </w:r>
    </w:p>
    <w:p w14:paraId="5F3D49F1" w14:textId="05EA67C2" w:rsidR="004A7555" w:rsidRDefault="003E598E" w:rsidP="004A7555">
      <w:pPr>
        <w:pStyle w:val="Listenabsatz"/>
        <w:numPr>
          <w:ilvl w:val="0"/>
          <w:numId w:val="1"/>
        </w:numPr>
      </w:pPr>
      <w:r>
        <w:t>Erheben von Messdaten</w:t>
      </w:r>
      <w:r w:rsidR="00D978D1">
        <w:t xml:space="preserve"> mithilfe einer SPS, ohne etablierte Steuerungsalgorithmen negativ zu beeinflussen</w:t>
      </w:r>
      <w:r w:rsidR="00191D22">
        <w:t xml:space="preserve">, kann eine Herausforderung sein. Daten werden erfasst und unmittelbar von einer Datenbank ausgelesen </w:t>
      </w:r>
      <w:sdt>
        <w:sdtPr>
          <w:alias w:val="To edit, see citavi.com/edit"/>
          <w:tag w:val="CitaviPlaceholder#0946faee-9bb0-4dc0-bf19-26bc017856e3"/>
          <w:id w:val="-1278253545"/>
          <w:placeholder>
            <w:docPart w:val="DefaultPlaceholder_-1854013440"/>
          </w:placeholder>
        </w:sdtPr>
        <w:sdtEndPr/>
        <w:sdtContent>
          <w:r w:rsidR="00191D22">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YzY2ZWNiLWM3YTMtNDE3NS1hZTBjLTFiMzVmNjI4YjhlZCIsIlJhbmdlTGVuZ3RoIjoyMSwiUmVmZXJlbmNlSWQiOiIzYTVlN2I0Zi1iMWFmLTQ5ODktYmY2YS1kM2M5MjJhODc3N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zM5MC9hc2k1MDEwMDE4IiwiVXJpU3RyaW5nIjoiaHR0cHM6Ly9kb2kub3JnLzEwLjMzOTAvYXNpNTAxMDAx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}</w:instrText>
          </w:r>
          <w:r w:rsidR="00191D22">
            <w:fldChar w:fldCharType="separate"/>
          </w:r>
          <w:r w:rsidR="00181E12">
            <w:t>(Laayati et al. 2022)</w:t>
          </w:r>
          <w:r w:rsidR="00191D22">
            <w:fldChar w:fldCharType="end"/>
          </w:r>
        </w:sdtContent>
      </w:sdt>
      <w:r w:rsidR="00191D22">
        <w:t>.</w:t>
      </w:r>
    </w:p>
    <w:p w14:paraId="737F7123" w14:textId="04E14391" w:rsidR="00DA7239" w:rsidRDefault="00DA7239" w:rsidP="00DA5438">
      <w:r w:rsidRPr="00C33603">
        <w:rPr>
          <w:b/>
          <w:bCs/>
        </w:rPr>
        <w:t xml:space="preserve">Die Steuerung </w:t>
      </w:r>
      <w:r w:rsidR="005A3CCD" w:rsidRPr="00C33603">
        <w:rPr>
          <w:b/>
          <w:bCs/>
        </w:rPr>
        <w:t>empfängt</w:t>
      </w:r>
      <w:r w:rsidR="00E84B9E" w:rsidRPr="00C33603">
        <w:rPr>
          <w:b/>
          <w:bCs/>
        </w:rPr>
        <w:t xml:space="preserve"> </w:t>
      </w:r>
      <w:r w:rsidR="004B28D3" w:rsidRPr="00C33603">
        <w:rPr>
          <w:b/>
          <w:bCs/>
        </w:rPr>
        <w:t>Signale</w:t>
      </w:r>
      <w:r w:rsidR="008079F1" w:rsidRPr="00C33603">
        <w:rPr>
          <w:b/>
          <w:bCs/>
        </w:rPr>
        <w:t xml:space="preserve"> von übergeordneten Funktionen</w:t>
      </w:r>
      <w:r w:rsidR="008079F1">
        <w:t xml:space="preserve"> wie Planungsfunktionen</w:t>
      </w:r>
      <w:r w:rsidR="005A3CCD">
        <w:t xml:space="preserve"> oder HMI</w:t>
      </w:r>
      <w:r w:rsidR="004A7555">
        <w:t xml:space="preserve">. </w:t>
      </w:r>
      <w:r w:rsidR="004B28D3">
        <w:t>Bei den Signalen kann es sich um Steuerbefehle</w:t>
      </w:r>
      <w:r w:rsidR="00DE0073">
        <w:t xml:space="preserve"> oder andere Signale wie dynamische Betriebsgrenzen handeln. </w:t>
      </w:r>
    </w:p>
    <w:p w14:paraId="34A1AACE" w14:textId="2EAF2CE8" w:rsidR="00DE0073" w:rsidRDefault="00DE0073" w:rsidP="00DA5438">
      <w:r>
        <w:t>Beispiele</w:t>
      </w:r>
    </w:p>
    <w:p w14:paraId="5BB4EA7C" w14:textId="3C4EBCF6" w:rsidR="00DE0073" w:rsidRDefault="0005050C" w:rsidP="0005050C">
      <w:pPr>
        <w:pStyle w:val="Listenabsatz"/>
        <w:numPr>
          <w:ilvl w:val="0"/>
          <w:numId w:val="1"/>
        </w:numPr>
      </w:pPr>
      <w:r>
        <w:t xml:space="preserve">Ein Elektrolyseur empfängt einen Sollwert </w:t>
      </w:r>
      <w:r w:rsidR="00FF5C6B">
        <w:t xml:space="preserve">von einem </w:t>
      </w:r>
      <w:r w:rsidR="00D30BF2">
        <w:t xml:space="preserve">TSO </w:t>
      </w:r>
      <w:r>
        <w:t>für die</w:t>
      </w:r>
      <w:r w:rsidR="00FF5C6B">
        <w:t xml:space="preserve"> zu beziehende elektrische Leistung, um Regelleistung zu erbringen</w:t>
      </w:r>
      <w:r w:rsidR="00D30BF2">
        <w:t xml:space="preserve"> </w:t>
      </w:r>
      <w:sdt>
        <w:sdtPr>
          <w:alias w:val="To edit, see citavi.com/edit"/>
          <w:tag w:val="CitaviPlaceholder#6e4a2c9e-7080-431d-9f91-5ba67655b0cd"/>
          <w:id w:val="490596634"/>
          <w:placeholder>
            <w:docPart w:val="DefaultPlaceholder_-1854013440"/>
          </w:placeholder>
        </w:sdtPr>
        <w:sdtEndPr/>
        <w:sdtContent>
          <w:r w:rsidR="00D30BF2">
            <w:fldChar w:fldCharType="begin"/>
          </w:r>
          <w:r w:rsidR="003E2B2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YjI0NGQ0LTE4MTctNDg2YS1hMzRlLTBlMjM5Y2ZlNDZhOSIsIlJhbmdlTGVuZ3RoIjoxMiwiUmVmZXJlbmNlSWQiOiJiYzFmMDBlOC1kODQ1LTQ4YWMtYmQzOS1mNjYwZjkzZmIxZ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aWVlZXhwbG9yZS5pZWVlLm9yZy9kb2N1bWVudC85ODQ2MzI5LyIsIlVyaVN0cmluZyI6Imh0dHBzOi8vaWVlZXhwbG9yZS5pZWVlLm9yZy9kb2N1bWVudC85ODQ2MzI5L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YXNzZSBSZWlucG9sZCIsIkNyZWF0ZWRPbiI6IjIwMjQtMDgtMDZUMTE6Mjc6MDEiLCJNb2RpZmllZEJ5IjoiX0xhc3NlIFJlaW5wb2xkIiwiSWQiOiJkYzE2YzI1My1iNjZjLTQ1NzgtYmI4ZS0zNDM5NmUxNTFkMmMiLCJNb2RpZmllZE9uIjoiMjAyNC0wOC0wNlQxMToyNzowMS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xMDkvQ0lFRUM1NDczNS4yMDIyLjk4NDYzMjkiLCJVcmlTdHJpbmciOiJodHRwczovL2RvaS5vcmcvMTAuMTEwOS9DSUVFQzU0NzM1LjIwMjIuOTg0NjMyO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}</w:instrText>
          </w:r>
          <w:r w:rsidR="00D30BF2">
            <w:fldChar w:fldCharType="separate"/>
          </w:r>
          <w:r w:rsidR="00201EAF">
            <w:t>(Qiu et al.)</w:t>
          </w:r>
          <w:r w:rsidR="00D30BF2">
            <w:fldChar w:fldCharType="end"/>
          </w:r>
        </w:sdtContent>
      </w:sdt>
      <w:r w:rsidR="00FF5C6B">
        <w:t xml:space="preserve">. </w:t>
      </w:r>
    </w:p>
    <w:p w14:paraId="3418135F" w14:textId="142215CE" w:rsidR="000129B5" w:rsidRDefault="000129B5" w:rsidP="000129B5">
      <w:pPr>
        <w:pStyle w:val="Listenabsatz"/>
        <w:numPr>
          <w:ilvl w:val="0"/>
          <w:numId w:val="1"/>
        </w:numPr>
        <w:jc w:val="both"/>
      </w:pPr>
      <w:r>
        <w:lastRenderedPageBreak/>
        <w:t xml:space="preserve">Lesen von Betriebsdaten einer Klimaanlage für Bakterienkulturen und Umsetzen von Lastreduktionsbefehlen </w:t>
      </w:r>
      <w:sdt>
        <w:sdtPr>
          <w:alias w:val="To edit, see citavi.com/edit"/>
          <w:tag w:val="CitaviPlaceholder#f09190c8-fe8b-4449-8e7e-ff91471c0f43"/>
          <w:id w:val="577254848"/>
          <w:placeholder>
            <w:docPart w:val="FAAE50CB2C284DEEAEC62D863217507E"/>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NjAzM2Y2LTU0MzgtNDBiNy1iNTNlLWY0Njg2OGVkZDNkMiIsIlJhbmdlTGVuZ3RoIjo5LCJSZWZlcmVuY2VJZCI6Ijc0NmFhZTU1LWVlODktNDBmOS1iNTVmLTc5NTdjOTE3NDgy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wOS9FQ0VJNTMxMDIuMjAyMi45ODI5NDgzIiwiVXJpU3RyaW5nIjoiaHR0cHM6Ly9kb2kub3JnLzEwLjExMDkvRUNFSTUzMTAyLjIwMjIuOTgyOTQ4M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A1VDA5OjI1OjM3IiwiTW9kaWZpZWRCeSI6Il9MYXNzZSBSZWlucG9sZCIsIklkIjoiOTE4MDZmNmUtNDE1OC00NTU5LWFjNzItODI0ODE4OWEzMGIyIiwiTW9kaWZpZWRPbiI6IjIwMjQtMDgtMDVUMDk6MjU6Mzc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llZWV4cGxvcmUuaWVlZS5vcmcvZG9jdW1lbnQvOTgyOTQ4My8iLCJVcmlTdHJpbmciOiJodHRwczovL2llZWV4cGxvcmUuaWVlZS5vcmcvZG9jdW1lbnQvOTgyOTQ4My8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}</w:instrText>
          </w:r>
          <w:r>
            <w:fldChar w:fldCharType="separate"/>
          </w:r>
          <w:r w:rsidR="00181E12">
            <w:t>(Lu 2022)</w:t>
          </w:r>
          <w:r>
            <w:fldChar w:fldCharType="end"/>
          </w:r>
        </w:sdtContent>
      </w:sdt>
      <w:r>
        <w:t>.</w:t>
      </w:r>
    </w:p>
    <w:p w14:paraId="7C53C0CB" w14:textId="0BE11C19" w:rsidR="000129B5" w:rsidRDefault="00A01A33" w:rsidP="0005050C">
      <w:pPr>
        <w:pStyle w:val="Listenabsatz"/>
        <w:numPr>
          <w:ilvl w:val="0"/>
          <w:numId w:val="1"/>
        </w:numPr>
      </w:pPr>
      <w:r>
        <w:t xml:space="preserve">Empfangen von Steuerungssignalen </w:t>
      </w:r>
      <w:r w:rsidR="00A43796">
        <w:t>eine</w:t>
      </w:r>
      <w:r w:rsidR="00946A79">
        <w:t>s Planungsalgorithmus‘ für den Betrieb eines Kühlraumes und einer Kompression</w:t>
      </w:r>
      <w:r w:rsidR="00540D18">
        <w:t>s</w:t>
      </w:r>
      <w:r w:rsidR="00946A79">
        <w:t>kältemaschine</w:t>
      </w:r>
      <w:r w:rsidR="0020766F">
        <w:t xml:space="preserve"> und senden der Steuersignale an die Aktorik der Kompressionskältemaschine</w:t>
      </w:r>
      <w:r w:rsidR="00540D18">
        <w:t xml:space="preserve"> </w:t>
      </w:r>
      <w:sdt>
        <w:sdtPr>
          <w:alias w:val="To edit, see citavi.com/edit"/>
          <w:tag w:val="CitaviPlaceholder#18d80e7d-e987-44e2-aa9b-a40cdabffd02"/>
          <w:id w:val="1967697895"/>
          <w:placeholder>
            <w:docPart w:val="DefaultPlaceholder_-1854013440"/>
          </w:placeholder>
        </w:sdtPr>
        <w:sdtEndPr/>
        <w:sdtContent>
          <w:r w:rsidR="00540D18">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ZjgwZDUwLTAzZjEtNDdmOS1hOGYzLTFiM2M1Nzk2MjMzZiIsIlJhbmdlTGVuZ3RoIjoxOCwiUmVmZXJlbmNlSWQiOiJiN2QxMzJkNy1kM2QzLTQ2YjgtOGY3MC0yYzI4MzYyMDU5N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cHJvY2lyLjIwMjMuMDIuMDI3IiwiVXJpU3RyaW5nIjoiaHR0cHM6Ly9kb2kub3JnLzEwLjEwMTYvai5wcm9jaXIuMjAyMy4wMi4wMj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}</w:instrText>
          </w:r>
          <w:r w:rsidR="00540D18">
            <w:fldChar w:fldCharType="separate"/>
          </w:r>
          <w:r w:rsidR="00181E12">
            <w:t>(Hayn et al. 2023)</w:t>
          </w:r>
          <w:r w:rsidR="00540D18">
            <w:fldChar w:fldCharType="end"/>
          </w:r>
        </w:sdtContent>
      </w:sdt>
      <w:r w:rsidR="00540D18">
        <w:t>.</w:t>
      </w:r>
    </w:p>
    <w:p w14:paraId="240992F2" w14:textId="306B9D7F" w:rsidR="00834AF6" w:rsidRDefault="00834AF6" w:rsidP="0005050C">
      <w:pPr>
        <w:pStyle w:val="Listenabsatz"/>
        <w:numPr>
          <w:ilvl w:val="0"/>
          <w:numId w:val="1"/>
        </w:numPr>
      </w:pPr>
      <w:r>
        <w:t>Empfangen von optimierten Steuerungsbefehlen für den Betrieb einer Wärmeversorgungsanlage einer Fabrik inkl. Wärmespeicher</w:t>
      </w:r>
      <w:r w:rsidR="008D69D1">
        <w:t>. Steuerungsbefehle werden von einem übergeordneten MILP-Betriebsplanungsalgorithmus empfangen</w:t>
      </w:r>
      <w:r w:rsidR="00D412DC">
        <w:t xml:space="preserve"> </w:t>
      </w:r>
      <w:sdt>
        <w:sdtPr>
          <w:alias w:val="To edit, see citavi.com/edit"/>
          <w:tag w:val="CitaviPlaceholder#384c632e-5747-425f-83d5-d15249d58dcb"/>
          <w:id w:val="-1155908931"/>
          <w:placeholder>
            <w:docPart w:val="DefaultPlaceholder_-1854013440"/>
          </w:placeholder>
        </w:sdtPr>
        <w:sdtEndPr/>
        <w:sdtContent>
          <w:r w:rsidR="00D412DC">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YmVlOTViLWRjY2ItNDBlYy05ZTI2LWIwNjU4NTg3M2E3OCIsIlJhbmdlTGVuZ3RoIjoyMiwiUmVmZXJlbmNlSWQiOiJhMzEyZTRjMS00NmM0LTQ2NzUtYTQwZi0xYzFlMzVmMWUxN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Y3NpdGUuMjAyMi4xMDI0NzMiLCJVcmlTdHJpbmciOiJodHRwczovL2RvaS5vcmcvMTAuMTAxNi9qLmNzaXRlLjIwMjIuMTAyNDc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}</w:instrText>
          </w:r>
          <w:r w:rsidR="00D412DC">
            <w:fldChar w:fldCharType="separate"/>
          </w:r>
          <w:r w:rsidR="00181E12">
            <w:t>(Fuhrmann et al. 2022)</w:t>
          </w:r>
          <w:r w:rsidR="00D412DC">
            <w:fldChar w:fldCharType="end"/>
          </w:r>
        </w:sdtContent>
      </w:sdt>
      <w:r w:rsidR="008D69D1">
        <w:t xml:space="preserve">. </w:t>
      </w:r>
    </w:p>
    <w:p w14:paraId="17D46C9E" w14:textId="2B8673FC" w:rsidR="00D37597" w:rsidRDefault="00D37597" w:rsidP="0005050C">
      <w:pPr>
        <w:pStyle w:val="Listenabsatz"/>
        <w:numPr>
          <w:ilvl w:val="0"/>
          <w:numId w:val="1"/>
        </w:numPr>
      </w:pPr>
      <w:r>
        <w:t>Empfangen von Signalen zur Lastreduktion</w:t>
      </w:r>
      <w:r w:rsidR="00284DB7">
        <w:t xml:space="preserve"> für die Erbringung von primärer Regelleistung</w:t>
      </w:r>
      <w:r w:rsidR="00A05D58">
        <w:t xml:space="preserve"> durch Zink-Elektrolyseanlagen, wobei die geforderte Lastreduktion auf mehrere Elektrolysezellen aufgeteilt wird, um Verfügbarkeiten von Anlagen berücksichtigen zu können </w:t>
      </w:r>
      <w:sdt>
        <w:sdtPr>
          <w:alias w:val="To edit, see citavi.com/edit"/>
          <w:tag w:val="CitaviPlaceholder#419b37c8-be17-488f-ac2b-142f96490d3b"/>
          <w:id w:val="731818407"/>
          <w:placeholder>
            <w:docPart w:val="DefaultPlaceholder_-1854013440"/>
          </w:placeholder>
        </w:sdtPr>
        <w:sdtEndPr/>
        <w:sdtContent>
          <w:r w:rsidR="00A05D58">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NzdlZjMzLTk5YzUtNDdmZC04ZTliLWQ0MWUzZmZiZjhkMiIsIlJhbmdlTGVuZ3RoIjoyMCwiUmVmZXJlbmNlSWQiOiI2NzI0NWFiYS1mYmEyLTQzZWUtODA0YS03MDJlZmI5YWQwZ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UU0cuMjAxOS4yOTE2NjIz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wOS9UU0cuMjAxOS4yOTE2NjIzIiwiVXJpU3RyaW5nIjoiaHR0cHM6Ly9kb2kub3JnLzEwLjExMDkvVFNHLjIwMTkuMjkxNjYy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}</w:instrText>
          </w:r>
          <w:r w:rsidR="00A05D58">
            <w:fldChar w:fldCharType="separate"/>
          </w:r>
          <w:r w:rsidR="00181E12">
            <w:t>(Perroy et al. 2020)</w:t>
          </w:r>
          <w:r w:rsidR="00A05D58">
            <w:fldChar w:fldCharType="end"/>
          </w:r>
        </w:sdtContent>
      </w:sdt>
      <w:r w:rsidR="00A05D58">
        <w:t>.</w:t>
      </w:r>
    </w:p>
    <w:p w14:paraId="7CC9219C" w14:textId="647CD128" w:rsidR="00446CC1" w:rsidRDefault="00446CC1" w:rsidP="0005050C">
      <w:pPr>
        <w:pStyle w:val="Listenabsatz"/>
        <w:numPr>
          <w:ilvl w:val="0"/>
          <w:numId w:val="1"/>
        </w:numPr>
      </w:pPr>
      <w:r>
        <w:t>Empfangen von Signalen zur Versetzung eine</w:t>
      </w:r>
      <w:r w:rsidR="002D7FF9">
        <w:t>s</w:t>
      </w:r>
      <w:r>
        <w:t xml:space="preserve"> experimentellen</w:t>
      </w:r>
      <w:r w:rsidR="002D7FF9">
        <w:t xml:space="preserve"> Förderbandes in verschiedene Standby-Stadien, wobei </w:t>
      </w:r>
      <w:r w:rsidR="00107C63">
        <w:t xml:space="preserve">der ausgeprägteste Standby-Status die meisten Ressourcen abschaltet und somit die meiste Energie spart aber dafür auch am aufwendigsten einzustellen ist </w:t>
      </w:r>
      <w:sdt>
        <w:sdtPr>
          <w:alias w:val="To edit, see citavi.com/edit"/>
          <w:tag w:val="CitaviPlaceholder#d064ffd6-3d41-4458-95ca-348565674526"/>
          <w:id w:val="-83689435"/>
          <w:placeholder>
            <w:docPart w:val="DefaultPlaceholder_-1854013440"/>
          </w:placeholder>
        </w:sdtPr>
        <w:sdtEndPr/>
        <w:sdtContent>
          <w:r w:rsidR="00107C63">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Y2NlYzExLTE5OTYtNGE1ZS05ZTk3LTgwMzRhNzRjNzhhNCIsIlJhbmdlTGVuZ3RoIjoxOSwiUmVmZXJlbmNlSWQiOiIwNWEyMmNkNC1lZTZiLTQ0MTMtYTFiOC0zZDgxYTUwNmYxY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aWVlZXhwbG9yZS5pZWVlLm9yZy9kb2N1bWVudC82NzAwMjgxLyIsIlVyaVN0cmluZyI6Imh0dHA6Ly9pZWVleHBsb3JlLmllZWUub3JnL2RvY3VtZW50LzY3MDAyODE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hc3NlIFJlaW5wb2xkIiwiQ3JlYXRlZE9uIjoiMjAyNC0wOC0yMlQxNDowNTo1MyIsIk1vZGlmaWVkQnkiOiJfTGFzc2UgUmVpbnBvbGQiLCJJZCI6IjEwNTc4YWNiLWI0NjEtNGI4Yy1iY2Q3LTgzZjE4NjA2MTNlZCIsIk1vZGlmaWVkT24iOiIyMDI0LTA4LTIyVDE0OjA1OjUz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wOS9JRUNPTi4yMDEzLjY3MDAyODEiLCJVcmlTdHJpbmciOiJodHRwczovL2RvaS5vcmcvMTAuMTEwOS9JRUNPTi4yMDEzLjY3MDAyOD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}</w:instrText>
          </w:r>
          <w:r w:rsidR="00107C63">
            <w:fldChar w:fldCharType="separate"/>
          </w:r>
          <w:r w:rsidR="00181E12">
            <w:t>(Mechs et al. 2013)</w:t>
          </w:r>
          <w:r w:rsidR="00107C63">
            <w:fldChar w:fldCharType="end"/>
          </w:r>
        </w:sdtContent>
      </w:sdt>
      <w:r w:rsidR="00107C63">
        <w:t xml:space="preserve">. </w:t>
      </w:r>
    </w:p>
    <w:p w14:paraId="3DF475BC" w14:textId="73507C0D" w:rsidR="007D1692" w:rsidRDefault="007D1692" w:rsidP="007D1692">
      <w:pPr>
        <w:pStyle w:val="Listenabsatz"/>
        <w:numPr>
          <w:ilvl w:val="0"/>
          <w:numId w:val="1"/>
        </w:numPr>
      </w:pPr>
      <w:r>
        <w:t xml:space="preserve">Empfangen von Signalen von einem Digitalen Zwilling zur Steuerung eines Wärmespeichers zur Verbesserung der Abwärmenutzung von </w:t>
      </w:r>
      <w:r w:rsidRPr="00572F70">
        <w:t>Elektrolichtbogen</w:t>
      </w:r>
      <w:r>
        <w:t xml:space="preserve">öfen </w:t>
      </w:r>
      <w:sdt>
        <w:sdtPr>
          <w:alias w:val="To edit, see citavi.com/edit"/>
          <w:tag w:val="CitaviPlaceholder#b95b82b2-f86e-4fff-a448-ecccb3f570a2"/>
          <w:id w:val="-1327514693"/>
          <w:placeholder>
            <w:docPart w:val="0BA85673F3AA4143BFAC78F74939F8A4"/>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OTE1N2FjLWI0NjctNGNiNi05OGY1LTNhZWU4MmQ2YTQ3NCIsIlJhbmdlTGVuZ3RoIjoyMCwiUmVmZXJlbmNlSWQiOiJlZTdlZGU2NS01ZTg2LTQwYmYtYjNiMC03NmU1Y2RmMzcyY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FwZW5lcmd5LjIwMjMuMTIyMTkyIiwiVXJpU3RyaW5nIjoiaHR0cHM6Ly9kb2kub3JnLzEwLjEwMTYvai5hcGVuZXJneS4yMDIzLjEyMjE5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}</w:instrText>
          </w:r>
          <w:r>
            <w:fldChar w:fldCharType="separate"/>
          </w:r>
          <w:r w:rsidR="00181E12">
            <w:t>(Kasper et al. 2024)</w:t>
          </w:r>
          <w:r>
            <w:fldChar w:fldCharType="end"/>
          </w:r>
        </w:sdtContent>
      </w:sdt>
      <w:r>
        <w:t>.</w:t>
      </w:r>
    </w:p>
    <w:p w14:paraId="2226C49B" w14:textId="2096D121" w:rsidR="00306662" w:rsidRDefault="002C4FBC" w:rsidP="00306662">
      <w:pPr>
        <w:pStyle w:val="Listenabsatz"/>
        <w:numPr>
          <w:ilvl w:val="0"/>
          <w:numId w:val="1"/>
        </w:numPr>
      </w:pPr>
      <w:r>
        <w:t>Empfangen von optimierten Steuerungsbefehlen von einem MILP-Planungsalgorithmus</w:t>
      </w:r>
      <w:r w:rsidR="00320BF2">
        <w:t xml:space="preserve"> für den Energie-flexiblen Betrieb einer experimentellen Destillationskolonne </w:t>
      </w:r>
      <w:sdt>
        <w:sdtPr>
          <w:alias w:val="To edit, see citavi.com/edit"/>
          <w:tag w:val="CitaviPlaceholder#84cef6b5-9cdd-488c-abb5-3c1ecc72f6c4"/>
          <w:id w:val="346069571"/>
          <w:placeholder>
            <w:docPart w:val="DefaultPlaceholder_-1854013440"/>
          </w:placeholder>
        </w:sdtPr>
        <w:sdtEndPr/>
        <w:sdtContent>
          <w:r w:rsidR="00320BF2">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ZWFlYjQzLWNmY2MtNDE5Yi1hMGU1LTE5Nzk1OTgyMTk3NiIsIlJhbmdlTGVuZ3RoIjoyMiwiUmVmZXJlbmNlSWQiOiIyNzVjMzRmOS02NTk1LTQ2ZmItYTUwZS0xMmZkOTViYjM5M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T05DT042MDQ2My4yMDIzLjEwNDMwNzE3IiwiVXJpU3RyaW5nIjoiaHR0cHM6Ly9kb2kub3JnLzEwLjExMDkvT05DT042MDQ2My4yMDIzLjEwNDMwNzE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jZUMTE6NTg6NTEiLCJNb2RpZmllZEJ5IjoiX0xhc3NlIFJlaW5wb2xkIiwiSWQiOiJhZjNiMzY2OS0wZDM0LTRhMDAtYTJkYy04YTc4NDg2Njk2YTMiLCJNb2RpZmllZE9uIjoiMjAyNC0wOC0yNlQxMTo1ODo1MS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aWVlZXhwbG9yZS5pZWVlLm9yZy9kb2N1bWVudC8xMDQzMDcxNy8iLCJVcmlTdHJpbmciOiJodHRwczovL2llZWV4cGxvcmUuaWVlZS5vcmcvZG9jdW1lbnQvMTA0MzA3MTc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}</w:instrText>
          </w:r>
          <w:r w:rsidR="00320BF2">
            <w:fldChar w:fldCharType="separate"/>
          </w:r>
          <w:r w:rsidR="00181E12">
            <w:t>(Reinpold et al. 2023)</w:t>
          </w:r>
          <w:r w:rsidR="00320BF2">
            <w:fldChar w:fldCharType="end"/>
          </w:r>
        </w:sdtContent>
      </w:sdt>
      <w:r w:rsidR="00320BF2">
        <w:t xml:space="preserve">. </w:t>
      </w:r>
    </w:p>
    <w:p w14:paraId="0A8B289A" w14:textId="2879E500" w:rsidR="00306662" w:rsidRDefault="00306662" w:rsidP="00306662">
      <w:pPr>
        <w:pStyle w:val="Listenabsatz"/>
        <w:numPr>
          <w:ilvl w:val="0"/>
          <w:numId w:val="1"/>
        </w:numPr>
      </w:pPr>
      <w:r>
        <w:t xml:space="preserve">Empfangen von optimierten Steuerungssignalen zur Steuerung eines Gegengewichts an einer Erdölförderpumpe in Abhängigkeit des Drehwinkels, um Spitzenlastmanagement des Antriebsmotors der Pumpe auszuführen </w:t>
      </w:r>
      <w:sdt>
        <w:sdtPr>
          <w:alias w:val="To edit, see citavi.com/edit"/>
          <w:tag w:val="CitaviPlaceholder#be3c2336-b4a7-4a37-a3c8-acf4eb6c8870"/>
          <w:id w:val="-689758468"/>
          <w:placeholder>
            <w:docPart w:val="3B8820C71179476E8B20398C6FF6B183"/>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M2M1ZmEyLWNkNDYtNDIzNy1iNWVlLTA2NTQ4NjVmMDI5MyIsIlJhbmdlTGVuZ3RoIjoxOCwiUmVmZXJlbmNlSWQiOiI3ODA2ZDcwOC1iMWVkLTRiYzYtYjlmMC0xZjJmNjg5MzI3MD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MDkvSUFTNDgxODUuMjAyMS45Njc3MjIwIiwiVXJpU3RyaW5nIjoiaHR0cHM6Ly9kb2kub3JnLzEwLjExMDkvSUFTNDgxODUuMjAyMS45Njc3MjIw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jdUMTM6MjM6MjMiLCJNb2RpZmllZEJ5IjoiX0xhc3NlIFJlaW5wb2xkIiwiSWQiOiJkNWMzNzdhNS1jMTY3LTQ2ZDctYmMxYy03MTcyNzJjZTM0NTEiLCJNb2RpZmllZE9uIjoiMjAyNC0wOC0yN1QxMzoyMzoyMy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aWVlZXhwbG9yZS5pZWVlLm9yZy9kb2N1bWVudC85Njc3MjIwLyIsIlVyaVN0cmluZyI6Imh0dHBzOi8vaWVlZXhwbG9yZS5pZWVlLm9yZy9kb2N1bWVudC85Njc3MjIwL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}</w:instrText>
          </w:r>
          <w:r>
            <w:fldChar w:fldCharType="separate"/>
          </w:r>
          <w:r w:rsidR="00181E12">
            <w:t>(Zhao et al. 2021)</w:t>
          </w:r>
          <w:r>
            <w:fldChar w:fldCharType="end"/>
          </w:r>
        </w:sdtContent>
      </w:sdt>
      <w:r>
        <w:t xml:space="preserve">. </w:t>
      </w:r>
    </w:p>
    <w:p w14:paraId="3779D869" w14:textId="6DB30A98" w:rsidR="00FE1A36" w:rsidRDefault="00B10B3E" w:rsidP="0005050C">
      <w:pPr>
        <w:pStyle w:val="Listenabsatz"/>
        <w:numPr>
          <w:ilvl w:val="0"/>
          <w:numId w:val="1"/>
        </w:numPr>
      </w:pPr>
      <w:r>
        <w:t xml:space="preserve">Empfangen von Steuerungsbefehlen eines übergeordneten Aggregators für die Erbringung von Regelleistung durch </w:t>
      </w:r>
      <w:r w:rsidR="00973FF0">
        <w:t>eine Klimaanlage eines Bürogebäudes und eine Kältemaschine eines Supermarktes</w:t>
      </w:r>
      <w:r w:rsidR="00BE1F3E">
        <w:t xml:space="preserve"> </w:t>
      </w:r>
      <w:sdt>
        <w:sdtPr>
          <w:alias w:val="To edit, see citavi.com/edit"/>
          <w:tag w:val="CitaviPlaceholder#b0d948e8-9276-4092-ae9b-e6491688b63a"/>
          <w:id w:val="-1645809013"/>
          <w:placeholder>
            <w:docPart w:val="DefaultPlaceholder_-1854013440"/>
          </w:placeholder>
        </w:sdtPr>
        <w:sdtEndPr/>
        <w:sdtContent>
          <w:r w:rsidR="00BE1F3E">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MWQwOTEwLWFkNDItNDNmYS1hY2YyLTdmODJmNGU3ZDkzZSIsIlJhbmdlTGVuZ3RoIjoyMSwiUmVmZXJlbmNlSWQiOiI5MjQ2NDliZi02ZmNmLTRlYzYtYjkwYy1mMDAyNmYzNzk0Z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UQ1NULjIwMTYuMjU2MzM4NSIsIlVyaVN0cmluZyI6Imh0dHBzOi8vZG9pLm9yZy8xMC4xMTA5L1RDU1QuMjAxNi4yNTY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}</w:instrText>
          </w:r>
          <w:r w:rsidR="00BE1F3E">
            <w:fldChar w:fldCharType="separate"/>
          </w:r>
          <w:r w:rsidR="00181E12">
            <w:t>(Rahnama et al. 2017)</w:t>
          </w:r>
          <w:r w:rsidR="00BE1F3E">
            <w:fldChar w:fldCharType="end"/>
          </w:r>
        </w:sdtContent>
      </w:sdt>
      <w:r w:rsidR="00BE1F3E">
        <w:t>.</w:t>
      </w:r>
    </w:p>
    <w:p w14:paraId="67131E4F" w14:textId="00334AF7" w:rsidR="000A46F7" w:rsidRDefault="000A46F7" w:rsidP="0005050C">
      <w:pPr>
        <w:pStyle w:val="Listenabsatz"/>
        <w:numPr>
          <w:ilvl w:val="0"/>
          <w:numId w:val="1"/>
        </w:numPr>
      </w:pPr>
      <w:r>
        <w:t xml:space="preserve">Empfangen von An-/Aus-Steuerungsbefehlen </w:t>
      </w:r>
      <w:r w:rsidR="00922C59">
        <w:t xml:space="preserve">für </w:t>
      </w:r>
      <w:r w:rsidR="00741CE0">
        <w:t xml:space="preserve">drei </w:t>
      </w:r>
      <w:r w:rsidR="00922C59">
        <w:t xml:space="preserve">Kompressoren einer Kältemaschine eines Supermarktes </w:t>
      </w:r>
      <w:r>
        <w:t>von einem übergeordneten Aggregator</w:t>
      </w:r>
      <w:r w:rsidR="00741CE0">
        <w:t xml:space="preserve"> </w:t>
      </w:r>
      <w:sdt>
        <w:sdtPr>
          <w:alias w:val="To edit, see citavi.com/edit"/>
          <w:tag w:val="CitaviPlaceholder#831165eb-81ec-4258-bd07-8e561fa63391"/>
          <w:id w:val="-933358099"/>
          <w:placeholder>
            <w:docPart w:val="DefaultPlaceholder_-1854013440"/>
          </w:placeholder>
        </w:sdtPr>
        <w:sdtEndPr/>
        <w:sdtContent>
          <w:r w:rsidR="00741CE0">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ODc3ZTU1LWZjNTItNGZlYy05OTQ4LTBkOGJiZjQ5OGM3NyIsIlJhbmdlTGVuZ3RoIjoyMSwiUmVmZXJlbmNlSWQiOiI5MjQ2NDliZi02ZmNmLTRlYzYtYjkwYy1mMDAyNmYzNzk0Z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UQ1NULjIwMTYuMjU2MzM4NSIsIlVyaVN0cmluZyI6Imh0dHBzOi8vZG9pLm9yZy8xMC4xMTA5L1RDU1QuMjAxNi4yNTY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}</w:instrText>
          </w:r>
          <w:r w:rsidR="00741CE0">
            <w:fldChar w:fldCharType="separate"/>
          </w:r>
          <w:r w:rsidR="00181E12">
            <w:t>(Rahnama et al. 2017)</w:t>
          </w:r>
          <w:r w:rsidR="00741CE0">
            <w:fldChar w:fldCharType="end"/>
          </w:r>
        </w:sdtContent>
      </w:sdt>
      <w:r w:rsidR="00922C59">
        <w:t>.</w:t>
      </w:r>
    </w:p>
    <w:p w14:paraId="6CF4E653" w14:textId="5A81686A" w:rsidR="00E340EB" w:rsidRDefault="00E340EB" w:rsidP="0005050C">
      <w:pPr>
        <w:pStyle w:val="Listenabsatz"/>
        <w:numPr>
          <w:ilvl w:val="0"/>
          <w:numId w:val="1"/>
        </w:numPr>
      </w:pPr>
      <w:r>
        <w:t xml:space="preserve">Empfangen von dynamischen </w:t>
      </w:r>
      <w:r w:rsidR="00AD5D41">
        <w:t xml:space="preserve">Grenzwerten für eine </w:t>
      </w:r>
      <w:proofErr w:type="spellStart"/>
      <w:r w:rsidR="00AD5D41">
        <w:t>Hysteresteuerung</w:t>
      </w:r>
      <w:proofErr w:type="spellEnd"/>
      <w:r w:rsidR="00AD5D41">
        <w:t xml:space="preserve"> der Temperatur in Kühlregalen eines Supermarktes: Die </w:t>
      </w:r>
      <w:r w:rsidR="00AA7219">
        <w:t xml:space="preserve">Grenzwerte der Hysterese werden dynamisch angepasst, um </w:t>
      </w:r>
      <w:r w:rsidR="00096CA0">
        <w:t>Öffnen und Schließen</w:t>
      </w:r>
      <w:r w:rsidR="00AA7219">
        <w:t xml:space="preserve"> v</w:t>
      </w:r>
      <w:r w:rsidR="00096CA0">
        <w:t xml:space="preserve">on Ventilen vorzunehmen, die den Strom von Kühlmittel in </w:t>
      </w:r>
      <w:r w:rsidR="00D95771">
        <w:t xml:space="preserve">die Kühlregale steuern </w:t>
      </w:r>
      <w:sdt>
        <w:sdtPr>
          <w:alias w:val="To edit, see citavi.com/edit"/>
          <w:tag w:val="CitaviPlaceholder#a710c6db-9c06-450e-9043-96b1fbe8b7f6"/>
          <w:id w:val="-908694554"/>
          <w:placeholder>
            <w:docPart w:val="DefaultPlaceholder_-1854013440"/>
          </w:placeholder>
        </w:sdtPr>
        <w:sdtEndPr/>
        <w:sdtContent>
          <w:r w:rsidR="00D95771">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ZmUxOTVmLTUxNzQtNDcxOC1iNmE0LWU1NTBmMDY4YWMxYyIsIlJhbmdlTGVuZ3RoIjoyMSwiUmVmZXJlbmNlSWQiOiI5MjQ2NDliZi02ZmNmLTRlYzYtYjkwYy1mMDAyNmYzNzk0Z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UQ1NULjIwMTYuMjU2MzM4NSIsIlVyaVN0cmluZyI6Imh0dHBzOi8vZG9pLm9yZy8xMC4xMTA5L1RDU1QuMjAxNi4yNTY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}</w:instrText>
          </w:r>
          <w:r w:rsidR="00D95771">
            <w:fldChar w:fldCharType="separate"/>
          </w:r>
          <w:r w:rsidR="00181E12">
            <w:t>(Rahnama et al. 2017)</w:t>
          </w:r>
          <w:r w:rsidR="00D95771">
            <w:fldChar w:fldCharType="end"/>
          </w:r>
        </w:sdtContent>
      </w:sdt>
      <w:r w:rsidR="00D95771">
        <w:t>.</w:t>
      </w:r>
    </w:p>
    <w:p w14:paraId="46894920" w14:textId="79215D6E" w:rsidR="00B31FA1" w:rsidRDefault="00B31FA1" w:rsidP="0005050C">
      <w:pPr>
        <w:pStyle w:val="Listenabsatz"/>
        <w:numPr>
          <w:ilvl w:val="0"/>
          <w:numId w:val="1"/>
        </w:numPr>
      </w:pPr>
      <w:r>
        <w:t xml:space="preserve">Empfangen von Steuerungsbefehlen eines übergeordneten SCADA Systems zur Steuerung von Energieversorgungsanlagen einer Fabrik </w:t>
      </w:r>
      <w:sdt>
        <w:sdtPr>
          <w:alias w:val="To edit, see citavi.com/edit"/>
          <w:tag w:val="CitaviPlaceholder#de5e87d2-cd31-4b4a-b874-0b0f2ff71d6d"/>
          <w:id w:val="561450604"/>
          <w:placeholder>
            <w:docPart w:val="DefaultPlaceholder_-1854013440"/>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TkwMDU4LTkzZjUtNDI4NS05MmI5LWE5Y2FkZTc2MjdmMSIsIlJhbmdlTGVuZ3RoIjoyMSwiUmVmZXJlbmNlSWQiOiI1NzQ0ZGNjZS1hMDNiLTRiODUtYjE4Yi1hYjc3MzgzYzlkO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mFwZW5lcmd5LjIwMTcuMDkuMDA1IiwiVXJpU3RyaW5nIjoiaHR0cHM6Ly9kb2kub3JnLzEwLjEwMTYvai5hcGVuZXJneS4yMDE3LjA5LjAwN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}</w:instrText>
          </w:r>
          <w:r>
            <w:fldChar w:fldCharType="separate"/>
          </w:r>
          <w:r w:rsidR="00181E12">
            <w:t>(Ferrari et al. 2017)</w:t>
          </w:r>
          <w:r>
            <w:fldChar w:fldCharType="end"/>
          </w:r>
        </w:sdtContent>
      </w:sdt>
      <w:r>
        <w:t>.</w:t>
      </w:r>
    </w:p>
    <w:p w14:paraId="257FF5C8" w14:textId="018C938B" w:rsidR="00841DE4" w:rsidRDefault="00841DE4" w:rsidP="0005050C">
      <w:pPr>
        <w:pStyle w:val="Listenabsatz"/>
        <w:numPr>
          <w:ilvl w:val="0"/>
          <w:numId w:val="1"/>
        </w:numPr>
      </w:pPr>
      <w:r>
        <w:t xml:space="preserve">Empfangen von </w:t>
      </w:r>
      <w:r w:rsidR="00977214">
        <w:t>Befehlen zur Erbringung von Lastreduktionsmaßnahmen</w:t>
      </w:r>
      <w:r w:rsidR="004E2134">
        <w:t xml:space="preserve"> </w:t>
      </w:r>
      <w:sdt>
        <w:sdtPr>
          <w:alias w:val="To edit, see citavi.com/edit"/>
          <w:tag w:val="CitaviPlaceholder#c86ec5fe-e385-476b-a438-16d9b44a024f"/>
          <w:id w:val="1622036960"/>
          <w:placeholder>
            <w:docPart w:val="DefaultPlaceholder_-1854013440"/>
          </w:placeholder>
        </w:sdtPr>
        <w:sdtEndPr/>
        <w:sdtContent>
          <w:r w:rsidR="004E2134">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NGU3YzUzLWRmMmUtNGFmMC1iZDE2LTU1NjBkYjRhOTM5MyIsIlJhbmdlTGVuZ3RoIjozMSwiUmVmZXJlbmNlSWQiOiIxZTk2ZTcwYi03NzgxLTQyNzQtOTNlNC1lZTI1ODY0ZmZhO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9zMTE3NDAtMDIzLTAxMjAxLXgiLCJVcmlTdHJpbmciOiJodHRwczovL2RvaS5vcmcvMTAuMTAwNy9zMTE3NDAtMDIzLTAxMjAxLX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}</w:instrText>
          </w:r>
          <w:r w:rsidR="004E2134">
            <w:fldChar w:fldCharType="separate"/>
          </w:r>
          <w:r w:rsidR="00181E12">
            <w:t>(Fuhrländer-Völker et al. 2023)</w:t>
          </w:r>
          <w:r w:rsidR="004E2134">
            <w:fldChar w:fldCharType="end"/>
          </w:r>
        </w:sdtContent>
      </w:sdt>
      <w:r w:rsidR="004E2134">
        <w:t>.</w:t>
      </w:r>
    </w:p>
    <w:p w14:paraId="5AE52456" w14:textId="5A9B57ED" w:rsidR="00510B2C" w:rsidRDefault="005D2410" w:rsidP="00DA5438">
      <w:r w:rsidRPr="00C33603">
        <w:rPr>
          <w:b/>
          <w:bCs/>
        </w:rPr>
        <w:t xml:space="preserve">Die Steuerung </w:t>
      </w:r>
      <w:r w:rsidR="005413A1" w:rsidRPr="00C33603">
        <w:rPr>
          <w:b/>
          <w:bCs/>
        </w:rPr>
        <w:t>sendet Steuerbefehle</w:t>
      </w:r>
      <w:r w:rsidR="005413A1">
        <w:t xml:space="preserve"> an die Aktorik von Ressourcen und </w:t>
      </w:r>
      <w:r>
        <w:t>stellt</w:t>
      </w:r>
      <w:r w:rsidR="005413A1">
        <w:t xml:space="preserve"> so</w:t>
      </w:r>
      <w:r>
        <w:t xml:space="preserve"> </w:t>
      </w:r>
      <w:r w:rsidR="00991406">
        <w:t>Betriebspunkte von Ressourcen ein</w:t>
      </w:r>
      <w:r w:rsidR="00203F7E">
        <w:t xml:space="preserve">. Verglichen mit dem konventionellen Betrieb, werden hierbei ggf. häufiger Wechsel des Betriebspunktes vorgenommen, und es werden ggf. häufiger Betriebspunkte im Teillastbereich eingestellt. Auch das Pausieren von Produktionsressourcen kann, wenn prozesstechnisch sinnvoll, bei der Umsetzung von Energie-flexiblen Betriebsstrategien häufiger erfolgen, als es im konventionellen Betrieb der Fall ist. </w:t>
      </w:r>
      <w:r w:rsidR="005657EA">
        <w:t xml:space="preserve"> </w:t>
      </w:r>
    </w:p>
    <w:p w14:paraId="22E12C36" w14:textId="77777777" w:rsidR="004A7555" w:rsidRDefault="004A7555" w:rsidP="004A7555">
      <w:r>
        <w:t xml:space="preserve">Beispiele </w:t>
      </w:r>
    </w:p>
    <w:p w14:paraId="7F85AD2B" w14:textId="77BB8E38" w:rsidR="004A7555" w:rsidRDefault="000507F0" w:rsidP="004A7555">
      <w:pPr>
        <w:pStyle w:val="Listenabsatz"/>
        <w:numPr>
          <w:ilvl w:val="0"/>
          <w:numId w:val="1"/>
        </w:numPr>
      </w:pPr>
      <w:r>
        <w:lastRenderedPageBreak/>
        <w:t xml:space="preserve">Einstellen von Drehgeschwindigkeit und Vorschub einer CNC-Fräse, um </w:t>
      </w:r>
      <w:r w:rsidR="004A7CD2">
        <w:t xml:space="preserve">so den Energiebedarf variabel zu gestalten </w:t>
      </w:r>
      <w:sdt>
        <w:sdtPr>
          <w:alias w:val="To edit, see citavi.com/edit"/>
          <w:tag w:val="CitaviPlaceholder#597fed7f-4e67-4b1d-843f-0886fc51a4ac"/>
          <w:id w:val="822082795"/>
          <w:placeholder>
            <w:docPart w:val="DefaultPlaceholder_-1854013440"/>
          </w:placeholder>
        </w:sdtPr>
        <w:sdtEndPr/>
        <w:sdtContent>
          <w:r w:rsidR="00490803">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YTBjNmViLWRmM2MtNGMxNS05MGI4LTg3ZDVmNmYzOWQwOCIsIlJhbmdlTGVuZ3RoIjoyNCwiUmVmZXJlbmNlSWQiOiI3OWNiNDRlYi03OGQzLTRlOGMtYjAxMC1kMzI2YzdiZmZkYz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cHJvY2lyLjIwMTUuMTAuMDExIiwiVXJpU3RyaW5nIjoiaHR0cHM6Ly9kb2kub3JnLzEwLjEwMTYvai5wcm9jaXIuMjAxNS4xMC4wMT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}</w:instrText>
          </w:r>
          <w:r w:rsidR="00490803">
            <w:fldChar w:fldCharType="separate"/>
          </w:r>
          <w:r w:rsidR="00181E12">
            <w:t>(Suwa und Samukawa 2016)</w:t>
          </w:r>
          <w:r w:rsidR="00490803">
            <w:fldChar w:fldCharType="end"/>
          </w:r>
        </w:sdtContent>
      </w:sdt>
      <w:r w:rsidR="004A7CD2">
        <w:t xml:space="preserve">. </w:t>
      </w:r>
    </w:p>
    <w:p w14:paraId="6E2DA28C" w14:textId="42558022" w:rsidR="00CB7199" w:rsidRDefault="00CB7199" w:rsidP="004A7555">
      <w:pPr>
        <w:pStyle w:val="Listenabsatz"/>
        <w:numPr>
          <w:ilvl w:val="0"/>
          <w:numId w:val="1"/>
        </w:numPr>
      </w:pPr>
      <w:r>
        <w:t>Einstellen der Drehg</w:t>
      </w:r>
      <w:r w:rsidR="000C68DC">
        <w:t xml:space="preserve">eschwindigkeit eines Kompressionskühlers, um variablen Kältebedarf zu decken </w:t>
      </w:r>
      <w:sdt>
        <w:sdtPr>
          <w:alias w:val="To edit, see citavi.com/edit"/>
          <w:tag w:val="CitaviPlaceholder#e49cb9e2-c8f3-42b7-ac81-584a5cd35bba"/>
          <w:id w:val="747229321"/>
          <w:placeholder>
            <w:docPart w:val="DefaultPlaceholder_-1854013440"/>
          </w:placeholder>
        </w:sdtPr>
        <w:sdtEndPr/>
        <w:sdtContent>
          <w:r w:rsidR="000C68DC">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ZGM2OTlhLWZkOWMtNGVlYS04NGI2LTk3YTA1MGY1NDhlNyIsIlJhbmdlTGVuZ3RoIjoxOCwiUmVmZXJlbmNlSWQiOiJiN2QxMzJkNy1kM2QzLTQ2YjgtOGY3MC0yYzI4MzYyMDU5N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cHJvY2lyLjIwMjMuMDIuMDI3IiwiVXJpU3RyaW5nIjoiaHR0cHM6Ly9kb2kub3JnLzEwLjEwMTYvai5wcm9jaXIuMjAyMy4wMi4wMj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}</w:instrText>
          </w:r>
          <w:r w:rsidR="000C68DC">
            <w:fldChar w:fldCharType="separate"/>
          </w:r>
          <w:r w:rsidR="00181E12">
            <w:t>(Hayn et al. 2023)</w:t>
          </w:r>
          <w:r w:rsidR="000C68DC">
            <w:fldChar w:fldCharType="end"/>
          </w:r>
        </w:sdtContent>
      </w:sdt>
      <w:r w:rsidR="000C68DC">
        <w:t>.</w:t>
      </w:r>
    </w:p>
    <w:p w14:paraId="6E1272E1" w14:textId="17957A11" w:rsidR="0020766F" w:rsidRDefault="0020766F" w:rsidP="0020766F">
      <w:pPr>
        <w:pStyle w:val="Listenabsatz"/>
        <w:numPr>
          <w:ilvl w:val="0"/>
          <w:numId w:val="1"/>
        </w:numPr>
      </w:pPr>
      <w:r>
        <w:t xml:space="preserve">Empfangen von Steuerungssignalen eines Planungsalgorithmus‘ für den Betrieb eines Kühlraumes und einer Kompressionskältemaschine und senden der Steuersignale an die Aktorik der Kompressionskältemaschine </w:t>
      </w:r>
      <w:sdt>
        <w:sdtPr>
          <w:alias w:val="To edit, see citavi.com/edit"/>
          <w:tag w:val="CitaviPlaceholder#827702e8-b808-4f14-a11a-1a9b90ab1b18"/>
          <w:id w:val="2143612089"/>
          <w:placeholder>
            <w:docPart w:val="F0C9162467F3482797E687AEAE568987"/>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ZjgwZDUwLTAzZjEtNDdmOS1hOGYzLTFiM2M1Nzk2MjMzZiIsIlJhbmdlTGVuZ3RoIjoxOCwiUmVmZXJlbmNlSWQiOiJiN2QxMzJkNy1kM2QzLTQ2YjgtOGY3MC0yYzI4MzYyMDU5N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cHJvY2lyLjIwMjMuMDIuMDI3IiwiVXJpU3RyaW5nIjoiaHR0cHM6Ly9kb2kub3JnLzEwLjEwMTYvai5wcm9jaXIuMjAyMy4wMi4wMj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}</w:instrText>
          </w:r>
          <w:r>
            <w:fldChar w:fldCharType="separate"/>
          </w:r>
          <w:r w:rsidR="00181E12">
            <w:t>(Hayn et al. 2023)</w:t>
          </w:r>
          <w:r>
            <w:fldChar w:fldCharType="end"/>
          </w:r>
        </w:sdtContent>
      </w:sdt>
      <w:r>
        <w:t>.</w:t>
      </w:r>
    </w:p>
    <w:p w14:paraId="44208F73" w14:textId="42F81001" w:rsidR="00D412DC" w:rsidRDefault="00D412DC" w:rsidP="00D412DC">
      <w:pPr>
        <w:pStyle w:val="Listenabsatz"/>
        <w:numPr>
          <w:ilvl w:val="0"/>
          <w:numId w:val="1"/>
        </w:numPr>
      </w:pPr>
      <w:r>
        <w:t xml:space="preserve">Senden von Steuerungsbefehlen für den Betrieb einer Wärmeversorgungsanlage einer Fabrik inkl. Wärmespeicher. Steuerungsbefehle werden von einem übergeordneten MILP-Betriebsplanungsalgorithmus empfangen </w:t>
      </w:r>
      <w:sdt>
        <w:sdtPr>
          <w:alias w:val="To edit, see citavi.com/edit"/>
          <w:tag w:val="CitaviPlaceholder#e464e65b-c5b6-4588-8468-417ab01af564"/>
          <w:id w:val="1267111835"/>
          <w:placeholder>
            <w:docPart w:val="E30114869F9B47AA8A50ACE198A9B4C1"/>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YmVlOTViLWRjY2ItNDBlYy05ZTI2LWIwNjU4NTg3M2E3OCIsIlJhbmdlTGVuZ3RoIjoyMiwiUmVmZXJlbmNlSWQiOiJhMzEyZTRjMS00NmM0LTQ2NzUtYTQwZi0xYzFlMzVmMWUxN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Y3NpdGUuMjAyMi4xMDI0NzMiLCJVcmlTdHJpbmciOiJodHRwczovL2RvaS5vcmcvMTAuMTAxNi9qLmNzaXRlLjIwMjIuMTAyNDc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}</w:instrText>
          </w:r>
          <w:r>
            <w:fldChar w:fldCharType="separate"/>
          </w:r>
          <w:r w:rsidR="00181E12">
            <w:t>(Fuhrmann et al. 2022)</w:t>
          </w:r>
          <w:r>
            <w:fldChar w:fldCharType="end"/>
          </w:r>
        </w:sdtContent>
      </w:sdt>
      <w:r>
        <w:t xml:space="preserve">. </w:t>
      </w:r>
    </w:p>
    <w:p w14:paraId="76915123" w14:textId="3903E699" w:rsidR="0020766F" w:rsidRDefault="002172A0" w:rsidP="004A7555">
      <w:pPr>
        <w:pStyle w:val="Listenabsatz"/>
        <w:numPr>
          <w:ilvl w:val="0"/>
          <w:numId w:val="1"/>
        </w:numPr>
      </w:pPr>
      <w:r>
        <w:t xml:space="preserve">Senden von Steuersignalen an </w:t>
      </w:r>
      <w:r w:rsidR="003E7B3E">
        <w:t xml:space="preserve">Gleichrichter zur kontinuierlichen Lastmodulation von Zink Elektrolyseanlagen für die Erbringung von Primärregelleistung </w:t>
      </w:r>
      <w:sdt>
        <w:sdtPr>
          <w:alias w:val="To edit, see citavi.com/edit"/>
          <w:tag w:val="CitaviPlaceholder#207488e5-c2b9-441b-b936-686b0c3f60ab"/>
          <w:id w:val="-1746179604"/>
          <w:placeholder>
            <w:docPart w:val="DefaultPlaceholder_-1854013440"/>
          </w:placeholder>
        </w:sdtPr>
        <w:sdtEndPr/>
        <w:sdtContent>
          <w:r w:rsidR="001B5DF7">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YTYzZDJiLTI5ZTUtNDZjYS05NmE0LWI3ODAxODlhMzhmOCIsIlJhbmdlTGVuZ3RoIjoyMCwiUmVmZXJlbmNlSWQiOiI2NzI0NWFiYS1mYmEyLTQzZWUtODA0YS03MDJlZmI5YWQwZ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UU0cuMjAxOS4yOTE2NjIz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wOS9UU0cuMjAxOS4yOTE2NjIzIiwiVXJpU3RyaW5nIjoiaHR0cHM6Ly9kb2kub3JnLzEwLjExMDkvVFNHLjIwMTkuMjkxNjYy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}</w:instrText>
          </w:r>
          <w:r w:rsidR="001B5DF7">
            <w:fldChar w:fldCharType="separate"/>
          </w:r>
          <w:r w:rsidR="00181E12">
            <w:t>(Perroy et al. 2020)</w:t>
          </w:r>
          <w:r w:rsidR="001B5DF7">
            <w:fldChar w:fldCharType="end"/>
          </w:r>
        </w:sdtContent>
      </w:sdt>
      <w:r w:rsidR="001B5DF7">
        <w:t>.</w:t>
      </w:r>
    </w:p>
    <w:p w14:paraId="6563D831" w14:textId="47A00B1F" w:rsidR="001B5DF7" w:rsidRDefault="001B5DF7" w:rsidP="001B5DF7">
      <w:pPr>
        <w:pStyle w:val="Listenabsatz"/>
        <w:numPr>
          <w:ilvl w:val="0"/>
          <w:numId w:val="1"/>
        </w:numPr>
      </w:pPr>
      <w:r>
        <w:t xml:space="preserve">Senden von Steuersignalen an Laststufenschalter zur diskreten Lastmodulation von </w:t>
      </w:r>
      <w:r w:rsidR="00201230" w:rsidRPr="00201230">
        <w:t>Elektrolichtbogen</w:t>
      </w:r>
      <w:r w:rsidR="00201230">
        <w:t>ö</w:t>
      </w:r>
      <w:r w:rsidR="00201230" w:rsidRPr="00201230">
        <w:t>fen</w:t>
      </w:r>
      <w:r w:rsidR="00201230">
        <w:t xml:space="preserve"> </w:t>
      </w:r>
      <w:r>
        <w:t xml:space="preserve">für die Erbringung von Primärregelleistung </w:t>
      </w:r>
      <w:sdt>
        <w:sdtPr>
          <w:alias w:val="To edit, see citavi.com/edit"/>
          <w:tag w:val="CitaviPlaceholder#36217163-2bdd-4ce4-9265-cc940ae60a29"/>
          <w:id w:val="-1818943408"/>
          <w:placeholder>
            <w:docPart w:val="FA21781A8EC94323A136FBCCB0639FFC"/>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YTYzZDJiLTI5ZTUtNDZjYS05NmE0LWI3ODAxODlhMzhmOCIsIlJhbmdlTGVuZ3RoIjoyMCwiUmVmZXJlbmNlSWQiOiI2NzI0NWFiYS1mYmEyLTQzZWUtODA0YS03MDJlZmI5YWQwZ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UU0cuMjAxOS4yOTE2NjIz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wOS9UU0cuMjAxOS4yOTE2NjIzIiwiVXJpU3RyaW5nIjoiaHR0cHM6Ly9kb2kub3JnLzEwLjExMDkvVFNHLjIwMTkuMjkxNjYy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}</w:instrText>
          </w:r>
          <w:r>
            <w:fldChar w:fldCharType="separate"/>
          </w:r>
          <w:r w:rsidR="00181E12">
            <w:t>(Perroy et al. 2020)</w:t>
          </w:r>
          <w:r>
            <w:fldChar w:fldCharType="end"/>
          </w:r>
        </w:sdtContent>
      </w:sdt>
      <w:r>
        <w:t>.</w:t>
      </w:r>
    </w:p>
    <w:p w14:paraId="749A7193" w14:textId="6AE9B8D6" w:rsidR="00510B2C" w:rsidRDefault="00510B2C" w:rsidP="00510B2C">
      <w:pPr>
        <w:pStyle w:val="Listenabsatz"/>
        <w:numPr>
          <w:ilvl w:val="0"/>
          <w:numId w:val="1"/>
        </w:numPr>
      </w:pPr>
      <w:r>
        <w:t xml:space="preserve">Senden von Signalen zur </w:t>
      </w:r>
      <w:r w:rsidR="00B13CC0">
        <w:t xml:space="preserve">Abschaltung eines verteilten IO-Moduls und </w:t>
      </w:r>
      <w:r w:rsidR="00480329">
        <w:t xml:space="preserve">verbundener Sensoren via </w:t>
      </w:r>
      <w:proofErr w:type="spellStart"/>
      <w:r w:rsidR="00480329">
        <w:t>PROFIEnergy</w:t>
      </w:r>
      <w:proofErr w:type="spellEnd"/>
      <w:r w:rsidR="00480329">
        <w:t>, um Energie zu sparen</w:t>
      </w:r>
      <w:r>
        <w:t xml:space="preserve"> </w:t>
      </w:r>
      <w:sdt>
        <w:sdtPr>
          <w:alias w:val="To edit, see citavi.com/edit"/>
          <w:tag w:val="CitaviPlaceholder#18b94c62-99a5-47bb-b7ca-ee761ec3e3d6"/>
          <w:id w:val="-235244758"/>
          <w:placeholder>
            <w:docPart w:val="DefaultPlaceholder_-1854013440"/>
          </w:placeholder>
        </w:sdtPr>
        <w:sdtEndPr/>
        <w:sdtContent>
          <w:r w:rsidR="00480329">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NGQwNjE5LTc2ZjktNGM3MC1hY2UyLTk3MmI0NjQxNGZlOCIsIlJhbmdlTGVuZ3RoIjoxOSwiUmVmZXJlbmNlSWQiOiIwNWEyMmNkNC1lZTZiLTQ0MTMtYTFiOC0zZDgxYTUwNmYxY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aWVlZXhwbG9yZS5pZWVlLm9yZy9kb2N1bWVudC82NzAwMjgxLyIsIlVyaVN0cmluZyI6Imh0dHA6Ly9pZWVleHBsb3JlLmllZWUub3JnL2RvY3VtZW50LzY3MDAyODE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hc3NlIFJlaW5wb2xkIiwiQ3JlYXRlZE9uIjoiMjAyNC0wOC0yMlQxNDowNTo1MyIsIk1vZGlmaWVkQnkiOiJfTGFzc2UgUmVpbnBvbGQiLCJJZCI6IjEwNTc4YWNiLWI0NjEtNGI4Yy1iY2Q3LTgzZjE4NjA2MTNlZCIsIk1vZGlmaWVkT24iOiIyMDI0LTA4LTIyVDE0OjA1OjUz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wOS9JRUNPTi4yMDEzLjY3MDAyODEiLCJVcmlTdHJpbmciOiJodHRwczovL2RvaS5vcmcvMTAuMTEwOS9JRUNPTi4yMDEzLjY3MDAyOD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}</w:instrText>
          </w:r>
          <w:r w:rsidR="00480329">
            <w:fldChar w:fldCharType="separate"/>
          </w:r>
          <w:r w:rsidR="00181E12">
            <w:t>(Mechs et al. 2013)</w:t>
          </w:r>
          <w:r w:rsidR="00480329">
            <w:fldChar w:fldCharType="end"/>
          </w:r>
        </w:sdtContent>
      </w:sdt>
      <w:r w:rsidR="00480329">
        <w:t>.</w:t>
      </w:r>
    </w:p>
    <w:p w14:paraId="303A5B3E" w14:textId="6CAB2F47" w:rsidR="001B5DF7" w:rsidRDefault="00480329" w:rsidP="004A7555">
      <w:pPr>
        <w:pStyle w:val="Listenabsatz"/>
        <w:numPr>
          <w:ilvl w:val="0"/>
          <w:numId w:val="1"/>
        </w:numPr>
      </w:pPr>
      <w:r>
        <w:t xml:space="preserve">Senden von Signalen </w:t>
      </w:r>
      <w:r w:rsidR="00523566">
        <w:t xml:space="preserve">zur Versetzung eines </w:t>
      </w:r>
      <w:r w:rsidR="00732B24">
        <w:t xml:space="preserve">elektrischen Antriebs eines experimentellen Förderbandes </w:t>
      </w:r>
      <w:r w:rsidR="00954388">
        <w:t xml:space="preserve">in den </w:t>
      </w:r>
      <w:proofErr w:type="spellStart"/>
      <w:r w:rsidR="00954388">
        <w:t>Standy</w:t>
      </w:r>
      <w:proofErr w:type="spellEnd"/>
      <w:r w:rsidR="00954388">
        <w:t xml:space="preserve"> Modus, um Energie zu sparen </w:t>
      </w:r>
      <w:sdt>
        <w:sdtPr>
          <w:alias w:val="To edit, see citavi.com/edit"/>
          <w:tag w:val="CitaviPlaceholder#b4e69d16-82e6-4b96-a9c4-391cfc6818d6"/>
          <w:id w:val="611022237"/>
          <w:placeholder>
            <w:docPart w:val="DefaultPlaceholder_-1854013440"/>
          </w:placeholder>
        </w:sdtPr>
        <w:sdtEndPr/>
        <w:sdtContent>
          <w:r w:rsidR="00954388">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MThkYTMzLWE1YzEtNGJhNy04MGZhLWRiYzM3NzU4NmY1MiIsIlJhbmdlTGVuZ3RoIjoxOSwiUmVmZXJlbmNlSWQiOiIwNWEyMmNkNC1lZTZiLTQ0MTMtYTFiOC0zZDgxYTUwNmYxY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aWVlZXhwbG9yZS5pZWVlLm9yZy9kb2N1bWVudC82NzAwMjgxLyIsIlVyaVN0cmluZyI6Imh0dHA6Ly9pZWVleHBsb3JlLmllZWUub3JnL2RvY3VtZW50LzY3MDAyODE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hc3NlIFJlaW5wb2xkIiwiQ3JlYXRlZE9uIjoiMjAyNC0wOC0yMlQxNDowNTo1MyIsIk1vZGlmaWVkQnkiOiJfTGFzc2UgUmVpbnBvbGQiLCJJZCI6IjEwNTc4YWNiLWI0NjEtNGI4Yy1iY2Q3LTgzZjE4NjA2MTNlZCIsIk1vZGlmaWVkT24iOiIyMDI0LTA4LTIyVDE0OjA1OjUz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wOS9JRUNPTi4yMDEzLjY3MDAyODEiLCJVcmlTdHJpbmciOiJodHRwczovL2RvaS5vcmcvMTAuMTEwOS9JRUNPTi4yMDEzLjY3MDAyOD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}</w:instrText>
          </w:r>
          <w:r w:rsidR="00954388">
            <w:fldChar w:fldCharType="separate"/>
          </w:r>
          <w:r w:rsidR="00181E12">
            <w:t>(Mechs et al. 2013)</w:t>
          </w:r>
          <w:r w:rsidR="00954388">
            <w:fldChar w:fldCharType="end"/>
          </w:r>
          <w:r w:rsidR="00954388">
            <w:t>.</w:t>
          </w:r>
        </w:sdtContent>
      </w:sdt>
    </w:p>
    <w:p w14:paraId="45FF8F53" w14:textId="3D8DA257" w:rsidR="00F66E60" w:rsidRDefault="00F66E60" w:rsidP="00F66E60">
      <w:pPr>
        <w:pStyle w:val="Listenabsatz"/>
        <w:numPr>
          <w:ilvl w:val="0"/>
          <w:numId w:val="1"/>
        </w:numPr>
      </w:pPr>
      <w:r>
        <w:t xml:space="preserve">Senden von Signalen zur Abschaltung eines elektrischen Antriebs eines experimentellen Förderbandes mithilfe eines Relais, um Energie zu sparen </w:t>
      </w:r>
      <w:sdt>
        <w:sdtPr>
          <w:alias w:val="To edit, see citavi.com/edit"/>
          <w:tag w:val="CitaviPlaceholder#d7108425-4391-41d4-be3c-19167bf02249"/>
          <w:id w:val="407885868"/>
          <w:placeholder>
            <w:docPart w:val="6CC5E7110BF64952AEAA9813BD3FFE13"/>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MThkYTMzLWE1YzEtNGJhNy04MGZhLWRiYzM3NzU4NmY1MiIsIlJhbmdlTGVuZ3RoIjoxOSwiUmVmZXJlbmNlSWQiOiIwNWEyMmNkNC1lZTZiLTQ0MTMtYTFiOC0zZDgxYTUwNmYxY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aWVlZXhwbG9yZS5pZWVlLm9yZy9kb2N1bWVudC82NzAwMjgxLyIsIlVyaVN0cmluZyI6Imh0dHA6Ly9pZWVleHBsb3JlLmllZWUub3JnL2RvY3VtZW50LzY3MDAyODE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hc3NlIFJlaW5wb2xkIiwiQ3JlYXRlZE9uIjoiMjAyNC0wOC0yMlQxNDowNTo1MyIsIk1vZGlmaWVkQnkiOiJfTGFzc2UgUmVpbnBvbGQiLCJJZCI6IjEwNTc4YWNiLWI0NjEtNGI4Yy1iY2Q3LTgzZjE4NjA2MTNlZCIsIk1vZGlmaWVkT24iOiIyMDI0LTA4LTIyVDE0OjA1OjUz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wOS9JRUNPTi4yMDEzLjY3MDAyODEiLCJVcmlTdHJpbmciOiJodHRwczovL2RvaS5vcmcvMTAuMTEwOS9JRUNPTi4yMDEzLjY3MDAyOD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}</w:instrText>
          </w:r>
          <w:r>
            <w:fldChar w:fldCharType="separate"/>
          </w:r>
          <w:r w:rsidR="00181E12">
            <w:t>(Mechs et al. 2013)</w:t>
          </w:r>
          <w:r>
            <w:fldChar w:fldCharType="end"/>
          </w:r>
          <w:r>
            <w:t>.</w:t>
          </w:r>
        </w:sdtContent>
      </w:sdt>
    </w:p>
    <w:p w14:paraId="3F14CDE1" w14:textId="0B4F093C" w:rsidR="00954388" w:rsidRDefault="00A72EF7" w:rsidP="004A7555">
      <w:pPr>
        <w:pStyle w:val="Listenabsatz"/>
        <w:numPr>
          <w:ilvl w:val="0"/>
          <w:numId w:val="1"/>
        </w:numPr>
      </w:pPr>
      <w:r>
        <w:t xml:space="preserve">Senden von Steuerungsbefehlen zur partiellen Öffnung von </w:t>
      </w:r>
      <w:r w:rsidR="001D144A">
        <w:t xml:space="preserve">Druckregelventilen für den Betrieb von Druckwechseladsorptionskolonnen </w:t>
      </w:r>
      <w:sdt>
        <w:sdtPr>
          <w:alias w:val="To edit, see citavi.com/edit"/>
          <w:tag w:val="CitaviPlaceholder#1f69a9d7-53ca-48f0-926d-56affc71daf9"/>
          <w:id w:val="-514694004"/>
          <w:placeholder>
            <w:docPart w:val="DefaultPlaceholder_-1854013440"/>
          </w:placeholder>
        </w:sdtPr>
        <w:sdtEndPr/>
        <w:sdtContent>
          <w:r w:rsidR="001D144A">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Yzg0MTdiLTFlYWMtNGU0Ni1iZTUxLTkxN2MzNGY2MGUzMyIsIlJhbmdlTGVuZ3RoIjoyMCwiUmVmZXJlbmNlSWQiOiI4YjVmNGY5Ny0zNGIxLTRlZTAtYTg0Yy1iNDE0OWRiNzVjM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lbmNvbm1hbi4yMDIyLjExNjYyMiIsIlVyaVN0cmluZyI6Imh0dHBzOi8vZG9pLm9yZy8xMC4xMDE2L2ouZW5jb25tYW4uMjAyMi4xMTY2Mj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}</w:instrText>
          </w:r>
          <w:r w:rsidR="001D144A">
            <w:fldChar w:fldCharType="separate"/>
          </w:r>
          <w:r w:rsidR="00181E12">
            <w:t>(Crespi et al. 2023)</w:t>
          </w:r>
          <w:r w:rsidR="001D144A">
            <w:fldChar w:fldCharType="end"/>
          </w:r>
        </w:sdtContent>
      </w:sdt>
      <w:r w:rsidR="001D144A">
        <w:t>.</w:t>
      </w:r>
    </w:p>
    <w:p w14:paraId="767170F6" w14:textId="5A411AD0" w:rsidR="00FC4A33" w:rsidRDefault="00FC4A33" w:rsidP="004A7555">
      <w:pPr>
        <w:pStyle w:val="Listenabsatz"/>
        <w:numPr>
          <w:ilvl w:val="0"/>
          <w:numId w:val="1"/>
        </w:numPr>
      </w:pPr>
      <w:r>
        <w:t xml:space="preserve">Steuerung </w:t>
      </w:r>
      <w:r w:rsidR="00242B25">
        <w:t xml:space="preserve">eines Wärmespeichers </w:t>
      </w:r>
      <w:r w:rsidR="00ED35E2">
        <w:t xml:space="preserve">zur Verbesserung der Abwärmenutzung von </w:t>
      </w:r>
      <w:r w:rsidR="00572F70" w:rsidRPr="00572F70">
        <w:t>Elektrolichtbogen</w:t>
      </w:r>
      <w:r w:rsidR="00FE1A36">
        <w:t xml:space="preserve">öfen </w:t>
      </w:r>
      <w:sdt>
        <w:sdtPr>
          <w:alias w:val="To edit, see citavi.com/edit"/>
          <w:tag w:val="CitaviPlaceholder#ef486a59-d88d-4aba-8e16-4e53a4992a40"/>
          <w:id w:val="-1646810345"/>
          <w:placeholder>
            <w:docPart w:val="DefaultPlaceholder_-1854013440"/>
          </w:placeholder>
        </w:sdtPr>
        <w:sdtEndPr/>
        <w:sdtContent>
          <w:r w:rsidR="00FE1A36">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OTE1N2FjLWI0NjctNGNiNi05OGY1LTNhZWU4MmQ2YTQ3NCIsIlJhbmdlTGVuZ3RoIjoyMCwiUmVmZXJlbmNlSWQiOiJlZTdlZGU2NS01ZTg2LTQwYmYtYjNiMC03NmU1Y2RmMzcyY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FwZW5lcmd5LjIwMjMuMTIyMTkyIiwiVXJpU3RyaW5nIjoiaHR0cHM6Ly9kb2kub3JnLzEwLjEwMTYvai5hcGVuZXJneS4yMDIzLjEyMjE5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}</w:instrText>
          </w:r>
          <w:r w:rsidR="00FE1A36">
            <w:fldChar w:fldCharType="separate"/>
          </w:r>
          <w:r w:rsidR="00181E12">
            <w:t>(Kasper et al. 2024)</w:t>
          </w:r>
          <w:r w:rsidR="00FE1A36">
            <w:fldChar w:fldCharType="end"/>
          </w:r>
        </w:sdtContent>
      </w:sdt>
      <w:r w:rsidR="00FE1A36">
        <w:t>.</w:t>
      </w:r>
    </w:p>
    <w:p w14:paraId="74B63E24" w14:textId="64B14F95" w:rsidR="001D69B6" w:rsidRDefault="001D69B6" w:rsidP="001D69B6">
      <w:pPr>
        <w:pStyle w:val="Listenabsatz"/>
        <w:numPr>
          <w:ilvl w:val="0"/>
          <w:numId w:val="1"/>
        </w:numPr>
      </w:pPr>
      <w:r>
        <w:t xml:space="preserve">An-/Aus-Steuerung des Heizstroms einer experimentellen </w:t>
      </w:r>
      <w:proofErr w:type="spellStart"/>
      <w:r>
        <w:t>Distillationskolonne</w:t>
      </w:r>
      <w:proofErr w:type="spellEnd"/>
      <w:r>
        <w:t xml:space="preserve">, um Energie-flexible Betriebspläne umzusetzen </w:t>
      </w:r>
      <w:sdt>
        <w:sdtPr>
          <w:alias w:val="To edit, see citavi.com/edit"/>
          <w:tag w:val="CitaviPlaceholder#975150f1-a98c-44bb-94ab-8050f4d60651"/>
          <w:id w:val="-2105639073"/>
          <w:placeholder>
            <w:docPart w:val="EFB716BCF46245CEA9951825AFDDE554"/>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MjAyMDhlLWRjY2MtNDMxNS04OGUxLTUyZTA0OTk0MDVmZiIsIlJhbmdlTGVuZ3RoIjoyMiwiUmVmZXJlbmNlSWQiOiIyNzVjMzRmOS02NTk1LTQ2ZmItYTUwZS0xMmZkOTViYjM5M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T05DT042MDQ2My4yMDIzLjEwNDMwNzE3IiwiVXJpU3RyaW5nIjoiaHR0cHM6Ly9kb2kub3JnLzEwLjExMDkvT05DT042MDQ2My4yMDIzLjEwNDMwNzE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jZUMTE6NTg6NTEiLCJNb2RpZmllZEJ5IjoiX0xhc3NlIFJlaW5wb2xkIiwiSWQiOiJhZjNiMzY2OS0wZDM0LTRhMDAtYTJkYy04YTc4NDg2Njk2YTMiLCJNb2RpZmllZE9uIjoiMjAyNC0wOC0yNlQxMTo1ODo1MS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aWVlZXhwbG9yZS5pZWVlLm9yZy9kb2N1bWVudC8xMDQzMDcxNy8iLCJVcmlTdHJpbmciOiJodHRwczovL2llZWV4cGxvcmUuaWVlZS5vcmcvZG9jdW1lbnQvMTA0MzA3MTc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}</w:instrText>
          </w:r>
          <w:r>
            <w:fldChar w:fldCharType="separate"/>
          </w:r>
          <w:r w:rsidR="00181E12">
            <w:t>(Reinpold et al. 2023)</w:t>
          </w:r>
          <w:r>
            <w:fldChar w:fldCharType="end"/>
          </w:r>
        </w:sdtContent>
      </w:sdt>
      <w:r>
        <w:t>.</w:t>
      </w:r>
    </w:p>
    <w:p w14:paraId="301F9A18" w14:textId="0FF4A76D" w:rsidR="00306662" w:rsidRDefault="00306662" w:rsidP="00306662">
      <w:pPr>
        <w:pStyle w:val="Listenabsatz"/>
        <w:numPr>
          <w:ilvl w:val="0"/>
          <w:numId w:val="1"/>
        </w:numPr>
      </w:pPr>
      <w:r>
        <w:t xml:space="preserve">Senden von Steuerungssignalen zur Steuerung eines Gegengewichts an einer Erdölförderpumpe in Abhängigkeit des Drehwinkels, um Spitzenlastmanagement des Antriebsmotors der Pumpe auszuführen </w:t>
      </w:r>
      <w:sdt>
        <w:sdtPr>
          <w:alias w:val="To edit, see citavi.com/edit"/>
          <w:tag w:val="CitaviPlaceholder#2cbeb9aa-b082-4042-9b98-c35727c801fd"/>
          <w:id w:val="1256797012"/>
          <w:placeholder>
            <w:docPart w:val="1E3F8D4187344A84A5DFB45A31B17DF1"/>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M2M1ZmEyLWNkNDYtNDIzNy1iNWVlLTA2NTQ4NjVmMDI5MyIsIlJhbmdlTGVuZ3RoIjoxOCwiUmVmZXJlbmNlSWQiOiI3ODA2ZDcwOC1iMWVkLTRiYzYtYjlmMC0xZjJmNjg5MzI3MD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MDkvSUFTNDgxODUuMjAyMS45Njc3MjIwIiwiVXJpU3RyaW5nIjoiaHR0cHM6Ly9kb2kub3JnLzEwLjExMDkvSUFTNDgxODUuMjAyMS45Njc3MjIw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jdUMTM6MjM6MjMiLCJNb2RpZmllZEJ5IjoiX0xhc3NlIFJlaW5wb2xkIiwiSWQiOiJkNWMzNzdhNS1jMTY3LTQ2ZDctYmMxYy03MTcyNzJjZTM0NTEiLCJNb2RpZmllZE9uIjoiMjAyNC0wOC0yN1QxMzoyMzoyMy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aWVlZXhwbG9yZS5pZWVlLm9yZy9kb2N1bWVudC85Njc3MjIwLyIsIlVyaVN0cmluZyI6Imh0dHBzOi8vaWVlZXhwbG9yZS5pZWVlLm9yZy9kb2N1bWVudC85Njc3MjIwL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}</w:instrText>
          </w:r>
          <w:r>
            <w:fldChar w:fldCharType="separate"/>
          </w:r>
          <w:r w:rsidR="00181E12">
            <w:t>(Zhao et al. 2021)</w:t>
          </w:r>
          <w:r>
            <w:fldChar w:fldCharType="end"/>
          </w:r>
        </w:sdtContent>
      </w:sdt>
      <w:r>
        <w:t xml:space="preserve">. </w:t>
      </w:r>
    </w:p>
    <w:p w14:paraId="49E2FE02" w14:textId="77777777" w:rsidR="007D1692" w:rsidRDefault="007D1692" w:rsidP="001D69B6">
      <w:pPr>
        <w:pStyle w:val="Listenabsatz"/>
        <w:numPr>
          <w:ilvl w:val="0"/>
          <w:numId w:val="1"/>
        </w:numPr>
      </w:pPr>
    </w:p>
    <w:p w14:paraId="768CDBD8" w14:textId="32C05DD1" w:rsidR="004A7555" w:rsidRDefault="004A7555" w:rsidP="004A0138"/>
    <w:p w14:paraId="296787B6" w14:textId="12BDD13D" w:rsidR="00BE1A47" w:rsidRDefault="00BE1A47" w:rsidP="004A0138">
      <w:r>
        <w:rPr>
          <w:b/>
          <w:bCs/>
        </w:rPr>
        <w:t>Steuerung stellt Daten für übergeordnete</w:t>
      </w:r>
      <w:r w:rsidR="005013B9">
        <w:rPr>
          <w:b/>
          <w:bCs/>
        </w:rPr>
        <w:t xml:space="preserve"> Funktionen </w:t>
      </w:r>
      <w:r>
        <w:rPr>
          <w:b/>
          <w:bCs/>
        </w:rPr>
        <w:t xml:space="preserve">bereit.  </w:t>
      </w:r>
      <w:r>
        <w:t xml:space="preserve">Bei der </w:t>
      </w:r>
      <w:r w:rsidR="00D9184F">
        <w:t xml:space="preserve">Nutzung von Energieflexibilität müssen häufig mehrere verteilte Ressourcen gemeinsam optimiert und betrieben werden. </w:t>
      </w:r>
      <w:r w:rsidR="00DA677E">
        <w:t xml:space="preserve">Dies erfordert die Existenz </w:t>
      </w:r>
      <w:r w:rsidR="0031239C">
        <w:t xml:space="preserve">übergeordneter Planungs- und/oder </w:t>
      </w:r>
      <w:r w:rsidR="00D0668C">
        <w:t>Ausführungsfunktionen</w:t>
      </w:r>
      <w:r w:rsidR="00DA677E">
        <w:t xml:space="preserve">, </w:t>
      </w:r>
      <w:r w:rsidR="0017013B">
        <w:t>denen</w:t>
      </w:r>
      <w:r w:rsidR="009822A0">
        <w:t xml:space="preserve"> die für die gesamtheitliche Betriebsplanung benötigten Daten der Steuerungen bereitgestellt werden müssen. </w:t>
      </w:r>
    </w:p>
    <w:p w14:paraId="32395C4B" w14:textId="37E5C1D5" w:rsidR="0021141E" w:rsidRDefault="00F567CC" w:rsidP="004A0138">
      <w:r>
        <w:t xml:space="preserve">Beispiele: </w:t>
      </w:r>
    </w:p>
    <w:p w14:paraId="5A3C052E" w14:textId="6FB3FAC7" w:rsidR="00AE3009" w:rsidRDefault="00AE3009" w:rsidP="00AE3009">
      <w:pPr>
        <w:pStyle w:val="Listenabsatz"/>
        <w:numPr>
          <w:ilvl w:val="0"/>
          <w:numId w:val="1"/>
        </w:numPr>
        <w:jc w:val="both"/>
      </w:pPr>
      <w:r>
        <w:t xml:space="preserve">Bereitstellung von Betriebsdaten an eine Datenbank, um Daten des Betriebs einer Kältemaschine eines Kühlhauses für die Entwicklung von datengetriebenen Betriebsstrategien nutzen zu können </w:t>
      </w:r>
      <w:sdt>
        <w:sdtPr>
          <w:alias w:val="To edit, see citavi.com/edit"/>
          <w:tag w:val="CitaviPlaceholder#0f9e6d28-0be2-4a71-8b39-ea0c729ec3d0"/>
          <w:id w:val="-1412697898"/>
          <w:placeholder>
            <w:docPart w:val="0656B2E52E664CE6BD49BBF6ABC8287C"/>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NTY5NjNiLTkxOTAtNDExYy05NTk0LTI3ZTdiYTlkOWNjZCIsIlJhbmdlTGVuZ3RoIjoyMCwiUmVmZXJlbmNlSWQiOiI2NjEzMGExZS0yOGE1LTRlMGEtYmVmMi0wYTcwZDkwYzk4Z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zMzkwL3ByODA5MTEwNiIsIlVyaVN0cmluZyI6Imh0dHBzOi8vZG9pLm9yZy8xMC4zMzkwL3ByODA5MTEwN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}</w:instrText>
          </w:r>
          <w:r>
            <w:fldChar w:fldCharType="separate"/>
          </w:r>
          <w:r>
            <w:t>(Cirera et al. 2020)</w:t>
          </w:r>
          <w:r>
            <w:fldChar w:fldCharType="end"/>
          </w:r>
        </w:sdtContent>
      </w:sdt>
      <w:r>
        <w:t>.</w:t>
      </w:r>
    </w:p>
    <w:p w14:paraId="3C88ACB0" w14:textId="77777777" w:rsidR="00F567CC" w:rsidRPr="00BE1A47" w:rsidRDefault="00F567CC" w:rsidP="004A0138"/>
    <w:p w14:paraId="397FE214" w14:textId="77777777" w:rsidR="00253F98" w:rsidRDefault="00253F98" w:rsidP="00253F98">
      <w:pPr>
        <w:pStyle w:val="berschrift2"/>
      </w:pPr>
      <w:r>
        <w:t>Kommunikation</w:t>
      </w:r>
    </w:p>
    <w:p w14:paraId="7A10FDE4" w14:textId="77777777" w:rsidR="00253F98" w:rsidRPr="00C31636" w:rsidRDefault="00253F98" w:rsidP="00253F98">
      <w:r w:rsidRPr="00C31636">
        <w:rPr>
          <w:b/>
          <w:bCs/>
        </w:rPr>
        <w:t xml:space="preserve">Die Kommunikation mit relevanten externen Stakeholdern muss sichergestellt werden. </w:t>
      </w:r>
      <w:r>
        <w:t xml:space="preserve">Dies ist etwa dann relevant, wenn aktuelle Marktpreise der Intraday Strombörse für die Betriebsplanung benötigt werden, Messwerte und Steuersignale mit einem Aggregator ausgetauscht werden oder externe Prognose-Services genutzt werden. Ebenso müssen Steuersignale von Netzbetreibern empfangen werden, wenn automatisiert Regelleistung erbracht werden soll. Wenn Betriebspläne von externen Stakeholdern optimiert werden, müssen ggf. auch regelmäßig Modellparameter von Optimierungsmodellen kommuniziert werden. </w:t>
      </w:r>
    </w:p>
    <w:p w14:paraId="78E911DB" w14:textId="77777777" w:rsidR="00253F98" w:rsidRDefault="00253F98" w:rsidP="00253F98">
      <w:r>
        <w:t>Beispiele</w:t>
      </w:r>
    </w:p>
    <w:p w14:paraId="205EEC7B" w14:textId="27A8F701" w:rsidR="00253F98" w:rsidRDefault="00253F98" w:rsidP="00253F98">
      <w:pPr>
        <w:pStyle w:val="Listenabsatz"/>
        <w:numPr>
          <w:ilvl w:val="0"/>
          <w:numId w:val="1"/>
        </w:numPr>
      </w:pPr>
      <w:r>
        <w:t xml:space="preserve">Senden des aktuellen Betriebszustandes ein Klimaanlage und </w:t>
      </w:r>
      <w:proofErr w:type="spellStart"/>
      <w:r>
        <w:t>empfangen</w:t>
      </w:r>
      <w:proofErr w:type="spellEnd"/>
      <w:r>
        <w:t xml:space="preserve"> von Befehlen zur Lastreduktion von einem Aggregator via </w:t>
      </w:r>
      <w:proofErr w:type="spellStart"/>
      <w:r>
        <w:t>OpenADR</w:t>
      </w:r>
      <w:proofErr w:type="spellEnd"/>
      <w:r>
        <w:t xml:space="preserve"> </w:t>
      </w:r>
      <w:sdt>
        <w:sdtPr>
          <w:alias w:val="To edit, see citavi.com/edit"/>
          <w:tag w:val="CitaviPlaceholder#469f87ea-8af2-4dc2-a4fe-3d9940801c69"/>
          <w:id w:val="2047642234"/>
          <w:placeholder>
            <w:docPart w:val="42EC3D82EEEB40CEBC0B8178F9AC168C"/>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YjY1NGI5LTk2NzctNDBlNS04NmQ3LTdkNjc4MzM0Y2MxNCIsIlJhbmdlTGVuZ3RoIjo5LCJSZWZlcmVuY2VJZCI6Ijc0NmFhZTU1LWVlODktNDBmOS1iNTVmLTc5NTdjOTE3NDgy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wOS9FQ0VJNTMxMDIuMjAyMi45ODI5NDgzIiwiVXJpU3RyaW5nIjoiaHR0cHM6Ly9kb2kub3JnLzEwLjExMDkvRUNFSTUzMTAyLjIwMjIuOTgyOTQ4M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A1VDA5OjI1OjM3IiwiTW9kaWZpZWRCeSI6Il9MYXNzZSBSZWlucG9sZCIsIklkIjoiOTE4MDZmNmUtNDE1OC00NTU5LWFjNzItODI0ODE4OWEzMGIyIiwiTW9kaWZpZWRPbiI6IjIwMjQtMDgtMDVUMDk6MjU6Mzc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llZWV4cGxvcmUuaWVlZS5vcmcvZG9jdW1lbnQvOTgyOTQ4My8iLCJVcmlTdHJpbmciOiJodHRwczovL2llZWV4cGxvcmUuaWVlZS5vcmcvZG9jdW1lbnQvOTgyOTQ4My8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}</w:instrText>
          </w:r>
          <w:r>
            <w:fldChar w:fldCharType="separate"/>
          </w:r>
          <w:r w:rsidR="00181E12">
            <w:t>(Lu 2022)</w:t>
          </w:r>
          <w:r>
            <w:fldChar w:fldCharType="end"/>
          </w:r>
        </w:sdtContent>
      </w:sdt>
      <w:r>
        <w:t xml:space="preserve">. </w:t>
      </w:r>
    </w:p>
    <w:p w14:paraId="74A2F024" w14:textId="11384226" w:rsidR="00253F98" w:rsidRDefault="00253F98" w:rsidP="00253F98">
      <w:pPr>
        <w:pStyle w:val="Listenabsatz"/>
        <w:numPr>
          <w:ilvl w:val="0"/>
          <w:numId w:val="1"/>
        </w:numPr>
      </w:pPr>
      <w:r>
        <w:t xml:space="preserve">Kosten für die Bereitstellung von Flexibilität werden einem Netzbetreiber zur Verfügung gestellt, damit dieser den Abruf von Flexibilität koordinieren kann </w:t>
      </w:r>
      <w:sdt>
        <w:sdtPr>
          <w:alias w:val="To edit, see citavi.com/edit"/>
          <w:tag w:val="CitaviPlaceholder#8a15871f-9c56-4ed4-ba93-882b35fdeacc"/>
          <w:id w:val="-512693717"/>
          <w:placeholder>
            <w:docPart w:val="42EC3D82EEEB40CEBC0B8178F9AC168C"/>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MTE5ZGNmLTQ0OTgtNGUyOS1hNzYzLWRiYWM1OWYxOTRhMCIsIlJhbmdlTGVuZ3RoIjoyMSwiUmVmZXJlbmNlSWQiOiI5MjQ2NDliZi02ZmNmLTRlYzYtYjkwYy1mMDAyNmYzNzk0Z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UQ1NULjIwMTYuMjU2MzM4NSIsIlVyaVN0cmluZyI6Imh0dHBzOi8vZG9pLm9yZy8xMC4xMTA5L1RDU1QuMjAxNi4yNTY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}</w:instrText>
          </w:r>
          <w:r>
            <w:fldChar w:fldCharType="separate"/>
          </w:r>
          <w:r w:rsidR="00181E12">
            <w:t>(Rahnama et al. 2017)</w:t>
          </w:r>
          <w:r>
            <w:fldChar w:fldCharType="end"/>
          </w:r>
        </w:sdtContent>
      </w:sdt>
      <w:r>
        <w:t>.</w:t>
      </w:r>
    </w:p>
    <w:p w14:paraId="29E37D88" w14:textId="1E9B3AC1" w:rsidR="00253F98" w:rsidRDefault="00253F98" w:rsidP="00253F98">
      <w:pPr>
        <w:pStyle w:val="Listenabsatz"/>
        <w:numPr>
          <w:ilvl w:val="0"/>
          <w:numId w:val="1"/>
        </w:numPr>
      </w:pPr>
      <w:r>
        <w:t xml:space="preserve">Austausch von einzustellenden und gemessenen Werten des elektrischen Leistungsbezugs zwischen verteilten Energieressourcen und einem Aggregatoren </w:t>
      </w:r>
      <w:sdt>
        <w:sdtPr>
          <w:alias w:val="To edit, see citavi.com/edit"/>
          <w:tag w:val="CitaviPlaceholder#1fda3fb8-3440-4f73-a6eb-90c74ec568ab"/>
          <w:id w:val="-819962607"/>
          <w:placeholder>
            <w:docPart w:val="42EC3D82EEEB40CEBC0B8178F9AC168C"/>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ODg4NzY0LWU5ZmQtNGUwNS1hY2RlLWYxYjA2ZTQ0YzA4NCIsIlJhbmdlTGVuZ3RoIjoyMSwiUmVmZXJlbmNlSWQiOiI5MjQ2NDliZi02ZmNmLTRlYzYtYjkwYy1mMDAyNmYzNzk0Z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UQ1NULjIwMTYuMjU2MzM4NSIsIlVyaVN0cmluZyI6Imh0dHBzOi8vZG9pLm9yZy8xMC4xMTA5L1RDU1QuMjAxNi4yNTY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}</w:instrText>
          </w:r>
          <w:r>
            <w:fldChar w:fldCharType="separate"/>
          </w:r>
          <w:r w:rsidR="00181E12">
            <w:t>(Rahnama et al. 2017)</w:t>
          </w:r>
          <w:r>
            <w:fldChar w:fldCharType="end"/>
          </w:r>
        </w:sdtContent>
      </w:sdt>
      <w:r>
        <w:t xml:space="preserve">. Einzustellende Werte </w:t>
      </w:r>
      <w:proofErr w:type="gramStart"/>
      <w:r>
        <w:t>sollten</w:t>
      </w:r>
      <w:proofErr w:type="gramEnd"/>
      <w:r>
        <w:t xml:space="preserve"> wenn möglich mit ausreichend Vorlauf kommuniziert werden, sodass Betriebsplanung darauf ausgerichtet werden kann.</w:t>
      </w:r>
    </w:p>
    <w:p w14:paraId="175385FA" w14:textId="3BF6BDF3" w:rsidR="00253F98" w:rsidRDefault="00253F98" w:rsidP="00253F98">
      <w:pPr>
        <w:pStyle w:val="Listenabsatz"/>
        <w:numPr>
          <w:ilvl w:val="0"/>
          <w:numId w:val="1"/>
        </w:numPr>
      </w:pPr>
      <w:r>
        <w:t xml:space="preserve">Kommunikation von Modellparametern von Optimierungsmodellen an Aggregatoren </w:t>
      </w:r>
      <w:sdt>
        <w:sdtPr>
          <w:alias w:val="To edit, see citavi.com/edit"/>
          <w:tag w:val="CitaviPlaceholder#43f2bc1b-423a-4b59-841c-7fa8272e4687"/>
          <w:id w:val="-1310778963"/>
          <w:placeholder>
            <w:docPart w:val="42EC3D82EEEB40CEBC0B8178F9AC168C"/>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Njc3NGNiLTkyYjYtNGM3NC05ZWYzLTIyMDFhMTAzMzU2NCIsIlJhbmdlTGVuZ3RoIjoyMSwiUmVmZXJlbmNlSWQiOiI5MjQ2NDliZi02ZmNmLTRlYzYtYjkwYy1mMDAyNmYzNzk0Z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UQ1NULjIwMTYuMjU2MzM4NSIsIlVyaVN0cmluZyI6Imh0dHBzOi8vZG9pLm9yZy8xMC4xMTA5L1RDU1QuMjAxNi4yNTY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}</w:instrText>
          </w:r>
          <w:r>
            <w:fldChar w:fldCharType="separate"/>
          </w:r>
          <w:r w:rsidR="00181E12">
            <w:t>(Rahnama et al. 2017)</w:t>
          </w:r>
          <w:r>
            <w:fldChar w:fldCharType="end"/>
          </w:r>
        </w:sdtContent>
      </w:sdt>
      <w:r>
        <w:t xml:space="preserve">. </w:t>
      </w:r>
    </w:p>
    <w:p w14:paraId="7A478ACE" w14:textId="65925509" w:rsidR="00253F98" w:rsidRDefault="00253F98" w:rsidP="00253F98">
      <w:pPr>
        <w:pStyle w:val="Listenabsatz"/>
        <w:numPr>
          <w:ilvl w:val="0"/>
          <w:numId w:val="1"/>
        </w:numPr>
      </w:pPr>
      <w:r>
        <w:t xml:space="preserve">Kommunikation von Flexibilitätsgrenzen und aktuellen Speicherzuständen an Aggregatoren </w:t>
      </w:r>
      <w:sdt>
        <w:sdtPr>
          <w:alias w:val="To edit, see citavi.com/edit"/>
          <w:tag w:val="CitaviPlaceholder#19046462-0f94-41eb-b9ad-82b36bbfd948"/>
          <w:id w:val="1377591854"/>
          <w:placeholder>
            <w:docPart w:val="42EC3D82EEEB40CEBC0B8178F9AC168C"/>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mMyYzA5LTQwZDQtNGVlZC1hNmI5LTZhNWQzYWMwMGRjMSIsIlJhbmdlTGVuZ3RoIjoyMSwiUmVmZXJlbmNlSWQiOiI5MjQ2NDliZi02ZmNmLTRlYzYtYjkwYy1mMDAyNmYzNzk0Z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UQ1NULjIwMTYuMjU2MzM4NSIsIlVyaVN0cmluZyI6Imh0dHBzOi8vZG9pLm9yZy8xMC4xMTA5L1RDU1QuMjAxNi4yNTY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}</w:instrText>
          </w:r>
          <w:r>
            <w:fldChar w:fldCharType="separate"/>
          </w:r>
          <w:r w:rsidR="00181E12">
            <w:t>(Rahnama et al. 2017)</w:t>
          </w:r>
          <w:r>
            <w:fldChar w:fldCharType="end"/>
          </w:r>
        </w:sdtContent>
      </w:sdt>
      <w:r>
        <w:t xml:space="preserve">. </w:t>
      </w:r>
    </w:p>
    <w:p w14:paraId="25A4E983" w14:textId="14D24209" w:rsidR="00253F98" w:rsidRDefault="00253F98" w:rsidP="00253F98">
      <w:pPr>
        <w:pStyle w:val="Listenabsatz"/>
        <w:numPr>
          <w:ilvl w:val="0"/>
          <w:numId w:val="1"/>
        </w:numPr>
      </w:pPr>
      <w:r>
        <w:t xml:space="preserve">Empfangen von dynamischen Energiepreisen von einem Energieversorger, um Fertigungsmaschinen Energie-flexibel betreiben zu können </w:t>
      </w:r>
      <w:sdt>
        <w:sdtPr>
          <w:alias w:val="To edit, see citavi.com/edit"/>
          <w:tag w:val="CitaviPlaceholder#53287893-1056-44cb-a7a6-6ad75d1b15de"/>
          <w:id w:val="-727460645"/>
          <w:placeholder>
            <w:docPart w:val="42EC3D82EEEB40CEBC0B8178F9AC168C"/>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NzIxMjMxLTFkM2EtNDQ5Zi05OWEwLWUzNWI5YTUwZjIxYiIsIlJhbmdlTGVuZ3RoIjoxNywiUmVmZXJlbmNlSWQiOiJmM2I3YzkyYy1jNTIyLTQ0NWQtOTA3Zi0yNjdjOTI3Mjc2Z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zOTAxL0NKTUUuMjAxNC4wMy40ODgiLCJVcmlTdHJpbmciOiJodHRwczovL2RvaS5vcmcvMTAuMzkwMS9DSk1FLjIwMTQuMDMuNDg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}</w:instrText>
          </w:r>
          <w:r>
            <w:fldChar w:fldCharType="separate"/>
          </w:r>
          <w:r w:rsidR="00181E12">
            <w:t>(Sun et al. 2014)</w:t>
          </w:r>
          <w:r>
            <w:fldChar w:fldCharType="end"/>
          </w:r>
        </w:sdtContent>
      </w:sdt>
      <w:r>
        <w:t>.</w:t>
      </w:r>
    </w:p>
    <w:p w14:paraId="429F16FD" w14:textId="1A407766" w:rsidR="00253F98" w:rsidRDefault="00253F98" w:rsidP="00253F98">
      <w:pPr>
        <w:pStyle w:val="Listenabsatz"/>
        <w:numPr>
          <w:ilvl w:val="0"/>
          <w:numId w:val="1"/>
        </w:numPr>
      </w:pPr>
      <w:r>
        <w:t>Industrielle Betriebe versenden Flexibilitätsangebote (Regelleistung) an einen Netzbetreiber.  Flexibilitätsangebote enthalten: Zeitraum der Verfügbarkeit, maximale und minimale Abrufdauer, benötigte Vorlaufzeit, Baseline Energieverbrauchsprognose, verfügbare Regelleistung.</w:t>
      </w:r>
      <w:r w:rsidRPr="00E80F05">
        <w:t xml:space="preserve"> </w:t>
      </w:r>
      <w:sdt>
        <w:sdtPr>
          <w:alias w:val="To edit, see citavi.com/edit"/>
          <w:tag w:val="CitaviPlaceholder#56cf1864-5103-4ee8-8337-80b52058e349"/>
          <w:id w:val="1317305570"/>
          <w:placeholder>
            <w:docPart w:val="2AFCB811CC61402197DFDD8AB7557A99"/>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TQ2NjhhLTZmMzgtNDhiZC04ZDk3LWQxZGU1NWU2ZTk2NCIsIlJhbmdlTGVuZ3RoIjoyMiwiUmVmZXJlbmNlSWQiOiI2NTYyMTg1My1lMjlkLTQ0YzEtYTc2MC1iNzZkMDQ5MzJhN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IzOTE5L0FFSVQ1Njc4My4yMDIyLjk5NTE4MjQiLCJVcmlTdHJpbmciOiJodHRwczovL2RvaS5vcmcvMTAuMjM5MTkvQUVJVDU2NzgzLjIwMjIuOTk1MTgy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A1VDE1OjUzOjI4IiwiTW9kaWZpZWRCeSI6Il9MYXNzZSBSZWlucG9sZCIsIklkIjoiZWUzOTNiZmQtZDdlNC00ZDg0LThlMTEtOWEzNTk4N2UyOTc4IiwiTW9kaWZpZWRPbiI6IjIwMjQtMDgtMDVUMTU6NTM6Mjg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llZWV4cGxvcmUuaWVlZS5vcmcvZG9jdW1lbnQvOTk1MTgyNC8iLCJVcmlTdHJpbmciOiJodHRwczovL2llZWV4cGxvcmUuaWVlZS5vcmcvZG9jdW1lbnQvOTk1MTgyNC8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}</w:instrText>
          </w:r>
          <w:r>
            <w:fldChar w:fldCharType="separate"/>
          </w:r>
          <w:r w:rsidR="00181E12">
            <w:t>(Silletti et al. 2022)</w:t>
          </w:r>
          <w:r>
            <w:fldChar w:fldCharType="end"/>
          </w:r>
        </w:sdtContent>
      </w:sdt>
    </w:p>
    <w:p w14:paraId="2B333E85" w14:textId="7F8C5890" w:rsidR="00253F98" w:rsidRDefault="00253F98" w:rsidP="00396B98">
      <w:pPr>
        <w:pStyle w:val="Listenabsatz"/>
        <w:numPr>
          <w:ilvl w:val="0"/>
          <w:numId w:val="1"/>
        </w:numPr>
      </w:pPr>
      <w:r>
        <w:t xml:space="preserve">Industrielle Betriebe empfangen Laständerungsbefehle (Regelleistung) von einem Netzbetreiber. Laständerungsbefehle enthalten das zu erbringende Flexibilitätsangebot, Startzeitpunkt, Endzeitpunkt und zu erbringende Regelleistung. </w:t>
      </w:r>
      <w:sdt>
        <w:sdtPr>
          <w:alias w:val="To edit, see citavi.com/edit"/>
          <w:tag w:val="CitaviPlaceholder#cc017a47-cd75-4d9e-b275-c73d259bc9fc"/>
          <w:id w:val="1009413766"/>
          <w:placeholder>
            <w:docPart w:val="42EC3D82EEEB40CEBC0B8178F9AC168C"/>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ZGFiYTU2LTdjNDctNDk4Yi1iY2I2LTE4NTI3NjI5YjE1NCIsIlJhbmdlTGVuZ3RoIjoyMiwiUmVmZXJlbmNlSWQiOiI2NTYyMTg1My1lMjlkLTQ0YzEtYTc2MC1iNzZkMDQ5MzJhN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IzOTE5L0FFSVQ1Njc4My4yMDIyLjk5NTE4MjQiLCJVcmlTdHJpbmciOiJodHRwczovL2RvaS5vcmcvMTAuMjM5MTkvQUVJVDU2NzgzLjIwMjIuOTk1MTgy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A1VDE1OjUzOjI4IiwiTW9kaWZpZWRCeSI6Il9MYXNzZSBSZWlucG9sZCIsIklkIjoiZWUzOTNiZmQtZDdlNC00ZDg0LThlMTEtOWEzNTk4N2UyOTc4IiwiTW9kaWZpZWRPbiI6IjIwMjQtMDgtMDVUMTU6NTM6Mjg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llZWV4cGxvcmUuaWVlZS5vcmcvZG9jdW1lbnQvOTk1MTgyNC8iLCJVcmlTdHJpbmciOiJodHRwczovL2llZWV4cGxvcmUuaWVlZS5vcmcvZG9jdW1lbnQvOTk1MTgyNC8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}</w:instrText>
          </w:r>
          <w:r>
            <w:fldChar w:fldCharType="separate"/>
          </w:r>
          <w:r w:rsidR="00181E12">
            <w:t>(Silletti et al. 2022)</w:t>
          </w:r>
          <w:r>
            <w:fldChar w:fldCharType="end"/>
          </w:r>
        </w:sdtContent>
      </w:sdt>
    </w:p>
    <w:p w14:paraId="67F24FBA" w14:textId="77777777" w:rsidR="00253F98" w:rsidRDefault="00253F98" w:rsidP="00253F98"/>
    <w:p w14:paraId="3B3296A4" w14:textId="639EBF3E" w:rsidR="00253F98" w:rsidRPr="008B736A" w:rsidRDefault="00253F98" w:rsidP="008B736A">
      <w:pPr>
        <w:rPr>
          <w:b/>
          <w:bCs/>
        </w:rPr>
      </w:pPr>
      <w:r w:rsidRPr="005502A2">
        <w:rPr>
          <w:b/>
          <w:bCs/>
        </w:rPr>
        <w:t>Die Kommunikation zwischen allen unternehmensinternen Komponenten</w:t>
      </w:r>
      <w:r w:rsidR="00133A50">
        <w:rPr>
          <w:b/>
          <w:bCs/>
        </w:rPr>
        <w:t>,</w:t>
      </w:r>
      <w:r w:rsidRPr="005502A2">
        <w:rPr>
          <w:b/>
          <w:bCs/>
        </w:rPr>
        <w:t xml:space="preserve"> die an der Energie-flexiblen Betr</w:t>
      </w:r>
      <w:r>
        <w:rPr>
          <w:b/>
          <w:bCs/>
        </w:rPr>
        <w:t>ie</w:t>
      </w:r>
      <w:r w:rsidRPr="005502A2">
        <w:rPr>
          <w:b/>
          <w:bCs/>
        </w:rPr>
        <w:t>bsplanung und -Steuerung beteiligt sind, muss sichergestellt sein.</w:t>
      </w:r>
      <w:r w:rsidR="008B736A">
        <w:rPr>
          <w:b/>
          <w:bCs/>
        </w:rPr>
        <w:t xml:space="preserve"> </w:t>
      </w:r>
      <w:r>
        <w:t xml:space="preserve">Daten können semantisch aufbereitet werden, sodass eine strukturierte Abfrage von Daten ermöglicht wird. </w:t>
      </w:r>
    </w:p>
    <w:p w14:paraId="0728EA67" w14:textId="77777777" w:rsidR="00EC6FCE" w:rsidRDefault="00EC6FCE" w:rsidP="00DA5438"/>
    <w:p w14:paraId="6D60FFC3" w14:textId="42CAB664" w:rsidR="00490EB9" w:rsidRDefault="00490EB9" w:rsidP="00490EB9">
      <w:pPr>
        <w:pStyle w:val="berschrift2"/>
      </w:pPr>
      <w:r>
        <w:t>Aktorik</w:t>
      </w:r>
    </w:p>
    <w:p w14:paraId="65C60CC5" w14:textId="6FF8F2DA" w:rsidR="00D450E6" w:rsidRDefault="00F7149B" w:rsidP="00D450E6">
      <w:pPr>
        <w:jc w:val="both"/>
      </w:pPr>
      <w:r>
        <w:rPr>
          <w:b/>
          <w:bCs/>
        </w:rPr>
        <w:t>Die Aktorik setzt Steuerbefehle u</w:t>
      </w:r>
      <w:r w:rsidR="004706F8">
        <w:rPr>
          <w:b/>
          <w:bCs/>
        </w:rPr>
        <w:t>m und beeinflusst dadurch Prozesse, sodass Energie</w:t>
      </w:r>
      <w:r w:rsidR="00F670EA">
        <w:rPr>
          <w:b/>
          <w:bCs/>
        </w:rPr>
        <w:t xml:space="preserve">verbrauch, Energieerzeugung, Energiespeicherung und Produktionsraten im Sinne der Energie-flexiblen Produktionsplanung angepasst werden. </w:t>
      </w:r>
    </w:p>
    <w:p w14:paraId="79E4CB5D" w14:textId="77777777" w:rsidR="00D450E6" w:rsidRDefault="00D450E6" w:rsidP="00D450E6">
      <w:pPr>
        <w:jc w:val="both"/>
      </w:pPr>
      <w:r>
        <w:t xml:space="preserve">Beispiel: </w:t>
      </w:r>
    </w:p>
    <w:p w14:paraId="595A9AE8" w14:textId="5CC7D3DD" w:rsidR="00D450E6" w:rsidRDefault="000B28A1" w:rsidP="00D450E6">
      <w:pPr>
        <w:pStyle w:val="Listenabsatz"/>
        <w:numPr>
          <w:ilvl w:val="0"/>
          <w:numId w:val="1"/>
        </w:numPr>
        <w:jc w:val="both"/>
      </w:pPr>
      <w:r>
        <w:t>Anpassung der Kühlleistung</w:t>
      </w:r>
      <w:r w:rsidR="00C81542">
        <w:t xml:space="preserve"> von Kältemaschinen für die Kühlung von</w:t>
      </w:r>
      <w:r w:rsidR="00C91D7B">
        <w:t xml:space="preserve"> Kühlregalen in Supermärkten und für die Klimatisierung von Bürogebäuden durch teils kontinuierliche, teils diskrete </w:t>
      </w:r>
      <w:r w:rsidR="008E040F">
        <w:t xml:space="preserve">Anpassung des Betriebspunktes von Kompressoren. </w:t>
      </w:r>
      <w:sdt>
        <w:sdtPr>
          <w:alias w:val="To edit, see citavi.com/edit"/>
          <w:tag w:val="CitaviPlaceholder#81c8e43b-a878-4b4d-a691-74c2c1f528c9"/>
          <w:id w:val="-781955381"/>
          <w:placeholder>
            <w:docPart w:val="DefaultPlaceholder_-1854013440"/>
          </w:placeholder>
        </w:sdtPr>
        <w:sdtEndPr/>
        <w:sdtContent>
          <w:r w:rsidR="008E040F">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MmFmYzBjLTBjY2UtNGI1NC1iZWRmLTUxMDQ4MGE5YjI3YSIsIlJhbmdlTGVuZ3RoIjoyMSwiUmVmZXJlbmNlSWQiOiI5MjQ2NDliZi02ZmNmLTRlYzYtYjkwYy1mMDAyNmYzNzk0Z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UQ1NULjIwMTYuMjU2MzM4NSIsIlVyaVN0cmluZyI6Imh0dHBzOi8vZG9pLm9yZy8xMC4xMTA5L1RDU1QuMjAxNi4yNTY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}</w:instrText>
          </w:r>
          <w:r w:rsidR="008E040F">
            <w:fldChar w:fldCharType="separate"/>
          </w:r>
          <w:r w:rsidR="00181E12">
            <w:t>(Rahnama et al. 2017)</w:t>
          </w:r>
          <w:r w:rsidR="008E040F">
            <w:fldChar w:fldCharType="end"/>
          </w:r>
        </w:sdtContent>
      </w:sdt>
    </w:p>
    <w:p w14:paraId="5BBA2FB6" w14:textId="35DEA49F" w:rsidR="000407E1" w:rsidRDefault="000407E1" w:rsidP="00D450E6">
      <w:pPr>
        <w:pStyle w:val="Listenabsatz"/>
        <w:numPr>
          <w:ilvl w:val="0"/>
          <w:numId w:val="1"/>
        </w:numPr>
        <w:jc w:val="both"/>
      </w:pPr>
      <w:r>
        <w:t xml:space="preserve">Individuelle Kühlung einzelner Abteile von Kühlregalen in Supermärkten durch Variation des Kühlmittelstroms in verschiedenen Abteilen. Individuelle Einstellung der Kühlmittelströme wird durch </w:t>
      </w:r>
      <w:r w:rsidR="00502DDE">
        <w:t xml:space="preserve">individuelle Ventile für jedes Abteil realisiert. </w:t>
      </w:r>
      <w:sdt>
        <w:sdtPr>
          <w:alias w:val="To edit, see citavi.com/edit"/>
          <w:tag w:val="CitaviPlaceholder#6e59c1a6-46f2-44bc-9744-659a0a1c3f9e"/>
          <w:id w:val="-228855239"/>
          <w:placeholder>
            <w:docPart w:val="DefaultPlaceholder_-1854013440"/>
          </w:placeholder>
        </w:sdtPr>
        <w:sdtEndPr/>
        <w:sdtContent>
          <w:r w:rsidR="00631DDF">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N2Q3NWI1LWM2ZjYtNDg1Yi1iMjY5LTdkYjM3NmEzYzZmZiIsIlJhbmdlTGVuZ3RoIjoyMSwiUmVmZXJlbmNlSWQiOiI5MjQ2NDliZi02ZmNmLTRlYzYtYjkwYy1mMDAyNmYzNzk0Z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UQ1NULjIwMTYuMjU2MzM4NSIsIlVyaVN0cmluZyI6Imh0dHBzOi8vZG9pLm9yZy8xMC4xMTA5L1RDU1QuMjAxNi4yNTY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}</w:instrText>
          </w:r>
          <w:r w:rsidR="00631DDF">
            <w:fldChar w:fldCharType="separate"/>
          </w:r>
          <w:r w:rsidR="00181E12">
            <w:t>(Rahnama et al. 2017)</w:t>
          </w:r>
          <w:r w:rsidR="00631DDF">
            <w:fldChar w:fldCharType="end"/>
          </w:r>
        </w:sdtContent>
      </w:sdt>
    </w:p>
    <w:p w14:paraId="2440F70E" w14:textId="7A7E55BF" w:rsidR="0033424C" w:rsidRDefault="0033424C" w:rsidP="00D450E6">
      <w:pPr>
        <w:pStyle w:val="Listenabsatz"/>
        <w:numPr>
          <w:ilvl w:val="0"/>
          <w:numId w:val="1"/>
        </w:numPr>
        <w:jc w:val="both"/>
      </w:pPr>
      <w:r>
        <w:t xml:space="preserve">Anpassung der Heizleistung eines elektrischen Heizelements </w:t>
      </w:r>
      <w:r w:rsidR="00CA7042">
        <w:t xml:space="preserve">beim Betrieb einer Raffinerie. </w:t>
      </w:r>
      <w:sdt>
        <w:sdtPr>
          <w:alias w:val="To edit, see citavi.com/edit"/>
          <w:tag w:val="CitaviPlaceholder#e8c23ac0-9ce5-4eb0-92a9-2d4ebceb8d31"/>
          <w:id w:val="-66806964"/>
          <w:placeholder>
            <w:docPart w:val="DefaultPlaceholder_-1854013440"/>
          </w:placeholder>
        </w:sdtPr>
        <w:sdtEndPr/>
        <w:sdtContent>
          <w:r w:rsidR="00CA7042">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NDdkMjU3LWI3NTYtNGM5Yi1hM2NiLTUzNzkzMzBhZjc3ZSIsIlJhbmdlTGVuZ3RoIjoyMiwiUmVmZXJlbmNlSWQiOiI2NTYyMTg1My1lMjlkLTQ0YzEtYTc2MC1iNzZkMDQ5MzJhN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IzOTE5L0FFSVQ1Njc4My4yMDIyLjk5NTE4MjQiLCJVcmlTdHJpbmciOiJodHRwczovL2RvaS5vcmcvMTAuMjM5MTkvQUVJVDU2NzgzLjIwMjIuOTk1MTgy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A1VDE1OjUzOjI4IiwiTW9kaWZpZWRCeSI6Il9MYXNzZSBSZWlucG9sZCIsIklkIjoiZWUzOTNiZmQtZDdlNC00ZDg0LThlMTEtOWEzNTk4N2UyOTc4IiwiTW9kaWZpZWRPbiI6IjIwMjQtMDgtMDVUMTU6NTM6Mjg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llZWV4cGxvcmUuaWVlZS5vcmcvZG9jdW1lbnQvOTk1MTgyNC8iLCJVcmlTdHJpbmciOiJodHRwczovL2llZWV4cGxvcmUuaWVlZS5vcmcvZG9jdW1lbnQvOTk1MTgyNC8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}</w:instrText>
          </w:r>
          <w:r w:rsidR="00CA7042">
            <w:fldChar w:fldCharType="separate"/>
          </w:r>
          <w:r w:rsidR="00181E12">
            <w:t>(Silletti et al. 2022)</w:t>
          </w:r>
          <w:r w:rsidR="00CA7042">
            <w:fldChar w:fldCharType="end"/>
          </w:r>
        </w:sdtContent>
      </w:sdt>
    </w:p>
    <w:p w14:paraId="68C22CC5" w14:textId="76B4054E" w:rsidR="000112DC" w:rsidRDefault="000112DC" w:rsidP="00D450E6">
      <w:pPr>
        <w:pStyle w:val="Listenabsatz"/>
        <w:numPr>
          <w:ilvl w:val="0"/>
          <w:numId w:val="1"/>
        </w:numPr>
        <w:jc w:val="both"/>
      </w:pPr>
      <w:r>
        <w:t xml:space="preserve">Anpassung der </w:t>
      </w:r>
      <w:r w:rsidR="00582D9C">
        <w:t>Leistungen von PV</w:t>
      </w:r>
      <w:r w:rsidR="00672128">
        <w:t xml:space="preserve">-Anlagen und Batterien durch Steuerbefehle an Wechselrichter. </w:t>
      </w:r>
      <w:sdt>
        <w:sdtPr>
          <w:alias w:val="To edit, see citavi.com/edit"/>
          <w:tag w:val="CitaviPlaceholder#dcb1dae7-2283-40d5-9113-ada12ed61682"/>
          <w:id w:val="-1393966153"/>
          <w:placeholder>
            <w:docPart w:val="DefaultPlaceholder_-1854013440"/>
          </w:placeholder>
        </w:sdtPr>
        <w:sdtEndPr/>
        <w:sdtContent>
          <w:r w:rsidR="00672128">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OTMxYzAwLWU4NGEtNGVhNy05OTI1LWQyOTdmMTRiY2Y5MiIsIlJhbmdlTGVuZ3RoIjoxOCwiUmVmZXJlbmNlSWQiOiI1YmVmMmExOC01MjMxLTQ1OTMtOWVhMy01NWE0OWM4MzBiN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NDkvaWV0LWd0ZC4yMDE2LjAxMzUiLCJVcmlTdHJpbmciOiJodHRwczovL2RvaS5vcmcvMTAuMTA0OS9pZXQtZ3RkLjIwMTYuMDEz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}</w:instrText>
          </w:r>
          <w:r w:rsidR="00672128">
            <w:fldChar w:fldCharType="separate"/>
          </w:r>
          <w:r w:rsidR="00181E12">
            <w:t>(Tian et al. 2016)</w:t>
          </w:r>
          <w:r w:rsidR="00672128">
            <w:fldChar w:fldCharType="end"/>
          </w:r>
        </w:sdtContent>
      </w:sdt>
    </w:p>
    <w:p w14:paraId="34F03936" w14:textId="380D8942" w:rsidR="00D252AE" w:rsidRDefault="00176DB6" w:rsidP="00D450E6">
      <w:pPr>
        <w:pStyle w:val="Listenabsatz"/>
        <w:numPr>
          <w:ilvl w:val="0"/>
          <w:numId w:val="1"/>
        </w:numPr>
        <w:jc w:val="both"/>
      </w:pPr>
      <w:r>
        <w:t xml:space="preserve">Anpassung der Kühlleistung einer Klimaanlage für industrielle Produktionsumgebungen durch </w:t>
      </w:r>
      <w:r w:rsidR="00D63F76">
        <w:t xml:space="preserve">Variation der Drehzahl eines Kompressors </w:t>
      </w:r>
      <w:sdt>
        <w:sdtPr>
          <w:alias w:val="To edit, see citavi.com/edit"/>
          <w:tag w:val="CitaviPlaceholder#4a31a84b-05f9-46de-8811-42b71ff4d9e8"/>
          <w:id w:val="1358169722"/>
          <w:placeholder>
            <w:docPart w:val="DefaultPlaceholder_-1854013440"/>
          </w:placeholder>
        </w:sdtPr>
        <w:sdtEndPr/>
        <w:sdtContent>
          <w:r w:rsidR="00D63F76">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ZDc4Mjk0LTJhZTgtNDBmMy04ZWI3LWE1Y2NhODlhNjJhZSIsIlJhbmdlTGVuZ3RoIjoxOCwiUmVmZXJlbmNlSWQiOiJiN2QxMzJkNy1kM2QzLTQ2YjgtOGY3MC0yYzI4MzYyMDU5N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cHJvY2lyLjIwMjMuMDIuMDI3IiwiVXJpU3RyaW5nIjoiaHR0cHM6Ly9kb2kub3JnLzEwLjEwMTYvai5wcm9jaXIuMjAyMy4wMi4wMj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}</w:instrText>
          </w:r>
          <w:r w:rsidR="00D63F76">
            <w:fldChar w:fldCharType="separate"/>
          </w:r>
          <w:r w:rsidR="00181E12">
            <w:t>(Hayn et al. 2023)</w:t>
          </w:r>
          <w:r w:rsidR="00D63F76">
            <w:fldChar w:fldCharType="end"/>
          </w:r>
        </w:sdtContent>
      </w:sdt>
      <w:r w:rsidR="00D63F76">
        <w:t>.</w:t>
      </w:r>
    </w:p>
    <w:p w14:paraId="5DCB3BC1" w14:textId="43A5144D" w:rsidR="00CB2A60" w:rsidRDefault="00CB2A60" w:rsidP="00D450E6">
      <w:pPr>
        <w:pStyle w:val="Listenabsatz"/>
        <w:numPr>
          <w:ilvl w:val="0"/>
          <w:numId w:val="1"/>
        </w:numPr>
        <w:jc w:val="both"/>
      </w:pPr>
      <w:r>
        <w:t xml:space="preserve">Örtliche Variation von Kühlmittelströmen einer Klimaanlage für industrielle Produktionsumgebungen durch </w:t>
      </w:r>
      <w:r w:rsidR="001B60D7">
        <w:t xml:space="preserve">Ansteuerung von Pumpen und Ventilen </w:t>
      </w:r>
      <w:sdt>
        <w:sdtPr>
          <w:alias w:val="To edit, see citavi.com/edit"/>
          <w:tag w:val="CitaviPlaceholder#572cd6fb-51ee-49a3-90c8-f6976bcdfc6a"/>
          <w:id w:val="1512646117"/>
          <w:placeholder>
            <w:docPart w:val="DefaultPlaceholder_-1854013440"/>
          </w:placeholder>
        </w:sdtPr>
        <w:sdtEndPr/>
        <w:sdtContent>
          <w:r w:rsidR="001B60D7">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MGQ1N2M3LWM3ZTUtNDMwNi1iOTk5LTMxZWEwM2VlZTBiYSIsIlJhbmdlTGVuZ3RoIjoxOCwiUmVmZXJlbmNlSWQiOiJiN2QxMzJkNy1kM2QzLTQ2YjgtOGY3MC0yYzI4MzYyMDU5N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cHJvY2lyLjIwMjMuMDIuMDI3IiwiVXJpU3RyaW5nIjoiaHR0cHM6Ly9kb2kub3JnLzEwLjEwMTYvai5wcm9jaXIuMjAyMy4wMi4wMj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}</w:instrText>
          </w:r>
          <w:r w:rsidR="001B60D7">
            <w:fldChar w:fldCharType="separate"/>
          </w:r>
          <w:r w:rsidR="00181E12">
            <w:t>(Hayn et al. 2023)</w:t>
          </w:r>
          <w:r w:rsidR="001B60D7">
            <w:fldChar w:fldCharType="end"/>
          </w:r>
        </w:sdtContent>
      </w:sdt>
      <w:r w:rsidR="001B60D7">
        <w:t>.</w:t>
      </w:r>
    </w:p>
    <w:p w14:paraId="7F5C1894" w14:textId="45DFC3B1" w:rsidR="00D96F1F" w:rsidRDefault="00D96F1F" w:rsidP="00D450E6">
      <w:pPr>
        <w:pStyle w:val="Listenabsatz"/>
        <w:numPr>
          <w:ilvl w:val="0"/>
          <w:numId w:val="1"/>
        </w:numPr>
        <w:jc w:val="both"/>
      </w:pPr>
      <w:r>
        <w:t xml:space="preserve">An- und Abschalten eines experimentellen Förderbandes durch Ansteuern </w:t>
      </w:r>
      <w:r w:rsidR="00075507">
        <w:t>eines</w:t>
      </w:r>
      <w:r w:rsidR="009B60A2">
        <w:t xml:space="preserve"> Umrichters</w:t>
      </w:r>
      <w:r w:rsidR="003961A4">
        <w:t xml:space="preserve"> </w:t>
      </w:r>
      <w:sdt>
        <w:sdtPr>
          <w:alias w:val="To edit, see citavi.com/edit"/>
          <w:tag w:val="CitaviPlaceholder#6a2fdc4d-f65d-44a2-a66c-90a6bf29f2cb"/>
          <w:id w:val="-69970250"/>
          <w:placeholder>
            <w:docPart w:val="DefaultPlaceholder_-1854013440"/>
          </w:placeholder>
        </w:sdtPr>
        <w:sdtEndPr/>
        <w:sdtContent>
          <w:r w:rsidR="003961A4">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OTc5ZjQzLWVjOGItNGIzZC1iZjA3LTYyYWZkMWZkOTdiMSIsIlJhbmdlTGVuZ3RoIjoxOCwiUmVmZXJlbmNlSWQiOiJiN2QxMzJkNy1kM2QzLTQ2YjgtOGY3MC0yYzI4MzYyMDU5N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cHJvY2lyLjIwMjMuMDIuMDI3IiwiVXJpU3RyaW5nIjoiaHR0cHM6Ly9kb2kub3JnLzEwLjEwMTYvai5wcm9jaXIuMjAyMy4wMi4wMj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}</w:instrText>
          </w:r>
          <w:r w:rsidR="003961A4">
            <w:fldChar w:fldCharType="separate"/>
          </w:r>
          <w:r w:rsidR="00181E12">
            <w:t>(Hayn et al. 2023)</w:t>
          </w:r>
          <w:r w:rsidR="003961A4">
            <w:fldChar w:fldCharType="end"/>
          </w:r>
        </w:sdtContent>
      </w:sdt>
      <w:r w:rsidR="009B60A2">
        <w:t xml:space="preserve">. </w:t>
      </w:r>
    </w:p>
    <w:p w14:paraId="1362FCEB" w14:textId="4AD83840" w:rsidR="00755AC9" w:rsidRDefault="00755AC9" w:rsidP="00D450E6">
      <w:pPr>
        <w:pStyle w:val="Listenabsatz"/>
        <w:numPr>
          <w:ilvl w:val="0"/>
          <w:numId w:val="1"/>
        </w:numPr>
        <w:jc w:val="both"/>
      </w:pPr>
      <w:r>
        <w:t>Betrieb einer Druckwechselads</w:t>
      </w:r>
      <w:r w:rsidR="00CA63D6">
        <w:t>orptionskolonne in Teillast durch kontinuierlich regelbares Ventil am Kolonnenausgang</w:t>
      </w:r>
      <w:r w:rsidR="00BC39DD">
        <w:t xml:space="preserve"> </w:t>
      </w:r>
      <w:sdt>
        <w:sdtPr>
          <w:alias w:val="To edit, see citavi.com/edit"/>
          <w:tag w:val="CitaviPlaceholder#c0dccd44-d170-44dc-b8dc-74db47e2590a"/>
          <w:id w:val="-379940339"/>
          <w:placeholder>
            <w:docPart w:val="DefaultPlaceholder_-1854013440"/>
          </w:placeholder>
        </w:sdtPr>
        <w:sdtEndPr/>
        <w:sdtContent>
          <w:r w:rsidR="00BC39DD">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NGVmM2I1LTJjZTktNDU5ZC1hNTBjLTkyMzgzODYzMjVlNyIsIlJhbmdlTGVuZ3RoIjoyMCwiUmVmZXJlbmNlSWQiOiI4YjVmNGY5Ny0zNGIxLTRlZTAtYTg0Yy1iNDE0OWRiNzVjM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lbmNvbm1hbi4yMDIyLjExNjYyMiIsIlVyaVN0cmluZyI6Imh0dHBzOi8vZG9pLm9yZy8xMC4xMDE2L2ouZW5jb25tYW4uMjAyMi4xMTY2Mj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}</w:instrText>
          </w:r>
          <w:r w:rsidR="00BC39DD">
            <w:fldChar w:fldCharType="separate"/>
          </w:r>
          <w:r w:rsidR="00181E12">
            <w:t>(Crespi et al. 2023)</w:t>
          </w:r>
          <w:r w:rsidR="00BC39DD">
            <w:fldChar w:fldCharType="end"/>
          </w:r>
        </w:sdtContent>
      </w:sdt>
      <w:r w:rsidR="00BC39DD">
        <w:t>.</w:t>
      </w:r>
    </w:p>
    <w:p w14:paraId="5979C6C9" w14:textId="119081AC" w:rsidR="00BC39DD" w:rsidRDefault="00BC39DD" w:rsidP="00D450E6">
      <w:pPr>
        <w:pStyle w:val="Listenabsatz"/>
        <w:numPr>
          <w:ilvl w:val="0"/>
          <w:numId w:val="1"/>
        </w:numPr>
        <w:jc w:val="both"/>
      </w:pPr>
      <w:r>
        <w:t xml:space="preserve">Betrieb eines Elektrolyse-Stacks in Teillast durch </w:t>
      </w:r>
      <w:r w:rsidR="00222874">
        <w:t xml:space="preserve">Anpassen der elektrischen Leistung mithilfe eines Gleichrichters </w:t>
      </w:r>
      <w:sdt>
        <w:sdtPr>
          <w:alias w:val="To edit, see citavi.com/edit"/>
          <w:tag w:val="CitaviPlaceholder#a197bbed-f622-4ccb-8d00-2230591d1783"/>
          <w:id w:val="-1859422508"/>
          <w:placeholder>
            <w:docPart w:val="DefaultPlaceholder_-1854013440"/>
          </w:placeholder>
        </w:sdtPr>
        <w:sdtEndPr/>
        <w:sdtContent>
          <w:r w:rsidR="00222874">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M2QyYmY4LTBlOTMtNDIyMi1iNDJiLWExMjU0ZmY2Njg0MiIsIlJhbmdlTGVuZ3RoIjoyMCwiUmVmZXJlbmNlSWQiOiI4YjVmNGY5Ny0zNGIxLTRlZTAtYTg0Yy1iNDE0OWRiNzVjM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lbmNvbm1hbi4yMDIyLjExNjYyMiIsIlVyaVN0cmluZyI6Imh0dHBzOi8vZG9pLm9yZy8xMC4xMDE2L2ouZW5jb25tYW4uMjAyMi4xMTY2Mj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}</w:instrText>
          </w:r>
          <w:r w:rsidR="00222874">
            <w:fldChar w:fldCharType="separate"/>
          </w:r>
          <w:r w:rsidR="00181E12">
            <w:t>(Crespi et al. 2023)</w:t>
          </w:r>
          <w:r w:rsidR="00222874">
            <w:fldChar w:fldCharType="end"/>
          </w:r>
        </w:sdtContent>
      </w:sdt>
      <w:r w:rsidR="00222874">
        <w:t xml:space="preserve">. </w:t>
      </w:r>
    </w:p>
    <w:p w14:paraId="096679D4" w14:textId="204B7305" w:rsidR="009949EB" w:rsidRDefault="009949EB" w:rsidP="00D450E6">
      <w:pPr>
        <w:pStyle w:val="Listenabsatz"/>
        <w:numPr>
          <w:ilvl w:val="0"/>
          <w:numId w:val="1"/>
        </w:numPr>
        <w:jc w:val="both"/>
      </w:pPr>
      <w:r>
        <w:t xml:space="preserve">Betrieb einer experimentellen Destillationskolonne im An-/Aus-Betrieb durch An- und Ausschalten eines elektrischen Heizelements </w:t>
      </w:r>
      <w:sdt>
        <w:sdtPr>
          <w:alias w:val="To edit, see citavi.com/edit"/>
          <w:tag w:val="CitaviPlaceholder#508b069e-ad8e-4d43-91c9-f2d6a7dfacb5"/>
          <w:id w:val="-2051757898"/>
          <w:placeholder>
            <w:docPart w:val="DefaultPlaceholder_-1854013440"/>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iOTdlMDU4LWZjZjAtNGMyMy1iNDE4LTE0NDMzMjIyYjYzYyIsIlJhbmdlTGVuZ3RoIjoyMiwiUmVmZXJlbmNlSWQiOiIyNzVjMzRmOS02NTk1LTQ2ZmItYTUwZS0xMmZkOTViYjM5M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T05DT042MDQ2My4yMDIzLjEwNDMwNzE3IiwiVXJpU3RyaW5nIjoiaHR0cHM6Ly9kb2kub3JnLzEwLjExMDkvT05DT042MDQ2My4yMDIzLjEwNDMwNzE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jZUMTE6NTg6NTEiLCJNb2RpZmllZEJ5IjoiX0xhc3NlIFJlaW5wb2xkIiwiSWQiOiJhZjNiMzY2OS0wZDM0LTRhMDAtYTJkYy04YTc4NDg2Njk2YTMiLCJNb2RpZmllZE9uIjoiMjAyNC0wOC0yNlQxMTo1ODo1MS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aWVlZXhwbG9yZS5pZWVlLm9yZy9kb2N1bWVudC8xMDQzMDcxNy8iLCJVcmlTdHJpbmciOiJodHRwczovL2llZWV4cGxvcmUuaWVlZS5vcmcvZG9jdW1lbnQvMTA0MzA3MTc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}</w:instrText>
          </w:r>
          <w:r>
            <w:fldChar w:fldCharType="separate"/>
          </w:r>
          <w:r w:rsidR="00181E12">
            <w:t>(Reinpold et al. 2023)</w:t>
          </w:r>
          <w:r>
            <w:fldChar w:fldCharType="end"/>
          </w:r>
        </w:sdtContent>
      </w:sdt>
      <w:r>
        <w:t>.</w:t>
      </w:r>
    </w:p>
    <w:p w14:paraId="478DA596" w14:textId="34A618AB" w:rsidR="0096355C" w:rsidRDefault="0096355C" w:rsidP="00D450E6">
      <w:pPr>
        <w:pStyle w:val="Listenabsatz"/>
        <w:numPr>
          <w:ilvl w:val="0"/>
          <w:numId w:val="1"/>
        </w:numPr>
        <w:jc w:val="both"/>
      </w:pPr>
      <w:r>
        <w:t>Diskrete Steuerung eines Kompressors einer Kältemaschine für die Kühlung von Bürogebäuden</w:t>
      </w:r>
      <w:r w:rsidR="00605C5A">
        <w:t xml:space="preserve"> </w:t>
      </w:r>
      <w:sdt>
        <w:sdtPr>
          <w:alias w:val="To edit, see citavi.com/edit"/>
          <w:tag w:val="CitaviPlaceholder#ed73657b-28d1-448d-a240-35dfa0852ffb"/>
          <w:id w:val="-1823651228"/>
          <w:placeholder>
            <w:docPart w:val="DefaultPlaceholder_-1854013440"/>
          </w:placeholder>
        </w:sdtPr>
        <w:sdtEndPr/>
        <w:sdtContent>
          <w:r w:rsidR="00605C5A">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MGI5Yjc1LTFjOWUtNDI5ZC1hMjdmLThhYjZkOWUzMTg4OSIsIlJhbmdlTGVuZ3RoIjoyMSwiUmVmZXJlbmNlSWQiOiI5MjQ2NDliZi02ZmNmLTRlYzYtYjkwYy1mMDAyNmYzNzk0Z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UQ1NULjIwMTYuMjU2MzM4NSIsIlVyaVN0cmluZyI6Imh0dHBzOi8vZG9pLm9yZy8xMC4xMTA5L1RDU1QuMjAxNi4yNTY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}</w:instrText>
          </w:r>
          <w:r w:rsidR="00605C5A">
            <w:fldChar w:fldCharType="separate"/>
          </w:r>
          <w:r w:rsidR="00181E12">
            <w:t>(Rahnama et al. 2017)</w:t>
          </w:r>
          <w:r w:rsidR="00605C5A">
            <w:fldChar w:fldCharType="end"/>
          </w:r>
        </w:sdtContent>
      </w:sdt>
      <w:r w:rsidR="00605C5A">
        <w:t>.</w:t>
      </w:r>
    </w:p>
    <w:p w14:paraId="0E79D10F" w14:textId="77777777" w:rsidR="00163106" w:rsidRDefault="00163106" w:rsidP="00D450E6">
      <w:pPr>
        <w:jc w:val="both"/>
      </w:pPr>
    </w:p>
    <w:p w14:paraId="03F59452" w14:textId="7DB7C7D2" w:rsidR="00D450E6" w:rsidRDefault="00D450E6" w:rsidP="00D450E6">
      <w:pPr>
        <w:jc w:val="both"/>
      </w:pPr>
      <w:r>
        <w:t>Alternativen:</w:t>
      </w:r>
    </w:p>
    <w:p w14:paraId="7F47BFB0" w14:textId="4ADFFBA6" w:rsidR="00D450E6" w:rsidRDefault="00403603" w:rsidP="00D450E6">
      <w:pPr>
        <w:pStyle w:val="Listenabsatz"/>
        <w:numPr>
          <w:ilvl w:val="0"/>
          <w:numId w:val="1"/>
        </w:numPr>
        <w:jc w:val="both"/>
      </w:pPr>
      <w:r>
        <w:t>Diskret Steuerbare Aktorik kann mit kontinuierlich steuerbarer Aktorik kombiniert werden, um d</w:t>
      </w:r>
      <w:r w:rsidR="00F138B4">
        <w:t xml:space="preserve">as insgesamt zu realisierende Flexibilitätsintervall zu vergrößern </w:t>
      </w:r>
      <w:sdt>
        <w:sdtPr>
          <w:alias w:val="To edit, see citavi.com/edit"/>
          <w:tag w:val="CitaviPlaceholder#7529add7-5111-4a37-a6d2-5e38d06412db"/>
          <w:id w:val="1577557074"/>
          <w:placeholder>
            <w:docPart w:val="DefaultPlaceholder_-1854013440"/>
          </w:placeholder>
        </w:sdtPr>
        <w:sdtEndPr/>
        <w:sdtContent>
          <w:r w:rsidR="00F138B4">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ODM4OTIxLTUwNTMtNDY3Yy1hNzA3LWM5NTI4Y2NkODRiNyIsIlJhbmdlTGVuZ3RoIjoyMCwiUmVmZXJlbmNlSWQiOiI2NzI0NWFiYS1mYmEyLTQzZWUtODA0YS03MDJlZmI5YWQwZ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UU0cuMjAxOS4yOTE2NjIz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wOS9UU0cuMjAxOS4yOTE2NjIzIiwiVXJpU3RyaW5nIjoiaHR0cHM6Ly9kb2kub3JnLzEwLjExMDkvVFNHLjIwMTkuMjkxNjYy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}</w:instrText>
          </w:r>
          <w:r w:rsidR="00F138B4">
            <w:fldChar w:fldCharType="separate"/>
          </w:r>
          <w:r w:rsidR="00181E12">
            <w:t>(Perroy et al. 2020)</w:t>
          </w:r>
          <w:r w:rsidR="00F138B4">
            <w:fldChar w:fldCharType="end"/>
          </w:r>
        </w:sdtContent>
      </w:sdt>
      <w:r w:rsidR="00F138B4">
        <w:t xml:space="preserve">. </w:t>
      </w:r>
    </w:p>
    <w:p w14:paraId="7E91C216" w14:textId="77777777" w:rsidR="00D450E6" w:rsidRDefault="00D450E6" w:rsidP="00D450E6">
      <w:pPr>
        <w:jc w:val="both"/>
      </w:pPr>
      <w:r>
        <w:t xml:space="preserve">Challenges: </w:t>
      </w:r>
    </w:p>
    <w:p w14:paraId="38CFCFA3" w14:textId="6DB836D1" w:rsidR="00D450E6" w:rsidRDefault="00D450E6" w:rsidP="00D450E6">
      <w:pPr>
        <w:pStyle w:val="Listenabsatz"/>
        <w:numPr>
          <w:ilvl w:val="0"/>
          <w:numId w:val="1"/>
        </w:numPr>
        <w:jc w:val="both"/>
      </w:pPr>
      <w:r>
        <w:t xml:space="preserve">Stromverbrauch </w:t>
      </w:r>
      <w:r w:rsidR="00A33684">
        <w:t xml:space="preserve">eines Electric Arc </w:t>
      </w:r>
      <w:proofErr w:type="spellStart"/>
      <w:r w:rsidR="00A33684">
        <w:t>Furnace</w:t>
      </w:r>
      <w:proofErr w:type="spellEnd"/>
      <w:r w:rsidR="00A33684">
        <w:t xml:space="preserve"> kann nicht präzise eingestellt werden, wenn Leistungselektronik unzureichend ist</w:t>
      </w:r>
      <w:r w:rsidR="00AE3B08">
        <w:t xml:space="preserve"> </w:t>
      </w:r>
      <w:sdt>
        <w:sdtPr>
          <w:alias w:val="To edit, see citavi.com/edit"/>
          <w:tag w:val="CitaviPlaceholder#d2f8874e-f225-46f8-b3c6-163c867c93cf"/>
          <w:id w:val="-1249345274"/>
          <w:placeholder>
            <w:docPart w:val="DefaultPlaceholder_-1854013440"/>
          </w:placeholder>
        </w:sdtPr>
        <w:sdtEndPr/>
        <w:sdtContent>
          <w:r w:rsidR="00AE3B08">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NDcxYjRkLWRhOGEtNGJlYi1hMDIxLWVhODBhNzg3ZTdmZSIsIlJhbmdlTGVuZ3RoIjoyMiwiUmVmZXJlbmNlSWQiOiI2NTYyMTg1My1lMjlkLTQ0YzEtYTc2MC1iNzZkMDQ5MzJhN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IzOTE5L0FFSVQ1Njc4My4yMDIyLjk5NTE4MjQiLCJVcmlTdHJpbmciOiJodHRwczovL2RvaS5vcmcvMTAuMjM5MTkvQUVJVDU2NzgzLjIwMjIuOTk1MTgy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A1VDE1OjUzOjI4IiwiTW9kaWZpZWRCeSI6Il9MYXNzZSBSZWlucG9sZCIsIklkIjoiZWUzOTNiZmQtZDdlNC00ZDg0LThlMTEtOWEzNTk4N2UyOTc4IiwiTW9kaWZpZWRPbiI6IjIwMjQtMDgtMDVUMTU6NTM6Mjg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llZWV4cGxvcmUuaWVlZS5vcmcvZG9jdW1lbnQvOTk1MTgyNC8iLCJVcmlTdHJpbmciOiJodHRwczovL2llZWV4cGxvcmUuaWVlZS5vcmcvZG9jdW1lbnQvOTk1MTgyNC8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}</w:instrText>
          </w:r>
          <w:r w:rsidR="00AE3B08">
            <w:fldChar w:fldCharType="separate"/>
          </w:r>
          <w:r w:rsidR="00181E12">
            <w:t>(Silletti et al. 2022)</w:t>
          </w:r>
          <w:r w:rsidR="00AE3B08">
            <w:fldChar w:fldCharType="end"/>
          </w:r>
        </w:sdtContent>
      </w:sdt>
      <w:r w:rsidR="00A33684">
        <w:t xml:space="preserve">. </w:t>
      </w:r>
      <w:r w:rsidR="00AE3B08">
        <w:t>Oszillationen der Leistung wurden beobachtet.</w:t>
      </w:r>
    </w:p>
    <w:p w14:paraId="59131267" w14:textId="01361A4D" w:rsidR="00CA7042" w:rsidRDefault="004548BE" w:rsidP="00D450E6">
      <w:pPr>
        <w:pStyle w:val="Listenabsatz"/>
        <w:numPr>
          <w:ilvl w:val="0"/>
          <w:numId w:val="1"/>
        </w:numPr>
        <w:jc w:val="both"/>
      </w:pPr>
      <w:r>
        <w:lastRenderedPageBreak/>
        <w:t xml:space="preserve">Präzise Einstellung der Heizleistung elektrischer Heizelemente sollte </w:t>
      </w:r>
      <w:r w:rsidR="000C3E59">
        <w:t xml:space="preserve">kritisch überprüft werden. Es wurden langsame Reaktionen und Überschüsse bei der Heizleistung beobachtet. </w:t>
      </w:r>
      <w:sdt>
        <w:sdtPr>
          <w:alias w:val="To edit, see citavi.com/edit"/>
          <w:tag w:val="CitaviPlaceholder#32b5268b-6aee-45ad-873a-24e11b8f1a91"/>
          <w:id w:val="-1372456052"/>
          <w:placeholder>
            <w:docPart w:val="DefaultPlaceholder_-1854013440"/>
          </w:placeholder>
        </w:sdtPr>
        <w:sdtEndPr/>
        <w:sdtContent>
          <w:r w:rsidR="000C3E59">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NDBlMTllLWU0ZjUtNDg2YS1hMjRiLWM0YzlhOGI0NjUxOSIsIlJhbmdlTGVuZ3RoIjoyMiwiUmVmZXJlbmNlSWQiOiI2NTYyMTg1My1lMjlkLTQ0YzEtYTc2MC1iNzZkMDQ5MzJhN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IzOTE5L0FFSVQ1Njc4My4yMDIyLjk5NTE4MjQiLCJVcmlTdHJpbmciOiJodHRwczovL2RvaS5vcmcvMTAuMjM5MTkvQUVJVDU2NzgzLjIwMjIuOTk1MTgy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A1VDE1OjUzOjI4IiwiTW9kaWZpZWRCeSI6Il9MYXNzZSBSZWlucG9sZCIsIklkIjoiZWUzOTNiZmQtZDdlNC00ZDg0LThlMTEtOWEzNTk4N2UyOTc4IiwiTW9kaWZpZWRPbiI6IjIwMjQtMDgtMDVUMTU6NTM6Mjg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llZWV4cGxvcmUuaWVlZS5vcmcvZG9jdW1lbnQvOTk1MTgyNC8iLCJVcmlTdHJpbmciOiJodHRwczovL2llZWV4cGxvcmUuaWVlZS5vcmcvZG9jdW1lbnQvOTk1MTgyNC8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}</w:instrText>
          </w:r>
          <w:r w:rsidR="000C3E59">
            <w:fldChar w:fldCharType="separate"/>
          </w:r>
          <w:r w:rsidR="00181E12">
            <w:t>(Silletti et al. 2022)</w:t>
          </w:r>
          <w:r w:rsidR="000C3E59">
            <w:fldChar w:fldCharType="end"/>
          </w:r>
        </w:sdtContent>
      </w:sdt>
    </w:p>
    <w:p w14:paraId="050E08F8" w14:textId="40B57D35" w:rsidR="00CC5AAC" w:rsidRDefault="00BF4264" w:rsidP="00D450E6">
      <w:pPr>
        <w:pStyle w:val="Listenabsatz"/>
        <w:numPr>
          <w:ilvl w:val="0"/>
          <w:numId w:val="1"/>
        </w:numPr>
        <w:jc w:val="both"/>
      </w:pPr>
      <w:r>
        <w:t xml:space="preserve">Manuelle Ausführung von Flexibilitätsabrufen in einem Stahlwerk ist eine große Herausforderung </w:t>
      </w:r>
      <w:sdt>
        <w:sdtPr>
          <w:alias w:val="To edit, see citavi.com/edit"/>
          <w:tag w:val="CitaviPlaceholder#0207a403-31e9-486a-82b5-50fc41cb39dc"/>
          <w:id w:val="1892217715"/>
          <w:placeholder>
            <w:docPart w:val="DefaultPlaceholder_-1854013440"/>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ZDM1ODUwLTc1OGMtNDkyZS1hZWJlLTc3OGIwYTU2N2JmYSIsIlJhbmdlTGVuZ3RoIjoyMiwiUmVmZXJlbmNlSWQiOiI2NTYyMTg1My1lMjlkLTQ0YzEtYTc2MC1iNzZkMDQ5MzJhN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IzOTE5L0FFSVQ1Njc4My4yMDIyLjk5NTE4MjQiLCJVcmlTdHJpbmciOiJodHRwczovL2RvaS5vcmcvMTAuMjM5MTkvQUVJVDU2NzgzLjIwMjIuOTk1MTgy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A1VDE1OjUzOjI4IiwiTW9kaWZpZWRCeSI6Il9MYXNzZSBSZWlucG9sZCIsIklkIjoiZWUzOTNiZmQtZDdlNC00ZDg0LThlMTEtOWEzNTk4N2UyOTc4IiwiTW9kaWZpZWRPbiI6IjIwMjQtMDgtMDVUMTU6NTM6Mjg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llZWV4cGxvcmUuaWVlZS5vcmcvZG9jdW1lbnQvOTk1MTgyNC8iLCJVcmlTdHJpbmciOiJodHRwczovL2llZWV4cGxvcmUuaWVlZS5vcmcvZG9jdW1lbnQvOTk1MTgyNC8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}</w:instrText>
          </w:r>
          <w:r>
            <w:fldChar w:fldCharType="separate"/>
          </w:r>
          <w:r w:rsidR="00181E12">
            <w:t>(Silletti et al. 2022)</w:t>
          </w:r>
          <w:r>
            <w:fldChar w:fldCharType="end"/>
          </w:r>
        </w:sdtContent>
      </w:sdt>
      <w:r>
        <w:t>.</w:t>
      </w:r>
    </w:p>
    <w:p w14:paraId="724443EE" w14:textId="4E90C5F5" w:rsidR="00C935CD" w:rsidRDefault="00C935CD" w:rsidP="00D450E6">
      <w:pPr>
        <w:pStyle w:val="Listenabsatz"/>
        <w:numPr>
          <w:ilvl w:val="0"/>
          <w:numId w:val="1"/>
        </w:numPr>
        <w:jc w:val="both"/>
      </w:pPr>
      <w:r>
        <w:t>Aktorik</w:t>
      </w:r>
      <w:r w:rsidR="00A752ED">
        <w:t xml:space="preserve"> muss für gegebenen Anwendungsfall geeignet sein. Anwendungsfälle, bei denen eine Präzise Einstellung des Energiebedarfs notwendig ist, sind ggf. nicht mit diskret steuerbarer Aktorik umzusetzen</w:t>
      </w:r>
      <w:r w:rsidR="00F138B4">
        <w:t xml:space="preserve"> </w:t>
      </w:r>
      <w:sdt>
        <w:sdtPr>
          <w:alias w:val="To edit, see citavi.com/edit"/>
          <w:tag w:val="CitaviPlaceholder#bdfe0990-5115-4769-86d3-1da05f1af45e"/>
          <w:id w:val="910353744"/>
          <w:placeholder>
            <w:docPart w:val="DefaultPlaceholder_-1854013440"/>
          </w:placeholder>
        </w:sdtPr>
        <w:sdtEndPr/>
        <w:sdtContent>
          <w:r w:rsidR="00F138B4">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MjViMWI5LWEyZGQtNGQ2NS1hZWEwLWU4OGVlZWU0NmMxYyIsIlJhbmdlTGVuZ3RoIjoyMCwiUmVmZXJlbmNlSWQiOiI2NzI0NWFiYS1mYmEyLTQzZWUtODA0YS03MDJlZmI5YWQwZ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UU0cuMjAxOS4yOTE2NjIz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wOS9UU0cuMjAxOS4yOTE2NjIzIiwiVXJpU3RyaW5nIjoiaHR0cHM6Ly9kb2kub3JnLzEwLjExMDkvVFNHLjIwMTkuMjkxNjYy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}</w:instrText>
          </w:r>
          <w:r w:rsidR="00F138B4">
            <w:fldChar w:fldCharType="separate"/>
          </w:r>
          <w:r w:rsidR="00181E12">
            <w:t>(Perroy et al. 2020)</w:t>
          </w:r>
          <w:r w:rsidR="00F138B4">
            <w:fldChar w:fldCharType="end"/>
          </w:r>
        </w:sdtContent>
      </w:sdt>
      <w:r w:rsidR="00A752ED">
        <w:t xml:space="preserve">. </w:t>
      </w:r>
    </w:p>
    <w:p w14:paraId="021016E5" w14:textId="6D87E81B" w:rsidR="003C69EB" w:rsidRDefault="003C69EB" w:rsidP="003C69EB">
      <w:pPr>
        <w:pStyle w:val="berschrift2"/>
      </w:pPr>
      <w:r>
        <w:t>Prognosen</w:t>
      </w:r>
    </w:p>
    <w:p w14:paraId="561D690B" w14:textId="31F1CB25" w:rsidR="00B517C5" w:rsidRPr="00B517C5" w:rsidRDefault="00B517C5" w:rsidP="00B517C5">
      <w:r>
        <w:t xml:space="preserve">Notiz: Prognosen beziehen sich auf Einflussgrößen, auf die </w:t>
      </w:r>
      <w:r w:rsidR="00B760C3">
        <w:t xml:space="preserve">im </w:t>
      </w:r>
      <w:proofErr w:type="spellStart"/>
      <w:r w:rsidR="00B760C3">
        <w:t>Scope</w:t>
      </w:r>
      <w:proofErr w:type="spellEnd"/>
      <w:r w:rsidR="00B760C3">
        <w:t xml:space="preserve"> der Anwendung kein Einfluss genommen werden kann. </w:t>
      </w:r>
      <w:r w:rsidR="008833AF">
        <w:t>Größen, die selbst beeinflusst werden können, werden</w:t>
      </w:r>
      <w:r w:rsidR="00734280">
        <w:t xml:space="preserve"> nicht als </w:t>
      </w:r>
      <w:r w:rsidR="009F3ED1">
        <w:t>prognostiziert,</w:t>
      </w:r>
      <w:r w:rsidR="00734280">
        <w:t xml:space="preserve"> sondern als geplant </w:t>
      </w:r>
      <w:r w:rsidR="008833AF">
        <w:t xml:space="preserve">bezeichnet. </w:t>
      </w:r>
    </w:p>
    <w:p w14:paraId="3E4B0238" w14:textId="1642BD4F" w:rsidR="003C69EB" w:rsidRPr="00E350CB" w:rsidRDefault="00B22AC9" w:rsidP="003C69EB">
      <w:pPr>
        <w:jc w:val="both"/>
      </w:pPr>
      <w:r>
        <w:rPr>
          <w:b/>
          <w:bCs/>
        </w:rPr>
        <w:t xml:space="preserve">Der </w:t>
      </w:r>
      <w:r w:rsidR="00E47A53">
        <w:rPr>
          <w:b/>
          <w:bCs/>
        </w:rPr>
        <w:t xml:space="preserve">Energiebedarf der zu steuernden Ressourcen wird prognostiziert. </w:t>
      </w:r>
      <w:r w:rsidR="00C670E5">
        <w:t xml:space="preserve">Prognosen des Energiebedarfs </w:t>
      </w:r>
      <w:r w:rsidR="001E6954">
        <w:t>werden benötigt</w:t>
      </w:r>
      <w:r w:rsidR="007A1931">
        <w:t>, um Lastverläufe für Energieversorger, Netzbetreiber oder Bilanzkreisverantwortliche zur Verfügung zu stellen</w:t>
      </w:r>
      <w:r w:rsidR="00B226A8">
        <w:t xml:space="preserve">. </w:t>
      </w:r>
      <w:r w:rsidR="00C670E5">
        <w:t>Prognosen des Energiebedarfs sind ebenfalls wichtig, um Spitzenlastmanagement zu betreiben, etwa indem der Zeitraum de</w:t>
      </w:r>
      <w:r w:rsidR="00EA5B4E">
        <w:t xml:space="preserve">r Spitzen- und Minimallast vorhergesagt wird, sodass die Betriebsplanung dies berücksichtigen kann. </w:t>
      </w:r>
      <w:r w:rsidR="00C670E5">
        <w:t xml:space="preserve"> </w:t>
      </w:r>
      <w:r w:rsidR="00601F14">
        <w:t xml:space="preserve">Je präziser Prognosen sind, desto großer ist </w:t>
      </w:r>
      <w:r w:rsidR="00266D6E">
        <w:t>tendenziell</w:t>
      </w:r>
      <w:r w:rsidR="00601F14">
        <w:t xml:space="preserve"> der Mehrwert, den diese ermöglichen. </w:t>
      </w:r>
      <w:r w:rsidR="00927D95">
        <w:t xml:space="preserve">Prognosen müssen </w:t>
      </w:r>
      <w:r w:rsidR="00601F14">
        <w:t xml:space="preserve">jedoch </w:t>
      </w:r>
      <w:r w:rsidR="00927D95">
        <w:t>nicht zwangsläufig hoch präzise sein. Bereits einfache Prognosemodelle</w:t>
      </w:r>
      <w:r w:rsidR="00266D6E">
        <w:t xml:space="preserve"> oder intuitive Schätzungen</w:t>
      </w:r>
      <w:r w:rsidR="00927D95">
        <w:t xml:space="preserve"> könn</w:t>
      </w:r>
      <w:r w:rsidR="00601F14">
        <w:t xml:space="preserve">en </w:t>
      </w:r>
      <w:r w:rsidR="00266D6E">
        <w:t>signifikante</w:t>
      </w:r>
      <w:r w:rsidR="00601F14">
        <w:t xml:space="preserve"> Mehrwerte Leisten.</w:t>
      </w:r>
    </w:p>
    <w:p w14:paraId="5EA0EC92" w14:textId="77777777" w:rsidR="003C69EB" w:rsidRDefault="003C69EB" w:rsidP="003C69EB">
      <w:pPr>
        <w:jc w:val="both"/>
      </w:pPr>
      <w:r>
        <w:t xml:space="preserve">Beispiel: </w:t>
      </w:r>
    </w:p>
    <w:p w14:paraId="5EA07FCB" w14:textId="44828A53" w:rsidR="003C69EB" w:rsidRDefault="00EA5B4E" w:rsidP="003C69EB">
      <w:pPr>
        <w:pStyle w:val="Listenabsatz"/>
        <w:numPr>
          <w:ilvl w:val="0"/>
          <w:numId w:val="1"/>
        </w:numPr>
        <w:jc w:val="both"/>
      </w:pPr>
      <w:r>
        <w:t>Prognose des Zeitraumes der Spitzenlast und der Minimallast</w:t>
      </w:r>
      <w:r w:rsidR="009C38D2">
        <w:t xml:space="preserve"> einer Mine, um </w:t>
      </w:r>
      <w:r w:rsidR="00E966B9">
        <w:t xml:space="preserve">Spitzenlastmanagement durch </w:t>
      </w:r>
      <w:r w:rsidR="009C38D2">
        <w:t xml:space="preserve">die Betriebsplanung von Brechern </w:t>
      </w:r>
      <w:r w:rsidR="00E966B9">
        <w:t xml:space="preserve">zu betreiben. </w:t>
      </w:r>
      <w:sdt>
        <w:sdtPr>
          <w:alias w:val="To edit, see citavi.com/edit"/>
          <w:tag w:val="CitaviPlaceholder#3045939c-2cd5-4cdf-883b-53c91e5a9db2"/>
          <w:id w:val="300507922"/>
          <w:placeholder>
            <w:docPart w:val="DefaultPlaceholder_-1854013440"/>
          </w:placeholder>
        </w:sdtPr>
        <w:sdtEndPr/>
        <w:sdtContent>
          <w:r w:rsidR="00E966B9">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ZmFhOGFmLTRjMGQtNDA5YS1hOWIxLTlmNDBhZGRlZTc2OCIsIlJhbmdlTGVuZ3RoIjoyOSwiUmVmZXJlbmNlSWQiOiI3MjYzNjRiNS05M2ZlLTRlMTUtYWY0ZC01NjI4ZTJkZTM3Zj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wOS9GYXJFYXN0Q29uLjIwMTkuODkzNDIwMCIsIlVyaVN0cmluZyI6Imh0dHBzOi8vZG9pLm9yZy8xMC4xMTA5L0ZhckVhc3RDb24uMjAxOS44OTM0MjA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DVUMTE6MTA6NTYiLCJNb2RpZmllZEJ5IjoiX0xhc3NlIFJlaW5wb2xkIiwiSWQiOiIzNWM3NWNmOC1mMTMzLTRjYTAtYTk1OC1hMmU3MDdhZjE4Y2YiLCJNb2RpZmllZE9uIjoiMjAyNC0wOC0wNVQxMToxMDo1Ni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aWVlZXhwbG9yZS5pZWVlLm9yZy94cGwvbW9zdFJlY2VudElzc3VlLmpzcD9wdW51bWJlcj04OTIyODA3IiwiVXJpU3RyaW5nIjoiaHR0cHM6Ly9pZWVleHBsb3JlLmllZWUub3JnL3hwbC9tb3N0UmVjZW50SXNzdWUuanNwP3B1bnVtYmVyPTg5MjI4MD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wOS9GYXJFYXN0Q29uNDcyMzAuMjAxOSIsIlVyaVN0cmluZyI6Imh0dHBzOi8vZG9pLm9yZy8xMC4xMTA5L0ZhckVhc3RDb240NzIzMC4yMDE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}</w:instrText>
          </w:r>
          <w:r w:rsidR="00E966B9">
            <w:fldChar w:fldCharType="separate"/>
          </w:r>
          <w:r w:rsidR="00181E12">
            <w:t>(Sokolovsky und Klimash 2019)</w:t>
          </w:r>
          <w:r w:rsidR="00E966B9">
            <w:fldChar w:fldCharType="end"/>
          </w:r>
        </w:sdtContent>
      </w:sdt>
    </w:p>
    <w:p w14:paraId="12E86B2F" w14:textId="3F1A2E83" w:rsidR="007649F7" w:rsidRDefault="007649F7" w:rsidP="003C69EB">
      <w:pPr>
        <w:pStyle w:val="Listenabsatz"/>
        <w:numPr>
          <w:ilvl w:val="0"/>
          <w:numId w:val="1"/>
        </w:numPr>
        <w:jc w:val="both"/>
      </w:pPr>
      <w:r>
        <w:t xml:space="preserve">Prognostizieren des </w:t>
      </w:r>
      <w:r w:rsidR="006A3BAB">
        <w:t xml:space="preserve">Verlaufs des Energieverbrauchs, um diesen an einen Netzbetreiber übermitteln zu können. Netzbetreiber kann auf Basis der Prognosen den Einsatz von Regelleistung planen. </w:t>
      </w:r>
      <w:sdt>
        <w:sdtPr>
          <w:alias w:val="To edit, see citavi.com/edit"/>
          <w:tag w:val="CitaviPlaceholder#95f10536-cc9e-4036-a76e-0562c17cf600"/>
          <w:id w:val="-1759985014"/>
          <w:placeholder>
            <w:docPart w:val="DefaultPlaceholder_-1854013440"/>
          </w:placeholder>
        </w:sdtPr>
        <w:sdtEndPr/>
        <w:sdtContent>
          <w:r w:rsidR="006A3BAB">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MjEzYThiLTZiMDctNDA0Mi1hNGFiLTQ4Mzc1ZjdiNjM5NyIsIlJhbmdlTGVuZ3RoIjoyMiwiUmVmZXJlbmNlSWQiOiI2NTYyMTg1My1lMjlkLTQ0YzEtYTc2MC1iNzZkMDQ5MzJhN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IzOTE5L0FFSVQ1Njc4My4yMDIyLjk5NTE4MjQiLCJVcmlTdHJpbmciOiJodHRwczovL2RvaS5vcmcvMTAuMjM5MTkvQUVJVDU2NzgzLjIwMjIuOTk1MTgy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A1VDE1OjUzOjI4IiwiTW9kaWZpZWRCeSI6Il9MYXNzZSBSZWlucG9sZCIsIklkIjoiZWUzOTNiZmQtZDdlNC00ZDg0LThlMTEtOWEzNTk4N2UyOTc4IiwiTW9kaWZpZWRPbiI6IjIwMjQtMDgtMDVUMTU6NTM6Mjg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llZWV4cGxvcmUuaWVlZS5vcmcvZG9jdW1lbnQvOTk1MTgyNC8iLCJVcmlTdHJpbmciOiJodHRwczovL2llZWV4cGxvcmUuaWVlZS5vcmcvZG9jdW1lbnQvOTk1MTgyNC8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}</w:instrText>
          </w:r>
          <w:r w:rsidR="006A3BAB">
            <w:fldChar w:fldCharType="separate"/>
          </w:r>
          <w:r w:rsidR="00181E12">
            <w:t>(Silletti et al. 2022)</w:t>
          </w:r>
          <w:r w:rsidR="006A3BAB">
            <w:fldChar w:fldCharType="end"/>
          </w:r>
        </w:sdtContent>
      </w:sdt>
    </w:p>
    <w:p w14:paraId="009A50C6" w14:textId="51468397" w:rsidR="00FD169F" w:rsidRPr="00FD169F" w:rsidRDefault="00670D2F" w:rsidP="00FD169F">
      <w:pPr>
        <w:pStyle w:val="Listenabsatz"/>
        <w:numPr>
          <w:ilvl w:val="0"/>
          <w:numId w:val="1"/>
        </w:numPr>
        <w:jc w:val="both"/>
      </w:pPr>
      <w:r>
        <w:t>Prognose des Energie</w:t>
      </w:r>
      <w:r w:rsidR="001B040C">
        <w:t xml:space="preserve">verbrauchsprofils für die Herstellung von Teilen in CNC-Fräsen und </w:t>
      </w:r>
      <w:r w:rsidR="00FD169F" w:rsidRPr="00FD169F">
        <w:t>Gummispritzgießmaschine</w:t>
      </w:r>
      <w:r w:rsidR="00FD169F">
        <w:t xml:space="preserve">n, um basierend auf Energieverbrauchsprognosen einzelner Teile Energie-optimierte Betriebsplanung durchführen zu können. </w:t>
      </w:r>
      <w:sdt>
        <w:sdtPr>
          <w:alias w:val="To edit, see citavi.com/edit"/>
          <w:tag w:val="CitaviPlaceholder#e13d8e14-383c-46fb-959f-3d9526d57025"/>
          <w:id w:val="1657330549"/>
          <w:placeholder>
            <w:docPart w:val="DefaultPlaceholder_-1854013440"/>
          </w:placeholder>
        </w:sdtPr>
        <w:sdtEndPr/>
        <w:sdtContent>
          <w:r w:rsidR="00F83291">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NDk1ZmYwLWJjODMtNDE3NC05N2U0LTJiZjJhZTc5NTIwZiIsIlJhbmdlTGVuZ3RoIjoyMywiUmVmZXJlbmNlSWQiOiIzMTM2OGJhMy02MmM0LTRlNmQtOWI1ZS1lN2FjZGI5MGIyM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DcvczAwMTcwLTAyNC0xMzM3Mi03IiwiVXJpU3RyaW5nIjoiaHR0cHM6Ly9kb2kub3JnLzEwLjEwMDcvczAwMTcwLTAyNC0xMzM3Mi03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}</w:instrText>
          </w:r>
          <w:r w:rsidR="00F83291">
            <w:fldChar w:fldCharType="separate"/>
          </w:r>
          <w:r w:rsidR="00181E12">
            <w:t>(Wicaksono et al. 2024)</w:t>
          </w:r>
          <w:r w:rsidR="00F83291">
            <w:fldChar w:fldCharType="end"/>
          </w:r>
        </w:sdtContent>
      </w:sdt>
    </w:p>
    <w:p w14:paraId="3ABBE056" w14:textId="60498344" w:rsidR="006A3BAB" w:rsidRDefault="006E21E9" w:rsidP="003C69EB">
      <w:pPr>
        <w:pStyle w:val="Listenabsatz"/>
        <w:numPr>
          <w:ilvl w:val="0"/>
          <w:numId w:val="1"/>
        </w:numPr>
        <w:jc w:val="both"/>
      </w:pPr>
      <w:r>
        <w:t>Prognose der Spitzenlast einer Mine</w:t>
      </w:r>
      <w:r w:rsidR="00D429A0">
        <w:t xml:space="preserve">. </w:t>
      </w:r>
      <w:sdt>
        <w:sdtPr>
          <w:alias w:val="To edit, see citavi.com/edit"/>
          <w:tag w:val="CitaviPlaceholder#6adc1c6a-a8a0-4824-9f68-028a4227ad04"/>
          <w:id w:val="-2023387588"/>
          <w:placeholder>
            <w:docPart w:val="DefaultPlaceholder_-1854013440"/>
          </w:placeholder>
        </w:sdtPr>
        <w:sdtEndPr/>
        <w:sdtContent>
          <w:r w:rsidR="00D429A0">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ODI1MzUxLTZmMzAtNGUxMS05NzAwLTA2MWU5YjlhNzFlYiIsIlJhbmdlTGVuZ3RoIjoyMSwiUmVmZXJlbmNlSWQiOiIzYTVlN2I0Zi1iMWFmLTQ5ODktYmY2YS1kM2M5MjJhODc3N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zM5MC9hc2k1MDEwMDE4IiwiVXJpU3RyaW5nIjoiaHR0cHM6Ly9kb2kub3JnLzEwLjMzOTAvYXNpNTAxMDAx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}</w:instrText>
          </w:r>
          <w:r w:rsidR="00D429A0">
            <w:fldChar w:fldCharType="separate"/>
          </w:r>
          <w:r w:rsidR="00181E12">
            <w:t>(Laayati et al. 2022)</w:t>
          </w:r>
          <w:r w:rsidR="00D429A0">
            <w:fldChar w:fldCharType="end"/>
          </w:r>
        </w:sdtContent>
      </w:sdt>
    </w:p>
    <w:p w14:paraId="64D2143E" w14:textId="5EF9B2AB" w:rsidR="001D487E" w:rsidRDefault="001D487E" w:rsidP="003C69EB">
      <w:pPr>
        <w:pStyle w:val="Listenabsatz"/>
        <w:numPr>
          <w:ilvl w:val="0"/>
          <w:numId w:val="1"/>
        </w:numPr>
        <w:jc w:val="both"/>
      </w:pPr>
      <w:r>
        <w:t xml:space="preserve">Wärmebedarf einer Fabrik wird prognostiziert, um den Betrieb von Wärmepumpen und Wärmespeichern </w:t>
      </w:r>
      <w:r w:rsidR="00D03E58">
        <w:t xml:space="preserve">planen zu können. Online-Messungen des realen Wärmebedarfs werden genutzt, um Prognosen zu ergänzen und somit </w:t>
      </w:r>
      <w:r w:rsidR="002376FB">
        <w:t xml:space="preserve">robuster gegenüber unerwartetem Verhalten von Anlagenbetreibern zu sein. </w:t>
      </w:r>
      <w:sdt>
        <w:sdtPr>
          <w:alias w:val="To edit, see citavi.com/edit"/>
          <w:tag w:val="CitaviPlaceholder#f78ec82c-0532-4717-a9df-fa5c1cfc29af"/>
          <w:id w:val="446057075"/>
          <w:placeholder>
            <w:docPart w:val="DefaultPlaceholder_-1854013440"/>
          </w:placeholder>
        </w:sdtPr>
        <w:sdtEndPr/>
        <w:sdtContent>
          <w:r w:rsidR="002376FB">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NTMyMDc0LTA1ODgtNGVmZS04NDc5LTg2NjlkMGY5YjliMyIsIlJhbmdlTGVuZ3RoIjoyMiwiUmVmZXJlbmNlSWQiOiJhMzEyZTRjMS00NmM0LTQ2NzUtYTQwZi0xYzFlMzVmMWUxN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Y3NpdGUuMjAyMi4xMDI0NzMiLCJVcmlTdHJpbmciOiJodHRwczovL2RvaS5vcmcvMTAuMTAxNi9qLmNzaXRlLjIwMjIuMTAyNDc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}</w:instrText>
          </w:r>
          <w:r w:rsidR="002376FB">
            <w:fldChar w:fldCharType="separate"/>
          </w:r>
          <w:r w:rsidR="00181E12">
            <w:t>(Fuhrmann et al. 2022)</w:t>
          </w:r>
          <w:r w:rsidR="002376FB">
            <w:fldChar w:fldCharType="end"/>
          </w:r>
        </w:sdtContent>
      </w:sdt>
    </w:p>
    <w:p w14:paraId="57470196" w14:textId="0890B6FE" w:rsidR="0078151D" w:rsidRDefault="0078151D" w:rsidP="003C69EB">
      <w:pPr>
        <w:pStyle w:val="Listenabsatz"/>
        <w:numPr>
          <w:ilvl w:val="0"/>
          <w:numId w:val="1"/>
        </w:numPr>
        <w:jc w:val="both"/>
      </w:pPr>
      <w:r>
        <w:t xml:space="preserve">Prognose des Bedarfs einer Produktionsanlage an Kälte, Wärme und Strom, um Betrieb von Energieversorgungsressourcen planen zu können. </w:t>
      </w:r>
      <w:sdt>
        <w:sdtPr>
          <w:alias w:val="To edit, see citavi.com/edit"/>
          <w:tag w:val="CitaviPlaceholder#ea68df68-a27c-4332-a7d8-0cd5bc0fcce9"/>
          <w:id w:val="-1244488888"/>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ZmY4ZTA2LWJhNTctNDRjZi1iZmM5LTQ1ZjhmZGI2Yjc4MyIsIlJhbmdlTGVuZ3RoIjoyOCwiUmVmZXJlbmNlSWQiOiJkYjI3YWY0NC0xYjQ5LTRmNTMtYTQ4Zi05YWRjN2QxMTRhZ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}</w:instrText>
          </w:r>
          <w:r>
            <w:fldChar w:fldCharType="separate"/>
          </w:r>
          <w:r w:rsidR="00181E12">
            <w:t>(Sandro Magnani et al. 2018)</w:t>
          </w:r>
          <w:r>
            <w:fldChar w:fldCharType="end"/>
          </w:r>
        </w:sdtContent>
      </w:sdt>
    </w:p>
    <w:p w14:paraId="17F9A030" w14:textId="5812196E" w:rsidR="00036A90" w:rsidRDefault="00036A90" w:rsidP="003C69EB">
      <w:pPr>
        <w:pStyle w:val="Listenabsatz"/>
        <w:numPr>
          <w:ilvl w:val="0"/>
          <w:numId w:val="1"/>
        </w:numPr>
        <w:jc w:val="both"/>
      </w:pPr>
      <w:r>
        <w:t xml:space="preserve">Prognose des Stromverbrauchs von Servern in einem Rechenzentrum, </w:t>
      </w:r>
      <w:r w:rsidR="00A04C31">
        <w:t xml:space="preserve">um </w:t>
      </w:r>
      <w:r w:rsidR="00A052F3">
        <w:t xml:space="preserve">Stromlast einheitlich auf Servercluster zu verteilen. </w:t>
      </w:r>
      <w:sdt>
        <w:sdtPr>
          <w:alias w:val="To edit, see citavi.com/edit"/>
          <w:tag w:val="CitaviPlaceholder#0454e496-cafb-48f1-93c2-a6c18db92853"/>
          <w:id w:val="1946875534"/>
          <w:placeholder>
            <w:docPart w:val="DefaultPlaceholder_-1854013440"/>
          </w:placeholder>
        </w:sdtPr>
        <w:sdtEndPr/>
        <w:sdtContent>
          <w:r w:rsidR="00A052F3">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MDNkNDZmLTI2YjctNGMwZC1iNWU5LWE4NDI5NmI3ODRjYSIsIlJhbmdlTGVuZ3RoIjoxNywiUmVmZXJlbmNlSWQiOiIzODE0YTg0Ni02ZDEzLTQ0ODctOTIwMC1mNjlhZWM4ZDI5N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0NS8zMTczMTYyLjMxNzMxOTAiLCJVcmlTdHJpbmciOiJodHRwczovL2RvaS5vcmcvMTAuMTE0NS8zMTczMTYyLjMxNzMxOTA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3NlIFJlaW5wb2xkIiwiQ3JlYXRlZE9uIjoiMjAyNC0wOC0yM1QxNDozNDoyNiIsIk1vZGlmaWVkQnkiOiJfTGFzc2UgUmVpbnBvbGQiLCJJZCI6ImYxNzJkZGRiLWEwODEtNDQ3YS1iNmE3LTQxNDg1ZjA0NGE0YiIsIk1vZGlmaWVkT24iOiIyMDI0LTA4LTIzVDE0OjM0OjI2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kbC5hY20ub3JnL2RvaS9wcm9jZWVkaW5ncy8xMC4xMTQ1LzMxNzMxNjIiLCJVcmlTdHJpbmciOiJodHRwczovL2RsLmFjbS5vcmcvZG9pL3Byb2NlZWRpbmdzLzEwLjExNDUvMzE3MzE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0NS8zMTczMTYyIiwiVXJpU3RyaW5nIjoiaHR0cHM6Ly9kb2kub3JnLzEwLjExNDUvMzE3MzE2M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}</w:instrText>
          </w:r>
          <w:r w:rsidR="00A052F3">
            <w:fldChar w:fldCharType="separate"/>
          </w:r>
          <w:r w:rsidR="00181E12">
            <w:t>(Hsu et al. 2018)</w:t>
          </w:r>
          <w:r w:rsidR="00A052F3">
            <w:fldChar w:fldCharType="end"/>
          </w:r>
        </w:sdtContent>
      </w:sdt>
    </w:p>
    <w:p w14:paraId="140E5DE2" w14:textId="0681F187" w:rsidR="00130E0B" w:rsidRDefault="00130E0B" w:rsidP="003C69EB">
      <w:pPr>
        <w:pStyle w:val="Listenabsatz"/>
        <w:numPr>
          <w:ilvl w:val="0"/>
          <w:numId w:val="1"/>
        </w:numPr>
        <w:jc w:val="both"/>
      </w:pPr>
      <w:r>
        <w:t xml:space="preserve">Prognose von Spitzenlastzeiten, um Lastreduktionen für das Spitzenlastmanagement von </w:t>
      </w:r>
      <w:r w:rsidR="000C2A39">
        <w:t xml:space="preserve">Kältemaschinen in Supermärken planen zu können. </w:t>
      </w:r>
      <w:sdt>
        <w:sdtPr>
          <w:alias w:val="To edit, see citavi.com/edit"/>
          <w:tag w:val="CitaviPlaceholder#3303d8a2-e412-4216-816e-55e1eed18896"/>
          <w:id w:val="1974396195"/>
          <w:placeholder>
            <w:docPart w:val="DefaultPlaceholder_-1854013440"/>
          </w:placeholder>
        </w:sdtPr>
        <w:sdtEndPr/>
        <w:sdtContent>
          <w:r w:rsidR="000C2A39">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NTEyZDZkLWJmMjUtNGE1Ni05YzJjLTMzYWI1NDQxNjQ1YiIsIlJhbmdlTGVuZ3RoIjoyMSwiUmVmZXJlbmNlSWQiOiI5MjQ2NDliZi02ZmNmLTRlYzYtYjkwYy1mMDAyNmYzNzk0Z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UQ1NULjIwMTYuMjU2MzM4NSIsIlVyaVN0cmluZyI6Imh0dHBzOi8vZG9pLm9yZy8xMC4xMTA5L1RDU1QuMjAxNi4yNTY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}</w:instrText>
          </w:r>
          <w:r w:rsidR="000C2A39">
            <w:fldChar w:fldCharType="separate"/>
          </w:r>
          <w:r w:rsidR="00181E12">
            <w:t>(Rahnama et al. 2017)</w:t>
          </w:r>
          <w:r w:rsidR="000C2A39">
            <w:fldChar w:fldCharType="end"/>
          </w:r>
        </w:sdtContent>
      </w:sdt>
    </w:p>
    <w:p w14:paraId="7AB8318A" w14:textId="36FFD9AF" w:rsidR="0019145B" w:rsidRDefault="001613C7" w:rsidP="0019145B">
      <w:pPr>
        <w:pStyle w:val="Listenabsatz"/>
        <w:numPr>
          <w:ilvl w:val="0"/>
          <w:numId w:val="1"/>
        </w:numPr>
        <w:jc w:val="both"/>
      </w:pPr>
      <w:r>
        <w:t>Prognose des Energiebedarfs einer Produktionsanlage,</w:t>
      </w:r>
      <w:r w:rsidR="0019145B">
        <w:t xml:space="preserve"> um Betrieb von Kälte-, Wärme- und Stromversorgungsressourcen einer Produktionsanlage kostenminimal planen zu können. </w:t>
      </w:r>
      <w:sdt>
        <w:sdtPr>
          <w:alias w:val="To edit, see citavi.com/edit"/>
          <w:tag w:val="CitaviPlaceholder#a204bc27-9812-45b0-bd3f-06f3c76022cd"/>
          <w:id w:val="724805182"/>
          <w:placeholder>
            <w:docPart w:val="5D73B2F9F0A349CEBB7A2E4CF600D777"/>
          </w:placeholder>
        </w:sdtPr>
        <w:sdtEndPr/>
        <w:sdtContent>
          <w:r w:rsidR="0019145B">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ZjA1OTQ5LTM5NWItNGFiNi1iMmE4LWE4OTQzMjhjZjEwNSIsIlJhbmdlTGVuZ3RoIjoyMSwiUmVmZXJlbmNlSWQiOiI1NzQ0ZGNjZS1hMDNiLTRiODUtYjE4Yi1hYjc3MzgzYzlkO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mFwZW5lcmd5LjIwMTcuMDkuMDA1IiwiVXJpU3RyaW5nIjoiaHR0cHM6Ly9kb2kub3JnLzEwLjEwMTYvai5hcGVuZXJneS4yMDE3LjA5LjAwN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}</w:instrText>
          </w:r>
          <w:r w:rsidR="0019145B">
            <w:fldChar w:fldCharType="separate"/>
          </w:r>
          <w:r w:rsidR="00181E12">
            <w:t>(Ferrari et al. 2017)</w:t>
          </w:r>
          <w:r w:rsidR="0019145B">
            <w:fldChar w:fldCharType="end"/>
          </w:r>
        </w:sdtContent>
      </w:sdt>
    </w:p>
    <w:p w14:paraId="31F4C0ED" w14:textId="0FB2AFE1" w:rsidR="0019145B" w:rsidRDefault="00A91358" w:rsidP="003C69EB">
      <w:pPr>
        <w:pStyle w:val="Listenabsatz"/>
        <w:numPr>
          <w:ilvl w:val="0"/>
          <w:numId w:val="1"/>
        </w:numPr>
        <w:jc w:val="both"/>
      </w:pPr>
      <w:r>
        <w:t xml:space="preserve">Prognose des Energiebedarfs einer Fabrik </w:t>
      </w:r>
      <w:r w:rsidR="00FE3C5E">
        <w:t>sowohl</w:t>
      </w:r>
      <w:r>
        <w:t xml:space="preserve"> </w:t>
      </w:r>
      <w:r w:rsidR="00FE3C5E">
        <w:t>bei k</w:t>
      </w:r>
      <w:r>
        <w:t xml:space="preserve">onventionellen </w:t>
      </w:r>
      <w:r w:rsidR="00FE3C5E">
        <w:t xml:space="preserve">als auch bei optimierten Betriebsplänen </w:t>
      </w:r>
      <w:sdt>
        <w:sdtPr>
          <w:alias w:val="To edit, see citavi.com/edit"/>
          <w:tag w:val="CitaviPlaceholder#29c6952c-c32d-4a0f-95bb-56c745c97fec"/>
          <w:id w:val="860084194"/>
          <w:placeholder>
            <w:docPart w:val="DefaultPlaceholder_-1854013440"/>
          </w:placeholder>
        </w:sdtPr>
        <w:sdtEndPr/>
        <w:sdtContent>
          <w:r w:rsidR="00FE3C5E">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YWNkMmUyLTVmMjMtNGZmYi05ZWM2LTEzNGUyMDA5OTM2MCIsIlJhbmdlTGVuZ3RoIjoyMSwiUmVmZXJlbmNlSWQiOiIyZDliMTY3YS1hNzY4LTQ3NjMtOGRjMy1jYzUyOTdkYzQxZ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zM5MC9lbjE3MDgxOTExIiwiVXJpU3RyaW5nIjoiaHR0cHM6Ly9kb2kub3JnLzEwLjMzOTAvZW4xNzA4MTkx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}</w:instrText>
          </w:r>
          <w:r w:rsidR="00FE3C5E">
            <w:fldChar w:fldCharType="separate"/>
          </w:r>
          <w:r w:rsidR="00FE3C5E">
            <w:t>(Sawczuk et al. 2024)</w:t>
          </w:r>
          <w:r w:rsidR="00FE3C5E">
            <w:fldChar w:fldCharType="end"/>
          </w:r>
        </w:sdtContent>
      </w:sdt>
      <w:r w:rsidR="00FE3C5E">
        <w:t>.</w:t>
      </w:r>
      <w:r>
        <w:t xml:space="preserve"> </w:t>
      </w:r>
    </w:p>
    <w:p w14:paraId="4E537805" w14:textId="77777777" w:rsidR="003C69EB" w:rsidRDefault="003C69EB" w:rsidP="003C69EB">
      <w:pPr>
        <w:jc w:val="both"/>
      </w:pPr>
      <w:r>
        <w:lastRenderedPageBreak/>
        <w:t>Alternativen:</w:t>
      </w:r>
    </w:p>
    <w:p w14:paraId="305DEEA6" w14:textId="6D74387A" w:rsidR="004D3E87" w:rsidRDefault="004D3E87" w:rsidP="00752BE2">
      <w:pPr>
        <w:pStyle w:val="Listenabsatz"/>
        <w:numPr>
          <w:ilvl w:val="0"/>
          <w:numId w:val="1"/>
        </w:numPr>
        <w:jc w:val="both"/>
      </w:pPr>
      <w:r>
        <w:t xml:space="preserve">Anstatt den Energiebedarf der zu steuernden Ressourcen vorherzusagen, können reaktive, deterministische Regelungs- und Steuerungsalgorithmen verwendet werden. </w:t>
      </w:r>
      <w:sdt>
        <w:sdtPr>
          <w:alias w:val="To edit, see citavi.com/edit"/>
          <w:tag w:val="CitaviPlaceholder#89450fc0-8d8c-4470-ab82-197b17add1cb"/>
          <w:id w:val="-1962787684"/>
          <w:placeholder>
            <w:docPart w:val="DefaultPlaceholder_-1854013440"/>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YzZlOTdmLTEzNjUtNGZiZi05NWYzLWQ0NTY5ZTMxOWM3YyIsIlJhbmdlTGVuZ3RoIjozMSwiUmVmZXJlbmNlSWQiOiI2NTllZjUzNi02YzIxLTQyNDctYmZhYS1kZGE5NmRhN2RjN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pZWVleHBsb3JlLmllZWUub3JnL2RvY3VtZW50LzcxNjc1MjcvIiwiVXJpU3RyaW5nIjoiaHR0cDovL2llZWV4cGxvcmUuaWVlZS5vcmcvZG9jdW1lbnQvNzE2NzUyNy8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GFzc2UgUmVpbnBvbGQiLCJDcmVhdGVkT24iOiIyMDI0LTA4LTA2VDA5OjQxOjUxIiwiTW9kaWZpZWRCeSI6Il9MYXNzZSBSZWlucG9sZCIsIklkIjoiNzQ3YTJmMzMtNWU1Ni00YmVkLWE4MjktMjI4NGM0ZTdkYmYyIiwiTW9kaWZpZWRPbiI6IjIwMjQtMDgtMDZUMDk6NDE6NTE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A5L0lURUMuMjAxNS43MTY3NTI3IiwiVXJpU3RyaW5nIjoiaHR0cHM6Ly9kb2kub3JnLzEwLjExMDkvSVRFQy4yMDE1LjcxNjc1M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}</w:instrText>
          </w:r>
          <w:r>
            <w:fldChar w:fldCharType="separate"/>
          </w:r>
          <w:r w:rsidR="00181E12">
            <w:t>(Abdel-Baqi et al. 2015 - 2015)</w:t>
          </w:r>
          <w:r>
            <w:fldChar w:fldCharType="end"/>
          </w:r>
        </w:sdtContent>
      </w:sdt>
    </w:p>
    <w:p w14:paraId="3CB9E45D" w14:textId="657C2CBA" w:rsidR="003C69EB" w:rsidRDefault="00AC6947" w:rsidP="003C69EB">
      <w:pPr>
        <w:jc w:val="both"/>
      </w:pPr>
      <w:r w:rsidRPr="00AC6947">
        <w:rPr>
          <w:b/>
          <w:bCs/>
        </w:rPr>
        <w:t>Die Energieerzeugung von fluktuierenden, lokalen Energie</w:t>
      </w:r>
      <w:r w:rsidR="002C3D02">
        <w:rPr>
          <w:b/>
          <w:bCs/>
        </w:rPr>
        <w:t>erzeugungsressourcen</w:t>
      </w:r>
      <w:r w:rsidRPr="00AC6947">
        <w:rPr>
          <w:b/>
          <w:bCs/>
        </w:rPr>
        <w:t xml:space="preserve"> wird prognostiziert</w:t>
      </w:r>
      <w:r>
        <w:rPr>
          <w:b/>
          <w:bCs/>
        </w:rPr>
        <w:t xml:space="preserve">. </w:t>
      </w:r>
      <w:r w:rsidR="0016779D">
        <w:t xml:space="preserve">Prognosen der lokalen Energieerzeugung werden benötigt, um </w:t>
      </w:r>
      <w:r w:rsidR="002C3D02">
        <w:t>die Energiebilanz eines Standorts und somit de</w:t>
      </w:r>
      <w:r w:rsidR="007E63CA">
        <w:t xml:space="preserve">n Energieaustausch über die Standortgrenzen hinweg </w:t>
      </w:r>
      <w:r w:rsidR="00011FA2">
        <w:t xml:space="preserve">zu prognostizieren. </w:t>
      </w:r>
      <w:r w:rsidR="00E70514">
        <w:t>Dies begünstigt das Lastmanage</w:t>
      </w:r>
      <w:r w:rsidR="007507F8">
        <w:t>ment.</w:t>
      </w:r>
    </w:p>
    <w:p w14:paraId="36FE84C9" w14:textId="682B99BD" w:rsidR="007507F8" w:rsidRDefault="007507F8" w:rsidP="007507F8">
      <w:pPr>
        <w:jc w:val="both"/>
      </w:pPr>
      <w:r>
        <w:t xml:space="preserve">Beispiele: </w:t>
      </w:r>
    </w:p>
    <w:p w14:paraId="11954D56" w14:textId="204B4815" w:rsidR="007507F8" w:rsidRDefault="007507F8" w:rsidP="007507F8">
      <w:pPr>
        <w:pStyle w:val="Listenabsatz"/>
        <w:numPr>
          <w:ilvl w:val="0"/>
          <w:numId w:val="1"/>
        </w:numPr>
        <w:jc w:val="both"/>
      </w:pPr>
      <w:r>
        <w:t xml:space="preserve">Prognostizieren der lokalen Stromerzeugung durch Windturbinen, um sicherzustellen, dass die lokale Erzeugung nicht den </w:t>
      </w:r>
      <w:r w:rsidR="007A358C">
        <w:t xml:space="preserve">eigenen Strombedarf übersteigt. </w:t>
      </w:r>
      <w:sdt>
        <w:sdtPr>
          <w:alias w:val="To edit, see citavi.com/edit"/>
          <w:tag w:val="CitaviPlaceholder#5a4287cc-1925-4bf9-8e1b-92b2341229bd"/>
          <w:id w:val="1806200623"/>
          <w:placeholder>
            <w:docPart w:val="DefaultPlaceholder_-1854013440"/>
          </w:placeholder>
        </w:sdtPr>
        <w:sdtEndPr/>
        <w:sdtContent>
          <w:r w:rsidR="007A358C">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YzJjYzhjLTQzZmYtNGZjZC04OTA0LTY0YTE2MDUyY2RiYyIsIlJhbmdlTGVuZ3RoIjoxOCwiUmVmZXJlbmNlSWQiOiI1YmVmMmExOC01MjMxLTQ1OTMtOWVhMy01NWE0OWM4MzBiN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NDkvaWV0LWd0ZC4yMDE2LjAxMzUiLCJVcmlTdHJpbmciOiJodHRwczovL2RvaS5vcmcvMTAuMTA0OS9pZXQtZ3RkLjIwMTYuMDEz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}</w:instrText>
          </w:r>
          <w:r w:rsidR="007A358C">
            <w:fldChar w:fldCharType="separate"/>
          </w:r>
          <w:r w:rsidR="00181E12">
            <w:t>(Tian et al. 2016)</w:t>
          </w:r>
          <w:r w:rsidR="007A358C">
            <w:fldChar w:fldCharType="end"/>
          </w:r>
        </w:sdtContent>
      </w:sdt>
    </w:p>
    <w:p w14:paraId="7B4F527B" w14:textId="5739C55E" w:rsidR="0029068A" w:rsidRDefault="0029068A" w:rsidP="007507F8">
      <w:pPr>
        <w:pStyle w:val="Listenabsatz"/>
        <w:numPr>
          <w:ilvl w:val="0"/>
          <w:numId w:val="1"/>
        </w:numPr>
        <w:jc w:val="both"/>
      </w:pPr>
      <w:r>
        <w:t>Prognostizieren der lokalen Stromerzeugung durch PV-An</w:t>
      </w:r>
      <w:r w:rsidR="00357903">
        <w:t xml:space="preserve">lagen, um den Betrieb von Elektrolyseuren kostenminimal zu planen. </w:t>
      </w:r>
      <w:sdt>
        <w:sdtPr>
          <w:alias w:val="To edit, see citavi.com/edit"/>
          <w:tag w:val="CitaviPlaceholder#0034a4f4-c80b-4699-8a7c-4fd88237b233"/>
          <w:id w:val="-252891482"/>
          <w:placeholder>
            <w:docPart w:val="DefaultPlaceholder_-1854013440"/>
          </w:placeholder>
        </w:sdtPr>
        <w:sdtEndPr/>
        <w:sdtContent>
          <w:r w:rsidR="00357903">
            <w:fldChar w:fldCharType="begin"/>
          </w:r>
          <w:r w:rsidR="003E2B2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ZmMxYzVlLTkzYjQtNDZiNy1iNTA0LTE4MGY2YjBiYTgyOCIsIlJhbmdlTGVuZ3RoIjoxMiwiUmVmZXJlbmNlSWQiOiJiYzFmMDBlOC1kODQ1LTQ4YWMtYmQzOS1mNjYwZjkzZmIxZ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aWVlZXhwbG9yZS5pZWVlLm9yZy9kb2N1bWVudC85ODQ2MzI5LyIsIlVyaVN0cmluZyI6Imh0dHBzOi8vaWVlZXhwbG9yZS5pZWVlLm9yZy9kb2N1bWVudC85ODQ2MzI5L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YXNzZSBSZWlucG9sZCIsIkNyZWF0ZWRPbiI6IjIwMjQtMDgtMDZUMTE6Mjc6MDEiLCJNb2RpZmllZEJ5IjoiX0xhc3NlIFJlaW5wb2xkIiwiSWQiOiJkYzE2YzI1My1iNjZjLTQ1NzgtYmI4ZS0zNDM5NmUxNTFkMmMiLCJNb2RpZmllZE9uIjoiMjAyNC0wOC0wNlQxMToyNzowMS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xMDkvQ0lFRUM1NDczNS4yMDIyLjk4NDYzMjkiLCJVcmlTdHJpbmciOiJodHRwczovL2RvaS5vcmcvMTAuMTEwOS9DSUVFQzU0NzM1LjIwMjIuOTg0NjMyO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}</w:instrText>
          </w:r>
          <w:r w:rsidR="00357903">
            <w:fldChar w:fldCharType="separate"/>
          </w:r>
          <w:r w:rsidR="00201EAF">
            <w:t>(Qiu et al.)</w:t>
          </w:r>
          <w:r w:rsidR="00357903">
            <w:fldChar w:fldCharType="end"/>
          </w:r>
        </w:sdtContent>
      </w:sdt>
    </w:p>
    <w:p w14:paraId="6A409227" w14:textId="79188570" w:rsidR="00A91358" w:rsidRDefault="0049291A" w:rsidP="00A91358">
      <w:pPr>
        <w:pStyle w:val="Listenabsatz"/>
        <w:numPr>
          <w:ilvl w:val="0"/>
          <w:numId w:val="1"/>
        </w:numPr>
        <w:jc w:val="both"/>
      </w:pPr>
      <w:r>
        <w:t>Stromerzeugung durch lokale Ressourcen wie PV</w:t>
      </w:r>
      <w:r w:rsidR="008918F2">
        <w:t xml:space="preserve"> und Dieselgeneratoren in einer Mine wird vorhergesagt, um Stromaustausch </w:t>
      </w:r>
      <w:proofErr w:type="gramStart"/>
      <w:r w:rsidR="008918F2">
        <w:t>mit den Stromnetz</w:t>
      </w:r>
      <w:proofErr w:type="gramEnd"/>
      <w:r w:rsidR="008918F2">
        <w:t xml:space="preserve"> zu prognostizieren. </w:t>
      </w:r>
      <w:sdt>
        <w:sdtPr>
          <w:alias w:val="To edit, see citavi.com/edit"/>
          <w:tag w:val="CitaviPlaceholder#0490a472-0853-4ef1-8e1c-addfdf227d10"/>
          <w:id w:val="555586125"/>
          <w:placeholder>
            <w:docPart w:val="DefaultPlaceholder_-1854013440"/>
          </w:placeholder>
        </w:sdtPr>
        <w:sdtEndPr/>
        <w:sdtContent>
          <w:r w:rsidR="008918F2">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ZmI1NWMzLTY3YjktNGMyNi05NDMyLTg2NDJiOGE4MzRiYiIsIlJhbmdlTGVuZ3RoIjoyMSwiUmVmZXJlbmNlSWQiOiIzYTVlN2I0Zi1iMWFmLTQ5ODktYmY2YS1kM2M5MjJhODc3N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zM5MC9hc2k1MDEwMDE4IiwiVXJpU3RyaW5nIjoiaHR0cHM6Ly9kb2kub3JnLzEwLjMzOTAvYXNpNTAxMDAx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}</w:instrText>
          </w:r>
          <w:r w:rsidR="008918F2">
            <w:fldChar w:fldCharType="separate"/>
          </w:r>
          <w:r w:rsidR="00181E12">
            <w:t>(Laayati et al. 2022)</w:t>
          </w:r>
          <w:r w:rsidR="008918F2">
            <w:fldChar w:fldCharType="end"/>
          </w:r>
        </w:sdtContent>
      </w:sdt>
    </w:p>
    <w:p w14:paraId="395F768F" w14:textId="30A8B3A8" w:rsidR="007507F8" w:rsidRDefault="007507F8" w:rsidP="007507F8">
      <w:pPr>
        <w:jc w:val="both"/>
      </w:pPr>
      <w:r>
        <w:t xml:space="preserve">Alternativen: </w:t>
      </w:r>
    </w:p>
    <w:p w14:paraId="6B7DCA2C" w14:textId="7D5D9651" w:rsidR="007507F8" w:rsidRDefault="00047CE9" w:rsidP="007507F8">
      <w:pPr>
        <w:pStyle w:val="Listenabsatz"/>
        <w:numPr>
          <w:ilvl w:val="0"/>
          <w:numId w:val="1"/>
        </w:numPr>
        <w:jc w:val="both"/>
      </w:pPr>
      <w:r>
        <w:t xml:space="preserve">Anstatt die Erzeugung </w:t>
      </w:r>
      <w:r w:rsidR="008E7908">
        <w:t xml:space="preserve">durch lokale Erzeugungsressourcen vorherzusagen, können reaktive, deterministische Regelungs- und Steuerungsalgorithmen verwendet werden. </w:t>
      </w:r>
      <w:sdt>
        <w:sdtPr>
          <w:alias w:val="To edit, see citavi.com/edit"/>
          <w:tag w:val="CitaviPlaceholder#da776581-a25d-439f-a473-50e5f8803131"/>
          <w:id w:val="1174845882"/>
          <w:placeholder>
            <w:docPart w:val="DefaultPlaceholder_-1854013440"/>
          </w:placeholder>
        </w:sdtPr>
        <w:sdtEndPr/>
        <w:sdtContent>
          <w:r w:rsidR="008E7908">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YTcwZGIyLTI4YjAtNDU1Ni1hMzNhLWVjMzQ2YzU0MGNhMSIsIlJhbmdlTGVuZ3RoIjoyMCwiUmVmZXJlbmNlSWQiOiJjMTg5M2NjNi01OWNhLTQyYjctYTFlOC0yNzJiZDNhZGIzO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lbmVyZ3kuMjAxMy4wMy4wMTciLCJVcmlTdHJpbmciOiJodHRwczovL2RvaS5vcmcvMTAuMTAxNi9qLmVuZXJneS4yMDEzLjAzLjAx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}</w:instrText>
          </w:r>
          <w:r w:rsidR="008E7908">
            <w:fldChar w:fldCharType="separate"/>
          </w:r>
          <w:r w:rsidR="00181E12">
            <w:t>(Ziogou et al. 2013)</w:t>
          </w:r>
          <w:r w:rsidR="008E7908">
            <w:fldChar w:fldCharType="end"/>
          </w:r>
        </w:sdtContent>
      </w:sdt>
    </w:p>
    <w:p w14:paraId="5CC4506D" w14:textId="20ACBD81" w:rsidR="008F054E" w:rsidRDefault="00224372" w:rsidP="007507F8">
      <w:pPr>
        <w:jc w:val="both"/>
      </w:pPr>
      <w:r>
        <w:rPr>
          <w:b/>
          <w:bCs/>
        </w:rPr>
        <w:t>Energiepreise</w:t>
      </w:r>
      <w:r w:rsidR="00A919E8" w:rsidRPr="00A919E8">
        <w:rPr>
          <w:b/>
          <w:bCs/>
        </w:rPr>
        <w:t xml:space="preserve"> werden </w:t>
      </w:r>
      <w:r>
        <w:rPr>
          <w:b/>
          <w:bCs/>
        </w:rPr>
        <w:t>p</w:t>
      </w:r>
      <w:r w:rsidR="00A919E8" w:rsidRPr="00A919E8">
        <w:rPr>
          <w:b/>
          <w:bCs/>
        </w:rPr>
        <w:t>rognostiziert</w:t>
      </w:r>
      <w:r w:rsidR="00A919E8">
        <w:t xml:space="preserve">, um </w:t>
      </w:r>
      <w:r w:rsidR="00356805">
        <w:t xml:space="preserve">den </w:t>
      </w:r>
      <w:r>
        <w:t xml:space="preserve">Betrieb kostenminimal zu planen. In vielen Fällen sind </w:t>
      </w:r>
      <w:r w:rsidR="00711BB4">
        <w:t xml:space="preserve">zum Zeitpunkt der Betriebsplanung Energiepreise </w:t>
      </w:r>
      <w:r>
        <w:t xml:space="preserve">für einen gewissen Zeitraum </w:t>
      </w:r>
      <w:r w:rsidR="00711BB4">
        <w:t xml:space="preserve">im </w:t>
      </w:r>
      <w:r w:rsidR="00CB5262">
        <w:t>V</w:t>
      </w:r>
      <w:r w:rsidR="00711BB4">
        <w:t>oraus bekannt. In solchen Fällen werden Prognosen der Energiepreise</w:t>
      </w:r>
      <w:r w:rsidR="00CB5262">
        <w:t xml:space="preserve"> nur benötigt, um den Planungshorizont zu erweitern. </w:t>
      </w:r>
      <w:r w:rsidR="00C55DC8">
        <w:t xml:space="preserve">Wenn variable Energiepreise genutzt werden, können diese ggf. vom Energieversorger </w:t>
      </w:r>
      <w:r w:rsidR="00356805">
        <w:t xml:space="preserve">prognostiziert werden. </w:t>
      </w:r>
    </w:p>
    <w:p w14:paraId="7FED3FF4" w14:textId="395EB8A8" w:rsidR="00DF229E" w:rsidRDefault="00DF229E" w:rsidP="007507F8">
      <w:pPr>
        <w:jc w:val="both"/>
      </w:pPr>
      <w:r>
        <w:t>Beispiele:</w:t>
      </w:r>
    </w:p>
    <w:p w14:paraId="7EE8EA7A" w14:textId="3AAD56C7" w:rsidR="00CD79D3" w:rsidRDefault="008C50D0" w:rsidP="00CD79D3">
      <w:pPr>
        <w:pStyle w:val="Listenabsatz"/>
        <w:numPr>
          <w:ilvl w:val="0"/>
          <w:numId w:val="1"/>
        </w:numPr>
        <w:jc w:val="both"/>
      </w:pPr>
      <w:r>
        <w:t xml:space="preserve">Strompreisprognose </w:t>
      </w:r>
      <w:r w:rsidR="004D2ABA">
        <w:t xml:space="preserve">über 24-Stunden Zeitraum hinaus, um den Planungshorizont für den Energie-flexiblen Betrieb einer </w:t>
      </w:r>
      <w:r w:rsidR="001C0F41">
        <w:t xml:space="preserve">Maschine für das </w:t>
      </w:r>
      <w:proofErr w:type="spellStart"/>
      <w:r w:rsidR="001C0F41">
        <w:t>Extrusionsblasformen</w:t>
      </w:r>
      <w:proofErr w:type="spellEnd"/>
      <w:r w:rsidR="001C0F41">
        <w:t xml:space="preserve"> zu erweitern. </w:t>
      </w:r>
      <w:sdt>
        <w:sdtPr>
          <w:alias w:val="To edit, see citavi.com/edit"/>
          <w:tag w:val="CitaviPlaceholder#0bdb1c9e-aef7-4cc3-b6f3-f01f671b8f9d"/>
          <w:id w:val="-744187683"/>
          <w:placeholder>
            <w:docPart w:val="DefaultPlaceholder_-1854013440"/>
          </w:placeholder>
        </w:sdtPr>
        <w:sdtEndPr/>
        <w:sdtContent>
          <w:r w:rsidR="001C0F41">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MjYxZjk1LWE3ZTYtNDhjMS1iZmZiLTdmMTc0MmNlNDMyZSIsIlJhbmdlTGVuZ3RoIjoxOCwiUmVmZXJlbmNlSWQiOiJkMTc4YjI0ZS01OTI1LTQzNWMtYTY3OC04NTdhOTdhNzNhZ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MDkvVElJLjIwMTguMjgzOTY0NSIsIlVyaVN0cmluZyI6Imh0dHBzOi8vZG9pLm9yZy8xMC4xMTA5L1RJSS4yMDE4LjI4Mzk2ND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}</w:instrText>
          </w:r>
          <w:r w:rsidR="001C0F41">
            <w:fldChar w:fldCharType="separate"/>
          </w:r>
          <w:r w:rsidR="00181E12">
            <w:t>(Gong et al. 2019)</w:t>
          </w:r>
          <w:r w:rsidR="001C0F41">
            <w:fldChar w:fldCharType="end"/>
          </w:r>
        </w:sdtContent>
      </w:sdt>
    </w:p>
    <w:p w14:paraId="126EB455" w14:textId="54EC24A8" w:rsidR="00275CF4" w:rsidRPr="00275CF4" w:rsidRDefault="00275CF4" w:rsidP="00275CF4">
      <w:pPr>
        <w:pStyle w:val="Listenabsatz"/>
        <w:numPr>
          <w:ilvl w:val="0"/>
          <w:numId w:val="1"/>
        </w:numPr>
        <w:jc w:val="both"/>
      </w:pPr>
      <w:r>
        <w:t xml:space="preserve">Prognose der Strompreise </w:t>
      </w:r>
      <w:r w:rsidR="00F83291">
        <w:t xml:space="preserve">durch Energieversorger </w:t>
      </w:r>
      <w:r>
        <w:t xml:space="preserve">für die Planung </w:t>
      </w:r>
      <w:proofErr w:type="gramStart"/>
      <w:r>
        <w:t>den Betriebes</w:t>
      </w:r>
      <w:proofErr w:type="gramEnd"/>
      <w:r>
        <w:t xml:space="preserve"> von CNC-Fräsen und </w:t>
      </w:r>
      <w:r w:rsidRPr="00275CF4">
        <w:t>Gummispritzgießmaschine</w:t>
      </w:r>
      <w:r w:rsidR="00F83291">
        <w:t xml:space="preserve">n. </w:t>
      </w:r>
      <w:sdt>
        <w:sdtPr>
          <w:alias w:val="To edit, see citavi.com/edit"/>
          <w:tag w:val="CitaviPlaceholder#4e7a2e47-9780-426d-8f7b-d0ada807d294"/>
          <w:id w:val="898568189"/>
          <w:placeholder>
            <w:docPart w:val="DefaultPlaceholder_-1854013440"/>
          </w:placeholder>
        </w:sdtPr>
        <w:sdtEndPr/>
        <w:sdtContent>
          <w:r w:rsidR="00F83291">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NTQ3ZDkwLTE5NmEtNDM2OS04NDYwLTgyMDFhNzVjYzMyYiIsIlJhbmdlTGVuZ3RoIjoyMywiUmVmZXJlbmNlSWQiOiIzMTM2OGJhMy02MmM0LTRlNmQtOWI1ZS1lN2FjZGI5MGIyM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DcvczAwMTcwLTAyNC0xMzM3Mi03IiwiVXJpU3RyaW5nIjoiaHR0cHM6Ly9kb2kub3JnLzEwLjEwMDcvczAwMTcwLTAyNC0xMzM3Mi03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}</w:instrText>
          </w:r>
          <w:r w:rsidR="00F83291">
            <w:fldChar w:fldCharType="separate"/>
          </w:r>
          <w:r w:rsidR="00181E12">
            <w:t>(Wicaksono et al. 2024)</w:t>
          </w:r>
          <w:r w:rsidR="00F83291">
            <w:fldChar w:fldCharType="end"/>
          </w:r>
        </w:sdtContent>
      </w:sdt>
    </w:p>
    <w:p w14:paraId="23F020BD" w14:textId="6CF786FD" w:rsidR="00275CF4" w:rsidRDefault="0078151D" w:rsidP="00CD79D3">
      <w:pPr>
        <w:pStyle w:val="Listenabsatz"/>
        <w:numPr>
          <w:ilvl w:val="0"/>
          <w:numId w:val="1"/>
        </w:numPr>
        <w:jc w:val="both"/>
      </w:pPr>
      <w:r>
        <w:t xml:space="preserve">Prognose von Strom- und Gaspreisen, um den Betrieb von Energieversorgungsressourcen einer Produktionsanlage planen zu können. </w:t>
      </w:r>
      <w:sdt>
        <w:sdtPr>
          <w:alias w:val="To edit, see citavi.com/edit"/>
          <w:tag w:val="CitaviPlaceholder#b04fffac-a0a5-4bf1-b974-aad62e7fd876"/>
          <w:id w:val="-857505682"/>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jcyNzAyLTg0ODYtNGNmMC04MGM4LTQzZDM1ZGYzNDkwZiIsIlJhbmdlTGVuZ3RoIjoyOCwiUmVmZXJlbmNlSWQiOiJkYjI3YWY0NC0xYjQ5LTRmNTMtYTQ4Zi05YWRjN2QxMTRhZ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}</w:instrText>
          </w:r>
          <w:r>
            <w:fldChar w:fldCharType="separate"/>
          </w:r>
          <w:r w:rsidR="00181E12">
            <w:t>(Sandro Magnani et al. 2018)</w:t>
          </w:r>
          <w:r>
            <w:fldChar w:fldCharType="end"/>
          </w:r>
        </w:sdtContent>
      </w:sdt>
    </w:p>
    <w:p w14:paraId="05F652E9" w14:textId="626A4D71" w:rsidR="00D90838" w:rsidRDefault="00D90838" w:rsidP="00CD79D3">
      <w:pPr>
        <w:pStyle w:val="Listenabsatz"/>
        <w:numPr>
          <w:ilvl w:val="0"/>
          <w:numId w:val="1"/>
        </w:numPr>
        <w:jc w:val="both"/>
      </w:pPr>
      <w:r>
        <w:t>Zugriff auf Energiepreis</w:t>
      </w:r>
      <w:r w:rsidR="00847383">
        <w:t xml:space="preserve">prognosen, um Betrieb von Kälte-, Wärme- und Stromversorgungsressourcen einer Produktionsanlage kostenminimal planen zu können. </w:t>
      </w:r>
      <w:sdt>
        <w:sdtPr>
          <w:alias w:val="To edit, see citavi.com/edit"/>
          <w:tag w:val="CitaviPlaceholder#1444b35b-e777-43eb-841c-30480633e8f4"/>
          <w:id w:val="-1840385437"/>
          <w:placeholder>
            <w:docPart w:val="DefaultPlaceholder_-1854013440"/>
          </w:placeholder>
        </w:sdtPr>
        <w:sdtEndPr/>
        <w:sdtContent>
          <w:r w:rsidR="0019145B">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ZjA1OTQ5LTM5NWItNGFiNi1iMmE4LWE4OTQzMjhjZjEwNSIsIlJhbmdlTGVuZ3RoIjoyMSwiUmVmZXJlbmNlSWQiOiI1NzQ0ZGNjZS1hMDNiLTRiODUtYjE4Yi1hYjc3MzgzYzlkO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mFwZW5lcmd5LjIwMTcuMDkuMDA1IiwiVXJpU3RyaW5nIjoiaHR0cHM6Ly9kb2kub3JnLzEwLjEwMTYvai5hcGVuZXJneS4yMDE3LjA5LjAwN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}</w:instrText>
          </w:r>
          <w:r w:rsidR="0019145B">
            <w:fldChar w:fldCharType="separate"/>
          </w:r>
          <w:r w:rsidR="00181E12">
            <w:t>(Ferrari et al. 2017)</w:t>
          </w:r>
          <w:r w:rsidR="0019145B">
            <w:fldChar w:fldCharType="end"/>
          </w:r>
        </w:sdtContent>
      </w:sdt>
    </w:p>
    <w:p w14:paraId="54FABC47" w14:textId="4E90B6CD" w:rsidR="00657FBF" w:rsidRDefault="00657FBF" w:rsidP="00CD79D3">
      <w:pPr>
        <w:pStyle w:val="Listenabsatz"/>
        <w:numPr>
          <w:ilvl w:val="0"/>
          <w:numId w:val="1"/>
        </w:numPr>
        <w:jc w:val="both"/>
      </w:pPr>
      <w:r>
        <w:t xml:space="preserve">Prognose der Netzanschlusskosten einer Fabrik auf Basis optimierter und konventioneller Betriebspläne </w:t>
      </w:r>
      <w:sdt>
        <w:sdtPr>
          <w:alias w:val="To edit, see citavi.com/edit"/>
          <w:tag w:val="CitaviPlaceholder#8b79d645-09fb-4143-b40d-f5c022b59bd0"/>
          <w:id w:val="2145081676"/>
          <w:placeholder>
            <w:docPart w:val="DefaultPlaceholder_-1854013440"/>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MzhiYjNlLTBhN2ItNGUwZS05OGEzLTRhM2ZmN2UwZTJiOSIsIlJhbmdlTGVuZ3RoIjoyMSwiUmVmZXJlbmNlSWQiOiIyZDliMTY3YS1hNzY4LTQ3NjMtOGRjMy1jYzUyOTdkYzQxZ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zM5MC9lbjE3MDgxOTExIiwiVXJpU3RyaW5nIjoiaHR0cHM6Ly9kb2kub3JnLzEwLjMzOTAvZW4xNzA4MTkx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}</w:instrText>
          </w:r>
          <w:r>
            <w:fldChar w:fldCharType="separate"/>
          </w:r>
          <w:r>
            <w:t>(Sawczuk et al. 2024)</w:t>
          </w:r>
          <w:r>
            <w:fldChar w:fldCharType="end"/>
          </w:r>
        </w:sdtContent>
      </w:sdt>
      <w:r>
        <w:t xml:space="preserve">. </w:t>
      </w:r>
    </w:p>
    <w:p w14:paraId="73B4CF34" w14:textId="4D4A6057" w:rsidR="00DF229E" w:rsidRDefault="00DF229E" w:rsidP="007507F8">
      <w:pPr>
        <w:jc w:val="both"/>
      </w:pPr>
      <w:r>
        <w:t>Alternativen:</w:t>
      </w:r>
    </w:p>
    <w:p w14:paraId="01F3EFE1" w14:textId="1319305A" w:rsidR="00DF229E" w:rsidRDefault="009640D5" w:rsidP="007507F8">
      <w:pPr>
        <w:pStyle w:val="Listenabsatz"/>
        <w:numPr>
          <w:ilvl w:val="0"/>
          <w:numId w:val="1"/>
        </w:numPr>
        <w:jc w:val="both"/>
      </w:pPr>
      <w:r>
        <w:lastRenderedPageBreak/>
        <w:t xml:space="preserve">Energiepreise müssen nicht vorhergesagt werden, wenn </w:t>
      </w:r>
      <w:r w:rsidR="006E3369">
        <w:t>Energiepreise dauerhaft durch Energieversorger vorgegeben werden. Dies ist etwa bei Time-</w:t>
      </w:r>
      <w:proofErr w:type="spellStart"/>
      <w:r w:rsidR="006E3369">
        <w:t>Of</w:t>
      </w:r>
      <w:proofErr w:type="spellEnd"/>
      <w:r w:rsidR="006E3369">
        <w:t xml:space="preserve">-Use Schemata der Fall.  </w:t>
      </w:r>
      <w:sdt>
        <w:sdtPr>
          <w:alias w:val="To edit, see citavi.com/edit"/>
          <w:tag w:val="CitaviPlaceholder#abb41275-2111-446b-9c8d-075d982018be"/>
          <w:id w:val="-2086205739"/>
          <w:placeholder>
            <w:docPart w:val="DefaultPlaceholder_-1854013440"/>
          </w:placeholder>
        </w:sdtPr>
        <w:sdtEndPr/>
        <w:sdtContent>
          <w:r w:rsidR="006E3369">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NTlmN2EzLTBiOTYtNDVjYi1hNzAxLTA0OGYzNjc1NGRlNyIsIlJhbmdlTGVuZ3RoIjoxOCwiUmVmZXJlbmNlSWQiOiI2MjdhOWRkNi0zODEwLTQ5ZDMtYmE3My0zODI1YWRkMDE2M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yNDQ0MjIiLCJVcmlTdHJpbmciOiJodHRwOi8vd3d3Lm5jYmkubmxtLm5paC5nb3YvcHVibWVkLzE4MjQ0NDI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YXNzZSBSZWlucG9sZCIsIkNyZWF0ZWRPbiI6IjIwMjQtMDgtMjZUMTQ6MDE6MDIiLCJNb2RpZmllZEJ5IjoiX0xhc3NlIFJlaW5wb2xkIiwiSWQiOiI0N2JhNzkwZC1hYTYyLTQ1ZmUtOTMwNi01ZmRlN2RlMmJiMWYiLCJNb2RpZmllZE9uIjoiMjAyNC0wOC0yNlQxNDowMTow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MDkvNzIuOTc3MzExIiwiVXJpU3RyaW5nIjoiaHR0cHM6Ly9kb2kub3JnLzEwLjExMDkvNzIuOTc3MzE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}</w:instrText>
          </w:r>
          <w:r w:rsidR="006E3369">
            <w:fldChar w:fldCharType="separate"/>
          </w:r>
          <w:r w:rsidR="00181E12">
            <w:t>(Yang et al. 2002)</w:t>
          </w:r>
          <w:r w:rsidR="006E3369">
            <w:fldChar w:fldCharType="end"/>
          </w:r>
        </w:sdtContent>
      </w:sdt>
      <w:r w:rsidR="00DF229E">
        <w:t xml:space="preserve"> </w:t>
      </w:r>
    </w:p>
    <w:p w14:paraId="464B3AAF" w14:textId="5A538C26" w:rsidR="00C23F74" w:rsidRDefault="00C23F74" w:rsidP="007507F8">
      <w:pPr>
        <w:jc w:val="both"/>
      </w:pPr>
      <w:r w:rsidRPr="004E467B">
        <w:rPr>
          <w:b/>
          <w:bCs/>
        </w:rPr>
        <w:t xml:space="preserve">Der Bedarf an Produktionsmedien nachgelagerter Prozessschritte wird </w:t>
      </w:r>
      <w:r w:rsidR="004E467B">
        <w:rPr>
          <w:b/>
          <w:bCs/>
        </w:rPr>
        <w:t xml:space="preserve">prognostiziert, </w:t>
      </w:r>
      <w:r w:rsidR="00967599">
        <w:t xml:space="preserve">um sicherzustellen, dass nachgelagerte Prozessschritte immer mit ausreichend Produktionsmedien versorgt werden. </w:t>
      </w:r>
    </w:p>
    <w:p w14:paraId="40FFE506" w14:textId="6C185814" w:rsidR="00967599" w:rsidRDefault="00967599" w:rsidP="007507F8">
      <w:pPr>
        <w:jc w:val="both"/>
      </w:pPr>
      <w:r>
        <w:t xml:space="preserve">Beispiele: </w:t>
      </w:r>
    </w:p>
    <w:p w14:paraId="00488B7E" w14:textId="011FC269" w:rsidR="00967599" w:rsidRDefault="00526FB6" w:rsidP="00967599">
      <w:pPr>
        <w:pStyle w:val="Listenabsatz"/>
        <w:numPr>
          <w:ilvl w:val="0"/>
          <w:numId w:val="1"/>
        </w:numPr>
        <w:jc w:val="both"/>
      </w:pPr>
      <w:r>
        <w:t xml:space="preserve">Prognose des Sauerstoff- und Stickstoffbedarfs </w:t>
      </w:r>
      <w:r w:rsidR="004D67EC">
        <w:t xml:space="preserve">der Stahlproduktion in einer vorgelagerten Luftzerlegungsanlage, um den Betrieb der Luftzerlegungsanlage planen zu können. </w:t>
      </w:r>
      <w:sdt>
        <w:sdtPr>
          <w:alias w:val="To edit, see citavi.com/edit"/>
          <w:tag w:val="CitaviPlaceholder#2d0a4902-f0f3-4010-b5c9-810812354ec0"/>
          <w:id w:val="1131520140"/>
          <w:placeholder>
            <w:docPart w:val="DefaultPlaceholder_-1854013440"/>
          </w:placeholder>
        </w:sdtPr>
        <w:sdtEndPr/>
        <w:sdtContent>
          <w:r w:rsidR="004D67EC">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OTU3ZTlkLWIzNmUtNGI5Mi1hYWQ1LTk2MWJjOTRiOWU4MyIsIlJhbmdlTGVuZ3RoIjoxNywiUmVmZXJlbmNlSWQiOiJiZjAzNzRjOC00NzBlLTQ0YWYtYjFkMS1jYmRjMDgyZGMyO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NvbmVuZ3ByYWMuMjAxNi4wMy4wMTgiLCJVcmlTdHJpbmciOiJodHRwczovL2RvaS5vcmcvMTAuMTAxNi9qLmNvbmVuZ3ByYWMuMjAxNi4wMy4w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}</w:instrText>
          </w:r>
          <w:r w:rsidR="004D67EC">
            <w:fldChar w:fldCharType="separate"/>
          </w:r>
          <w:r w:rsidR="00181E12">
            <w:t>(Han et al. 2016)</w:t>
          </w:r>
          <w:r w:rsidR="004D67EC">
            <w:fldChar w:fldCharType="end"/>
          </w:r>
        </w:sdtContent>
      </w:sdt>
    </w:p>
    <w:p w14:paraId="7932BE90" w14:textId="77777777" w:rsidR="005F6601" w:rsidRDefault="005F6601" w:rsidP="007507F8">
      <w:pPr>
        <w:jc w:val="both"/>
      </w:pPr>
    </w:p>
    <w:p w14:paraId="70A6DAA3" w14:textId="2B5333F8" w:rsidR="004D67EC" w:rsidRDefault="004D67EC" w:rsidP="004D67EC">
      <w:pPr>
        <w:jc w:val="both"/>
      </w:pPr>
      <w:r>
        <w:rPr>
          <w:b/>
          <w:bCs/>
        </w:rPr>
        <w:t>Die P</w:t>
      </w:r>
      <w:r w:rsidR="00987F9A">
        <w:rPr>
          <w:b/>
          <w:bCs/>
        </w:rPr>
        <w:t>roduktion vorgelagerter Zwischen</w:t>
      </w:r>
      <w:r w:rsidR="00E07AB3">
        <w:rPr>
          <w:b/>
          <w:bCs/>
        </w:rPr>
        <w:t>produkte</w:t>
      </w:r>
      <w:r w:rsidR="00987F9A">
        <w:rPr>
          <w:b/>
          <w:bCs/>
        </w:rPr>
        <w:t xml:space="preserve"> oder Abfallprodukte</w:t>
      </w:r>
      <w:r w:rsidRPr="004E467B">
        <w:rPr>
          <w:b/>
          <w:bCs/>
        </w:rPr>
        <w:t xml:space="preserve"> wird </w:t>
      </w:r>
      <w:r>
        <w:rPr>
          <w:b/>
          <w:bCs/>
        </w:rPr>
        <w:t xml:space="preserve">prognostiziert, </w:t>
      </w:r>
      <w:r>
        <w:t xml:space="preserve">um </w:t>
      </w:r>
      <w:r w:rsidR="003336ED">
        <w:t xml:space="preserve">bei der Betriebsplanung </w:t>
      </w:r>
      <w:r>
        <w:t xml:space="preserve">sicherzustellen, dass </w:t>
      </w:r>
      <w:r w:rsidR="003336ED">
        <w:t xml:space="preserve">vorgelagerte Prozessschritte störungsfrei laufen können. </w:t>
      </w:r>
      <w:r w:rsidR="00E07AB3">
        <w:t xml:space="preserve"> </w:t>
      </w:r>
      <w:r w:rsidR="001746F5">
        <w:t xml:space="preserve">Dies ist etwa relevant, wenn </w:t>
      </w:r>
      <w:r w:rsidR="004C371B">
        <w:t>die Weiterverarbeitung vorgelagerter Zwischenprodukte oder Abfallprodukte sichergestellt werden muss.</w:t>
      </w:r>
    </w:p>
    <w:p w14:paraId="7B03673F" w14:textId="77777777" w:rsidR="00A52460" w:rsidRDefault="005F6601" w:rsidP="005F6601">
      <w:pPr>
        <w:jc w:val="both"/>
      </w:pPr>
      <w:r>
        <w:t xml:space="preserve">Beispiele: </w:t>
      </w:r>
    </w:p>
    <w:p w14:paraId="7D1C3E8A" w14:textId="38E3E464" w:rsidR="005F6601" w:rsidRDefault="00240734" w:rsidP="00A52460">
      <w:pPr>
        <w:pStyle w:val="Listenabsatz"/>
        <w:numPr>
          <w:ilvl w:val="0"/>
          <w:numId w:val="1"/>
        </w:numPr>
        <w:jc w:val="both"/>
      </w:pPr>
      <w:r>
        <w:t xml:space="preserve">Prognose des </w:t>
      </w:r>
      <w:r w:rsidR="0088108F">
        <w:t>Abwasserstroms, der in einer Abwasseraufbereitungsanlage anfällt und in einem großen Becken zwischengelagert wird</w:t>
      </w:r>
      <w:r w:rsidR="00A3753D">
        <w:t>. Die Prognose wird für die Betriebsplanung der Abwasseraufbereitungsanlage benötigt. (Wagner et al. XXX)</w:t>
      </w:r>
    </w:p>
    <w:p w14:paraId="32EE079D" w14:textId="77777777" w:rsidR="004D67EC" w:rsidRPr="00967599" w:rsidRDefault="004D67EC" w:rsidP="007507F8">
      <w:pPr>
        <w:jc w:val="both"/>
      </w:pPr>
    </w:p>
    <w:p w14:paraId="5AA76AB2" w14:textId="1F953524" w:rsidR="00ED31B3" w:rsidRDefault="00ED31B3" w:rsidP="007507F8">
      <w:pPr>
        <w:jc w:val="both"/>
      </w:pPr>
      <w:r w:rsidRPr="002B2DB5">
        <w:rPr>
          <w:b/>
          <w:bCs/>
        </w:rPr>
        <w:t>Externe, physikalische Einflussgrößen auf Energieressourcen werden prognostiziert</w:t>
      </w:r>
      <w:r w:rsidR="00642255">
        <w:t>, um diese Einflussgrößen bei der Betriebsplanung berücksichtigen zu können. Einfl</w:t>
      </w:r>
      <w:r w:rsidR="009D2B5D">
        <w:t>u</w:t>
      </w:r>
      <w:r w:rsidR="00642255">
        <w:t xml:space="preserve">ssgrößen sind etwa die Umgebungstemperatur, </w:t>
      </w:r>
      <w:r w:rsidR="002B2DB5">
        <w:t xml:space="preserve">Sonneneinstrahlung oder die Windgeschwindigkeit. </w:t>
      </w:r>
    </w:p>
    <w:p w14:paraId="664928FD" w14:textId="5C581776" w:rsidR="002B2DB5" w:rsidRDefault="002B2DB5" w:rsidP="007507F8">
      <w:pPr>
        <w:jc w:val="both"/>
      </w:pPr>
      <w:r>
        <w:t xml:space="preserve">Beispiele: </w:t>
      </w:r>
    </w:p>
    <w:p w14:paraId="30E204EF" w14:textId="516F8FEA" w:rsidR="002B2DB5" w:rsidRDefault="002B2DB5" w:rsidP="002B2DB5">
      <w:pPr>
        <w:pStyle w:val="Listenabsatz"/>
        <w:numPr>
          <w:ilvl w:val="0"/>
          <w:numId w:val="1"/>
        </w:numPr>
        <w:jc w:val="both"/>
      </w:pPr>
      <w:r>
        <w:t>Prognose der Umgebungstemperatur eines Kühlhauses</w:t>
      </w:r>
      <w:r w:rsidR="00745749">
        <w:t xml:space="preserve">, um Kühlbedarf prognostizieren zu können. </w:t>
      </w:r>
      <w:sdt>
        <w:sdtPr>
          <w:alias w:val="To edit, see citavi.com/edit"/>
          <w:tag w:val="CitaviPlaceholder#d7dc4ff8-6e94-4fd3-b863-74cceb863114"/>
          <w:id w:val="2102222200"/>
          <w:placeholder>
            <w:docPart w:val="DefaultPlaceholder_-1854013440"/>
          </w:placeholder>
        </w:sdtPr>
        <w:sdtEndPr/>
        <w:sdtContent>
          <w:r w:rsidR="00745749">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MmY0YzgzLWZlZTAtNGQ2ZS05NTQ4LWVkZDEwMzUxOTA4MCIsIlJhbmdlTGVuZ3RoIjoxOCwiUmVmZXJlbmNlSWQiOiJiN2QxMzJkNy1kM2QzLTQ2YjgtOGY3MC0yYzI4MzYyMDU5N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cHJvY2lyLjIwMjMuMDIuMDI3IiwiVXJpU3RyaW5nIjoiaHR0cHM6Ly9kb2kub3JnLzEwLjEwMTYvai5wcm9jaXIuMjAyMy4wMi4wMj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}</w:instrText>
          </w:r>
          <w:r w:rsidR="00745749">
            <w:fldChar w:fldCharType="separate"/>
          </w:r>
          <w:r w:rsidR="00181E12">
            <w:t>(Hayn et al. 2023)</w:t>
          </w:r>
          <w:r w:rsidR="00745749">
            <w:fldChar w:fldCharType="end"/>
          </w:r>
        </w:sdtContent>
      </w:sdt>
    </w:p>
    <w:p w14:paraId="1EB7B04E" w14:textId="641FC4FB" w:rsidR="00376FA3" w:rsidRDefault="00376FA3" w:rsidP="002B2DB5">
      <w:pPr>
        <w:pStyle w:val="Listenabsatz"/>
        <w:numPr>
          <w:ilvl w:val="0"/>
          <w:numId w:val="1"/>
        </w:numPr>
        <w:jc w:val="both"/>
      </w:pPr>
      <w:r>
        <w:t xml:space="preserve">Zugriff auf Prognosen von Wetterbedingungen, um die </w:t>
      </w:r>
      <w:r w:rsidR="00C62312">
        <w:t xml:space="preserve">Stromerzeugung lokaler Ressourcen vorhersagen zu können und die Prognose von Energiepreisen zu verbessern. </w:t>
      </w:r>
      <w:sdt>
        <w:sdtPr>
          <w:alias w:val="To edit, see citavi.com/edit"/>
          <w:tag w:val="CitaviPlaceholder#6ccd5ba3-0f1b-418a-a1e8-7d6cc2980668"/>
          <w:id w:val="-121003671"/>
          <w:placeholder>
            <w:docPart w:val="DefaultPlaceholder_-1854013440"/>
          </w:placeholder>
        </w:sdtPr>
        <w:sdtEndPr/>
        <w:sdtContent>
          <w:r w:rsidR="00C62312">
            <w:fldChar w:fldCharType="begin"/>
          </w:r>
          <w:r w:rsidR="00C6231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YWQyNmUyLTFkYWUtNDZhOS05ZmUyLTMxNTdjYjI2MjllZiIsIlJhbmdlTGVuZ3RoIjoyOCwiUmVmZXJlbmNlSWQiOiJkYjI3YWY0NC0xYjQ5LTRmNTMtYTQ4Zi05YWRjN2QxMTRhZ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}</w:instrText>
          </w:r>
          <w:r w:rsidR="00C62312">
            <w:fldChar w:fldCharType="separate"/>
          </w:r>
          <w:r w:rsidR="00181E12">
            <w:t>(Sandro Magnani et al. 2018)</w:t>
          </w:r>
          <w:r w:rsidR="00C62312">
            <w:fldChar w:fldCharType="end"/>
          </w:r>
        </w:sdtContent>
      </w:sdt>
    </w:p>
    <w:p w14:paraId="13C31A84" w14:textId="1B4E28CD" w:rsidR="001D613A" w:rsidRDefault="0051205D" w:rsidP="007507F8">
      <w:pPr>
        <w:pStyle w:val="Listenabsatz"/>
        <w:numPr>
          <w:ilvl w:val="0"/>
          <w:numId w:val="1"/>
        </w:numPr>
        <w:jc w:val="both"/>
      </w:pPr>
      <w:r>
        <w:t>Zugriff auf Prog</w:t>
      </w:r>
      <w:r w:rsidR="009A0629">
        <w:t>nosen von Wetterbedingungen, um die Stromerzeugung lokaler Ressourcen vorhersagen zu können</w:t>
      </w:r>
      <w:r w:rsidR="001D613A">
        <w:t xml:space="preserve">. </w:t>
      </w:r>
      <w:sdt>
        <w:sdtPr>
          <w:alias w:val="To edit, see citavi.com/edit"/>
          <w:tag w:val="CitaviPlaceholder#5cb32b5b-c4c6-43cb-9924-fdc9f5838307"/>
          <w:id w:val="68093001"/>
          <w:placeholder>
            <w:docPart w:val="DefaultPlaceholder_-1854013440"/>
          </w:placeholder>
        </w:sdtPr>
        <w:sdtEndPr/>
        <w:sdtContent>
          <w:r w:rsidR="001D613A">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MDc4OWNlLWI2MzYtNDg1OC1hMzBiLWJkZGVhMTk0ZTcwYiIsIlJhbmdlTGVuZ3RoIjoyMSwiUmVmZXJlbmNlSWQiOiI1NzQ0ZGNjZS1hMDNiLTRiODUtYjE4Yi1hYjc3MzgzYzlkO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mFwZW5lcmd5LjIwMTcuMDkuMDA1IiwiVXJpU3RyaW5nIjoiaHR0cHM6Ly9kb2kub3JnLzEwLjEwMTYvai5hcGVuZXJneS4yMDE3LjA5LjAwN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}</w:instrText>
          </w:r>
          <w:r w:rsidR="001D613A">
            <w:fldChar w:fldCharType="separate"/>
          </w:r>
          <w:r w:rsidR="00181E12">
            <w:t>(Ferrari et al. 2017)</w:t>
          </w:r>
          <w:r w:rsidR="001D613A">
            <w:fldChar w:fldCharType="end"/>
          </w:r>
        </w:sdtContent>
      </w:sdt>
    </w:p>
    <w:p w14:paraId="5C383A07" w14:textId="0DA35957" w:rsidR="001D613A" w:rsidRDefault="001D613A" w:rsidP="007507F8">
      <w:pPr>
        <w:pStyle w:val="Listenabsatz"/>
        <w:numPr>
          <w:ilvl w:val="0"/>
          <w:numId w:val="1"/>
        </w:numPr>
        <w:jc w:val="both"/>
      </w:pPr>
      <w:r>
        <w:t xml:space="preserve">Zugriff auf Prognosen von Wetterbedingungen, um </w:t>
      </w:r>
      <w:r w:rsidR="00750B5B">
        <w:t xml:space="preserve">deren Einfluss auf Wärme- und Kälteversorgungsressourcen einer Produktionsanlage bei der Betriebsplanung berücksichtigen zu können. </w:t>
      </w:r>
      <w:sdt>
        <w:sdtPr>
          <w:alias w:val="To edit, see citavi.com/edit"/>
          <w:tag w:val="CitaviPlaceholder#32acb953-b12f-46e2-b4e1-59ca1cc75249"/>
          <w:id w:val="-456643078"/>
          <w:placeholder>
            <w:docPart w:val="DefaultPlaceholder_-1854013440"/>
          </w:placeholder>
        </w:sdtPr>
        <w:sdtEndPr/>
        <w:sdtContent>
          <w:r w:rsidR="00750B5B">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OTJlYjFmLThkYmEtNDM4NS1iY2FmLTliNzRlMzI1MTllNSIsIlJhbmdlTGVuZ3RoIjoyMSwiUmVmZXJlbmNlSWQiOiI1NzQ0ZGNjZS1hMDNiLTRiODUtYjE4Yi1hYjc3MzgzYzlkO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mFwZW5lcmd5LjIwMTcuMDkuMDA1IiwiVXJpU3RyaW5nIjoiaHR0cHM6Ly9kb2kub3JnLzEwLjEwMTYvai5hcGVuZXJneS4yMDE3LjA5LjAwN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}</w:instrText>
          </w:r>
          <w:r w:rsidR="00750B5B">
            <w:fldChar w:fldCharType="separate"/>
          </w:r>
          <w:r w:rsidR="00181E12">
            <w:t>(Ferrari et al. 2017)</w:t>
          </w:r>
          <w:r w:rsidR="00750B5B">
            <w:fldChar w:fldCharType="end"/>
          </w:r>
        </w:sdtContent>
      </w:sdt>
    </w:p>
    <w:p w14:paraId="30FA211A" w14:textId="6EA0EC7A" w:rsidR="001D613A" w:rsidRDefault="00A52460" w:rsidP="007507F8">
      <w:pPr>
        <w:pStyle w:val="Listenabsatz"/>
        <w:numPr>
          <w:ilvl w:val="0"/>
          <w:numId w:val="1"/>
        </w:numPr>
        <w:jc w:val="both"/>
      </w:pPr>
      <w:r>
        <w:lastRenderedPageBreak/>
        <w:t>Prognose der Beschaffenheit von Abwasser (bspw. Feststoffgehalt des Abwassers), um Energiebedarf für die Abwasseraufbereitung bei der Betriebsplanung berücksichtigen zu können</w:t>
      </w:r>
      <w:r w:rsidR="008B736A">
        <w:t xml:space="preserve">. </w:t>
      </w:r>
      <w:sdt>
        <w:sdtPr>
          <w:alias w:val="To edit, see citavi.com/edit"/>
          <w:tag w:val="CitaviPlaceholder#62c823f8-157f-40c2-9ab6-13e6acb2a472"/>
          <w:id w:val="912597488"/>
          <w:placeholder>
            <w:docPart w:val="DefaultPlaceholder_-1854013440"/>
          </w:placeholder>
        </w:sdtPr>
        <w:sdtContent>
          <w:r w:rsidR="008B736A">
            <w:fldChar w:fldCharType="begin"/>
          </w:r>
          <w:r w:rsidR="008B736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NTMxNWYyLTFiOGMtNDRiNC1iNzRmLTUyNGQ0NTg0ZTQyYSIsIlJhbmdlTGVuZ3RoIjoyMCwiUmVmZXJlbmNlSWQiOiJkNWY1ZmQ5Mi1iZGU2LTRmZmItODE0Yy1lYWRhOGQzOGNiY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Q4NTUwL0FSWElWLjI0MTIuMDI3MDgiLCJVcmlTdHJpbmciOiJodHRwczovL2RvaS5vcmcvMTAuNDg1NTAvYXJYaXYuMjQxMi4wMjcw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}</w:instrText>
          </w:r>
          <w:r w:rsidR="008B736A">
            <w:fldChar w:fldCharType="separate"/>
          </w:r>
          <w:r w:rsidR="008B736A">
            <w:t>(Wagner et al. 2024)</w:t>
          </w:r>
          <w:r w:rsidR="008B736A">
            <w:fldChar w:fldCharType="end"/>
          </w:r>
        </w:sdtContent>
      </w:sdt>
    </w:p>
    <w:p w14:paraId="4C3834A2" w14:textId="77777777" w:rsidR="008240A6" w:rsidRDefault="008240A6" w:rsidP="00CC6D9B"/>
    <w:p w14:paraId="68AA80AD" w14:textId="0DBCE2F4" w:rsidR="004E1F0D" w:rsidRPr="00843869" w:rsidRDefault="004E1F0D" w:rsidP="00ED1BF9">
      <w:pPr>
        <w:pStyle w:val="berschrift2"/>
      </w:pPr>
      <w:r w:rsidRPr="00843869">
        <w:t>Simulation</w:t>
      </w:r>
    </w:p>
    <w:p w14:paraId="3071CA7B" w14:textId="70C731E1" w:rsidR="00E7646F" w:rsidRDefault="00742D96" w:rsidP="004C5EFB">
      <w:r>
        <w:rPr>
          <w:b/>
          <w:bCs/>
        </w:rPr>
        <w:t xml:space="preserve">Simulationen werden genutzt, um </w:t>
      </w:r>
      <w:r w:rsidR="00604CEE">
        <w:rPr>
          <w:b/>
          <w:bCs/>
        </w:rPr>
        <w:t xml:space="preserve">Handlungsoptionen zu evaluieren. </w:t>
      </w:r>
      <w:r w:rsidR="00604CEE">
        <w:t xml:space="preserve">Wenn ein Anlagenbetreiber etwa verschiedene Optionen hat, wie eine Anlage zu betreiben ist, können Simulationen dabei helfen, </w:t>
      </w:r>
      <w:r w:rsidR="00033F2C">
        <w:t xml:space="preserve">Handlungsoptionen bezüglich verschiedener Betriebsziele zu vergleichen. Dies setzt die Existenz eines Simulationsmodells der Anlage voraus. </w:t>
      </w:r>
    </w:p>
    <w:p w14:paraId="24E43E62" w14:textId="404E0C1A" w:rsidR="00033F2C" w:rsidRDefault="00033F2C" w:rsidP="004C5EFB">
      <w:r>
        <w:t xml:space="preserve">Beispiele: </w:t>
      </w:r>
    </w:p>
    <w:p w14:paraId="7EAA3A2B" w14:textId="237CA347" w:rsidR="00033F2C" w:rsidRDefault="00A16CDE" w:rsidP="00033F2C">
      <w:pPr>
        <w:pStyle w:val="Listenabsatz"/>
        <w:numPr>
          <w:ilvl w:val="0"/>
          <w:numId w:val="1"/>
        </w:numPr>
      </w:pPr>
      <w:r>
        <w:t xml:space="preserve">Simulation des Betriebs von </w:t>
      </w:r>
      <w:r w:rsidR="002A5249">
        <w:t xml:space="preserve">Fabriken, um den Einfluss von Betriebsplänen auf Netzentgelte zu simulieren </w:t>
      </w:r>
      <w:sdt>
        <w:sdtPr>
          <w:alias w:val="To edit, see citavi.com/edit"/>
          <w:tag w:val="CitaviPlaceholder#7fb7ec61-f70c-429a-9068-bc2afc407794"/>
          <w:id w:val="-1308320117"/>
          <w:placeholder>
            <w:docPart w:val="DefaultPlaceholder_-1854013440"/>
          </w:placeholder>
        </w:sdtPr>
        <w:sdtEndPr/>
        <w:sdtContent>
          <w:r w:rsidR="002A5249">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ZjE3OTBmLTg5M2YtNDZjZi1hNjJlLTViNDI3NTEzMjlmMyIsIlJhbmdlTGVuZ3RoIjoyMSwiUmVmZXJlbmNlSWQiOiIyZDliMTY3YS1hNzY4LTQ3NjMtOGRjMy1jYzUyOTdkYzQxZ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zM5MC9lbjE3MDgxOTExIiwiVXJpU3RyaW5nIjoiaHR0cHM6Ly9kb2kub3JnLzEwLjMzOTAvZW4xNzA4MTkx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}</w:instrText>
          </w:r>
          <w:r w:rsidR="002A5249">
            <w:fldChar w:fldCharType="separate"/>
          </w:r>
          <w:r w:rsidR="00181E12">
            <w:t>(Sawczuk et al. 2024)</w:t>
          </w:r>
          <w:r w:rsidR="002A5249">
            <w:fldChar w:fldCharType="end"/>
          </w:r>
        </w:sdtContent>
      </w:sdt>
      <w:r w:rsidR="002A5249">
        <w:t xml:space="preserve">. </w:t>
      </w:r>
    </w:p>
    <w:p w14:paraId="01A0D73D" w14:textId="376BEE8C" w:rsidR="000D5743" w:rsidRDefault="000D5743" w:rsidP="000D5743">
      <w:r>
        <w:t xml:space="preserve">Herausforderungen: </w:t>
      </w:r>
    </w:p>
    <w:p w14:paraId="3E6C3D13" w14:textId="620721DD" w:rsidR="000D5743" w:rsidRDefault="000D5743" w:rsidP="000D5743">
      <w:pPr>
        <w:pStyle w:val="Listenabsatz"/>
        <w:numPr>
          <w:ilvl w:val="0"/>
          <w:numId w:val="1"/>
        </w:numPr>
      </w:pPr>
      <w:r>
        <w:t>Simulationsmodelle</w:t>
      </w:r>
      <w:r w:rsidR="00D26DD1">
        <w:t xml:space="preserve"> sollten </w:t>
      </w:r>
      <w:r>
        <w:t xml:space="preserve">regelmäßig aktualisiert werden, um Veränderungen an </w:t>
      </w:r>
      <w:r w:rsidR="00D26DD1">
        <w:t xml:space="preserve">realen Ressourcen abzubilden </w:t>
      </w:r>
      <w:sdt>
        <w:sdtPr>
          <w:alias w:val="To edit, see citavi.com/edit"/>
          <w:tag w:val="CitaviPlaceholder#cfb38732-4f04-4187-9fd0-80320d87ea9c"/>
          <w:id w:val="692201199"/>
          <w:placeholder>
            <w:docPart w:val="DefaultPlaceholder_-1854013440"/>
          </w:placeholder>
        </w:sdtPr>
        <w:sdtEndPr/>
        <w:sdtContent>
          <w:r w:rsidR="00D26DD1">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Yzc2Nzc4LTVjODctNDc0OS05ZjEyLWY5MTU5ZTQ5YTc5NiIsIlJhbmdlTGVuZ3RoIjoyMCwiUmVmZXJlbmNlSWQiOiJlZTdlZGU2NS01ZTg2LTQwYmYtYjNiMC03NmU1Y2RmMzcyY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FwZW5lcmd5LjIwMjMuMTIyMTkyIiwiVXJpU3RyaW5nIjoiaHR0cHM6Ly9kb2kub3JnLzEwLjEwMTYvai5hcGVuZXJneS4yMDIzLjEyMjE5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}</w:instrText>
          </w:r>
          <w:r w:rsidR="00D26DD1">
            <w:fldChar w:fldCharType="separate"/>
          </w:r>
          <w:r w:rsidR="00181E12">
            <w:t>(Kasper et al. 2024)</w:t>
          </w:r>
          <w:r w:rsidR="00D26DD1">
            <w:fldChar w:fldCharType="end"/>
          </w:r>
        </w:sdtContent>
      </w:sdt>
      <w:r w:rsidR="00D26DD1">
        <w:t xml:space="preserve">.  </w:t>
      </w:r>
    </w:p>
    <w:p w14:paraId="7C3189FE" w14:textId="2EFACC1A" w:rsidR="00EA061C" w:rsidRDefault="00EA061C" w:rsidP="00EA061C">
      <w:r>
        <w:rPr>
          <w:b/>
          <w:bCs/>
        </w:rPr>
        <w:t xml:space="preserve">Simulationen </w:t>
      </w:r>
      <w:r w:rsidR="009268F8">
        <w:rPr>
          <w:b/>
          <w:bCs/>
        </w:rPr>
        <w:t xml:space="preserve">helfen bei der Entwicklung Energie-flexibler Betriebsstrategien. </w:t>
      </w:r>
      <w:r w:rsidR="00F26440">
        <w:t>Bei der Entwicklung von Betriebsstrategien, kann es notwendig sein, das physikalische Verhalten von Ressourcen präzise abzubilden, um bewerten zu können, ob Betriebspläne realistisch sind</w:t>
      </w:r>
      <w:r w:rsidR="00E24E40">
        <w:t xml:space="preserve"> und zuverlässig ausgeführt werden können</w:t>
      </w:r>
      <w:r w:rsidR="00B26645">
        <w:t xml:space="preserve"> </w:t>
      </w:r>
      <w:sdt>
        <w:sdtPr>
          <w:alias w:val="To edit, see citavi.com/edit"/>
          <w:tag w:val="CitaviPlaceholder#8a550c30-8fc9-4403-86b3-ced61abdd6c8"/>
          <w:id w:val="239834441"/>
          <w:placeholder>
            <w:docPart w:val="DefaultPlaceholder_-1854013440"/>
          </w:placeholder>
        </w:sdtPr>
        <w:sdtEndPr/>
        <w:sdtContent>
          <w:r w:rsidR="00B26645">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ZTYwZmEyLWQxM2UtNGM2ZS1hNTQ1LTRkMjkxZWRhZmRlMiIsIlJhbmdlTGVuZ3RoIjoxOCwiUmVmZXJlbmNlSWQiOiJiN2QxMzJkNy1kM2QzLTQ2YjgtOGY3MC0yYzI4MzYyMDU5N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cHJvY2lyLjIwMjMuMDIuMDI3IiwiVXJpU3RyaW5nIjoiaHR0cHM6Ly9kb2kub3JnLzEwLjEwMTYvai5wcm9jaXIuMjAyMy4wMi4wMj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}</w:instrText>
          </w:r>
          <w:r w:rsidR="00B26645">
            <w:fldChar w:fldCharType="separate"/>
          </w:r>
          <w:r w:rsidR="00181E12">
            <w:t>(Hayn et al. 2023)</w:t>
          </w:r>
          <w:r w:rsidR="00B26645">
            <w:fldChar w:fldCharType="end"/>
          </w:r>
        </w:sdtContent>
      </w:sdt>
      <w:r w:rsidR="00F26440">
        <w:t>. Hier k</w:t>
      </w:r>
      <w:r w:rsidR="00A012FC">
        <w:t xml:space="preserve">önnen Simulationen eingesetzt werden, um </w:t>
      </w:r>
      <w:r w:rsidR="00E24E40">
        <w:t xml:space="preserve">bei der Entwicklung von </w:t>
      </w:r>
      <w:r w:rsidR="00A012FC">
        <w:t>Betriebsstrategien z</w:t>
      </w:r>
      <w:r w:rsidR="00E24E40">
        <w:t>u unterstützen</w:t>
      </w:r>
      <w:r w:rsidR="00A012FC">
        <w:t xml:space="preserve">. </w:t>
      </w:r>
    </w:p>
    <w:p w14:paraId="1AD2C478" w14:textId="60FA8208" w:rsidR="007D7D10" w:rsidRDefault="007D7D10" w:rsidP="00EA061C">
      <w:r>
        <w:t xml:space="preserve">Beispiele: </w:t>
      </w:r>
    </w:p>
    <w:p w14:paraId="29D73774" w14:textId="6EE14C95" w:rsidR="00B26645" w:rsidRDefault="00B26645" w:rsidP="00B26645">
      <w:pPr>
        <w:pStyle w:val="Listenabsatz"/>
        <w:numPr>
          <w:ilvl w:val="0"/>
          <w:numId w:val="1"/>
        </w:numPr>
      </w:pPr>
      <w:r>
        <w:t xml:space="preserve">Physikalische Modellierung eines Kühlraumes </w:t>
      </w:r>
      <w:r w:rsidR="00A95C54">
        <w:t xml:space="preserve">einer Fabrik, um Betriebsstrategien zu entwickeln und zu testen </w:t>
      </w:r>
      <w:sdt>
        <w:sdtPr>
          <w:alias w:val="To edit, see citavi.com/edit"/>
          <w:tag w:val="CitaviPlaceholder#b826b149-5de5-4b68-b81c-f063d3598ccd"/>
          <w:id w:val="1225949703"/>
          <w:placeholder>
            <w:docPart w:val="DefaultPlaceholder_-1854013440"/>
          </w:placeholder>
        </w:sdtPr>
        <w:sdtEndPr/>
        <w:sdtContent>
          <w:r w:rsidR="00A95C54">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NTZlMGFhLWEyMWUtNDJjYS1hYmUyLTBhNjg5MjBhZjljMCIsIlJhbmdlTGVuZ3RoIjoxOCwiUmVmZXJlbmNlSWQiOiJiN2QxMzJkNy1kM2QzLTQ2YjgtOGY3MC0yYzI4MzYyMDU5N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cHJvY2lyLjIwMjMuMDIuMDI3IiwiVXJpU3RyaW5nIjoiaHR0cHM6Ly9kb2kub3JnLzEwLjEwMTYvai5wcm9jaXIuMjAyMy4wMi4wMj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}</w:instrText>
          </w:r>
          <w:r w:rsidR="00A95C54">
            <w:fldChar w:fldCharType="separate"/>
          </w:r>
          <w:r w:rsidR="00181E12">
            <w:t>(Hayn et al. 2023)</w:t>
          </w:r>
          <w:r w:rsidR="00A95C54">
            <w:fldChar w:fldCharType="end"/>
          </w:r>
        </w:sdtContent>
      </w:sdt>
      <w:r w:rsidR="00A95C54">
        <w:t xml:space="preserve">. </w:t>
      </w:r>
    </w:p>
    <w:p w14:paraId="06F16279" w14:textId="5460DF96" w:rsidR="008B37A3" w:rsidRDefault="008B37A3" w:rsidP="00B26645">
      <w:pPr>
        <w:pStyle w:val="Listenabsatz"/>
        <w:numPr>
          <w:ilvl w:val="0"/>
          <w:numId w:val="1"/>
        </w:numPr>
      </w:pPr>
      <w:r>
        <w:t>Nutzung von Simulationsmodel</w:t>
      </w:r>
      <w:r w:rsidR="001B38E1">
        <w:t xml:space="preserve">len, um Betriebsstrategien für Wasserstoffelektrolyseure und deren Versorgungsressourcen zu entwickeln </w:t>
      </w:r>
      <w:sdt>
        <w:sdtPr>
          <w:alias w:val="To edit, see citavi.com/edit"/>
          <w:tag w:val="CitaviPlaceholder#a75442ab-b1e0-4c6e-950f-128e61f76f0d"/>
          <w:id w:val="1646158260"/>
          <w:placeholder>
            <w:docPart w:val="DefaultPlaceholder_-1854013440"/>
          </w:placeholder>
        </w:sdtPr>
        <w:sdtEndPr/>
        <w:sdtContent>
          <w:r w:rsidR="008D0692">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ODM3NDYyLTJiOTMtNDQyZC1hMDdhLTBhYzY4N2I0MmNmYiIsIlJhbmdlTGVuZ3RoIjoyMCwiUmVmZXJlbmNlSWQiOiJjMTg5M2NjNi01OWNhLTQyYjctYTFlOC0yNzJiZDNhZGIzO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lbmVyZ3kuMjAxMy4wMy4wMTciLCJVcmlTdHJpbmciOiJodHRwczovL2RvaS5vcmcvMTAuMTAxNi9qLmVuZXJneS4yMDEzLjAzLjAx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}</w:instrText>
          </w:r>
          <w:r w:rsidR="008D0692">
            <w:fldChar w:fldCharType="separate"/>
          </w:r>
          <w:r w:rsidR="00181E12">
            <w:t>(Ziogou et al. 2013)</w:t>
          </w:r>
          <w:r w:rsidR="008D0692">
            <w:fldChar w:fldCharType="end"/>
          </w:r>
        </w:sdtContent>
      </w:sdt>
      <w:r w:rsidR="001B38E1">
        <w:t xml:space="preserve">. </w:t>
      </w:r>
    </w:p>
    <w:p w14:paraId="08DA5E48" w14:textId="5691DA39" w:rsidR="00A55D07" w:rsidRDefault="00A55D07" w:rsidP="00B26645">
      <w:pPr>
        <w:pStyle w:val="Listenabsatz"/>
        <w:numPr>
          <w:ilvl w:val="0"/>
          <w:numId w:val="1"/>
        </w:numPr>
      </w:pPr>
      <w:r>
        <w:t>Nutzung von physikalischen Simulationsmodellen von Wasserstoffelektrolyseuren i</w:t>
      </w:r>
      <w:r w:rsidR="008C7E9B">
        <w:t xml:space="preserve">nklusive verschiedener Teilsysteme wie der Wasserstofftrocknung, um dynamische Betriebs- und Steuerungsstrategien zu entwickeln </w:t>
      </w:r>
      <w:sdt>
        <w:sdtPr>
          <w:alias w:val="To edit, see citavi.com/edit"/>
          <w:tag w:val="CitaviPlaceholder#5a82ad3c-53fb-4037-a1ae-d060c473510c"/>
          <w:id w:val="-1579205821"/>
          <w:placeholder>
            <w:docPart w:val="DefaultPlaceholder_-1854013440"/>
          </w:placeholder>
        </w:sdtPr>
        <w:sdtEndPr/>
        <w:sdtContent>
          <w:r w:rsidR="008C7E9B">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ZTZhNjhkLTI1OTctNGRkMi1iMWQzLTRjYTRiM2E2ZDkyNyIsIlJhbmdlTGVuZ3RoIjoyMCwiUmVmZXJlbmNlSWQiOiI4YjVmNGY5Ny0zNGIxLTRlZTAtYTg0Yy1iNDE0OWRiNzVjM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lbmNvbm1hbi4yMDIyLjExNjYyMiIsIlVyaVN0cmluZyI6Imh0dHBzOi8vZG9pLm9yZy8xMC4xMDE2L2ouZW5jb25tYW4uMjAyMi4xMTY2Mj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}</w:instrText>
          </w:r>
          <w:r w:rsidR="008C7E9B">
            <w:fldChar w:fldCharType="separate"/>
          </w:r>
          <w:r w:rsidR="00181E12">
            <w:t>(Crespi et al. 2023)</w:t>
          </w:r>
          <w:r w:rsidR="008C7E9B">
            <w:fldChar w:fldCharType="end"/>
          </w:r>
        </w:sdtContent>
      </w:sdt>
      <w:r w:rsidR="008C7E9B">
        <w:t>.</w:t>
      </w:r>
    </w:p>
    <w:p w14:paraId="5E32A0EE" w14:textId="49FF5452" w:rsidR="00060230" w:rsidRDefault="00060230" w:rsidP="00B26645">
      <w:pPr>
        <w:pStyle w:val="Listenabsatz"/>
        <w:numPr>
          <w:ilvl w:val="0"/>
          <w:numId w:val="1"/>
        </w:numPr>
      </w:pPr>
      <w:r>
        <w:t xml:space="preserve">Nutzung von physikalischen Simulationsmodellen, um </w:t>
      </w:r>
      <w:r w:rsidR="00B45E29">
        <w:t xml:space="preserve">Optimierungsmodelle für den Energie-flexiblen Betrieb einer Destillationskolonne zu verbessern, indem ein Abgleich zwischen Optimierungs- und Simulationsmodellen stattfindet </w:t>
      </w:r>
      <w:sdt>
        <w:sdtPr>
          <w:alias w:val="To edit, see citavi.com/edit"/>
          <w:tag w:val="CitaviPlaceholder#46124076-b683-4c87-bdd8-17554a7f589d"/>
          <w:id w:val="1715087491"/>
          <w:placeholder>
            <w:docPart w:val="DefaultPlaceholder_-1854013440"/>
          </w:placeholder>
        </w:sdtPr>
        <w:sdtEndPr/>
        <w:sdtContent>
          <w:r w:rsidR="00B45E29">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YjM5ODk2LWZlMGUtNDY3ZC04NjUwLTFiNzAwZmYwYzlhYyIsIlJhbmdlTGVuZ3RoIjoyMiwiUmVmZXJlbmNlSWQiOiIyNzVjMzRmOS02NTk1LTQ2ZmItYTUwZS0xMmZkOTViYjM5M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T05DT042MDQ2My4yMDIzLjEwNDMwNzE3IiwiVXJpU3RyaW5nIjoiaHR0cHM6Ly9kb2kub3JnLzEwLjExMDkvT05DT042MDQ2My4yMDIzLjEwNDMwNzE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jZUMTE6NTg6NTEiLCJNb2RpZmllZEJ5IjoiX0xhc3NlIFJlaW5wb2xkIiwiSWQiOiJhZjNiMzY2OS0wZDM0LTRhMDAtYTJkYy04YTc4NDg2Njk2YTMiLCJNb2RpZmllZE9uIjoiMjAyNC0wOC0yNlQxMTo1ODo1MS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aWVlZXhwbG9yZS5pZWVlLm9yZy9kb2N1bWVudC8xMDQzMDcxNy8iLCJVcmlTdHJpbmciOiJodHRwczovL2llZWV4cGxvcmUuaWVlZS5vcmcvZG9jdW1lbnQvMTA0MzA3MTc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}</w:instrText>
          </w:r>
          <w:r w:rsidR="00B45E29">
            <w:fldChar w:fldCharType="separate"/>
          </w:r>
          <w:r w:rsidR="00181E12">
            <w:t>(Reinpold et al. 2023)</w:t>
          </w:r>
          <w:r w:rsidR="00B45E29">
            <w:fldChar w:fldCharType="end"/>
          </w:r>
        </w:sdtContent>
      </w:sdt>
      <w:r w:rsidR="00B45E29">
        <w:t xml:space="preserve">. </w:t>
      </w:r>
    </w:p>
    <w:p w14:paraId="684B953D" w14:textId="77777777" w:rsidR="00D26DD1" w:rsidRDefault="00D26DD1" w:rsidP="00D26DD1">
      <w:r>
        <w:t xml:space="preserve">Herausforderungen: </w:t>
      </w:r>
    </w:p>
    <w:p w14:paraId="36A939AD" w14:textId="4EAF7A4E" w:rsidR="00D26DD1" w:rsidRDefault="00D26DD1" w:rsidP="00D26DD1">
      <w:pPr>
        <w:pStyle w:val="Listenabsatz"/>
        <w:numPr>
          <w:ilvl w:val="0"/>
          <w:numId w:val="1"/>
        </w:numPr>
      </w:pPr>
      <w:r>
        <w:t xml:space="preserve">Simulationsmodelle sollten regelmäßig aktualisiert werden, um Veränderungen an realen Ressourcen abzubilden </w:t>
      </w:r>
      <w:sdt>
        <w:sdtPr>
          <w:alias w:val="To edit, see citavi.com/edit"/>
          <w:tag w:val="CitaviPlaceholder#4c56cb37-df05-4130-b7ce-e840e28691ea"/>
          <w:id w:val="817227937"/>
          <w:placeholder>
            <w:docPart w:val="780CFE6857FA4A7A9B5F21860163ABEC"/>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Yzc2Nzc4LTVjODctNDc0OS05ZjEyLWY5MTU5ZTQ5YTc5NiIsIlJhbmdlTGVuZ3RoIjoyMCwiUmVmZXJlbmNlSWQiOiJlZTdlZGU2NS01ZTg2LTQwYmYtYjNiMC03NmU1Y2RmMzcyY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FwZW5lcmd5LjIwMjMuMTIyMTkyIiwiVXJpU3RyaW5nIjoiaHR0cHM6Ly9kb2kub3JnLzEwLjEwMTYvai5hcGVuZXJneS4yMDIzLjEyMjE5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}</w:instrText>
          </w:r>
          <w:r>
            <w:fldChar w:fldCharType="separate"/>
          </w:r>
          <w:r w:rsidR="00181E12">
            <w:t>(Kasper et al. 2024)</w:t>
          </w:r>
          <w:r>
            <w:fldChar w:fldCharType="end"/>
          </w:r>
        </w:sdtContent>
      </w:sdt>
      <w:r>
        <w:t xml:space="preserve">.  </w:t>
      </w:r>
    </w:p>
    <w:p w14:paraId="5B9A6662" w14:textId="77777777" w:rsidR="00D26DD1" w:rsidRDefault="00D26DD1" w:rsidP="00D26DD1"/>
    <w:p w14:paraId="71686C1B" w14:textId="54D03E65" w:rsidR="00B83DD6" w:rsidRDefault="00B83DD6" w:rsidP="00B83DD6">
      <w:r w:rsidRPr="004F19EE">
        <w:rPr>
          <w:b/>
          <w:bCs/>
        </w:rPr>
        <w:t>Simulatio</w:t>
      </w:r>
      <w:r w:rsidR="004F19EE" w:rsidRPr="004F19EE">
        <w:rPr>
          <w:b/>
          <w:bCs/>
        </w:rPr>
        <w:t>nen fördern das Anlagen- und Prozessverständnis</w:t>
      </w:r>
      <w:r w:rsidR="004F19EE">
        <w:rPr>
          <w:b/>
          <w:bCs/>
        </w:rPr>
        <w:t xml:space="preserve"> </w:t>
      </w:r>
      <w:r w:rsidR="004F19EE">
        <w:t>und können damit dazu beitragen Optimierungspotenziale</w:t>
      </w:r>
      <w:r w:rsidR="007D7D10">
        <w:t xml:space="preserve"> oder Herausforderungen zu erkennen. </w:t>
      </w:r>
    </w:p>
    <w:p w14:paraId="366445C4" w14:textId="383C1D5D" w:rsidR="007D7D10" w:rsidRDefault="007D7D10" w:rsidP="00B83DD6">
      <w:r>
        <w:lastRenderedPageBreak/>
        <w:t xml:space="preserve">Beispiele: </w:t>
      </w:r>
    </w:p>
    <w:p w14:paraId="1EB225A4" w14:textId="6BC1CB06" w:rsidR="007D7D10" w:rsidRDefault="007D7D10" w:rsidP="007D7D10">
      <w:pPr>
        <w:pStyle w:val="Listenabsatz"/>
        <w:numPr>
          <w:ilvl w:val="0"/>
          <w:numId w:val="1"/>
        </w:numPr>
      </w:pPr>
      <w:r>
        <w:t>Erstellung und Parametrierung eines Simulationsmodells eines Hochtemperaturwärmespeichers</w:t>
      </w:r>
      <w:r w:rsidR="007E143C">
        <w:t xml:space="preserve"> für die Abwärmenutzung in der Stahlindustrie</w:t>
      </w:r>
      <w:r>
        <w:t xml:space="preserve">, </w:t>
      </w:r>
      <w:r w:rsidR="007E143C">
        <w:t xml:space="preserve">um dynamisches Verhalten und Degradation des Systems zu verstehen </w:t>
      </w:r>
      <w:sdt>
        <w:sdtPr>
          <w:alias w:val="To edit, see citavi.com/edit"/>
          <w:tag w:val="CitaviPlaceholder#823b079d-ebe0-4cf3-a791-044e47bd0e74"/>
          <w:id w:val="1626503626"/>
          <w:placeholder>
            <w:docPart w:val="DefaultPlaceholder_-1854013440"/>
          </w:placeholder>
        </w:sdtPr>
        <w:sdtEndPr/>
        <w:sdtContent>
          <w:r w:rsidR="007E143C">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ZWY1YTkyLTZlY2QtNGRmMi04MTk0LWZiNDJlYzAwOWVmOCIsIlJhbmdlTGVuZ3RoIjoyMCwiUmVmZXJlbmNlSWQiOiJlZTdlZGU2NS01ZTg2LTQwYmYtYjNiMC03NmU1Y2RmMzcyY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FwZW5lcmd5LjIwMjMuMTIyMTkyIiwiVXJpU3RyaW5nIjoiaHR0cHM6Ly9kb2kub3JnLzEwLjEwMTYvai5hcGVuZXJneS4yMDIzLjEyMjE5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}</w:instrText>
          </w:r>
          <w:r w:rsidR="007E143C">
            <w:fldChar w:fldCharType="separate"/>
          </w:r>
          <w:r w:rsidR="00181E12">
            <w:t>(Kasper et al. 2024)</w:t>
          </w:r>
          <w:r w:rsidR="007E143C">
            <w:fldChar w:fldCharType="end"/>
          </w:r>
        </w:sdtContent>
      </w:sdt>
      <w:r w:rsidR="007E143C">
        <w:t xml:space="preserve">. </w:t>
      </w:r>
    </w:p>
    <w:p w14:paraId="52986280" w14:textId="72078FFD" w:rsidR="000574C2" w:rsidRDefault="000574C2" w:rsidP="007D7D10">
      <w:pPr>
        <w:pStyle w:val="Listenabsatz"/>
        <w:numPr>
          <w:ilvl w:val="0"/>
          <w:numId w:val="1"/>
        </w:numPr>
      </w:pPr>
      <w:r>
        <w:t xml:space="preserve">Nutzung eines Simulationsmodells, um Energieverluste in einer experimentellen Destillationskolonne zu ermitteln und das thermische Verhalten der Kolonne zu </w:t>
      </w:r>
      <w:r w:rsidR="00060230">
        <w:t xml:space="preserve">verstehen </w:t>
      </w:r>
      <w:sdt>
        <w:sdtPr>
          <w:alias w:val="To edit, see citavi.com/edit"/>
          <w:tag w:val="CitaviPlaceholder#3c6bfc96-c732-45e1-9c1f-a6fc426ca26a"/>
          <w:id w:val="1107237111"/>
          <w:placeholder>
            <w:docPart w:val="DefaultPlaceholder_-1854013440"/>
          </w:placeholder>
        </w:sdtPr>
        <w:sdtEndPr/>
        <w:sdtContent>
          <w:r w:rsidR="00060230">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NzkyODk2LTVkOGQtNDllYS05ZDYyLWUyNTM3MzNiMzllZSIsIlJhbmdlTGVuZ3RoIjoyMiwiUmVmZXJlbmNlSWQiOiIyNzVjMzRmOS02NTk1LTQ2ZmItYTUwZS0xMmZkOTViYjM5M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T05DT042MDQ2My4yMDIzLjEwNDMwNzE3IiwiVXJpU3RyaW5nIjoiaHR0cHM6Ly9kb2kub3JnLzEwLjExMDkvT05DT042MDQ2My4yMDIzLjEwNDMwNzE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jZUMTE6NTg6NTEiLCJNb2RpZmllZEJ5IjoiX0xhc3NlIFJlaW5wb2xkIiwiSWQiOiJhZjNiMzY2OS0wZDM0LTRhMDAtYTJkYy04YTc4NDg2Njk2YTMiLCJNb2RpZmllZE9uIjoiMjAyNC0wOC0yNlQxMTo1ODo1MS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aWVlZXhwbG9yZS5pZWVlLm9yZy9kb2N1bWVudC8xMDQzMDcxNy8iLCJVcmlTdHJpbmciOiJodHRwczovL2llZWV4cGxvcmUuaWVlZS5vcmcvZG9jdW1lbnQvMTA0MzA3MTc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}</w:instrText>
          </w:r>
          <w:r w:rsidR="00060230">
            <w:fldChar w:fldCharType="separate"/>
          </w:r>
          <w:r w:rsidR="00181E12">
            <w:t>(Reinpold et al. 2023)</w:t>
          </w:r>
          <w:r w:rsidR="00060230">
            <w:fldChar w:fldCharType="end"/>
          </w:r>
          <w:r w:rsidR="00060230">
            <w:t>.</w:t>
          </w:r>
        </w:sdtContent>
      </w:sdt>
    </w:p>
    <w:p w14:paraId="445A34EA" w14:textId="77777777" w:rsidR="00D26DD1" w:rsidRDefault="00D26DD1" w:rsidP="00D26DD1">
      <w:r>
        <w:t xml:space="preserve">Herausforderungen: </w:t>
      </w:r>
    </w:p>
    <w:p w14:paraId="53ACCED9" w14:textId="7F00C9A4" w:rsidR="00D26DD1" w:rsidRDefault="00D26DD1" w:rsidP="00D26DD1">
      <w:pPr>
        <w:pStyle w:val="Listenabsatz"/>
        <w:numPr>
          <w:ilvl w:val="0"/>
          <w:numId w:val="1"/>
        </w:numPr>
      </w:pPr>
      <w:r>
        <w:t xml:space="preserve">Simulationsmodelle sollten regelmäßig aktualisiert werden, um Veränderungen an realen Ressourcen abzubilden </w:t>
      </w:r>
      <w:sdt>
        <w:sdtPr>
          <w:alias w:val="To edit, see citavi.com/edit"/>
          <w:tag w:val="CitaviPlaceholder#7533efeb-07f2-4dac-acc8-af7314a424e5"/>
          <w:id w:val="515962987"/>
          <w:placeholder>
            <w:docPart w:val="3AD74FE9F92B42EEAE9BEB8E101279B7"/>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Yzc2Nzc4LTVjODctNDc0OS05ZjEyLWY5MTU5ZTQ5YTc5NiIsIlJhbmdlTGVuZ3RoIjoyMCwiUmVmZXJlbmNlSWQiOiJlZTdlZGU2NS01ZTg2LTQwYmYtYjNiMC03NmU1Y2RmMzcyY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FwZW5lcmd5LjIwMjMuMTIyMTkyIiwiVXJpU3RyaW5nIjoiaHR0cHM6Ly9kb2kub3JnLzEwLjEwMTYvai5hcGVuZXJneS4yMDIzLjEyMjE5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}</w:instrText>
          </w:r>
          <w:r>
            <w:fldChar w:fldCharType="separate"/>
          </w:r>
          <w:r w:rsidR="00181E12">
            <w:t>(Kasper et al. 2024)</w:t>
          </w:r>
          <w:r>
            <w:fldChar w:fldCharType="end"/>
          </w:r>
        </w:sdtContent>
      </w:sdt>
      <w:r>
        <w:t xml:space="preserve">.  </w:t>
      </w:r>
    </w:p>
    <w:p w14:paraId="1C222B1B" w14:textId="77777777" w:rsidR="000574C2" w:rsidRDefault="000574C2" w:rsidP="00D26DD1">
      <w:pPr>
        <w:pStyle w:val="Listenabsatz"/>
        <w:numPr>
          <w:ilvl w:val="0"/>
          <w:numId w:val="1"/>
        </w:numPr>
      </w:pPr>
    </w:p>
    <w:p w14:paraId="703E9441" w14:textId="77777777" w:rsidR="00D26DD1" w:rsidRPr="004F19EE" w:rsidRDefault="00D26DD1" w:rsidP="00D26DD1"/>
    <w:p w14:paraId="71E1458F" w14:textId="24B37D6D" w:rsidR="00F45CB3" w:rsidRDefault="00F45CB3" w:rsidP="00ED1BF9">
      <w:pPr>
        <w:pStyle w:val="berschrift2"/>
      </w:pPr>
      <w:commentRangeStart w:id="3"/>
      <w:r>
        <w:t>Analyse</w:t>
      </w:r>
      <w:commentRangeEnd w:id="3"/>
      <w:r w:rsidR="00FB6B73">
        <w:rPr>
          <w:rStyle w:val="Kommentarzeichen"/>
          <w:rFonts w:asciiTheme="minorHAnsi" w:eastAsiaTheme="minorHAnsi" w:hAnsiTheme="minorHAnsi" w:cstheme="minorBidi"/>
          <w:color w:val="auto"/>
        </w:rPr>
        <w:commentReference w:id="3"/>
      </w:r>
    </w:p>
    <w:p w14:paraId="5B2254D5" w14:textId="34770EDE" w:rsidR="00F45CB3" w:rsidRPr="00522AD6" w:rsidRDefault="007002E8" w:rsidP="004C5EFB">
      <w:r>
        <w:rPr>
          <w:b/>
          <w:bCs/>
        </w:rPr>
        <w:t xml:space="preserve">Analysefunktion wertet Produktionsvolumen </w:t>
      </w:r>
      <w:r w:rsidR="00522AD6">
        <w:rPr>
          <w:b/>
          <w:bCs/>
        </w:rPr>
        <w:t xml:space="preserve">bei Energie-flexiblem Betrieb aus, </w:t>
      </w:r>
      <w:r w:rsidR="00522AD6">
        <w:t xml:space="preserve">sodass sichergestellt ist, dass der Energie-flexible Betrieb keine Einbußen des Produktionsvolumens verursacht. </w:t>
      </w:r>
      <w:r w:rsidR="00B639A3">
        <w:t xml:space="preserve">Für die Bewertung Energie-flexibler Betriebsstrategien wird dabei häufig das real gemessene Produktionsvolumen mit dem geplanten Produktionsvolumen verglichen. So kann bewertet werden, wie präzise ein Betriebsplan umgesetzt werden kann. </w:t>
      </w:r>
    </w:p>
    <w:p w14:paraId="5A4E41CE" w14:textId="7A00E661" w:rsidR="004C0772" w:rsidRDefault="004C0772" w:rsidP="004C5EFB">
      <w:r>
        <w:t xml:space="preserve">Beispiele: </w:t>
      </w:r>
    </w:p>
    <w:p w14:paraId="6BC553BC" w14:textId="5FD79C26" w:rsidR="00795AF6" w:rsidRDefault="00795AF6" w:rsidP="00795AF6">
      <w:pPr>
        <w:pStyle w:val="Listenabsatz"/>
        <w:numPr>
          <w:ilvl w:val="0"/>
          <w:numId w:val="1"/>
        </w:numPr>
      </w:pPr>
      <w:r>
        <w:t xml:space="preserve">Erfassen des Produktionsvolumens eines Elektro-Lichtbogenofens und </w:t>
      </w:r>
      <w:r w:rsidR="00F07780">
        <w:t xml:space="preserve">einer Elektrolyseanlage, um zu analysieren, ob Produktionsvolumen durch Energie-flexible Produktion abnimmt. </w:t>
      </w:r>
      <w:sdt>
        <w:sdtPr>
          <w:alias w:val="To edit, see citavi.com/edit"/>
          <w:tag w:val="CitaviPlaceholder#81500142-ea23-496e-8a10-e69a51d3a017"/>
          <w:id w:val="-2041887666"/>
          <w:placeholder>
            <w:docPart w:val="DefaultPlaceholder_-1854013440"/>
          </w:placeholder>
        </w:sdtPr>
        <w:sdtEndPr/>
        <w:sdtContent>
          <w:r w:rsidR="00F07780">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MDA2N2NjLWM2YjUtNDg1NC1hOGJkLWMyOTQyNmNiNDM5YiIsIlJhbmdlTGVuZ3RoIjoyMCwiUmVmZXJlbmNlSWQiOiI2NzI0NWFiYS1mYmEyLTQzZWUtODA0YS03MDJlZmI5YWQwZ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UU0cuMjAxOS4yOTE2NjIz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wOS9UU0cuMjAxOS4yOTE2NjIzIiwiVXJpU3RyaW5nIjoiaHR0cHM6Ly9kb2kub3JnLzEwLjExMDkvVFNHLjIwMTkuMjkxNjYy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}</w:instrText>
          </w:r>
          <w:r w:rsidR="00F07780">
            <w:fldChar w:fldCharType="separate"/>
          </w:r>
          <w:r w:rsidR="00181E12">
            <w:t>(Perroy et al. 2020)</w:t>
          </w:r>
          <w:r w:rsidR="00F07780">
            <w:fldChar w:fldCharType="end"/>
          </w:r>
        </w:sdtContent>
      </w:sdt>
    </w:p>
    <w:p w14:paraId="5B505BC2" w14:textId="60104155" w:rsidR="007E11EB" w:rsidRDefault="007E11EB" w:rsidP="007E11EB">
      <w:pPr>
        <w:pStyle w:val="Listenabsatz"/>
        <w:numPr>
          <w:ilvl w:val="0"/>
          <w:numId w:val="1"/>
        </w:numPr>
      </w:pPr>
      <w:r>
        <w:t xml:space="preserve">Erfassen des Produktionsvolumens einer Destillationskolonne, um zu analysieren, ob das durch ein MILP-Optimierungsmodell geplante Produktionsvolumen mit dem realisierten Produktionsvolumen übereinstimmt. </w:t>
      </w:r>
      <w:sdt>
        <w:sdtPr>
          <w:alias w:val="To edit, see citavi.com/edit"/>
          <w:tag w:val="CitaviPlaceholder#24da2d36-5f13-48e8-92c8-eb584cbd3093"/>
          <w:id w:val="2100671702"/>
          <w:placeholder>
            <w:docPart w:val="DefaultPlaceholder_-1854013440"/>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OWZkNzg3LWExZDYtNGZmYy1iMTI4LTVjNGRjMmJkNWIyZCIsIlJhbmdlTGVuZ3RoIjoyMiwiUmVmZXJlbmNlSWQiOiIyNzVjMzRmOS02NTk1LTQ2ZmItYTUwZS0xMmZkOTViYjM5M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T05DT042MDQ2My4yMDIzLjEwNDMwNzE3IiwiVXJpU3RyaW5nIjoiaHR0cHM6Ly9kb2kub3JnLzEwLjExMDkvT05DT042MDQ2My4yMDIzLjEwNDMwNzE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jZUMTE6NTg6NTEiLCJNb2RpZmllZEJ5IjoiX0xhc3NlIFJlaW5wb2xkIiwiSWQiOiJhZjNiMzY2OS0wZDM0LTRhMDAtYTJkYy04YTc4NDg2Njk2YTMiLCJNb2RpZmllZE9uIjoiMjAyNC0wOC0yNlQxMTo1ODo1MS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aWVlZXhwbG9yZS5pZWVlLm9yZy9kb2N1bWVudC8xMDQzMDcxNy8iLCJVcmlTdHJpbmciOiJodHRwczovL2llZWV4cGxvcmUuaWVlZS5vcmcvZG9jdW1lbnQvMTA0MzA3MTc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}</w:instrText>
          </w:r>
          <w:r>
            <w:fldChar w:fldCharType="separate"/>
          </w:r>
          <w:r w:rsidR="00181E12">
            <w:t>(Reinpold et al. 2023)</w:t>
          </w:r>
          <w:r>
            <w:fldChar w:fldCharType="end"/>
          </w:r>
        </w:sdtContent>
      </w:sdt>
    </w:p>
    <w:p w14:paraId="11BC29DD" w14:textId="3B4B7046" w:rsidR="007E11EB" w:rsidRDefault="00B247D3" w:rsidP="00795AF6">
      <w:pPr>
        <w:pStyle w:val="Listenabsatz"/>
        <w:numPr>
          <w:ilvl w:val="0"/>
          <w:numId w:val="1"/>
        </w:numPr>
      </w:pPr>
      <w:r>
        <w:t>Erfassen</w:t>
      </w:r>
      <w:r w:rsidR="006364BD">
        <w:t xml:space="preserve"> des </w:t>
      </w:r>
      <w:r w:rsidR="00DB1DBD">
        <w:t xml:space="preserve">realisierten Produktionsvolumens einer Zinkelektrolyseanlage und vergleich mit </w:t>
      </w:r>
      <w:r w:rsidR="00BF7A2F">
        <w:t>dem geplanten Pro</w:t>
      </w:r>
      <w:r w:rsidR="00BB4C82">
        <w:t xml:space="preserve">duktionsvolumen, wobei Energie-flexibel geplant wurde, um Energiekosten zu minimieren. </w:t>
      </w:r>
      <w:sdt>
        <w:sdtPr>
          <w:alias w:val="To edit, see citavi.com/edit"/>
          <w:tag w:val="CitaviPlaceholder#cfcb7ac9-5cc5-45b3-950c-bd65369b2071"/>
          <w:id w:val="1541871153"/>
          <w:placeholder>
            <w:docPart w:val="DefaultPlaceholder_-1854013440"/>
          </w:placeholder>
        </w:sdtPr>
        <w:sdtEndPr/>
        <w:sdtContent>
          <w:r w:rsidR="00DB1DCA">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NTY4NjYyLWM0MTYtNGY1ZC1iNjM5LWI3ZTQ0OGY2ZjQ2MCIsIlJhbmdlTGVuZ3RoIjoxOCwiUmVmZXJlbmNlSWQiOiI2MjdhOWRkNi0zODEwLTQ5ZDMtYmE3My0zODI1YWRkMDE2M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yNDQ0MjIiLCJVcmlTdHJpbmciOiJodHRwOi8vd3d3Lm5jYmkubmxtLm5paC5nb3YvcHVibWVkLzE4MjQ0NDI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YXNzZSBSZWlucG9sZCIsIkNyZWF0ZWRPbiI6IjIwMjQtMDgtMjZUMTQ6MDE6MDIiLCJNb2RpZmllZEJ5IjoiX0xhc3NlIFJlaW5wb2xkIiwiSWQiOiI0N2JhNzkwZC1hYTYyLTQ1ZmUtOTMwNi01ZmRlN2RlMmJiMWYiLCJNb2RpZmllZE9uIjoiMjAyNC0wOC0yNlQxNDowMTow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MDkvNzIuOTc3MzExIiwiVXJpU3RyaW5nIjoiaHR0cHM6Ly9kb2kub3JnLzEwLjExMDkvNzIuOTc3MzE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}</w:instrText>
          </w:r>
          <w:r w:rsidR="00DB1DCA">
            <w:fldChar w:fldCharType="separate"/>
          </w:r>
          <w:r w:rsidR="00181E12">
            <w:t>(Yang et al. 2002)</w:t>
          </w:r>
          <w:r w:rsidR="00DB1DCA">
            <w:fldChar w:fldCharType="end"/>
          </w:r>
        </w:sdtContent>
      </w:sdt>
    </w:p>
    <w:p w14:paraId="0982FA39" w14:textId="6639F1B6" w:rsidR="00DB1DCA" w:rsidRDefault="00A405BD" w:rsidP="00795AF6">
      <w:pPr>
        <w:pStyle w:val="Listenabsatz"/>
        <w:numPr>
          <w:ilvl w:val="0"/>
          <w:numId w:val="1"/>
        </w:numPr>
      </w:pPr>
      <w:r>
        <w:t>Vergleich des geplanten und des realisierten Produktionsvolumens einer Luftzerlegungsanlage einer Stahlfabrik</w:t>
      </w:r>
      <w:r w:rsidR="008C1A66">
        <w:t xml:space="preserve">. </w:t>
      </w:r>
      <w:sdt>
        <w:sdtPr>
          <w:alias w:val="To edit, see citavi.com/edit"/>
          <w:tag w:val="CitaviPlaceholder#49e3ca8a-ad42-4211-843f-63af2af45843"/>
          <w:id w:val="1985506443"/>
          <w:placeholder>
            <w:docPart w:val="DefaultPlaceholder_-1854013440"/>
          </w:placeholder>
        </w:sdtPr>
        <w:sdtEndPr/>
        <w:sdtContent>
          <w:r w:rsidR="008C1A66">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MjYyZWRkLWM5OGMtNDllZS1hNWQzLTU4OGJlOGQ2M2ViMCIsIlJhbmdlTGVuZ3RoIjoxNywiUmVmZXJlbmNlSWQiOiJiZjAzNzRjOC00NzBlLTQ0YWYtYjFkMS1jYmRjMDgyZGMyO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NvbmVuZ3ByYWMuMjAxNi4wMy4wMTgiLCJVcmlTdHJpbmciOiJodHRwczovL2RvaS5vcmcvMTAuMTAxNi9qLmNvbmVuZ3ByYWMuMjAxNi4wMy4w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}</w:instrText>
          </w:r>
          <w:r w:rsidR="008C1A66">
            <w:fldChar w:fldCharType="separate"/>
          </w:r>
          <w:r w:rsidR="00181E12">
            <w:t>(Han et al. 2016)</w:t>
          </w:r>
          <w:r w:rsidR="008C1A66">
            <w:fldChar w:fldCharType="end"/>
          </w:r>
        </w:sdtContent>
      </w:sdt>
    </w:p>
    <w:p w14:paraId="115BCDCB" w14:textId="5A22E013" w:rsidR="00E9626B" w:rsidRDefault="00E9626B" w:rsidP="00E9626B">
      <w:pPr>
        <w:pStyle w:val="Listenabsatz"/>
        <w:numPr>
          <w:ilvl w:val="0"/>
          <w:numId w:val="1"/>
        </w:numPr>
      </w:pPr>
      <w:r>
        <w:t>Analyse des Energieverbrauchs und der Produktionsvolumina verschiedener Maschinen in einer Mine, um Wartungsentscheidungen zu treffen</w:t>
      </w:r>
      <w:r w:rsidR="00300584">
        <w:t>, Maschinendefekte zu analysieren</w:t>
      </w:r>
      <w:r>
        <w:t xml:space="preserve"> und Betriebsstrategien zu verbessern. </w:t>
      </w:r>
      <w:sdt>
        <w:sdtPr>
          <w:alias w:val="To edit, see citavi.com/edit"/>
          <w:tag w:val="CitaviPlaceholder#d3e375b9-7a33-47d8-b0b6-f75a10ea2618"/>
          <w:id w:val="671989933"/>
          <w:placeholder>
            <w:docPart w:val="E96F8C25C50547219DBBD6ED1B205483"/>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5MDRjZTFjLWJkYTItNDg4Ni05OTYyLTdkYmUyMzY4ZDA5MSIsIlJhbmdlTGVuZ3RoIjoyMSwiUmVmZXJlbmNlSWQiOiIzYTVlN2I0Zi1iMWFmLTQ5ODktYmY2YS1kM2M5MjJhODc3N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zM5MC9hc2k1MDEwMDE4IiwiVXJpU3RyaW5nIjoiaHR0cHM6Ly9kb2kub3JnLzEwLjMzOTAvYXNpNTAxMDAx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}</w:instrText>
          </w:r>
          <w:r>
            <w:fldChar w:fldCharType="separate"/>
          </w:r>
          <w:r w:rsidR="00181E12">
            <w:t>(Laayati et al. 2022)</w:t>
          </w:r>
          <w:r>
            <w:fldChar w:fldCharType="end"/>
          </w:r>
        </w:sdtContent>
      </w:sdt>
    </w:p>
    <w:p w14:paraId="00BDFFB0" w14:textId="77777777" w:rsidR="00E9626B" w:rsidRDefault="00E9626B" w:rsidP="00795AF6">
      <w:pPr>
        <w:pStyle w:val="Listenabsatz"/>
        <w:numPr>
          <w:ilvl w:val="0"/>
          <w:numId w:val="1"/>
        </w:numPr>
      </w:pPr>
    </w:p>
    <w:p w14:paraId="048A29E1" w14:textId="77777777" w:rsidR="00725740" w:rsidRDefault="00725740" w:rsidP="004C0772">
      <w:pPr>
        <w:rPr>
          <w:b/>
          <w:bCs/>
        </w:rPr>
      </w:pPr>
    </w:p>
    <w:p w14:paraId="6BD28111" w14:textId="6CC5A14E" w:rsidR="005968F3" w:rsidRDefault="005968F3" w:rsidP="004C0772">
      <w:r w:rsidRPr="00725740">
        <w:rPr>
          <w:b/>
          <w:bCs/>
        </w:rPr>
        <w:t xml:space="preserve">Analysefunktion wertet </w:t>
      </w:r>
      <w:r w:rsidR="00C75528" w:rsidRPr="00725740">
        <w:rPr>
          <w:b/>
          <w:bCs/>
        </w:rPr>
        <w:t>verbrauchte und erzeugte Energie aus</w:t>
      </w:r>
      <w:r w:rsidR="00C75528">
        <w:t xml:space="preserve">, </w:t>
      </w:r>
      <w:r w:rsidR="00725740">
        <w:t xml:space="preserve">und errechnet KPIs für die Bewertung des Nutzens des Energie-flexiblen Betriebs. </w:t>
      </w:r>
      <w:r w:rsidR="001A498B">
        <w:t xml:space="preserve">Für die Bewertung Energie-flexibler Betriebsstrategien wird dabei häufig der real gemessene Energieverbrauch mit dem </w:t>
      </w:r>
      <w:r w:rsidR="00B639A3">
        <w:t xml:space="preserve">geplanten </w:t>
      </w:r>
      <w:r w:rsidR="00B639A3">
        <w:lastRenderedPageBreak/>
        <w:t xml:space="preserve">Energieverbrauch verglichen. So kann bewertet werden, wie präzise ein Betriebsplan umgesetzt werden kann. </w:t>
      </w:r>
    </w:p>
    <w:p w14:paraId="0892C8A3" w14:textId="4CB57069" w:rsidR="00725740" w:rsidRDefault="00725740" w:rsidP="004C0772">
      <w:r>
        <w:t xml:space="preserve">Beispiele: </w:t>
      </w:r>
    </w:p>
    <w:p w14:paraId="493AAA1C" w14:textId="79146C82" w:rsidR="006B078B" w:rsidRDefault="006B078B" w:rsidP="006B078B">
      <w:pPr>
        <w:pStyle w:val="Listenabsatz"/>
        <w:numPr>
          <w:ilvl w:val="0"/>
          <w:numId w:val="1"/>
        </w:numPr>
      </w:pPr>
      <w:r>
        <w:t xml:space="preserve">Erfassen des erzeugten Stroms und der erzeugten Wärme durch PV, Wind und CHP zur Versorgung eines Industriestandorts, um die energetische Effizienz der Ressourcen zu bewerten. </w:t>
      </w:r>
      <w:sdt>
        <w:sdtPr>
          <w:alias w:val="To edit, see citavi.com/edit"/>
          <w:tag w:val="CitaviPlaceholder#99f830a0-bd05-418b-b743-a0661fa17527"/>
          <w:id w:val="628131486"/>
          <w:placeholder>
            <w:docPart w:val="C4E4469B16344BE4AB0ACE41DDEAFFC9"/>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YzE1MGJiLTFiMjUtNDQzYy1hZTRkLWE3ZWM5ZWJjNzM0NiIsIlJhbmdlTGVuZ3RoIjoyOCwiUmVmZXJlbmNlSWQiOiJkYjI3YWY0NC0xYjQ5LTRmNTMtYTQ4Zi05YWRjN2QxMTRhZ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}</w:instrText>
          </w:r>
          <w:r>
            <w:fldChar w:fldCharType="separate"/>
          </w:r>
          <w:r w:rsidR="00181E12">
            <w:t>(Sandro Magnani et al. 2018)</w:t>
          </w:r>
          <w:r>
            <w:fldChar w:fldCharType="end"/>
          </w:r>
        </w:sdtContent>
      </w:sdt>
    </w:p>
    <w:p w14:paraId="73F10286" w14:textId="6AFF5733" w:rsidR="00725740" w:rsidRDefault="006B078B" w:rsidP="00725740">
      <w:pPr>
        <w:pStyle w:val="Listenabsatz"/>
        <w:numPr>
          <w:ilvl w:val="0"/>
          <w:numId w:val="1"/>
        </w:numPr>
      </w:pPr>
      <w:r>
        <w:t xml:space="preserve">Erfassen des </w:t>
      </w:r>
      <w:r w:rsidR="00A06AAC">
        <w:t xml:space="preserve">verbrauchten Stroms eines experimentellen Förderbandes und Vergleich des verbrauchten Stroms mit dem geplanten Stromverbrauch, um die Zuverlässigkeit der Betriebsstrategie zu untersuchen. </w:t>
      </w:r>
      <w:sdt>
        <w:sdtPr>
          <w:alias w:val="To edit, see citavi.com/edit"/>
          <w:tag w:val="CitaviPlaceholder#d84205ce-55b6-4610-9a7f-28e696b919bf"/>
          <w:id w:val="-1978517141"/>
          <w:placeholder>
            <w:docPart w:val="DefaultPlaceholder_-1854013440"/>
          </w:placeholder>
        </w:sdtPr>
        <w:sdtEndPr/>
        <w:sdtContent>
          <w:r w:rsidR="00A06AAC">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NmMwMzc1LTIwODYtNDY0Ny1hMWU2LTM4ZWYxZWE0Yzk5NCIsIlJhbmdlTGVuZ3RoIjoxOSwiUmVmZXJlbmNlSWQiOiIwNWEyMmNkNC1lZTZiLTQ0MTMtYTFiOC0zZDgxYTUwNmYxY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aWVlZXhwbG9yZS5pZWVlLm9yZy9kb2N1bWVudC82NzAwMjgxLyIsIlVyaVN0cmluZyI6Imh0dHA6Ly9pZWVleHBsb3JlLmllZWUub3JnL2RvY3VtZW50LzY3MDAyODE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hc3NlIFJlaW5wb2xkIiwiQ3JlYXRlZE9uIjoiMjAyNC0wOC0yMlQxNDowNTo1MyIsIk1vZGlmaWVkQnkiOiJfTGFzc2UgUmVpbnBvbGQiLCJJZCI6IjEwNTc4YWNiLWI0NjEtNGI4Yy1iY2Q3LTgzZjE4NjA2MTNlZCIsIk1vZGlmaWVkT24iOiIyMDI0LTA4LTIyVDE0OjA1OjUz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wOS9JRUNPTi4yMDEzLjY3MDAyODEiLCJVcmlTdHJpbmciOiJodHRwczovL2RvaS5vcmcvMTAuMTEwOS9JRUNPTi4yMDEzLjY3MDAyOD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}</w:instrText>
          </w:r>
          <w:r w:rsidR="00A06AAC">
            <w:fldChar w:fldCharType="separate"/>
          </w:r>
          <w:r w:rsidR="00181E12">
            <w:t>(Mechs et al. 2013)</w:t>
          </w:r>
          <w:r w:rsidR="00A06AAC">
            <w:fldChar w:fldCharType="end"/>
          </w:r>
        </w:sdtContent>
      </w:sdt>
    </w:p>
    <w:p w14:paraId="2A6A00AC" w14:textId="28DE2295" w:rsidR="00A06AAC" w:rsidRDefault="00C0619F" w:rsidP="00725740">
      <w:pPr>
        <w:pStyle w:val="Listenabsatz"/>
        <w:numPr>
          <w:ilvl w:val="0"/>
          <w:numId w:val="1"/>
        </w:numPr>
      </w:pPr>
      <w:r>
        <w:t xml:space="preserve">Erfassen des verbrauchten Stroms eines experimentellen Förderbandes um Energieeinsparungen des Energie-flexiblen Betriebs verglichen mit dem konventionellen Betrieb </w:t>
      </w:r>
      <w:r w:rsidR="00341AB2">
        <w:t xml:space="preserve">zu ermitteln. </w:t>
      </w:r>
      <w:sdt>
        <w:sdtPr>
          <w:alias w:val="To edit, see citavi.com/edit"/>
          <w:tag w:val="CitaviPlaceholder#fbb627ce-65a6-4dd0-87e4-7ef52b4e3c54"/>
          <w:id w:val="-2096614613"/>
          <w:placeholder>
            <w:docPart w:val="DefaultPlaceholder_-1854013440"/>
          </w:placeholder>
        </w:sdtPr>
        <w:sdtEndPr/>
        <w:sdtContent>
          <w:r w:rsidR="00341AB2">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YjE1ZmRhLTg4NTItNGFjNy1hZGI2LTUwMjQyODUzOTA1ZCIsIlJhbmdlTGVuZ3RoIjoxOSwiUmVmZXJlbmNlSWQiOiIwNWEyMmNkNC1lZTZiLTQ0MTMtYTFiOC0zZDgxYTUwNmYxY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aWVlZXhwbG9yZS5pZWVlLm9yZy9kb2N1bWVudC82NzAwMjgxLyIsIlVyaVN0cmluZyI6Imh0dHA6Ly9pZWVleHBsb3JlLmllZWUub3JnL2RvY3VtZW50LzY3MDAyODE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hc3NlIFJlaW5wb2xkIiwiQ3JlYXRlZE9uIjoiMjAyNC0wOC0yMlQxNDowNTo1MyIsIk1vZGlmaWVkQnkiOiJfTGFzc2UgUmVpbnBvbGQiLCJJZCI6IjEwNTc4YWNiLWI0NjEtNGI4Yy1iY2Q3LTgzZjE4NjA2MTNlZCIsIk1vZGlmaWVkT24iOiIyMDI0LTA4LTIyVDE0OjA1OjUz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wOS9JRUNPTi4yMDEzLjY3MDAyODEiLCJVcmlTdHJpbmciOiJodHRwczovL2RvaS5vcmcvMTAuMTEwOS9JRUNPTi4yMDEzLjY3MDAyOD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}</w:instrText>
          </w:r>
          <w:r w:rsidR="00341AB2">
            <w:fldChar w:fldCharType="separate"/>
          </w:r>
          <w:r w:rsidR="00181E12">
            <w:t>(Mechs et al. 2013)</w:t>
          </w:r>
          <w:r w:rsidR="00341AB2">
            <w:fldChar w:fldCharType="end"/>
          </w:r>
        </w:sdtContent>
      </w:sdt>
    </w:p>
    <w:p w14:paraId="00F284A5" w14:textId="5763DA63" w:rsidR="001B2DA4" w:rsidRDefault="001B2DA4" w:rsidP="00725740">
      <w:pPr>
        <w:pStyle w:val="Listenabsatz"/>
        <w:numPr>
          <w:ilvl w:val="0"/>
          <w:numId w:val="1"/>
        </w:numPr>
      </w:pPr>
      <w:r>
        <w:t>Erfassen des verbrauchten Stroms in Rechenzentren</w:t>
      </w:r>
      <w:r w:rsidR="00A81BAB">
        <w:t xml:space="preserve"> auf ebene einzelner Server, um die Spitzenlast von Clustern von Servern zu erfassen</w:t>
      </w:r>
      <w:r w:rsidR="00D14604">
        <w:t xml:space="preserve">, um Betriebsstrategien zur Spitzenlastreduktion bewerten zu können. </w:t>
      </w:r>
      <w:sdt>
        <w:sdtPr>
          <w:alias w:val="To edit, see citavi.com/edit"/>
          <w:tag w:val="CitaviPlaceholder#032e9c5f-e5fe-42ca-8715-3339f0a7c5ec"/>
          <w:id w:val="961618800"/>
          <w:placeholder>
            <w:docPart w:val="DefaultPlaceholder_-1854013440"/>
          </w:placeholder>
        </w:sdtPr>
        <w:sdtEndPr/>
        <w:sdtContent>
          <w:r w:rsidR="00D14604">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M2M0NzZkLTIwZDgtNGI5Ny1iNWQ5LWU4OTNmYjZlY2JjNyIsIlJhbmdlTGVuZ3RoIjoxNywiUmVmZXJlbmNlSWQiOiIzODE0YTg0Ni02ZDEzLTQ0ODctOTIwMC1mNjlhZWM4ZDI5N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0NS8zMTczMTYyLjMxNzMxOTAiLCJVcmlTdHJpbmciOiJodHRwczovL2RvaS5vcmcvMTAuMTE0NS8zMTczMTYyLjMxNzMxOTA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3NlIFJlaW5wb2xkIiwiQ3JlYXRlZE9uIjoiMjAyNC0wOC0yM1QxNDozNDoyNiIsIk1vZGlmaWVkQnkiOiJfTGFzc2UgUmVpbnBvbGQiLCJJZCI6ImYxNzJkZGRiLWEwODEtNDQ3YS1iNmE3LTQxNDg1ZjA0NGE0YiIsIk1vZGlmaWVkT24iOiIyMDI0LTA4LTIzVDE0OjM0OjI2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kbC5hY20ub3JnL2RvaS9wcm9jZWVkaW5ncy8xMC4xMTQ1LzMxNzMxNjIiLCJVcmlTdHJpbmciOiJodHRwczovL2RsLmFjbS5vcmcvZG9pL3Byb2NlZWRpbmdzLzEwLjExNDUvMzE3MzE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0NS8zMTczMTYyIiwiVXJpU3RyaW5nIjoiaHR0cHM6Ly9kb2kub3JnLzEwLjExNDUvMzE3MzE2M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}</w:instrText>
          </w:r>
          <w:r w:rsidR="00D14604">
            <w:fldChar w:fldCharType="separate"/>
          </w:r>
          <w:r w:rsidR="00181E12">
            <w:t>(Hsu et al. 2018)</w:t>
          </w:r>
          <w:r w:rsidR="00D14604">
            <w:fldChar w:fldCharType="end"/>
          </w:r>
        </w:sdtContent>
      </w:sdt>
    </w:p>
    <w:p w14:paraId="709E7A18" w14:textId="4D73E968" w:rsidR="00D23CF9" w:rsidRDefault="0060175F" w:rsidP="00725740">
      <w:pPr>
        <w:pStyle w:val="Listenabsatz"/>
        <w:numPr>
          <w:ilvl w:val="0"/>
          <w:numId w:val="1"/>
        </w:numPr>
      </w:pPr>
      <w:r>
        <w:t>Erfassen des Stromverbrauchs einer Druc</w:t>
      </w:r>
      <w:r w:rsidR="00A14523">
        <w:t>k</w:t>
      </w:r>
      <w:r>
        <w:t>wechseladsorptionskolonne</w:t>
      </w:r>
      <w:r w:rsidR="00A14523">
        <w:t>, um d</w:t>
      </w:r>
      <w:r w:rsidR="005906E8">
        <w:t>ie Stromeinsparungen durch</w:t>
      </w:r>
      <w:r w:rsidR="002458A6">
        <w:t xml:space="preserve"> Energie-flexible Betriebsstrategien zu quantifizieren. </w:t>
      </w:r>
      <w:sdt>
        <w:sdtPr>
          <w:alias w:val="To edit, see citavi.com/edit"/>
          <w:tag w:val="CitaviPlaceholder#6de4522e-2a93-414e-ad9d-cdb228d40acd"/>
          <w:id w:val="-728698737"/>
          <w:placeholder>
            <w:docPart w:val="DefaultPlaceholder_-1854013440"/>
          </w:placeholder>
        </w:sdtPr>
        <w:sdtEndPr/>
        <w:sdtContent>
          <w:r w:rsidR="002458A6">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ZDk0ZDNiLTQyMWEtNDYzYy04YzQ0LWQ2ODVmMzU3NmQ1ZCIsIlJhbmdlTGVuZ3RoIjoyMCwiUmVmZXJlbmNlSWQiOiI4YjVmNGY5Ny0zNGIxLTRlZTAtYTg0Yy1iNDE0OWRiNzVjM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lbmNvbm1hbi4yMDIyLjExNjYyMiIsIlVyaVN0cmluZyI6Imh0dHBzOi8vZG9pLm9yZy8xMC4xMDE2L2ouZW5jb25tYW4uMjAyMi4xMTY2Mj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}</w:instrText>
          </w:r>
          <w:r w:rsidR="002458A6">
            <w:fldChar w:fldCharType="separate"/>
          </w:r>
          <w:r w:rsidR="00181E12">
            <w:t>(Crespi et al. 2023)</w:t>
          </w:r>
          <w:r w:rsidR="002458A6">
            <w:fldChar w:fldCharType="end"/>
          </w:r>
        </w:sdtContent>
      </w:sdt>
    </w:p>
    <w:p w14:paraId="0F1B5609" w14:textId="0887DA01" w:rsidR="007E11EB" w:rsidRDefault="007E11EB" w:rsidP="007E11EB">
      <w:pPr>
        <w:pStyle w:val="Listenabsatz"/>
        <w:numPr>
          <w:ilvl w:val="0"/>
          <w:numId w:val="1"/>
        </w:numPr>
      </w:pPr>
      <w:r>
        <w:t xml:space="preserve">Erfassen des Stromverbrauchs einer Destillationskolonne, um zu analysieren, ob der durch ein MILP-Optimierungsmodell geplante Stromverbrauch mit dem realisierten Stromverbrauch übereinstimmt. </w:t>
      </w:r>
      <w:sdt>
        <w:sdtPr>
          <w:alias w:val="To edit, see citavi.com/edit"/>
          <w:tag w:val="CitaviPlaceholder#83275231-a28f-498e-bf3a-8d1465ad14ad"/>
          <w:id w:val="2036077231"/>
          <w:placeholder>
            <w:docPart w:val="9A4FCB281FBE49E4A411E6A65C9307CE"/>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OWZkNzg3LWExZDYtNGZmYy1iMTI4LTVjNGRjMmJkNWIyZCIsIlJhbmdlTGVuZ3RoIjoyMiwiUmVmZXJlbmNlSWQiOiIyNzVjMzRmOS02NTk1LTQ2ZmItYTUwZS0xMmZkOTViYjM5M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T05DT042MDQ2My4yMDIzLjEwNDMwNzE3IiwiVXJpU3RyaW5nIjoiaHR0cHM6Ly9kb2kub3JnLzEwLjExMDkvT05DT042MDQ2My4yMDIzLjEwNDMwNzE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jZUMTE6NTg6NTEiLCJNb2RpZmllZEJ5IjoiX0xhc3NlIFJlaW5wb2xkIiwiSWQiOiJhZjNiMzY2OS0wZDM0LTRhMDAtYTJkYy04YTc4NDg2Njk2YTMiLCJNb2RpZmllZE9uIjoiMjAyNC0wOC0yNlQxMTo1ODo1MS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aWVlZXhwbG9yZS5pZWVlLm9yZy9kb2N1bWVudC8xMDQzMDcxNy8iLCJVcmlTdHJpbmciOiJodHRwczovL2llZWV4cGxvcmUuaWVlZS5vcmcvZG9jdW1lbnQvMTA0MzA3MTc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}</w:instrText>
          </w:r>
          <w:r>
            <w:fldChar w:fldCharType="separate"/>
          </w:r>
          <w:r w:rsidR="00181E12">
            <w:t>(Reinpold et al. 2023)</w:t>
          </w:r>
          <w:r>
            <w:fldChar w:fldCharType="end"/>
          </w:r>
        </w:sdtContent>
      </w:sdt>
    </w:p>
    <w:p w14:paraId="23FD04D0" w14:textId="0E3A6BDF" w:rsidR="007E11EB" w:rsidRDefault="00A87DE2" w:rsidP="00725740">
      <w:pPr>
        <w:pStyle w:val="Listenabsatz"/>
        <w:numPr>
          <w:ilvl w:val="0"/>
          <w:numId w:val="1"/>
        </w:numPr>
      </w:pPr>
      <w:r>
        <w:t xml:space="preserve">Zeitlich </w:t>
      </w:r>
      <w:r w:rsidR="00D77417">
        <w:t xml:space="preserve">aufgelöste Erfassung der Leistung eines Antriebsmotors einer Ölförderpumpe, um die Effektivität von Spitzenlastreduktionsstrategien zu </w:t>
      </w:r>
      <w:r w:rsidR="003B31F2">
        <w:t xml:space="preserve">analysieren. </w:t>
      </w:r>
      <w:sdt>
        <w:sdtPr>
          <w:alias w:val="To edit, see citavi.com/edit"/>
          <w:tag w:val="CitaviPlaceholder#6d988a8d-027e-4887-bb9d-b4c655ece72a"/>
          <w:id w:val="1195572867"/>
          <w:placeholder>
            <w:docPart w:val="DefaultPlaceholder_-1854013440"/>
          </w:placeholder>
        </w:sdtPr>
        <w:sdtEndPr/>
        <w:sdtContent>
          <w:r w:rsidR="003B31F2">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ZTA3ZGE3LWY2M2MtNDRjOC1iYzliLTY4MjVkYTM0MDdjMiIsIlJhbmdlTGVuZ3RoIjoxOCwiUmVmZXJlbmNlSWQiOiI3ODA2ZDcwOC1iMWVkLTRiYzYtYjlmMC0xZjJmNjg5MzI3MD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MDkvSUFTNDgxODUuMjAyMS45Njc3MjIwIiwiVXJpU3RyaW5nIjoiaHR0cHM6Ly9kb2kub3JnLzEwLjExMDkvSUFTNDgxODUuMjAyMS45Njc3MjIw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jdUMTM6MjM6MjMiLCJNb2RpZmllZEJ5IjoiX0xhc3NlIFJlaW5wb2xkIiwiSWQiOiJkNWMzNzdhNS1jMTY3LTQ2ZDctYmMxYy03MTcyNzJjZTM0NTEiLCJNb2RpZmllZE9uIjoiMjAyNC0wOC0yN1QxMzoyMzoyMy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aWVlZXhwbG9yZS5pZWVlLm9yZy9kb2N1bWVudC85Njc3MjIwLyIsIlVyaVN0cmluZyI6Imh0dHBzOi8vaWVlZXhwbG9yZS5pZWVlLm9yZy9kb2N1bWVudC85Njc3MjIwL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}</w:instrText>
          </w:r>
          <w:r w:rsidR="003B31F2">
            <w:fldChar w:fldCharType="separate"/>
          </w:r>
          <w:r w:rsidR="00181E12">
            <w:t>(Zhao et al. 2021)</w:t>
          </w:r>
          <w:r w:rsidR="003B31F2">
            <w:fldChar w:fldCharType="end"/>
          </w:r>
        </w:sdtContent>
      </w:sdt>
    </w:p>
    <w:p w14:paraId="387631B0" w14:textId="1C8A7B91" w:rsidR="006C7E0C" w:rsidRDefault="006C7E0C" w:rsidP="00725740">
      <w:pPr>
        <w:pStyle w:val="Listenabsatz"/>
        <w:numPr>
          <w:ilvl w:val="0"/>
          <w:numId w:val="1"/>
        </w:numPr>
      </w:pPr>
      <w:r>
        <w:t xml:space="preserve">Analyse des Energieverbrauchs </w:t>
      </w:r>
      <w:r w:rsidR="00382A08">
        <w:t>und der</w:t>
      </w:r>
      <w:r w:rsidR="00E9626B">
        <w:t xml:space="preserve"> Produktionsvolumina </w:t>
      </w:r>
      <w:r w:rsidR="0047415D">
        <w:t xml:space="preserve">verschiedener Maschinen in einer Mine, um </w:t>
      </w:r>
      <w:r w:rsidR="00953C2A">
        <w:t>Wartungsentscheidungen zu treffen</w:t>
      </w:r>
      <w:r w:rsidR="00300584">
        <w:t>,</w:t>
      </w:r>
      <w:r w:rsidR="00300584" w:rsidRPr="00300584">
        <w:t xml:space="preserve"> </w:t>
      </w:r>
      <w:r w:rsidR="00300584">
        <w:t>Maschinendefekte zu analysieren</w:t>
      </w:r>
      <w:r w:rsidR="00953C2A">
        <w:t xml:space="preserve"> und Betriebsstrategien zu verbessern. </w:t>
      </w:r>
      <w:sdt>
        <w:sdtPr>
          <w:alias w:val="To edit, see citavi.com/edit"/>
          <w:tag w:val="CitaviPlaceholder#efa8e949-4c0b-4bf9-820e-51536cad5f71"/>
          <w:id w:val="-1838145833"/>
          <w:placeholder>
            <w:docPart w:val="DefaultPlaceholder_-1854013440"/>
          </w:placeholder>
        </w:sdtPr>
        <w:sdtEndPr/>
        <w:sdtContent>
          <w:r w:rsidR="00953C2A">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5MDRjZTFjLWJkYTItNDg4Ni05OTYyLTdkYmUyMzY4ZDA5MSIsIlJhbmdlTGVuZ3RoIjoyMSwiUmVmZXJlbmNlSWQiOiIzYTVlN2I0Zi1iMWFmLTQ5ODktYmY2YS1kM2M5MjJhODc3N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zM5MC9hc2k1MDEwMDE4IiwiVXJpU3RyaW5nIjoiaHR0cHM6Ly9kb2kub3JnLzEwLjMzOTAvYXNpNTAxMDAx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}</w:instrText>
          </w:r>
          <w:r w:rsidR="00953C2A">
            <w:fldChar w:fldCharType="separate"/>
          </w:r>
          <w:r w:rsidR="00181E12">
            <w:t>(Laayati et al. 2022)</w:t>
          </w:r>
          <w:r w:rsidR="00953C2A">
            <w:fldChar w:fldCharType="end"/>
          </w:r>
        </w:sdtContent>
      </w:sdt>
    </w:p>
    <w:p w14:paraId="127F7D82" w14:textId="77777777" w:rsidR="00953C2A" w:rsidRDefault="00953C2A" w:rsidP="00725740">
      <w:pPr>
        <w:pStyle w:val="Listenabsatz"/>
        <w:numPr>
          <w:ilvl w:val="0"/>
          <w:numId w:val="1"/>
        </w:numPr>
      </w:pPr>
    </w:p>
    <w:p w14:paraId="7D93CCF1" w14:textId="0D749535" w:rsidR="006D0730" w:rsidRDefault="006D0730" w:rsidP="0046677C">
      <w:r w:rsidRPr="006D0730">
        <w:rPr>
          <w:b/>
          <w:bCs/>
        </w:rPr>
        <w:t xml:space="preserve">Analysefunktion erfasst </w:t>
      </w:r>
      <w:r>
        <w:rPr>
          <w:b/>
          <w:bCs/>
        </w:rPr>
        <w:t xml:space="preserve">Abweichungen zwischen dem Betriebsplan und </w:t>
      </w:r>
      <w:r w:rsidR="00E262BA">
        <w:rPr>
          <w:b/>
          <w:bCs/>
        </w:rPr>
        <w:t xml:space="preserve">real gemessenen Betriebsdaten, </w:t>
      </w:r>
      <w:r w:rsidR="00E262BA">
        <w:t>um Rückschlüsse auf die Qualität de</w:t>
      </w:r>
      <w:r w:rsidR="006C20E2">
        <w:t xml:space="preserve">r Betriebsplanungsstrategie ziehen zu können. </w:t>
      </w:r>
    </w:p>
    <w:p w14:paraId="79882B06" w14:textId="07BF5C79" w:rsidR="0046677C" w:rsidRDefault="0046677C" w:rsidP="0046677C">
      <w:r>
        <w:t>Beispiele</w:t>
      </w:r>
    </w:p>
    <w:p w14:paraId="319222DF" w14:textId="4A3E8BD0" w:rsidR="0046677C" w:rsidRDefault="0046677C" w:rsidP="0046677C">
      <w:pPr>
        <w:pStyle w:val="Listenabsatz"/>
        <w:numPr>
          <w:ilvl w:val="0"/>
          <w:numId w:val="1"/>
        </w:numPr>
      </w:pPr>
      <w:r>
        <w:t xml:space="preserve">Erfassung der Abweichung zwischen einem Betriebsplan eines Wärmespeichers für die </w:t>
      </w:r>
      <w:proofErr w:type="spellStart"/>
      <w:r>
        <w:t>Abwärmerückgewinnung</w:t>
      </w:r>
      <w:proofErr w:type="spellEnd"/>
      <w:r>
        <w:t xml:space="preserve"> der Stahlproduktion und real gemessenen Werten, um festzustellen ob die Abweichung mit der Zeit größer wird, was auf eine Degradation des Speichers hindeuten kann </w:t>
      </w:r>
      <w:sdt>
        <w:sdtPr>
          <w:alias w:val="To edit, see citavi.com/edit"/>
          <w:tag w:val="CitaviPlaceholder#0d780bd8-84ad-46fa-85ac-0d2628e9a161"/>
          <w:id w:val="-128404356"/>
          <w:placeholder>
            <w:docPart w:val="5FFF595875994C7D8F3F3A4F81024DE3"/>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YWE0MDA1LTMxN2QtNGE5ZC05MzRiLWRiYmE0MmU1ZmFiZCIsIlJhbmdlTGVuZ3RoIjoyMCwiUmVmZXJlbmNlSWQiOiJlZTdlZGU2NS01ZTg2LTQwYmYtYjNiMC03NmU1Y2RmMzcyY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FwZW5lcmd5LjIwMjMuMTIyMTkyIiwiVXJpU3RyaW5nIjoiaHR0cHM6Ly9kb2kub3JnLzEwLjEwMTYvai5hcGVuZXJneS4yMDIzLjEyMjE5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}</w:instrText>
          </w:r>
          <w:r>
            <w:fldChar w:fldCharType="separate"/>
          </w:r>
          <w:r w:rsidR="00181E12">
            <w:t>(Kasper et al. 2024)</w:t>
          </w:r>
          <w:r>
            <w:fldChar w:fldCharType="end"/>
          </w:r>
        </w:sdtContent>
      </w:sdt>
      <w:r>
        <w:t xml:space="preserve">. </w:t>
      </w:r>
    </w:p>
    <w:p w14:paraId="507EBD9D" w14:textId="5A66A561" w:rsidR="006C20E2" w:rsidRDefault="00B402F2" w:rsidP="00191FE9">
      <w:pPr>
        <w:jc w:val="both"/>
      </w:pPr>
      <w:r>
        <w:t>Herausforderungen</w:t>
      </w:r>
    </w:p>
    <w:p w14:paraId="021246A8" w14:textId="456FC77D" w:rsidR="001B21C2" w:rsidRPr="007B4651" w:rsidRDefault="003A3556" w:rsidP="001120FF">
      <w:pPr>
        <w:pStyle w:val="Listenabsatz"/>
        <w:numPr>
          <w:ilvl w:val="0"/>
          <w:numId w:val="1"/>
        </w:numPr>
      </w:pPr>
      <w:r>
        <w:t xml:space="preserve">Wenn Modelle angepasst werden sollen, weil das Verhalten von Ressourcen sich verändert hat (etwa aufgrund von Degradation) werden ausreichend Daten benötigt, </w:t>
      </w:r>
      <w:r w:rsidR="00591CDF">
        <w:t>um zuverlässig neue Modelle parametrieren zu können. Dies ist unmittelbar nach der Detektion einer Veränderung oftmals schwierig</w:t>
      </w:r>
      <w:r w:rsidR="001F5690">
        <w:t>. Eine solche laufende Modelladaption erweist sich insgesamt oft als schwierig</w:t>
      </w:r>
      <w:r w:rsidR="00591CDF">
        <w:t xml:space="preserve"> </w:t>
      </w:r>
      <w:sdt>
        <w:sdtPr>
          <w:alias w:val="To edit, see citavi.com/edit"/>
          <w:tag w:val="CitaviPlaceholder#f78ed7bc-8f4d-489c-9944-c2dd2f11a86b"/>
          <w:id w:val="621892243"/>
          <w:placeholder>
            <w:docPart w:val="DefaultPlaceholder_-1854013440"/>
          </w:placeholder>
        </w:sdtPr>
        <w:sdtEndPr/>
        <w:sdtContent>
          <w:r w:rsidR="00591CDF">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MDJjNzBkLTNlZWEtNDA4Zi05ZmUwLWNjZDZmM2I1ODAyZiIsIlJhbmdlTGVuZ3RoIjoyMCwiUmVmZXJlbmNlSWQiOiJlZTdlZGU2NS01ZTg2LTQwYmYtYjNiMC03NmU1Y2RmMzcyY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FwZW5lcmd5LjIwMjMuMTIyMTkyIiwiVXJpU3RyaW5nIjoiaHR0cHM6Ly9kb2kub3JnLzEwLjEwMTYvai5hcGVuZXJneS4yMDIzLjEyMjE5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}</w:instrText>
          </w:r>
          <w:r w:rsidR="00591CDF">
            <w:fldChar w:fldCharType="separate"/>
          </w:r>
          <w:r w:rsidR="00181E12">
            <w:t>(Kasper et al. 2024)</w:t>
          </w:r>
          <w:r w:rsidR="00591CDF">
            <w:fldChar w:fldCharType="end"/>
          </w:r>
        </w:sdtContent>
      </w:sdt>
      <w:r w:rsidR="00591CDF">
        <w:t>.</w:t>
      </w:r>
    </w:p>
    <w:p w14:paraId="29707350" w14:textId="500F4E9D" w:rsidR="001120FF" w:rsidRDefault="001120FF" w:rsidP="001120FF">
      <w:r>
        <w:t xml:space="preserve">Die Bedeutung von </w:t>
      </w:r>
      <w:r w:rsidR="009E22E5">
        <w:t>Analysefunktionen für die Bewertung Energie-flexibler Betriebsstrategien wird</w:t>
      </w:r>
      <w:r w:rsidR="006E2CE9">
        <w:t>,</w:t>
      </w:r>
      <w:r w:rsidR="009E22E5">
        <w:t xml:space="preserve"> ohne konkrete Umsetzungen aufzuführen</w:t>
      </w:r>
      <w:r w:rsidR="006E2CE9">
        <w:t>,</w:t>
      </w:r>
      <w:r w:rsidR="009E22E5">
        <w:t xml:space="preserve"> von weiteren Autoren betont: </w:t>
      </w:r>
      <w:sdt>
        <w:sdtPr>
          <w:alias w:val="To edit, see citavi.com/edit"/>
          <w:tag w:val="CitaviPlaceholder#fd5ddf83-3015-48f9-881e-c719c7cdcc8b"/>
          <w:id w:val="668292646"/>
          <w:placeholder>
            <w:docPart w:val="DefaultPlaceholder_-1854013440"/>
          </w:placeholder>
        </w:sdtPr>
        <w:sdtEndPr/>
        <w:sdtContent>
          <w:r w:rsidR="0017458A">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NTdhODg5LTI2MzgtNDhhNS05ZWI3LWE4MjU4ODJhMjAwYiIsIlJhbmdlTGVuZ3RoIjoyMSwiUmVmZXJlbmNlSWQiOiI1NzQ0ZGNjZS1hMDNiLTRiODUtYjE4Yi1hYjc3MzgzYzlkO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mFwZW5lcmd5LjIwMTcuMDkuMDA1IiwiVXJpU3RyaW5nIjoiaHR0cHM6Ly9kb2kub3JnLzEwLjEwMTYvai5hcGVuZXJneS4yMDE3LjA5LjAwN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}</w:instrText>
          </w:r>
          <w:r w:rsidR="0017458A">
            <w:fldChar w:fldCharType="separate"/>
          </w:r>
          <w:r w:rsidR="00181E12">
            <w:t>(Ferrari et al. 2017)</w:t>
          </w:r>
          <w:r w:rsidR="0017458A">
            <w:fldChar w:fldCharType="end"/>
          </w:r>
        </w:sdtContent>
      </w:sdt>
    </w:p>
    <w:p w14:paraId="723FE1BF" w14:textId="4D2B7557" w:rsidR="00EA5EA4" w:rsidRDefault="000818BA" w:rsidP="001120FF">
      <w:r w:rsidRPr="006E28F7">
        <w:lastRenderedPageBreak/>
        <w:t xml:space="preserve">Analysefunktion ermittelt die Kosten eines Betriebsplans und die Mehrwerte, die sich aus </w:t>
      </w:r>
      <w:r w:rsidR="003E24DA" w:rsidRPr="006E28F7">
        <w:t>der Energie</w:t>
      </w:r>
      <w:r w:rsidR="00C95AA3" w:rsidRPr="006E28F7">
        <w:t>-</w:t>
      </w:r>
      <w:r w:rsidR="003E24DA" w:rsidRPr="006E28F7">
        <w:t xml:space="preserve">flexiblen Produktion ergeben. Mehrwerte sollten </w:t>
      </w:r>
      <w:r w:rsidR="00C95AA3" w:rsidRPr="006E28F7">
        <w:t xml:space="preserve">für </w:t>
      </w:r>
      <w:r w:rsidR="006E28F7">
        <w:t xml:space="preserve">den aktuellen Planungshorizont ermittelt werden, um alternative Betriebspläne miteinander vergleichen zu können. Mehrwerte sollten ebenfalls über längere Zeiträume kumuliert ermittelt werden, um </w:t>
      </w:r>
      <w:r w:rsidR="0071306B">
        <w:t xml:space="preserve">die Mehrwerte und Mehraufwände in einen angemessenen Kontext setzen zu können. </w:t>
      </w:r>
    </w:p>
    <w:p w14:paraId="4318F6B0" w14:textId="53033608" w:rsidR="0071306B" w:rsidRPr="006E28F7" w:rsidRDefault="0071306B" w:rsidP="0071306B">
      <w:pPr>
        <w:pStyle w:val="Listenabsatz"/>
        <w:numPr>
          <w:ilvl w:val="0"/>
          <w:numId w:val="1"/>
        </w:numPr>
      </w:pPr>
      <w:r>
        <w:t>Vergleich der Kosten alternativer Betriebspläne für d</w:t>
      </w:r>
      <w:r w:rsidR="0068387F">
        <w:t xml:space="preserve">ie Minimierung von Netzanschlusskosten beim Betrieb einer Fabrik </w:t>
      </w:r>
      <w:sdt>
        <w:sdtPr>
          <w:alias w:val="To edit, see citavi.com/edit"/>
          <w:tag w:val="CitaviPlaceholder#6fa7fe1c-f958-46fb-bd2f-5e0da2d9bbee"/>
          <w:id w:val="-776399879"/>
          <w:placeholder>
            <w:docPart w:val="DefaultPlaceholder_-1854013440"/>
          </w:placeholder>
        </w:sdtPr>
        <w:sdtEndPr/>
        <w:sdtContent>
          <w:r w:rsidR="0068387F">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YTUyOTU2LTA2MGItNDZmZi1hMGFhLWI2MjMwZmE1MjhlMiIsIlJhbmdlTGVuZ3RoIjoyMSwiUmVmZXJlbmNlSWQiOiIyZDliMTY3YS1hNzY4LTQ3NjMtOGRjMy1jYzUyOTdkYzQxZ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zM5MC9lbjE3MDgxOTExIiwiVXJpU3RyaW5nIjoiaHR0cHM6Ly9kb2kub3JnLzEwLjMzOTAvZW4xNzA4MTkx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}</w:instrText>
          </w:r>
          <w:r w:rsidR="0068387F">
            <w:fldChar w:fldCharType="separate"/>
          </w:r>
          <w:r w:rsidR="0068387F">
            <w:t>(Sawczuk et al. 2024)</w:t>
          </w:r>
          <w:r w:rsidR="0068387F">
            <w:fldChar w:fldCharType="end"/>
          </w:r>
        </w:sdtContent>
      </w:sdt>
      <w:r w:rsidR="0068387F">
        <w:t xml:space="preserve">. </w:t>
      </w:r>
    </w:p>
    <w:p w14:paraId="24EFE79E" w14:textId="23D4BA3B" w:rsidR="0068387F" w:rsidRDefault="0068387F" w:rsidP="0068387F">
      <w:r w:rsidRPr="006E28F7">
        <w:t xml:space="preserve">Analysefunktion ermittelt die </w:t>
      </w:r>
      <w:r>
        <w:t>ökologischen Auswirkungen</w:t>
      </w:r>
      <w:r w:rsidRPr="006E28F7">
        <w:t xml:space="preserve"> eines Betriebsplans und die </w:t>
      </w:r>
      <w:r>
        <w:t xml:space="preserve">ökologischen </w:t>
      </w:r>
      <w:r w:rsidRPr="006E28F7">
        <w:t xml:space="preserve">Mehrwerte, die sich aus der Energie-flexiblen Produktion ergeben. </w:t>
      </w:r>
      <w:r>
        <w:t>Auswirkungen</w:t>
      </w:r>
      <w:r w:rsidRPr="006E28F7">
        <w:t xml:space="preserve"> sollten für </w:t>
      </w:r>
      <w:r>
        <w:t>den aktuellen Planungshorizont ermittelt werden, um alternative Betriebspläne miteinander vergleichen zu können. Auswirkungen sollten ebenfalls über längere Zeiträume kumuliert ermittelt werden, um die Auswirkungen</w:t>
      </w:r>
      <w:r w:rsidR="007B4651">
        <w:t xml:space="preserve"> und Mehraufwände</w:t>
      </w:r>
      <w:r>
        <w:t xml:space="preserve"> in einen angemessenen Kontext setzen zu können. </w:t>
      </w:r>
    </w:p>
    <w:p w14:paraId="43EB5E1F" w14:textId="79EAA659" w:rsidR="0038013F" w:rsidRDefault="00A46B44" w:rsidP="00070C7B">
      <w:pPr>
        <w:pStyle w:val="berschrift2"/>
      </w:pPr>
      <w:r>
        <w:t>Ausführung</w:t>
      </w:r>
    </w:p>
    <w:p w14:paraId="68965778" w14:textId="6AA68F00" w:rsidR="007C2CE5" w:rsidRPr="007C2CE5" w:rsidRDefault="007C2CE5" w:rsidP="007C2CE5">
      <w:r>
        <w:t>Im Gegensatz zur Betriebsplanung findet die Ausführung oft innerhalb deutlich kürzerer Zeiträume und als Reaktion auf Ereignisse statt. Die Betriebsplanung hingegen findet meist proaktiv mit deutlich mehr zeitlichem Vorlauf statt.</w:t>
      </w:r>
    </w:p>
    <w:p w14:paraId="4DEE6F13" w14:textId="12C8EF3C" w:rsidR="00141786" w:rsidRDefault="00196818" w:rsidP="00070C7B">
      <w:r w:rsidRPr="00196818">
        <w:rPr>
          <w:b/>
          <w:bCs/>
        </w:rPr>
        <w:t>Bei der Ausführung werden Flexibilitätsabrufe auf verschiedene Ressourcen aufgeteilt</w:t>
      </w:r>
      <w:r>
        <w:t xml:space="preserve">, sodass die </w:t>
      </w:r>
      <w:r w:rsidR="0090784F">
        <w:t xml:space="preserve">geforderte Leistung erbracht wird. Flexibilitätsabrufe können etwa von einem Netzbetreiber kommen, wenn </w:t>
      </w:r>
      <w:r w:rsidR="00081CF6">
        <w:t xml:space="preserve">ein Verbraucher seine momentan bezogene Leistung verringern muss, um einen Netzengpass zu beheben. </w:t>
      </w:r>
      <w:r w:rsidR="00701A0C">
        <w:t>Ein anderer Fall, in dem Flexibilitätsabrufe erfolgen, ist die Erbringung von Regelleistung und Regelarbeit</w:t>
      </w:r>
      <w:r w:rsidR="002206EF">
        <w:t>. Ebenso ist es denkbar, dass ein Aggregator Flexibilität abruft</w:t>
      </w:r>
      <w:r w:rsidR="00141786">
        <w:t xml:space="preserve">. Oftmals wird ein Flexibilitätsabruf von mehreren Ressourcen erbracht, sodass die geforderte Leistungsänderung </w:t>
      </w:r>
      <w:r w:rsidR="00BB33BF">
        <w:t xml:space="preserve">auf mehrere Ressourcen aufgeteilt werden muss. </w:t>
      </w:r>
      <w:r w:rsidR="008C7101">
        <w:t xml:space="preserve">Für die Aufteilung der Leistungsänderung auf mehrere Ressourcen können fallspezifische Entscheidungslogiken oder auch Optimierungsalgorithmen verwendet werden. Wichtig ist in diesem Fall oft eine schnelle Umsetzung in nahezu Echtzeit. </w:t>
      </w:r>
    </w:p>
    <w:p w14:paraId="6358A4EC" w14:textId="045FAE69" w:rsidR="00DF2950" w:rsidRDefault="00DF2950" w:rsidP="00070C7B">
      <w:r>
        <w:t xml:space="preserve">Beispiel: </w:t>
      </w:r>
    </w:p>
    <w:p w14:paraId="13D5DBED" w14:textId="2017B7CF" w:rsidR="00DF2950" w:rsidRDefault="00DF2950" w:rsidP="00DF2950">
      <w:pPr>
        <w:pStyle w:val="Listenabsatz"/>
        <w:numPr>
          <w:ilvl w:val="0"/>
          <w:numId w:val="1"/>
        </w:numPr>
      </w:pPr>
      <w:r>
        <w:t>Bei der Erbringung von Regelleistung aus einem Verbund von Stahlfabriken und Elektrolyseanlagen</w:t>
      </w:r>
      <w:r w:rsidR="00435249">
        <w:t xml:space="preserve"> werden Regelleistungsabrufe auf mehrere Anlagen aufgeteilt, wobei Stahlfabriken</w:t>
      </w:r>
      <w:r w:rsidR="00D20871">
        <w:t>, die in diesem Fall Elektro-</w:t>
      </w:r>
      <w:proofErr w:type="spellStart"/>
      <w:r w:rsidR="00D20871">
        <w:t>Lichbogenöfen</w:t>
      </w:r>
      <w:proofErr w:type="spellEnd"/>
      <w:r w:rsidR="00D20871">
        <w:t xml:space="preserve"> nutzen, ihre Leistung nur in diskreten Schritten anpassen können. </w:t>
      </w:r>
      <w:r w:rsidR="00626AF0">
        <w:t>Um Regelleistungsabrufe präzise erbringen zu können, wird eine spezifische Ausführungslogik verwendet, die diskrete Leistungsabrufe an</w:t>
      </w:r>
      <w:r w:rsidR="00712561">
        <w:t xml:space="preserve"> die Stahlfabriken und kontinuierliche Abrufe an die Elektrolyseanlagen schickt. </w:t>
      </w:r>
      <w:sdt>
        <w:sdtPr>
          <w:alias w:val="To edit, see citavi.com/edit"/>
          <w:tag w:val="CitaviPlaceholder#88335d90-9bcb-4bda-a7e6-6666b07a0616"/>
          <w:id w:val="1516108156"/>
          <w:placeholder>
            <w:docPart w:val="DefaultPlaceholder_-1854013440"/>
          </w:placeholder>
        </w:sdtPr>
        <w:sdtEndPr/>
        <w:sdtContent>
          <w:r w:rsidR="00712561">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OTJhZTk3LWZiMjUtNGJkYi1iOWY1LWRhNTM1YmM1NTc0OSIsIlJhbmdlTGVuZ3RoIjoyMCwiUmVmZXJlbmNlSWQiOiI2NzI0NWFiYS1mYmEyLTQzZWUtODA0YS03MDJlZmI5YWQwZ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UU0cuMjAxOS4yOTE2NjIz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wOS9UU0cuMjAxOS4yOTE2NjIzIiwiVXJpU3RyaW5nIjoiaHR0cHM6Ly9kb2kub3JnLzEwLjExMDkvVFNHLjIwMTkuMjkxNjYy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}</w:instrText>
          </w:r>
          <w:r w:rsidR="00712561">
            <w:fldChar w:fldCharType="separate"/>
          </w:r>
          <w:r w:rsidR="00181E12">
            <w:t>(Perroy et al. 2020)</w:t>
          </w:r>
          <w:r w:rsidR="00712561">
            <w:fldChar w:fldCharType="end"/>
          </w:r>
        </w:sdtContent>
      </w:sdt>
    </w:p>
    <w:p w14:paraId="1FBFF4E9" w14:textId="106616BF" w:rsidR="00712561" w:rsidRPr="00070C7B" w:rsidRDefault="00712561" w:rsidP="00DF2950">
      <w:pPr>
        <w:pStyle w:val="Listenabsatz"/>
        <w:numPr>
          <w:ilvl w:val="0"/>
          <w:numId w:val="1"/>
        </w:numPr>
      </w:pPr>
      <w:r>
        <w:t xml:space="preserve">Beim Netzengpassmanagement </w:t>
      </w:r>
      <w:r w:rsidR="00B107AF">
        <w:t>werden Leistungsreduktionsbefehle auf Kältemaschinen von Supermärkten und Kältemaschinen für die Klimatisierung von Bürogebäuden aufgeteilt. Hierfür wird ein</w:t>
      </w:r>
      <w:r w:rsidR="00B25473">
        <w:t xml:space="preserve">e Ausführungslogik basierend auf einem Optimierungsalgorithmus verwendet. </w:t>
      </w:r>
      <w:sdt>
        <w:sdtPr>
          <w:alias w:val="To edit, see citavi.com/edit"/>
          <w:tag w:val="CitaviPlaceholder#1f062a57-7744-4d3c-bb8b-6dbecca5f7a0"/>
          <w:id w:val="-379864837"/>
          <w:placeholder>
            <w:docPart w:val="DefaultPlaceholder_-1854013440"/>
          </w:placeholder>
        </w:sdtPr>
        <w:sdtEndPr/>
        <w:sdtContent>
          <w:r w:rsidR="00B25473">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TU4NmJhLTVhOTItNDI4ZS05Y2U4LTQ2NDgyYTI4MzI4MSIsIlJhbmdlTGVuZ3RoIjoyMSwiUmVmZXJlbmNlSWQiOiI5MjQ2NDliZi02ZmNmLTRlYzYtYjkwYy1mMDAyNmYzNzk0Z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UQ1NULjIwMTYuMjU2MzM4NSIsIlVyaVN0cmluZyI6Imh0dHBzOi8vZG9pLm9yZy8xMC4xMTA5L1RDU1QuMjAxNi4yNTY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}</w:instrText>
          </w:r>
          <w:r w:rsidR="00B25473">
            <w:fldChar w:fldCharType="separate"/>
          </w:r>
          <w:r w:rsidR="00181E12">
            <w:t>(Rahnama et al. 2017)</w:t>
          </w:r>
          <w:r w:rsidR="00B25473">
            <w:fldChar w:fldCharType="end"/>
          </w:r>
        </w:sdtContent>
      </w:sdt>
    </w:p>
    <w:p w14:paraId="2FEDA53E" w14:textId="004AF890" w:rsidR="00E315A8" w:rsidRDefault="00181E12" w:rsidP="00E315A8">
      <w:r>
        <w:rPr>
          <w:b/>
          <w:bCs/>
        </w:rPr>
        <w:t>Ausführung</w:t>
      </w:r>
      <w:r w:rsidR="00E315A8" w:rsidRPr="005451BB">
        <w:rPr>
          <w:b/>
          <w:bCs/>
        </w:rPr>
        <w:t xml:space="preserve"> übersetzt Betriebspläne in Steuerbefehle. </w:t>
      </w:r>
      <w:r w:rsidR="00E315A8">
        <w:t xml:space="preserve">Betriebspläne sind nicht immer unmittelbar in Steuerbefehle überführbar. So kann es etwa sein, dass ein Betriebsplan den Energieverbrauch in kW definiert, die Steuerung aber Arbeitspunkte in Prozentangaben benötigt. In einigen Fällen können Steuerungsbefehle direkt in Planungsmodellen integriert werden, sodass keine Übersetzung notwendig ist. In anderen Fällen mit geringer Komplexität genügt eine </w:t>
      </w:r>
      <w:r w:rsidR="00E315A8">
        <w:lastRenderedPageBreak/>
        <w:t>lineare Umrechnung, um Betriebspläne in Steuerungsbefehle zu überführen. Wenn es keinen einfachen Zusammenhang zwischen den im Betriebsplan vorgegebenen Werten und Steuerungsbefehlen gibt, wie es etwa der Fall ist, wenn ein Prozess auf eine bestimmte Temperatur eingeregelt wird, der Betriebsplan jedoch nur einen Wert für den Energieverbrauch vorsieht, können Methoden aus dem Bereich des ‚</w:t>
      </w:r>
      <w:proofErr w:type="spellStart"/>
      <w:r w:rsidR="00E315A8">
        <w:t>Advanced</w:t>
      </w:r>
      <w:proofErr w:type="spellEnd"/>
      <w:r w:rsidR="00E315A8">
        <w:t xml:space="preserve"> </w:t>
      </w:r>
      <w:proofErr w:type="spellStart"/>
      <w:r w:rsidR="00E315A8">
        <w:t>Process</w:t>
      </w:r>
      <w:proofErr w:type="spellEnd"/>
      <w:r w:rsidR="00E315A8">
        <w:t xml:space="preserve"> Control‘ angewendet werden. Wenn solche Methoden nicht angewendet werden können oder sollen, müssen Betriebspläne von Anlagenbetreibern in Steuerungsbefehle überführt werden. Ein wichtiger Aspekt bei der Übersetzung von Betriebsplänen in Steuerbefehle ist die die zeitlich exakte Versendung von Steuerbefehlen entsprechend des Betriebsplans. </w:t>
      </w:r>
    </w:p>
    <w:p w14:paraId="4AE8F717" w14:textId="77777777" w:rsidR="00E315A8" w:rsidRDefault="00E315A8" w:rsidP="00E315A8">
      <w:r>
        <w:t xml:space="preserve">Beispiele: </w:t>
      </w:r>
    </w:p>
    <w:p w14:paraId="665C16B4" w14:textId="5F9388A0" w:rsidR="00E315A8" w:rsidRDefault="00E315A8" w:rsidP="00E315A8">
      <w:pPr>
        <w:pStyle w:val="Listenabsatz"/>
        <w:numPr>
          <w:ilvl w:val="0"/>
          <w:numId w:val="1"/>
        </w:numPr>
      </w:pPr>
      <w:r>
        <w:t xml:space="preserve">Übersetzen Betriebsplänen für den Betrieb von Wärmeversorgungsressourcen einer Fabrik in Steuersignale für einzelne Aktoren wie Pumpen, Ventile oder Boiler. Zeitlich grob aufgelöste Betriebspläne (15-minütig) werden durch einen MPC-Ansatz in zeitlich höher aufgelöste (1-minütig) Steuersignale überführt. </w:t>
      </w:r>
      <w:sdt>
        <w:sdtPr>
          <w:alias w:val="To edit, see citavi.com/edit"/>
          <w:tag w:val="CitaviPlaceholder#2e8fe6c6-09f7-4e9d-a478-aa6b7a6e7fe3"/>
          <w:id w:val="-1479298489"/>
          <w:placeholder>
            <w:docPart w:val="0C75DC10C81C42FAAE79EA42D3A6E8CC"/>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M2NkMDk2LWFjZWEtNDg5Yy1iZjg0LTVjNjgwMDdkZGRkNiIsIlJhbmdlTGVuZ3RoIjoyMiwiUmVmZXJlbmNlSWQiOiJhMzEyZTRjMS00NmM0LTQ2NzUtYTQwZi0xYzFlMzVmMWUxN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Y3NpdGUuMjAyMi4xMDI0NzMiLCJVcmlTdHJpbmciOiJodHRwczovL2RvaS5vcmcvMTAuMTAxNi9qLmNzaXRlLjIwMjIuMTAyNDc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}</w:instrText>
          </w:r>
          <w:r>
            <w:fldChar w:fldCharType="separate"/>
          </w:r>
          <w:r w:rsidR="00181E12">
            <w:t>(Fuhrmann et al. 2022)</w:t>
          </w:r>
          <w:r>
            <w:fldChar w:fldCharType="end"/>
          </w:r>
        </w:sdtContent>
      </w:sdt>
    </w:p>
    <w:p w14:paraId="75DFE010" w14:textId="001AB787" w:rsidR="00E315A8" w:rsidRDefault="00E315A8" w:rsidP="00E315A8">
      <w:pPr>
        <w:pStyle w:val="Listenabsatz"/>
        <w:numPr>
          <w:ilvl w:val="0"/>
          <w:numId w:val="1"/>
        </w:numPr>
      </w:pPr>
      <w:r>
        <w:t xml:space="preserve">Übersetzen von Betriebsplänen für Wärmespeicher für die Stahlherstellung in Steuersignale für die Be- und Entladung des Wärmespeichers, wobei die im Betriebsplan vorgesehene Be- und Entladungsleistung in dafür benötigte Volumenströme im Speicher umgerechnet werden. </w:t>
      </w:r>
      <w:sdt>
        <w:sdtPr>
          <w:alias w:val="To edit, see citavi.com/edit"/>
          <w:tag w:val="CitaviPlaceholder#022b5311-731a-466b-98d7-85828e1e26c3"/>
          <w:id w:val="-1411461223"/>
          <w:placeholder>
            <w:docPart w:val="0C75DC10C81C42FAAE79EA42D3A6E8CC"/>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MmU5OTgyLWUxNjQtNDkyYi05OGUyLTI1YzI5NjFiZDIyMiIsIlJhbmdlTGVuZ3RoIjoyMCwiUmVmZXJlbmNlSWQiOiJlZTdlZGU2NS01ZTg2LTQwYmYtYjNiMC03NmU1Y2RmMzcyY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FwZW5lcmd5LjIwMjMuMTIyMTkyIiwiVXJpU3RyaW5nIjoiaHR0cHM6Ly9kb2kub3JnLzEwLjEwMTYvai5hcGVuZXJneS4yMDIzLjEyMjE5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}</w:instrText>
          </w:r>
          <w:r>
            <w:fldChar w:fldCharType="separate"/>
          </w:r>
          <w:r w:rsidR="00181E12">
            <w:t>(Kasper et al. 2024)</w:t>
          </w:r>
          <w:r>
            <w:fldChar w:fldCharType="end"/>
          </w:r>
        </w:sdtContent>
      </w:sdt>
    </w:p>
    <w:p w14:paraId="28A3BC80" w14:textId="142231FB" w:rsidR="00E315A8" w:rsidRDefault="00E315A8" w:rsidP="00E315A8">
      <w:pPr>
        <w:pStyle w:val="Listenabsatz"/>
        <w:numPr>
          <w:ilvl w:val="0"/>
          <w:numId w:val="1"/>
        </w:numPr>
      </w:pPr>
      <w:r>
        <w:t xml:space="preserve">Übersetzen von Sollwerten für den Stromverbrauch einer experimentellen Destillationskolonne in Steuersignale und Übermitteln der Steuersignale an eine SPS zu durch die Betriebsplanung vorgesehenen Zeitpunkten </w:t>
      </w:r>
      <w:sdt>
        <w:sdtPr>
          <w:alias w:val="To edit, see citavi.com/edit"/>
          <w:tag w:val="CitaviPlaceholder#c0af1257-5af0-4899-9cb7-5f05199dd84e"/>
          <w:id w:val="2061132636"/>
          <w:placeholder>
            <w:docPart w:val="FC222C2A5AB7436897CE8134700C0BB1"/>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WIzNmM0LTMzMzAtNDQ3Ni04ZGQ4LTYzYWJjNjMzNjE3MiIsIlJhbmdlTGVuZ3RoIjoyMiwiUmVmZXJlbmNlSWQiOiIyNzVjMzRmOS02NTk1LTQ2ZmItYTUwZS0xMmZkOTViYjM5M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T05DT042MDQ2My4yMDIzLjEwNDMwNzE3IiwiVXJpU3RyaW5nIjoiaHR0cHM6Ly9kb2kub3JnLzEwLjExMDkvT05DT042MDQ2My4yMDIzLjEwNDMwNzE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jZUMTE6NTg6NTEiLCJNb2RpZmllZEJ5IjoiX0xhc3NlIFJlaW5wb2xkIiwiSWQiOiJhZjNiMzY2OS0wZDM0LTRhMDAtYTJkYy04YTc4NDg2Njk2YTMiLCJNb2RpZmllZE9uIjoiMjAyNC0wOC0yNlQxMTo1ODo1MS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aWVlZXhwbG9yZS5pZWVlLm9yZy9kb2N1bWVudC8xMDQzMDcxNy8iLCJVcmlTdHJpbmciOiJodHRwczovL2llZWV4cGxvcmUuaWVlZS5vcmcvZG9jdW1lbnQvMTA0MzA3MTc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}</w:instrText>
          </w:r>
          <w:r>
            <w:fldChar w:fldCharType="separate"/>
          </w:r>
          <w:r w:rsidR="00181E12">
            <w:t>(Reinpold et al. 2023)</w:t>
          </w:r>
          <w:r>
            <w:fldChar w:fldCharType="end"/>
          </w:r>
        </w:sdtContent>
      </w:sdt>
      <w:r>
        <w:t xml:space="preserve">. </w:t>
      </w:r>
    </w:p>
    <w:p w14:paraId="2C83498D" w14:textId="77777777" w:rsidR="00E315A8" w:rsidRDefault="00E315A8" w:rsidP="00E315A8">
      <w:r>
        <w:t>Alternativen:</w:t>
      </w:r>
    </w:p>
    <w:p w14:paraId="43A971E6" w14:textId="7857E72D" w:rsidR="00E315A8" w:rsidRDefault="00E315A8" w:rsidP="00E315A8">
      <w:pPr>
        <w:pStyle w:val="Listenabsatz"/>
        <w:numPr>
          <w:ilvl w:val="0"/>
          <w:numId w:val="1"/>
        </w:numPr>
      </w:pPr>
      <w:r>
        <w:t xml:space="preserve">Es besteht oft auch die Möglichkeit Betriebspläne manuell von den Operatoren von Ressourcen umsetzen zu lassen, indem die entsprechenden Steuerbefehle von den Operatoren in einem Prozessleitsystem eingetragen werden </w:t>
      </w:r>
      <w:sdt>
        <w:sdtPr>
          <w:alias w:val="To edit, see citavi.com/edit"/>
          <w:tag w:val="CitaviPlaceholder#f0d2e70b-e77b-4367-8f24-e8ef0de9684c"/>
          <w:id w:val="370499545"/>
          <w:placeholder>
            <w:docPart w:val="FC222C2A5AB7436897CE8134700C0BB1"/>
          </w:placeholder>
        </w:sdtPr>
        <w:sdtEndPr/>
        <w:sdtContent>
          <w:r>
            <w:fldChar w:fldCharType="begin"/>
          </w:r>
          <w:r w:rsidR="008B736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YmZkNjUzLWNjNGEtNDY1Mi1hM2UwLTk4YWZhMGU4NTk0OCIsIlJhbmdlTGVuZ3RoIjoxNiwiUmVmZXJlbmNlSWQiOiJiZjAzNzRjOC00NzBlLTQ0YWYtYjFkMS1jYmRjMDgyZGMyO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NvbmVuZ3ByYWMuMjAxNi4wMy4wMTgiLCJVcmlTdHJpbmciOiJodHRwczovL2RvaS5vcmcvMTAuMTAxNi9qLmNvbmVuZ3ByYWMuMjAxNi4wMy4w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MC40ODU1MC9BUlhJVi4yNDEyLjAyNzA4IiwiVXJpU3RyaW5nIjoiaHR0cHM6Ly9kb2kub3JnLzEwLjQ4NTUwL2FyWGl2LjI0MTIuMDI3MDg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}</w:instrText>
          </w:r>
          <w:r>
            <w:fldChar w:fldCharType="separate"/>
          </w:r>
          <w:r w:rsidR="008B736A">
            <w:t>(Han et al. 2016; Wagner et al. 2024)</w:t>
          </w:r>
          <w:r>
            <w:fldChar w:fldCharType="end"/>
          </w:r>
        </w:sdtContent>
      </w:sdt>
    </w:p>
    <w:p w14:paraId="56836FED" w14:textId="77777777" w:rsidR="00E315A8" w:rsidRDefault="00E315A8" w:rsidP="00E315A8">
      <w:r>
        <w:t xml:space="preserve">Challenges: </w:t>
      </w:r>
    </w:p>
    <w:p w14:paraId="730CC359" w14:textId="602046CF" w:rsidR="00181E12" w:rsidRDefault="00181E12" w:rsidP="00181E12">
      <w:r>
        <w:rPr>
          <w:b/>
          <w:bCs/>
        </w:rPr>
        <w:t xml:space="preserve">Ausführung sendet Steuerbefehle an verteilte Ressourcen, </w:t>
      </w:r>
      <w:r>
        <w:t>wobei verteilte Ressourcen Steuerungen, einzelne Aktoren</w:t>
      </w:r>
      <w:r w:rsidR="00C628B3">
        <w:t xml:space="preserve">, </w:t>
      </w:r>
      <w:r>
        <w:t xml:space="preserve">untergeordnete </w:t>
      </w:r>
      <w:r w:rsidR="00B4137A">
        <w:t xml:space="preserve">Steuerungen oder </w:t>
      </w:r>
      <w:r>
        <w:t xml:space="preserve">Prozessleitsysteme sein können. Wichtig hierbei ist die Übereinstimmung der Zeitpunkte der Versendung von Steuerbefehlen mit dem Betriebsplan. </w:t>
      </w:r>
    </w:p>
    <w:p w14:paraId="4BAF1EC6" w14:textId="77777777" w:rsidR="00181E12" w:rsidRDefault="00181E12" w:rsidP="00181E12">
      <w:r>
        <w:t xml:space="preserve">Beispiele: </w:t>
      </w:r>
    </w:p>
    <w:p w14:paraId="183C6C12" w14:textId="6E0E912B" w:rsidR="00181E12" w:rsidRDefault="00181E12" w:rsidP="00181E12">
      <w:pPr>
        <w:pStyle w:val="Listenabsatz"/>
        <w:numPr>
          <w:ilvl w:val="0"/>
          <w:numId w:val="1"/>
        </w:numPr>
      </w:pPr>
      <w:r>
        <w:t xml:space="preserve">Versenden von Steuerbefehlen an verteilte Wärmeversorgungsressourcen einer Fabrik (Pumpen, Ventile oder Boiler). </w:t>
      </w:r>
      <w:sdt>
        <w:sdtPr>
          <w:alias w:val="To edit, see citavi.com/edit"/>
          <w:tag w:val="CitaviPlaceholder#003bf46d-5bd5-4377-b397-d73e93255e6f"/>
          <w:id w:val="532079883"/>
          <w:placeholder>
            <w:docPart w:val="47CE2D3CCB1745B4A49416F5C9399C58"/>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NGQ1MTBiLTYwZTgtNGU2ZC1hZDhlLWU1MzY2NzFmOWNjNCIsIlJhbmdlTGVuZ3RoIjoyMiwiUmVmZXJlbmNlSWQiOiJhMzEyZTRjMS00NmM0LTQ2NzUtYTQwZi0xYzFlMzVmMWUxN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Y3NpdGUuMjAyMi4xMDI0NzMiLCJVcmlTdHJpbmciOiJodHRwczovL2RvaS5vcmcvMTAuMTAxNi9qLmNzaXRlLjIwMjIuMTAyNDc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}</w:instrText>
          </w:r>
          <w:r>
            <w:fldChar w:fldCharType="separate"/>
          </w:r>
          <w:r>
            <w:t>(Fuhrmann et al. 2022)</w:t>
          </w:r>
          <w:r>
            <w:fldChar w:fldCharType="end"/>
          </w:r>
        </w:sdtContent>
      </w:sdt>
    </w:p>
    <w:p w14:paraId="610AB5B8" w14:textId="6F7BBCC3" w:rsidR="00181E12" w:rsidRDefault="00181E12" w:rsidP="00181E12">
      <w:pPr>
        <w:pStyle w:val="Listenabsatz"/>
        <w:numPr>
          <w:ilvl w:val="0"/>
          <w:numId w:val="1"/>
        </w:numPr>
      </w:pPr>
      <w:r>
        <w:t xml:space="preserve">Versenden von Steuerbefehlen an verteilte Energieressourcen für die Wasserstoffproduktion. </w:t>
      </w:r>
      <w:sdt>
        <w:sdtPr>
          <w:alias w:val="To edit, see citavi.com/edit"/>
          <w:tag w:val="CitaviPlaceholder#dfc06494-b12f-45dd-ab7b-f2171f6c2449"/>
          <w:id w:val="1091587833"/>
          <w:placeholder>
            <w:docPart w:val="47CE2D3CCB1745B4A49416F5C9399C58"/>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YTc5OGNkLTA5MDctNDc5NC04YTk4LTNlM2EwZmFlMzJhOSIsIlJhbmdlTGVuZ3RoIjoyMCwiUmVmZXJlbmNlSWQiOiJjMTg5M2NjNi01OWNhLTQyYjctYTFlOC0yNzJiZDNhZGIzO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lbmVyZ3kuMjAxMy4wMy4wMTciLCJVcmlTdHJpbmciOiJodHRwczovL2RvaS5vcmcvMTAuMTAxNi9qLmVuZXJneS4yMDEzLjAzLjAx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}</w:instrText>
          </w:r>
          <w:r>
            <w:fldChar w:fldCharType="separate"/>
          </w:r>
          <w:r>
            <w:t>(Ziogou et al. 2013)</w:t>
          </w:r>
          <w:r>
            <w:fldChar w:fldCharType="end"/>
          </w:r>
        </w:sdtContent>
      </w:sdt>
    </w:p>
    <w:p w14:paraId="72EA431C" w14:textId="1B229732" w:rsidR="00181E12" w:rsidRDefault="00181E12" w:rsidP="00181E12">
      <w:pPr>
        <w:pStyle w:val="Listenabsatz"/>
        <w:numPr>
          <w:ilvl w:val="0"/>
          <w:numId w:val="1"/>
        </w:numPr>
      </w:pPr>
      <w:r>
        <w:t>Koordinierende Steuerung örtlich verteilter Energieressourcen (Stahlproduktion, Elektrolyse) zur Erbringung von Regelleistung: Versenden von Steuersignalen: Sollstrom der Elektrolyse-Einheiten, Stufen von Stufenschaltern in der Stahlpro</w:t>
      </w:r>
      <w:r w:rsidR="008B736A">
        <w:t>du</w:t>
      </w:r>
      <w:r>
        <w:t>ktion (Elektro-Lichtbogenofen).</w:t>
      </w:r>
      <w:r w:rsidRPr="00854DD3">
        <w:t xml:space="preserve"> </w:t>
      </w:r>
      <w:sdt>
        <w:sdtPr>
          <w:alias w:val="To edit, see citavi.com/edit"/>
          <w:tag w:val="CitaviPlaceholder#c06a59dc-be2b-4cbc-8685-6871b4de3d0d"/>
          <w:id w:val="92445878"/>
          <w:placeholder>
            <w:docPart w:val="A6979651615E42F8BFEE73038F11FE03"/>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YThjYmQ0LTQ2NzEtNDc2YS05ZTY5LTgzNmZmMWY5MDEzZSIsIlJhbmdlTGVuZ3RoIjoyMCwiUmVmZXJlbmNlSWQiOiI2NzI0NWFiYS1mYmEyLTQzZWUtODA0YS03MDJlZmI5YWQwZ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UU0cuMjAxOS4yOTE2NjIz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wOS9UU0cuMjAxOS4yOTE2NjIzIiwiVXJpU3RyaW5nIjoiaHR0cHM6Ly9kb2kub3JnLzEwLjExMDkvVFNHLjIwMTkuMjkxNjYy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}</w:instrText>
          </w:r>
          <w:r>
            <w:fldChar w:fldCharType="separate"/>
          </w:r>
          <w:r>
            <w:t>(Perroy et al. 2020)</w:t>
          </w:r>
          <w:r>
            <w:fldChar w:fldCharType="end"/>
          </w:r>
        </w:sdtContent>
      </w:sdt>
    </w:p>
    <w:p w14:paraId="201D7F43" w14:textId="752B0E36" w:rsidR="00181E12" w:rsidRDefault="00181E12" w:rsidP="00181E12">
      <w:pPr>
        <w:pStyle w:val="Listenabsatz"/>
        <w:numPr>
          <w:ilvl w:val="0"/>
          <w:numId w:val="1"/>
        </w:numPr>
      </w:pPr>
      <w:r>
        <w:t xml:space="preserve">Senden von Befehlen zur Aktivierung von Standby Zuständen in Rechenressourcen und Feldgeräten für die Steuerung eines experimentellen Förderbandes, wobei Standby Zustände als </w:t>
      </w:r>
      <w:r w:rsidR="008B736A">
        <w:t>Mittel</w:t>
      </w:r>
      <w:r>
        <w:t xml:space="preserve"> zur Lastregulierung eingesetzt werden. </w:t>
      </w:r>
      <w:sdt>
        <w:sdtPr>
          <w:alias w:val="To edit, see citavi.com/edit"/>
          <w:tag w:val="CitaviPlaceholder#f98af929-10f5-4b55-ab53-51fc6d2b0970"/>
          <w:id w:val="1112251038"/>
          <w:placeholder>
            <w:docPart w:val="47CE2D3CCB1745B4A49416F5C9399C58"/>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WM3MGQ5LTZlZTYtNDQyNS1iOGFhLTRlZDI4MjMxODJjYSIsIlJhbmdlTGVuZ3RoIjoxOSwiUmVmZXJlbmNlSWQiOiIwNWEyMmNkNC1lZTZiLTQ0MTMtYTFiOC0zZDgxYTUwNmYxY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aWVlZXhwbG9yZS5pZWVlLm9yZy9kb2N1bWVudC82NzAwMjgxLyIsIlVyaVN0cmluZyI6Imh0dHA6Ly9pZWVleHBsb3JlLmllZWUub3JnL2RvY3VtZW50LzY3MDAyODE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hc3NlIFJlaW5wb2xkIiwiQ3JlYXRlZE9uIjoiMjAyNC0wOC0yMlQxNDowNTo1MyIsIk1vZGlmaWVkQnkiOiJfTGFzc2UgUmVpbnBvbGQiLCJJZCI6IjEwNTc4YWNiLWI0NjEtNGI4Yy1iY2Q3LTgzZjE4NjA2MTNlZCIsIk1vZGlmaWVkT24iOiIyMDI0LTA4LTIyVDE0OjA1OjUz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wOS9JRUNPTi4yMDEzLjY3MDAyODEiLCJVcmlTdHJpbmciOiJodHRwczovL2RvaS5vcmcvMTAuMTEwOS9JRUNPTi4yMDEzLjY3MDAyOD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}</w:instrText>
          </w:r>
          <w:r>
            <w:fldChar w:fldCharType="separate"/>
          </w:r>
          <w:r>
            <w:t>(Mechs et al. 2013)</w:t>
          </w:r>
          <w:r>
            <w:fldChar w:fldCharType="end"/>
          </w:r>
        </w:sdtContent>
      </w:sdt>
    </w:p>
    <w:p w14:paraId="7BB95414" w14:textId="2E246275" w:rsidR="00181E12" w:rsidRDefault="00181E12" w:rsidP="00E315A8">
      <w:pPr>
        <w:pStyle w:val="Listenabsatz"/>
        <w:numPr>
          <w:ilvl w:val="0"/>
          <w:numId w:val="1"/>
        </w:numPr>
      </w:pPr>
      <w:r>
        <w:lastRenderedPageBreak/>
        <w:t xml:space="preserve">Senden von Steuerbefehlen an die Aktorik eines Wärmespeichers für die Stahlproduktion. </w:t>
      </w:r>
      <w:sdt>
        <w:sdtPr>
          <w:alias w:val="To edit, see citavi.com/edit"/>
          <w:tag w:val="CitaviPlaceholder#369289a8-797e-449f-817c-4df59a9df54f"/>
          <w:id w:val="-5142928"/>
          <w:placeholder>
            <w:docPart w:val="47CE2D3CCB1745B4A49416F5C9399C58"/>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ZTcwYzI2LWUxM2EtNDYyZi05MzJlLWViMzRhMGUwNDMwMCIsIlJhbmdlTGVuZ3RoIjoyMCwiUmVmZXJlbmNlSWQiOiJlZTdlZGU2NS01ZTg2LTQwYmYtYjNiMC03NmU1Y2RmMzcyY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FwZW5lcmd5LjIwMjMuMTIyMTkyIiwiVXJpU3RyaW5nIjoiaHR0cHM6Ly9kb2kub3JnLzEwLjEwMTYvai5hcGVuZXJneS4yMDIzLjEyMjE5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}</w:instrText>
          </w:r>
          <w:r>
            <w:fldChar w:fldCharType="separate"/>
          </w:r>
          <w:r>
            <w:t>(Kasper et al. 2024)</w:t>
          </w:r>
          <w:r>
            <w:fldChar w:fldCharType="end"/>
          </w:r>
        </w:sdtContent>
      </w:sdt>
    </w:p>
    <w:p w14:paraId="767DC095" w14:textId="7D90F220" w:rsidR="0072695E" w:rsidRDefault="0072695E" w:rsidP="00ED1BF9">
      <w:pPr>
        <w:pStyle w:val="berschrift2"/>
      </w:pPr>
      <w:r>
        <w:t>Daten</w:t>
      </w:r>
      <w:r w:rsidR="004817BF">
        <w:t>-</w:t>
      </w:r>
      <w:r w:rsidR="00620D88">
        <w:t xml:space="preserve"> und Informationsmanagement</w:t>
      </w:r>
    </w:p>
    <w:p w14:paraId="4E43022E" w14:textId="77E567B8" w:rsidR="004817BF" w:rsidRDefault="004817BF" w:rsidP="00A17D31">
      <w:pPr>
        <w:rPr>
          <w:b/>
          <w:bCs/>
        </w:rPr>
      </w:pPr>
      <w:r>
        <w:rPr>
          <w:b/>
          <w:bCs/>
        </w:rPr>
        <w:t xml:space="preserve">Das Daten- und Informationsmanagement stellt die semantische und syntaktische Interoperabilität der Daten sicher. </w:t>
      </w:r>
    </w:p>
    <w:p w14:paraId="57BB649F" w14:textId="3C25F4CB" w:rsidR="004817BF" w:rsidRDefault="004817BF" w:rsidP="00A17D31">
      <w:r w:rsidRPr="004817BF">
        <w:t>Beispiele</w:t>
      </w:r>
      <w:r>
        <w:t>:</w:t>
      </w:r>
    </w:p>
    <w:p w14:paraId="2E71EF0A" w14:textId="3B61D348" w:rsidR="004817BF" w:rsidRPr="004817BF" w:rsidRDefault="004817BF" w:rsidP="004817BF">
      <w:pPr>
        <w:pStyle w:val="Listenabsatz"/>
        <w:numPr>
          <w:ilvl w:val="0"/>
          <w:numId w:val="1"/>
        </w:numPr>
      </w:pPr>
      <w:r>
        <w:t xml:space="preserve">Verwendung einer </w:t>
      </w:r>
      <w:r w:rsidR="00D3607F">
        <w:t xml:space="preserve">semantischen Middleware, um die Interoperabilität von Daten aus verschiedenen Quellen sicherzustellen </w:t>
      </w:r>
      <w:sdt>
        <w:sdtPr>
          <w:alias w:val="To edit, see citavi.com/edit"/>
          <w:tag w:val="CitaviPlaceholder#76142b98-feac-4cfe-bb68-fec6765b87ae"/>
          <w:id w:val="-1842533734"/>
          <w:placeholder>
            <w:docPart w:val="DefaultPlaceholder_-1854013440"/>
          </w:placeholder>
        </w:sdtPr>
        <w:sdtEndPr/>
        <w:sdtContent>
          <w:r w:rsidR="00D3607F">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GRlMGM1LTdmMzQtNDVmNC1hOTYzLWE4YTEyOGI1MWU3OCIsIlJhbmdlTGVuZ3RoIjoyMywiUmVmZXJlbmNlSWQiOiIzMTM2OGJhMy02MmM0LTRlNmQtOWI1ZS1lN2FjZGI5MGIyM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DcvczAwMTcwLTAyNC0xMzM3Mi03IiwiVXJpU3RyaW5nIjoiaHR0cHM6Ly9kb2kub3JnLzEwLjEwMDcvczAwMTcwLTAyNC0xMzM3Mi03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}</w:instrText>
          </w:r>
          <w:r w:rsidR="00D3607F">
            <w:fldChar w:fldCharType="separate"/>
          </w:r>
          <w:r w:rsidR="00181E12">
            <w:t>(Wicaksono et al. 2024)</w:t>
          </w:r>
          <w:r w:rsidR="00D3607F">
            <w:fldChar w:fldCharType="end"/>
          </w:r>
        </w:sdtContent>
      </w:sdt>
      <w:r w:rsidR="00D3607F">
        <w:t xml:space="preserve">. </w:t>
      </w:r>
    </w:p>
    <w:p w14:paraId="7AD63F83" w14:textId="3A188123" w:rsidR="00A17D31" w:rsidRDefault="006A53B5" w:rsidP="00A17D31">
      <w:pPr>
        <w:rPr>
          <w:b/>
          <w:bCs/>
        </w:rPr>
      </w:pPr>
      <w:r>
        <w:rPr>
          <w:b/>
          <w:bCs/>
        </w:rPr>
        <w:t>Bereitstellen von</w:t>
      </w:r>
      <w:r w:rsidR="00A17D31">
        <w:rPr>
          <w:b/>
          <w:bCs/>
        </w:rPr>
        <w:t xml:space="preserve"> Daten und Informationen für </w:t>
      </w:r>
      <w:r w:rsidR="004817BF">
        <w:rPr>
          <w:b/>
          <w:bCs/>
        </w:rPr>
        <w:t>andere Funktionen</w:t>
      </w:r>
      <w:r w:rsidR="00A17D31">
        <w:rPr>
          <w:b/>
          <w:bCs/>
        </w:rPr>
        <w:t xml:space="preserve"> bereit. </w:t>
      </w:r>
    </w:p>
    <w:p w14:paraId="084F7FED" w14:textId="77777777" w:rsidR="00A17D31" w:rsidRDefault="00A17D31" w:rsidP="00A17D31">
      <w:r>
        <w:t>Beispiele:</w:t>
      </w:r>
    </w:p>
    <w:p w14:paraId="6CEB59F9" w14:textId="6871A655" w:rsidR="00A17D31" w:rsidRDefault="00A17D31" w:rsidP="00A17D31">
      <w:pPr>
        <w:pStyle w:val="Listenabsatz"/>
        <w:numPr>
          <w:ilvl w:val="0"/>
          <w:numId w:val="1"/>
        </w:numPr>
      </w:pPr>
      <w:r>
        <w:t xml:space="preserve">Bereitstellen von Betriebsdaten einer Mine für ein Energieflexibilitätsmanagement HMI. </w:t>
      </w:r>
      <w:sdt>
        <w:sdtPr>
          <w:alias w:val="To edit, see citavi.com/edit"/>
          <w:tag w:val="CitaviPlaceholder#47404c40-beab-479d-8820-915a76102616"/>
          <w:id w:val="633680583"/>
          <w:placeholder>
            <w:docPart w:val="2B74A66BE78741AF9FC767C29B45FEB8"/>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YjM2NmY4LTFiOWItNGNhYS1iYmQwLTE4MjE1YmIzMzIzZCIsIlJhbmdlTGVuZ3RoIjoyMSwiUmVmZXJlbmNlSWQiOiIzYTVlN2I0Zi1iMWFmLTQ5ODktYmY2YS1kM2M5MjJhODc3N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zM5MC9hc2k1MDEwMDE4IiwiVXJpU3RyaW5nIjoiaHR0cHM6Ly9kb2kub3JnLzEwLjMzOTAvYXNpNTAxMDAx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}</w:instrText>
          </w:r>
          <w:r>
            <w:fldChar w:fldCharType="separate"/>
          </w:r>
          <w:r w:rsidR="00181E12">
            <w:t>(Laayati et al. 2022)</w:t>
          </w:r>
          <w:r>
            <w:fldChar w:fldCharType="end"/>
          </w:r>
        </w:sdtContent>
      </w:sdt>
    </w:p>
    <w:p w14:paraId="1BE78C1D" w14:textId="77F32B93" w:rsidR="00A17D31" w:rsidRDefault="00A17D31" w:rsidP="00A17D31">
      <w:pPr>
        <w:pStyle w:val="Listenabsatz"/>
        <w:numPr>
          <w:ilvl w:val="0"/>
          <w:numId w:val="1"/>
        </w:numPr>
      </w:pPr>
      <w:r>
        <w:t xml:space="preserve">Bereitstellen von Betriebsdaten einer Mine für eine Datenbank. </w:t>
      </w:r>
      <w:sdt>
        <w:sdtPr>
          <w:alias w:val="To edit, see citavi.com/edit"/>
          <w:tag w:val="CitaviPlaceholder#f0605502-b46f-48d6-b0b9-c88baf65df8b"/>
          <w:id w:val="1286701582"/>
          <w:placeholder>
            <w:docPart w:val="7DD07F75C60C411BB7675E0802FA5E3F"/>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YjM2NmY4LTFiOWItNGNhYS1iYmQwLTE4MjE1YmIzMzIzZCIsIlJhbmdlTGVuZ3RoIjoyMSwiUmVmZXJlbmNlSWQiOiIzYTVlN2I0Zi1iMWFmLTQ5ODktYmY2YS1kM2M5MjJhODc3N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zM5MC9hc2k1MDEwMDE4IiwiVXJpU3RyaW5nIjoiaHR0cHM6Ly9kb2kub3JnLzEwLjMzOTAvYXNpNTAxMDAx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}</w:instrText>
          </w:r>
          <w:r>
            <w:fldChar w:fldCharType="separate"/>
          </w:r>
          <w:r w:rsidR="00181E12">
            <w:t>(Laayati et al. 2022)</w:t>
          </w:r>
          <w:r>
            <w:fldChar w:fldCharType="end"/>
          </w:r>
        </w:sdtContent>
      </w:sdt>
    </w:p>
    <w:p w14:paraId="1CF6E252" w14:textId="79E6B0E8" w:rsidR="00A17D31" w:rsidRDefault="00A17D31" w:rsidP="00A17D31">
      <w:pPr>
        <w:pStyle w:val="Listenabsatz"/>
        <w:numPr>
          <w:ilvl w:val="0"/>
          <w:numId w:val="1"/>
        </w:numPr>
      </w:pPr>
      <w:r>
        <w:t xml:space="preserve">Bereitstellen von Betriebsdaten von Wärmeversorgungsressourcen einer Fabrik für ein Energiemanagementsystem </w:t>
      </w:r>
      <w:sdt>
        <w:sdtPr>
          <w:alias w:val="To edit, see citavi.com/edit"/>
          <w:tag w:val="CitaviPlaceholder#0a98eeaf-04fb-4adb-b670-8ea5a1f48816"/>
          <w:id w:val="-1542049281"/>
          <w:placeholder>
            <w:docPart w:val="2B74A66BE78741AF9FC767C29B45FEB8"/>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YTcwOGUwLWNjYmItNGJkYi04NjRmLTA1OGE1YmMxOTcxNCIsIlJhbmdlTGVuZ3RoIjoyMiwiUmVmZXJlbmNlSWQiOiJhMzEyZTRjMS00NmM0LTQ2NzUtYTQwZi0xYzFlMzVmMWUxN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Y3NpdGUuMjAyMi4xMDI0NzMiLCJVcmlTdHJpbmciOiJodHRwczovL2RvaS5vcmcvMTAuMTAxNi9qLmNzaXRlLjIwMjIuMTAyNDc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}</w:instrText>
          </w:r>
          <w:r>
            <w:fldChar w:fldCharType="separate"/>
          </w:r>
          <w:r w:rsidR="00181E12">
            <w:t>(Fuhrmann et al. 2022)</w:t>
          </w:r>
          <w:r>
            <w:fldChar w:fldCharType="end"/>
          </w:r>
        </w:sdtContent>
      </w:sdt>
      <w:r>
        <w:t>.</w:t>
      </w:r>
    </w:p>
    <w:p w14:paraId="46551697" w14:textId="1D6A5F3E" w:rsidR="00A17D31" w:rsidRDefault="00A17D31" w:rsidP="00A17D31">
      <w:pPr>
        <w:pStyle w:val="Listenabsatz"/>
        <w:numPr>
          <w:ilvl w:val="0"/>
          <w:numId w:val="1"/>
        </w:numPr>
      </w:pPr>
      <w:r>
        <w:t xml:space="preserve">Bereitstellen von Betriebsdaten einer Luftzerlegungsanlage zur Versorgung einer Stahlfabrik für eine Datenbank. </w:t>
      </w:r>
      <w:sdt>
        <w:sdtPr>
          <w:alias w:val="To edit, see citavi.com/edit"/>
          <w:tag w:val="CitaviPlaceholder#57d02adc-ebee-4646-b4ee-b769055a92ca"/>
          <w:id w:val="1622886799"/>
          <w:placeholder>
            <w:docPart w:val="2B74A66BE78741AF9FC767C29B45FEB8"/>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yNDI1MGE3LTU2ZGEtNDNjMy05NDk3LTI0YjYyNGM1YTFmMSIsIlJhbmdlTGVuZ3RoIjoxNywiUmVmZXJlbmNlSWQiOiJiZjAzNzRjOC00NzBlLTQ0YWYtYjFkMS1jYmRjMDgyZGMyO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NvbmVuZ3ByYWMuMjAxNi4wMy4wMTgiLCJVcmlTdHJpbmciOiJodHRwczovL2RvaS5vcmcvMTAuMTAxNi9qLmNvbmVuZ3ByYWMuMjAxNi4wMy4w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}</w:instrText>
          </w:r>
          <w:r>
            <w:fldChar w:fldCharType="separate"/>
          </w:r>
          <w:r w:rsidR="00181E12">
            <w:t>(Han et al. 2016)</w:t>
          </w:r>
          <w:r>
            <w:fldChar w:fldCharType="end"/>
          </w:r>
        </w:sdtContent>
      </w:sdt>
    </w:p>
    <w:p w14:paraId="49507E8A" w14:textId="41E6714E" w:rsidR="00A17D31" w:rsidRDefault="00A17D31" w:rsidP="00A17D31">
      <w:pPr>
        <w:pStyle w:val="Listenabsatz"/>
        <w:numPr>
          <w:ilvl w:val="0"/>
          <w:numId w:val="1"/>
        </w:numPr>
      </w:pPr>
      <w:r>
        <w:t xml:space="preserve">Bereitstellen von Daten (Betriebsdaten, Energiepreise, Lastprofile, Prognosen etc.) für eine Planungsfunktion für die Optimierung des Betriebs von Energieversorgungsressourcen einer Fabrik. </w:t>
      </w:r>
      <w:sdt>
        <w:sdtPr>
          <w:alias w:val="To edit, see citavi.com/edit"/>
          <w:tag w:val="CitaviPlaceholder#da18f307-4de3-4e7b-ac4e-7036b14cec95"/>
          <w:id w:val="1359540222"/>
          <w:placeholder>
            <w:docPart w:val="2B74A66BE78741AF9FC767C29B45FEB8"/>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NmU0ZGQwLTBiOWYtNGNmNC05YWUyLWRhMzNiY2NjNjllZiIsIlJhbmdlTGVuZ3RoIjoyMSwiUmVmZXJlbmNlSWQiOiI1NzQ0ZGNjZS1hMDNiLTRiODUtYjE4Yi1hYjc3MzgzYzlkO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mFwZW5lcmd5LjIwMTcuMDkuMDA1IiwiVXJpU3RyaW5nIjoiaHR0cHM6Ly9kb2kub3JnLzEwLjEwMTYvai5hcGVuZXJneS4yMDE3LjA5LjAwN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}</w:instrText>
          </w:r>
          <w:r>
            <w:fldChar w:fldCharType="separate"/>
          </w:r>
          <w:r w:rsidR="00181E12">
            <w:t>(Ferrari et al. 2017)</w:t>
          </w:r>
          <w:r>
            <w:fldChar w:fldCharType="end"/>
          </w:r>
        </w:sdtContent>
      </w:sdt>
    </w:p>
    <w:p w14:paraId="7D38BF71" w14:textId="562D6D3C" w:rsidR="002967CD" w:rsidRDefault="002967CD" w:rsidP="00A17D31">
      <w:pPr>
        <w:pStyle w:val="Listenabsatz"/>
        <w:numPr>
          <w:ilvl w:val="0"/>
          <w:numId w:val="1"/>
        </w:numPr>
      </w:pPr>
      <w:r>
        <w:t>Übermitteln von Betriebsplänen</w:t>
      </w:r>
      <w:r w:rsidR="003C1D25">
        <w:t xml:space="preserve"> von Energieversorgungsanlagen einer Fabrik</w:t>
      </w:r>
      <w:r>
        <w:t xml:space="preserve">, die </w:t>
      </w:r>
      <w:r w:rsidR="003C1D25">
        <w:t>den voraussichtlichen Energieaustausch mit dem Stromnetz beschreiben, an Netzbetreiber</w:t>
      </w:r>
      <w:r w:rsidR="001F3730">
        <w:t xml:space="preserve"> </w:t>
      </w:r>
      <w:sdt>
        <w:sdtPr>
          <w:alias w:val="To edit, see citavi.com/edit"/>
          <w:tag w:val="CitaviPlaceholder#2df77a60-159d-41c5-a85a-5ecc1875b704"/>
          <w:id w:val="1548792156"/>
          <w:placeholder>
            <w:docPart w:val="DefaultPlaceholder_-1854013440"/>
          </w:placeholder>
        </w:sdtPr>
        <w:sdtEndPr/>
        <w:sdtContent>
          <w:r w:rsidR="001F3730">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MzllMGI4LTg5ODktNDJmMi05MjE0LTM4MTU2YTJhN2UwYiIsIlJhbmdlTGVuZ3RoIjoyMSwiUmVmZXJlbmNlSWQiOiI1NzQ0ZGNjZS1hMDNiLTRiODUtYjE4Yi1hYjc3MzgzYzlkO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mFwZW5lcmd5LjIwMTcuMDkuMDA1IiwiVXJpU3RyaW5nIjoiaHR0cHM6Ly9kb2kub3JnLzEwLjEwMTYvai5hcGVuZXJneS4yMDE3LjA5LjAwN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}</w:instrText>
          </w:r>
          <w:r w:rsidR="001F3730">
            <w:fldChar w:fldCharType="separate"/>
          </w:r>
          <w:r w:rsidR="00181E12">
            <w:t>(Ferrari et al. 2017)</w:t>
          </w:r>
          <w:r w:rsidR="001F3730">
            <w:fldChar w:fldCharType="end"/>
          </w:r>
        </w:sdtContent>
      </w:sdt>
      <w:r w:rsidR="001F3730">
        <w:t>.</w:t>
      </w:r>
    </w:p>
    <w:p w14:paraId="519E4B21" w14:textId="237A9A79" w:rsidR="002B00E7" w:rsidRDefault="002B00E7" w:rsidP="00A17D31">
      <w:pPr>
        <w:pStyle w:val="Listenabsatz"/>
        <w:numPr>
          <w:ilvl w:val="0"/>
          <w:numId w:val="1"/>
        </w:numPr>
      </w:pPr>
      <w:r>
        <w:t xml:space="preserve">Bereitstellen von Daten </w:t>
      </w:r>
      <w:r w:rsidR="00AA32BD">
        <w:t xml:space="preserve">des Betriebs einer Fabrik </w:t>
      </w:r>
      <w:r>
        <w:t xml:space="preserve">für </w:t>
      </w:r>
      <w:r w:rsidR="009F52F3">
        <w:t>Prognosefunktionen</w:t>
      </w:r>
      <w:r w:rsidR="00AA32BD">
        <w:t xml:space="preserve"> und HMI </w:t>
      </w:r>
      <w:sdt>
        <w:sdtPr>
          <w:alias w:val="To edit, see citavi.com/edit"/>
          <w:tag w:val="CitaviPlaceholder#1285dc4d-7eac-4531-8575-2f071393ce7c"/>
          <w:id w:val="400717390"/>
          <w:placeholder>
            <w:docPart w:val="DefaultPlaceholder_-1854013440"/>
          </w:placeholder>
        </w:sdtPr>
        <w:sdtEndPr/>
        <w:sdtContent>
          <w:r w:rsidR="00AA32BD">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MzkwYTYzLWEwZTItNDViMS05YjkwLWRmOGM2NDE5YjVjZiIsIlJhbmdlTGVuZ3RoIjoyMywiUmVmZXJlbmNlSWQiOiIzMTM2OGJhMy02MmM0LTRlNmQtOWI1ZS1lN2FjZGI5MGIyM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DcvczAwMTcwLTAyNC0xMzM3Mi03IiwiVXJpU3RyaW5nIjoiaHR0cHM6Ly9kb2kub3JnLzEwLjEwMDcvczAwMTcwLTAyNC0xMzM3Mi03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}</w:instrText>
          </w:r>
          <w:r w:rsidR="00AA32BD">
            <w:fldChar w:fldCharType="separate"/>
          </w:r>
          <w:r w:rsidR="00181E12">
            <w:t>(Wicaksono et al. 2024)</w:t>
          </w:r>
          <w:r w:rsidR="00AA32BD">
            <w:fldChar w:fldCharType="end"/>
          </w:r>
        </w:sdtContent>
      </w:sdt>
      <w:r w:rsidR="00AA32BD">
        <w:t>.</w:t>
      </w:r>
    </w:p>
    <w:p w14:paraId="690B092F" w14:textId="62DB4151" w:rsidR="000F0597" w:rsidRDefault="000F0597" w:rsidP="00A17D31">
      <w:pPr>
        <w:pStyle w:val="Listenabsatz"/>
        <w:numPr>
          <w:ilvl w:val="0"/>
          <w:numId w:val="1"/>
        </w:numPr>
      </w:pPr>
      <w:r>
        <w:t>Bereitstellen von semantisch annotierten Daten</w:t>
      </w:r>
      <w:r w:rsidR="00DB12C0">
        <w:t xml:space="preserve"> als Reaktion auf Nutzeranfragen in natürlicher Sprache </w:t>
      </w:r>
      <w:sdt>
        <w:sdtPr>
          <w:alias w:val="To edit, see citavi.com/edit"/>
          <w:tag w:val="CitaviPlaceholder#d447906e-1c26-43e2-be7b-dea150945471"/>
          <w:id w:val="2130973642"/>
          <w:placeholder>
            <w:docPart w:val="DefaultPlaceholder_-1854013440"/>
          </w:placeholder>
        </w:sdtPr>
        <w:sdtEndPr/>
        <w:sdtContent>
          <w:r w:rsidR="00DB12C0">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Nzg2ZGMwLWIyY2YtNGJiNy1hZGYxLTA1ZjBhMzUyYWJmYyIsIlJhbmdlTGVuZ3RoIjoyMywiUmVmZXJlbmNlSWQiOiIzMTM2OGJhMy02MmM0LTRlNmQtOWI1ZS1lN2FjZGI5MGIyM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DcvczAwMTcwLTAyNC0xMzM3Mi03IiwiVXJpU3RyaW5nIjoiaHR0cHM6Ly9kb2kub3JnLzEwLjEwMDcvczAwMTcwLTAyNC0xMzM3Mi03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}</w:instrText>
          </w:r>
          <w:r w:rsidR="00DB12C0">
            <w:fldChar w:fldCharType="separate"/>
          </w:r>
          <w:r w:rsidR="00181E12">
            <w:t>(Wicaksono et al. 2024)</w:t>
          </w:r>
          <w:r w:rsidR="00DB12C0">
            <w:fldChar w:fldCharType="end"/>
          </w:r>
        </w:sdtContent>
      </w:sdt>
      <w:r w:rsidR="00DB12C0">
        <w:t xml:space="preserve">. </w:t>
      </w:r>
    </w:p>
    <w:p w14:paraId="12DEE459" w14:textId="4379EA49" w:rsidR="006A53B5" w:rsidRDefault="006A53B5" w:rsidP="00A17D31">
      <w:pPr>
        <w:pStyle w:val="Listenabsatz"/>
        <w:numPr>
          <w:ilvl w:val="0"/>
          <w:numId w:val="1"/>
        </w:numPr>
      </w:pPr>
      <w:r>
        <w:t xml:space="preserve">Bereitstellen von Daten aus einer Datenbank für </w:t>
      </w:r>
      <w:r w:rsidR="00C366DC">
        <w:t xml:space="preserve">das HMI, Simulationsumgebungen und Planungsfunktionen via SQL Anfrage </w:t>
      </w:r>
      <w:sdt>
        <w:sdtPr>
          <w:alias w:val="To edit, see citavi.com/edit"/>
          <w:tag w:val="CitaviPlaceholder#cd3dab94-c05c-448e-9b74-5483d2d9bc63"/>
          <w:id w:val="-2104255537"/>
          <w:placeholder>
            <w:docPart w:val="DefaultPlaceholder_-1854013440"/>
          </w:placeholder>
        </w:sdtPr>
        <w:sdtEndPr/>
        <w:sdtContent>
          <w:r w:rsidR="00C366DC">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NDcwOWFiLTk2NjktNDYwYS05NTk4LTE1MjVjODA0MGM5YiIsIlJhbmdlTGVuZ3RoIjoyMSwiUmVmZXJlbmNlSWQiOiIyZDliMTY3YS1hNzY4LTQ3NjMtOGRjMy1jYzUyOTdkYzQxZ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zM5MC9lbjE3MDgxOTExIiwiVXJpU3RyaW5nIjoiaHR0cHM6Ly9kb2kub3JnLzEwLjMzOTAvZW4xNzA4MTkx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}</w:instrText>
          </w:r>
          <w:r w:rsidR="00C366DC">
            <w:fldChar w:fldCharType="separate"/>
          </w:r>
          <w:r w:rsidR="00181E12">
            <w:t>(Sawczuk et al. 2024)</w:t>
          </w:r>
          <w:r w:rsidR="00C366DC">
            <w:fldChar w:fldCharType="end"/>
          </w:r>
        </w:sdtContent>
      </w:sdt>
      <w:r w:rsidR="00C366DC">
        <w:t>.</w:t>
      </w:r>
    </w:p>
    <w:p w14:paraId="16D9A427" w14:textId="0528B552" w:rsidR="00C60BBE" w:rsidRDefault="00C60BBE" w:rsidP="00A17D31">
      <w:pPr>
        <w:pStyle w:val="Listenabsatz"/>
        <w:numPr>
          <w:ilvl w:val="0"/>
          <w:numId w:val="1"/>
        </w:numPr>
      </w:pPr>
      <w:r>
        <w:t xml:space="preserve">Bereitstellen von Betriebsplänen </w:t>
      </w:r>
      <w:r w:rsidR="003C525E">
        <w:t xml:space="preserve">einer Dampfturbine für die </w:t>
      </w:r>
      <w:proofErr w:type="spellStart"/>
      <w:r w:rsidR="003C525E">
        <w:t>Abwärmerückgewinnung</w:t>
      </w:r>
      <w:proofErr w:type="spellEnd"/>
      <w:r w:rsidR="003C525E">
        <w:t xml:space="preserve"> </w:t>
      </w:r>
      <w:r w:rsidR="00C336B7">
        <w:t xml:space="preserve">bei </w:t>
      </w:r>
      <w:r w:rsidR="003C525E">
        <w:t xml:space="preserve">der Stahlproduktion </w:t>
      </w:r>
      <w:sdt>
        <w:sdtPr>
          <w:alias w:val="To edit, see citavi.com/edit"/>
          <w:tag w:val="CitaviPlaceholder#1cd19004-66a1-424a-add5-e2405e35e0dd"/>
          <w:id w:val="560521037"/>
          <w:placeholder>
            <w:docPart w:val="DefaultPlaceholder_-1854013440"/>
          </w:placeholder>
        </w:sdtPr>
        <w:sdtEndPr/>
        <w:sdtContent>
          <w:r w:rsidR="003C525E">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OGMzMDQ1LTdjNzQtNDJiMS1hNjA2LTU2Y2QyMGUwYzE2NiIsIlJhbmdlTGVuZ3RoIjoyMCwiUmVmZXJlbmNlSWQiOiJlZTdlZGU2NS01ZTg2LTQwYmYtYjNiMC03NmU1Y2RmMzcyY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FwZW5lcmd5LjIwMjMuMTIyMTkyIiwiVXJpU3RyaW5nIjoiaHR0cHM6Ly9kb2kub3JnLzEwLjEwMTYvai5hcGVuZXJneS4yMDIzLjEyMjE5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}</w:instrText>
          </w:r>
          <w:r w:rsidR="003C525E">
            <w:fldChar w:fldCharType="separate"/>
          </w:r>
          <w:r w:rsidR="00181E12">
            <w:t>(Kasper et al. 2024)</w:t>
          </w:r>
          <w:r w:rsidR="003C525E">
            <w:fldChar w:fldCharType="end"/>
          </w:r>
        </w:sdtContent>
      </w:sdt>
      <w:r w:rsidR="003C525E">
        <w:t>.</w:t>
      </w:r>
    </w:p>
    <w:p w14:paraId="7C70134A" w14:textId="115DB481" w:rsidR="00646F91" w:rsidRDefault="00646F91" w:rsidP="00A17D31">
      <w:pPr>
        <w:pStyle w:val="Listenabsatz"/>
        <w:numPr>
          <w:ilvl w:val="0"/>
          <w:numId w:val="1"/>
        </w:numPr>
      </w:pPr>
      <w:r>
        <w:t xml:space="preserve">Kommunizieren von </w:t>
      </w:r>
      <w:r w:rsidR="00937227">
        <w:t xml:space="preserve">vorhandener </w:t>
      </w:r>
      <w:r w:rsidR="00F550E2">
        <w:t>Energief</w:t>
      </w:r>
      <w:r w:rsidR="00937227">
        <w:t xml:space="preserve">lexibilität </w:t>
      </w:r>
      <w:r w:rsidR="00EF24DE">
        <w:t xml:space="preserve">und derzeitiger Leistung </w:t>
      </w:r>
      <w:r w:rsidR="00F550E2">
        <w:t xml:space="preserve">in Kältemaschinen. Flexibilität </w:t>
      </w:r>
      <w:r w:rsidR="00EF24DE">
        <w:t>und Leistung werden</w:t>
      </w:r>
      <w:r w:rsidR="00F550E2">
        <w:t xml:space="preserve"> an Aggregatoren </w:t>
      </w:r>
      <w:r w:rsidR="00937227">
        <w:t xml:space="preserve">in Form von geeigneten Kennzahlen </w:t>
      </w:r>
      <w:r w:rsidR="00F550E2">
        <w:t xml:space="preserve">kommuniziert </w:t>
      </w:r>
      <w:sdt>
        <w:sdtPr>
          <w:alias w:val="To edit, see citavi.com/edit"/>
          <w:tag w:val="CitaviPlaceholder#422fa87b-e88e-42c5-b7d1-48f1ee79f2bc"/>
          <w:id w:val="1908571954"/>
          <w:placeholder>
            <w:docPart w:val="DefaultPlaceholder_-1854013440"/>
          </w:placeholder>
        </w:sdtPr>
        <w:sdtEndPr/>
        <w:sdtContent>
          <w:r w:rsidR="00F550E2">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OTcyMGZkLTg3ODgtNDE4OS04ZDZiLTI2NmY0MzdkZDU5NiIsIlJhbmdlTGVuZ3RoIjoyMSwiUmVmZXJlbmNlSWQiOiI5MjQ2NDliZi02ZmNmLTRlYzYtYjkwYy1mMDAyNmYzNzk0Z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UQ1NULjIwMTYuMjU2MzM4NSIsIlVyaVN0cmluZyI6Imh0dHBzOi8vZG9pLm9yZy8xMC4xMTA5L1RDU1QuMjAxNi4yNTY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}</w:instrText>
          </w:r>
          <w:r w:rsidR="00F550E2">
            <w:fldChar w:fldCharType="separate"/>
          </w:r>
          <w:r w:rsidR="00181E12">
            <w:t>(Rahnama et al. 2017)</w:t>
          </w:r>
          <w:r w:rsidR="00F550E2">
            <w:fldChar w:fldCharType="end"/>
          </w:r>
        </w:sdtContent>
      </w:sdt>
      <w:r w:rsidR="00F550E2">
        <w:t>.</w:t>
      </w:r>
    </w:p>
    <w:p w14:paraId="30134C40" w14:textId="770490A0" w:rsidR="00A17D31" w:rsidRDefault="00653DFB" w:rsidP="00A17D31">
      <w:pPr>
        <w:pStyle w:val="Listenabsatz"/>
        <w:numPr>
          <w:ilvl w:val="0"/>
          <w:numId w:val="1"/>
        </w:numPr>
      </w:pPr>
      <w:r>
        <w:t xml:space="preserve">Bereitstellen von mathematischen Planungsmodellen von Kältemaschinen für einen Aggregator </w:t>
      </w:r>
      <w:sdt>
        <w:sdtPr>
          <w:alias w:val="To edit, see citavi.com/edit"/>
          <w:tag w:val="CitaviPlaceholder#020cfcfa-4b3a-4d4b-8c0f-90088a797824"/>
          <w:id w:val="-1967654986"/>
          <w:placeholder>
            <w:docPart w:val="DefaultPlaceholder_-1854013440"/>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mY3Y2UzLWZjNjQtNGExZC05MjRhLTk3MzI5MGZjMzQ0OCIsIlJhbmdlTGVuZ3RoIjoyMSwiUmVmZXJlbmNlSWQiOiI5MjQ2NDliZi02ZmNmLTRlYzYtYjkwYy1mMDAyNmYzNzk0Z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UQ1NULjIwMTYuMjU2MzM4NSIsIlVyaVN0cmluZyI6Imh0dHBzOi8vZG9pLm9yZy8xMC4xMTA5L1RDU1QuMjAxNi4yNTY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}</w:instrText>
          </w:r>
          <w:r>
            <w:fldChar w:fldCharType="separate"/>
          </w:r>
          <w:r w:rsidR="00181E12">
            <w:t>(Rahnama et al. 2017)</w:t>
          </w:r>
          <w:r>
            <w:fldChar w:fldCharType="end"/>
          </w:r>
        </w:sdtContent>
      </w:sdt>
      <w:r>
        <w:t xml:space="preserve">. </w:t>
      </w:r>
    </w:p>
    <w:p w14:paraId="6F60FE1A" w14:textId="77777777" w:rsidR="00A17D31" w:rsidRDefault="00A17D31" w:rsidP="00A17D31">
      <w:r>
        <w:t>Challenges:</w:t>
      </w:r>
    </w:p>
    <w:p w14:paraId="770116E4" w14:textId="712B8AC2" w:rsidR="00A17D31" w:rsidRDefault="00A17D31" w:rsidP="00A17D31">
      <w:pPr>
        <w:pStyle w:val="Listenabsatz"/>
        <w:numPr>
          <w:ilvl w:val="0"/>
          <w:numId w:val="1"/>
        </w:numPr>
      </w:pPr>
      <w:r>
        <w:lastRenderedPageBreak/>
        <w:t xml:space="preserve">Eine Störung von etablierten Prozessen wie der Steuerung von Ressourcen muss ausgeschlossen werden. Bei der Nachrüstung von Energie-Flexibilitätsfunktionalitäten können hierfür parallele Programme und Datenbanken etabliert werden, sodass bestehende, funktionierende Steuerungsprogramme nicht beeinträchtigt werden. </w:t>
      </w:r>
      <w:sdt>
        <w:sdtPr>
          <w:alias w:val="To edit, see citavi.com/edit"/>
          <w:tag w:val="CitaviPlaceholder#648d8274-770d-4710-97e0-1b413930b093"/>
          <w:id w:val="1548480119"/>
          <w:placeholder>
            <w:docPart w:val="2B74A66BE78741AF9FC767C29B45FEB8"/>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NzQ4Y2NiLTMwODctNDlhMC1hYzcwLWM1ZmYwNWE3MzEwYiIsIlJhbmdlTGVuZ3RoIjoyMSwiUmVmZXJlbmNlSWQiOiIzYTVlN2I0Zi1iMWFmLTQ5ODktYmY2YS1kM2M5MjJhODc3N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zM5MC9hc2k1MDEwMDE4IiwiVXJpU3RyaW5nIjoiaHR0cHM6Ly9kb2kub3JnLzEwLjMzOTAvYXNpNTAxMDAx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}</w:instrText>
          </w:r>
          <w:r>
            <w:fldChar w:fldCharType="separate"/>
          </w:r>
          <w:r w:rsidR="00181E12">
            <w:t>(Laayati et al. 2022)</w:t>
          </w:r>
          <w:r>
            <w:fldChar w:fldCharType="end"/>
          </w:r>
        </w:sdtContent>
      </w:sdt>
    </w:p>
    <w:p w14:paraId="7FD814F2" w14:textId="77777777" w:rsidR="00A17D31" w:rsidRDefault="00A17D31" w:rsidP="00A17D31">
      <w:pPr>
        <w:pStyle w:val="Listenabsatz"/>
        <w:numPr>
          <w:ilvl w:val="0"/>
          <w:numId w:val="1"/>
        </w:numPr>
      </w:pPr>
    </w:p>
    <w:p w14:paraId="1FA88C51" w14:textId="77777777" w:rsidR="00A17D31" w:rsidRDefault="00A17D31" w:rsidP="00A17D31"/>
    <w:p w14:paraId="201BB168" w14:textId="6172B426" w:rsidR="00A17D31" w:rsidRPr="0026509F" w:rsidRDefault="000E491C" w:rsidP="00A17D31">
      <w:pPr>
        <w:rPr>
          <w:b/>
          <w:bCs/>
        </w:rPr>
      </w:pPr>
      <w:r>
        <w:rPr>
          <w:b/>
          <w:bCs/>
        </w:rPr>
        <w:t>Zusammenführen von</w:t>
      </w:r>
      <w:r w:rsidR="00A17D31">
        <w:rPr>
          <w:b/>
          <w:bCs/>
        </w:rPr>
        <w:t xml:space="preserve"> Daten und Informationen aus verteilten </w:t>
      </w:r>
      <w:r>
        <w:rPr>
          <w:b/>
          <w:bCs/>
        </w:rPr>
        <w:t>Ressourcen</w:t>
      </w:r>
      <w:r w:rsidR="00A17D31">
        <w:rPr>
          <w:b/>
          <w:bCs/>
        </w:rPr>
        <w:t xml:space="preserve"> und IT-Komponenten, </w:t>
      </w:r>
      <w:r w:rsidR="00A17D31">
        <w:t xml:space="preserve">wobei IT-Komponenten etwa Prognosen, Datenbanken oder Schnittstellen zu externen Stakeholdern wie Marktbetreibern und Aggregatoren oder Wetterdiensten sein können. </w:t>
      </w:r>
      <w:r w:rsidR="009F1256">
        <w:t>Das Daten- und Informationsmanagement ist somit die zentrale Komponente</w:t>
      </w:r>
      <w:r w:rsidR="00444D24">
        <w:t>, um sicherzustellen, dass Daten und Informationen zur richtigen Zeit an d</w:t>
      </w:r>
      <w:r w:rsidR="008462DA">
        <w:t xml:space="preserve">er richtigen Stelle verfügbar sind. </w:t>
      </w:r>
    </w:p>
    <w:p w14:paraId="61719C2D" w14:textId="77777777" w:rsidR="00A17D31" w:rsidRDefault="00A17D31" w:rsidP="00A17D31">
      <w:r>
        <w:t xml:space="preserve">Beispiele: </w:t>
      </w:r>
    </w:p>
    <w:p w14:paraId="5E81496E" w14:textId="3D4E5D65" w:rsidR="00A17D31" w:rsidRDefault="00A17D31" w:rsidP="00A17D31">
      <w:pPr>
        <w:pStyle w:val="Listenabsatz"/>
        <w:numPr>
          <w:ilvl w:val="0"/>
          <w:numId w:val="1"/>
        </w:numPr>
      </w:pPr>
      <w:r>
        <w:t>Zusammenführen von Daten aus verschiedenen Maschinen in einer Mine, um Operatoren notwendige Informationen bereitzustellen und gesamtheitliche Planung durchzuführen</w:t>
      </w:r>
      <w:r w:rsidR="00AC1636">
        <w:t xml:space="preserve"> </w:t>
      </w:r>
      <w:sdt>
        <w:sdtPr>
          <w:alias w:val="To edit, see citavi.com/edit"/>
          <w:tag w:val="CitaviPlaceholder#9ba96dfc-6c25-497f-a663-00947e823077"/>
          <w:id w:val="-1943679617"/>
          <w:placeholder>
            <w:docPart w:val="DefaultPlaceholder_-1854013440"/>
          </w:placeholder>
        </w:sdtPr>
        <w:sdtEndPr/>
        <w:sdtContent>
          <w:r w:rsidR="00916967">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M2Q4YjllLWE2NzUtNDE1ZS04OThlLTMxODc5NDgxMjNhZCIsIlJhbmdlTGVuZ3RoIjoyMSwiUmVmZXJlbmNlSWQiOiIyZDliMTY3YS1hNzY4LTQ3NjMtOGRjMy1jYzUyOTdkYzQxZ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zM5MC9lbjE3MDgxOTExIiwiVXJpU3RyaW5nIjoiaHR0cHM6Ly9kb2kub3JnLzEwLjMzOTAvZW4xNzA4MTkx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}</w:instrText>
          </w:r>
          <w:r w:rsidR="00916967">
            <w:fldChar w:fldCharType="separate"/>
          </w:r>
          <w:r w:rsidR="00181E12">
            <w:t>(Sawczuk et al. 2024)</w:t>
          </w:r>
          <w:r w:rsidR="00916967">
            <w:fldChar w:fldCharType="end"/>
          </w:r>
        </w:sdtContent>
      </w:sdt>
      <w:r>
        <w:t xml:space="preserve">. </w:t>
      </w:r>
    </w:p>
    <w:p w14:paraId="20EAEE0F" w14:textId="7F3F230B" w:rsidR="00A17D31" w:rsidRDefault="00A17D31" w:rsidP="00A17D31">
      <w:pPr>
        <w:pStyle w:val="Listenabsatz"/>
        <w:numPr>
          <w:ilvl w:val="0"/>
          <w:numId w:val="1"/>
        </w:numPr>
      </w:pPr>
      <w:r>
        <w:t xml:space="preserve">Empfangen von Messwerten von Wärmeversorgungsressourcen einer Fabrik </w:t>
      </w:r>
      <w:sdt>
        <w:sdtPr>
          <w:alias w:val="To edit, see citavi.com/edit"/>
          <w:tag w:val="CitaviPlaceholder#a17bec7f-9fd9-407b-a5b9-5be21226edb1"/>
          <w:id w:val="-1308004270"/>
          <w:placeholder>
            <w:docPart w:val="2B74A66BE78741AF9FC767C29B45FEB8"/>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DFiZDc4LWFlZTUtNGMyOC04Nzc4LTJhY2MwMzRkODY1ZiIsIlJhbmdlTGVuZ3RoIjoyMiwiUmVmZXJlbmNlSWQiOiJhMzEyZTRjMS00NmM0LTQ2NzUtYTQwZi0xYzFlMzVmMWUxN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Y3NpdGUuMjAyMi4xMDI0NzMiLCJVcmlTdHJpbmciOiJodHRwczovL2RvaS5vcmcvMTAuMTAxNi9qLmNzaXRlLjIwMjIuMTAyNDc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}</w:instrText>
          </w:r>
          <w:r>
            <w:fldChar w:fldCharType="separate"/>
          </w:r>
          <w:r w:rsidR="00181E12">
            <w:t>(Fuhrmann et al. 2022)</w:t>
          </w:r>
          <w:r>
            <w:fldChar w:fldCharType="end"/>
          </w:r>
        </w:sdtContent>
      </w:sdt>
      <w:r>
        <w:t>.</w:t>
      </w:r>
    </w:p>
    <w:p w14:paraId="6FBB7AE8" w14:textId="7B2634BD" w:rsidR="00A17D31" w:rsidRDefault="00A17D31" w:rsidP="00A17D31">
      <w:pPr>
        <w:pStyle w:val="Listenabsatz"/>
        <w:numPr>
          <w:ilvl w:val="0"/>
          <w:numId w:val="1"/>
        </w:numPr>
      </w:pPr>
      <w:r>
        <w:t xml:space="preserve">Zusammenführen von Messwerten und Informationen zu Betriebszuständen aus verteilten Energieressourcen (PV, Batterie, Elektrolyseur) für die Wasserstoffproduktion. </w:t>
      </w:r>
      <w:sdt>
        <w:sdtPr>
          <w:alias w:val="To edit, see citavi.com/edit"/>
          <w:tag w:val="CitaviPlaceholder#3f3a286f-7ef0-4210-aa62-473d9099971d"/>
          <w:id w:val="1636908463"/>
          <w:placeholder>
            <w:docPart w:val="2B74A66BE78741AF9FC767C29B45FEB8"/>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OThlOTRkLTg4NGUtNGIwMC1hYWQyLWI0NmQ2YWFlMmJlYSIsIlJhbmdlTGVuZ3RoIjoyMCwiUmVmZXJlbmNlSWQiOiJjMTg5M2NjNi01OWNhLTQyYjctYTFlOC0yNzJiZDNhZGIzO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lbmVyZ3kuMjAxMy4wMy4wMTciLCJVcmlTdHJpbmciOiJodHRwczovL2RvaS5vcmcvMTAuMTAxNi9qLmVuZXJneS4yMDEzLjAzLjAx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}</w:instrText>
          </w:r>
          <w:r>
            <w:fldChar w:fldCharType="separate"/>
          </w:r>
          <w:r w:rsidR="00181E12">
            <w:t>(Ziogou et al. 2013)</w:t>
          </w:r>
          <w:r>
            <w:fldChar w:fldCharType="end"/>
          </w:r>
        </w:sdtContent>
      </w:sdt>
    </w:p>
    <w:p w14:paraId="0666FEBC" w14:textId="30029BD7" w:rsidR="00A17D31" w:rsidRDefault="00A17D31" w:rsidP="00A17D31">
      <w:pPr>
        <w:pStyle w:val="Listenabsatz"/>
        <w:numPr>
          <w:ilvl w:val="0"/>
          <w:numId w:val="1"/>
        </w:numPr>
      </w:pPr>
      <w:r>
        <w:t xml:space="preserve">Zusammenführen von Messwerten des derzeitigen Strombezugs verteilter Energieressourcen für die Stahlproduktion, der Stromnetzfrequenz, und der Betriebszustände verteilter Energieressourcen, wobei auch Fehler und die nicht-Verfügbarkeit von Ressourcen erfasst werden. </w:t>
      </w:r>
      <w:sdt>
        <w:sdtPr>
          <w:alias w:val="To edit, see citavi.com/edit"/>
          <w:tag w:val="CitaviPlaceholder#0fc40a05-d5af-4e63-a036-9484c64971e3"/>
          <w:id w:val="-1554840737"/>
          <w:placeholder>
            <w:docPart w:val="2B74A66BE78741AF9FC767C29B45FEB8"/>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YTBlOTM0LTk5OWUtNDQ5Yi05NTEyLWFlODBhM2Q3MTExZCIsIlJhbmdlTGVuZ3RoIjoyMCwiUmVmZXJlbmNlSWQiOiI2NzI0NWFiYS1mYmEyLTQzZWUtODA0YS03MDJlZmI5YWQwZ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UU0cuMjAxOS4yOTE2NjIz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wOS9UU0cuMjAxOS4yOTE2NjIzIiwiVXJpU3RyaW5nIjoiaHR0cHM6Ly9kb2kub3JnLzEwLjExMDkvVFNHLjIwMTkuMjkxNjYy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}</w:instrText>
          </w:r>
          <w:r>
            <w:fldChar w:fldCharType="separate"/>
          </w:r>
          <w:r w:rsidR="00181E12">
            <w:t>(Perroy et al. 2020)</w:t>
          </w:r>
          <w:r>
            <w:fldChar w:fldCharType="end"/>
          </w:r>
        </w:sdtContent>
      </w:sdt>
    </w:p>
    <w:p w14:paraId="38472DDE" w14:textId="2199D6CD" w:rsidR="00A17D31" w:rsidRDefault="00A17D31" w:rsidP="00A17D31">
      <w:pPr>
        <w:pStyle w:val="Listenabsatz"/>
        <w:numPr>
          <w:ilvl w:val="0"/>
          <w:numId w:val="1"/>
        </w:numPr>
      </w:pPr>
      <w:r>
        <w:t xml:space="preserve">Zusammenführen von Wetterberichtsdaten, Lastprofielen und Energiepreisen, die für die Energie-flexible Planung des Betriebs von Energieversorgungsressourcen einer Fabrik benötigt werden </w:t>
      </w:r>
      <w:sdt>
        <w:sdtPr>
          <w:alias w:val="To edit, see citavi.com/edit"/>
          <w:tag w:val="CitaviPlaceholder#207a4886-bad6-42fb-82bb-15cdcc2f4cbb"/>
          <w:id w:val="-1859038521"/>
          <w:placeholder>
            <w:docPart w:val="2B74A66BE78741AF9FC767C29B45FEB8"/>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ZWQzNjM4LTE5MDktNDEzYS1hYzYzLWUyMzA3MzIzNGM5MCIsIlJhbmdlTGVuZ3RoIjoyMSwiUmVmZXJlbmNlSWQiOiI1NzQ0ZGNjZS1hMDNiLTRiODUtYjE4Yi1hYjc3MzgzYzlkO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mFwZW5lcmd5LjIwMTcuMDkuMDA1IiwiVXJpU3RyaW5nIjoiaHR0cHM6Ly9kb2kub3JnLzEwLjEwMTYvai5hcGVuZXJneS4yMDE3LjA5LjAwN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}</w:instrText>
          </w:r>
          <w:r>
            <w:fldChar w:fldCharType="separate"/>
          </w:r>
          <w:r w:rsidR="00181E12">
            <w:t>(Ferrari et al. 2017)</w:t>
          </w:r>
          <w:r>
            <w:fldChar w:fldCharType="end"/>
          </w:r>
        </w:sdtContent>
      </w:sdt>
      <w:r w:rsidR="001A4225">
        <w:t>.</w:t>
      </w:r>
    </w:p>
    <w:p w14:paraId="63D25433" w14:textId="2DBA2C5A" w:rsidR="000E491C" w:rsidRDefault="004F6FB6" w:rsidP="00A17D31">
      <w:pPr>
        <w:pStyle w:val="Listenabsatz"/>
        <w:numPr>
          <w:ilvl w:val="0"/>
          <w:numId w:val="1"/>
        </w:numPr>
      </w:pPr>
      <w:r>
        <w:t>Einholen von Wetterprognosen, Daten zu Energieerzeugung, Energieverbrauch</w:t>
      </w:r>
      <w:r w:rsidR="007244E7">
        <w:t>, Energiepreisen</w:t>
      </w:r>
      <w:r>
        <w:t xml:space="preserve"> und Produktionsressourcen</w:t>
      </w:r>
      <w:r w:rsidR="00683262">
        <w:t xml:space="preserve"> via REST API </w:t>
      </w:r>
      <w:sdt>
        <w:sdtPr>
          <w:alias w:val="To edit, see citavi.com/edit"/>
          <w:tag w:val="CitaviPlaceholder#e8e419ea-7922-436e-b650-50aab4fbab72"/>
          <w:id w:val="-740479881"/>
          <w:placeholder>
            <w:docPart w:val="DefaultPlaceholder_-1854013440"/>
          </w:placeholder>
        </w:sdtPr>
        <w:sdtEndPr/>
        <w:sdtContent>
          <w:r w:rsidR="00683262">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YTIxYjI5LWVjNDctNGY0YS04NzdmLWVlN2EwNGZiOGM1MSIsIlJhbmdlTGVuZ3RoIjoyMywiUmVmZXJlbmNlSWQiOiIzMTM2OGJhMy02MmM0LTRlNmQtOWI1ZS1lN2FjZGI5MGIyM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DcvczAwMTcwLTAyNC0xMzM3Mi03IiwiVXJpU3RyaW5nIjoiaHR0cHM6Ly9kb2kub3JnLzEwLjEwMDcvczAwMTcwLTAyNC0xMzM3Mi03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}</w:instrText>
          </w:r>
          <w:r w:rsidR="00683262">
            <w:fldChar w:fldCharType="separate"/>
          </w:r>
          <w:r w:rsidR="00181E12">
            <w:t>(Wicaksono et al. 2024)</w:t>
          </w:r>
          <w:r w:rsidR="00683262">
            <w:fldChar w:fldCharType="end"/>
          </w:r>
        </w:sdtContent>
      </w:sdt>
      <w:r w:rsidR="00683262">
        <w:t xml:space="preserve">. </w:t>
      </w:r>
    </w:p>
    <w:p w14:paraId="3D44C034" w14:textId="3E2A4927" w:rsidR="001A4225" w:rsidRDefault="00074243" w:rsidP="00A17D31">
      <w:pPr>
        <w:pStyle w:val="Listenabsatz"/>
        <w:numPr>
          <w:ilvl w:val="0"/>
          <w:numId w:val="1"/>
        </w:numPr>
      </w:pPr>
      <w:r>
        <w:t xml:space="preserve">Einlesen von Prozessdaten aus Speicherprogrammierbaren Steuerungen </w:t>
      </w:r>
      <w:r w:rsidR="00AA2896">
        <w:t xml:space="preserve">von Wärmeversorgungsressourcen einer Fabrik via OPC-UA </w:t>
      </w:r>
      <w:sdt>
        <w:sdtPr>
          <w:alias w:val="To edit, see citavi.com/edit"/>
          <w:tag w:val="CitaviPlaceholder#b05a3db8-9bea-49f2-a40f-661746d719ab"/>
          <w:id w:val="-609438347"/>
          <w:placeholder>
            <w:docPart w:val="DefaultPlaceholder_-1854013440"/>
          </w:placeholder>
        </w:sdtPr>
        <w:sdtEndPr/>
        <w:sdtContent>
          <w:r w:rsidR="00AA2896">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xNWNjOWExLWI2M2UtNGY0Zi04NWUxLTAwNDExM2M2OTFkNCIsIlJhbmdlTGVuZ3RoIjoyMiwiUmVmZXJlbmNlSWQiOiJhMzEyZTRjMS00NmM0LTQ2NzUtYTQwZi0xYzFlMzVmMWUxN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Y3NpdGUuMjAyMi4xMDI0NzMiLCJVcmlTdHJpbmciOiJodHRwczovL2RvaS5vcmcvMTAuMTAxNi9qLmNzaXRlLjIwMjIuMTAyNDc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}</w:instrText>
          </w:r>
          <w:r w:rsidR="00AA2896">
            <w:fldChar w:fldCharType="separate"/>
          </w:r>
          <w:r w:rsidR="00181E12">
            <w:t>(Fuhrmann et al. 2022)</w:t>
          </w:r>
          <w:r w:rsidR="00AA2896">
            <w:fldChar w:fldCharType="end"/>
          </w:r>
        </w:sdtContent>
      </w:sdt>
      <w:r w:rsidR="00AA2896">
        <w:t xml:space="preserve">. </w:t>
      </w:r>
    </w:p>
    <w:p w14:paraId="4A6EE260" w14:textId="6706DB3A" w:rsidR="00EF24DE" w:rsidRDefault="00EF24DE" w:rsidP="00A17D31">
      <w:pPr>
        <w:pStyle w:val="Listenabsatz"/>
        <w:numPr>
          <w:ilvl w:val="0"/>
          <w:numId w:val="1"/>
        </w:numPr>
      </w:pPr>
      <w:r>
        <w:t xml:space="preserve">Empfangen von </w:t>
      </w:r>
      <w:r w:rsidR="00546C6F">
        <w:t xml:space="preserve">Lastreduktionsbefehlen in Form einer maximal zulässigen Last für flexible Kältemaschinen von einem Aggregator </w:t>
      </w:r>
      <w:sdt>
        <w:sdtPr>
          <w:alias w:val="To edit, see citavi.com/edit"/>
          <w:tag w:val="CitaviPlaceholder#25e1ff43-dc66-4069-8a59-9f1c0621b0de"/>
          <w:id w:val="1107466277"/>
          <w:placeholder>
            <w:docPart w:val="DefaultPlaceholder_-1854013440"/>
          </w:placeholder>
        </w:sdtPr>
        <w:sdtEndPr/>
        <w:sdtContent>
          <w:r w:rsidR="00546C6F">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MWY5OTVlLWYwY2MtNGRhMy04ODI0LTlkMDU4Y2YzMGViMCIsIlJhbmdlTGVuZ3RoIjoyMSwiUmVmZXJlbmNlSWQiOiI5MjQ2NDliZi02ZmNmLTRlYzYtYjkwYy1mMDAyNmYzNzk0Z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UQ1NULjIwMTYuMjU2MzM4NSIsIlVyaVN0cmluZyI6Imh0dHBzOi8vZG9pLm9yZy8xMC4xMTA5L1RDU1QuMjAxNi4yNTY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}</w:instrText>
          </w:r>
          <w:r w:rsidR="00546C6F">
            <w:fldChar w:fldCharType="separate"/>
          </w:r>
          <w:r w:rsidR="00181E12">
            <w:t>(Rahnama et al. 2017)</w:t>
          </w:r>
          <w:r w:rsidR="00546C6F">
            <w:fldChar w:fldCharType="end"/>
          </w:r>
        </w:sdtContent>
      </w:sdt>
      <w:r w:rsidR="00546C6F">
        <w:t xml:space="preserve">. </w:t>
      </w:r>
    </w:p>
    <w:p w14:paraId="1F030F87" w14:textId="77777777" w:rsidR="00A17D31" w:rsidRDefault="00A17D31" w:rsidP="00A17D31">
      <w:pPr>
        <w:rPr>
          <w:b/>
          <w:bCs/>
        </w:rPr>
      </w:pPr>
      <w:r>
        <w:t xml:space="preserve">Challenges: </w:t>
      </w:r>
      <w:r>
        <w:rPr>
          <w:b/>
          <w:bCs/>
        </w:rPr>
        <w:t xml:space="preserve"> </w:t>
      </w:r>
    </w:p>
    <w:p w14:paraId="53777E5E" w14:textId="4CD090D9" w:rsidR="00A17D31" w:rsidRDefault="00A17D31" w:rsidP="00A17D31">
      <w:pPr>
        <w:pStyle w:val="Listenabsatz"/>
        <w:numPr>
          <w:ilvl w:val="0"/>
          <w:numId w:val="1"/>
        </w:numPr>
      </w:pPr>
      <w:r>
        <w:t xml:space="preserve">Eine Störung von etablierten Prozessen wie der Steuerung von Ressourcen muss ausgeschlossen werden. Bei der Nachrüstung von Energie-Flexibilitätsfunktionalitäten können hierfür parallele Programme und Datenbanken etabliert werden, sodass bestehende, funktionierende Steuerungsprogramme nicht beeinträchtigt werden. </w:t>
      </w:r>
      <w:sdt>
        <w:sdtPr>
          <w:alias w:val="To edit, see citavi.com/edit"/>
          <w:tag w:val="CitaviPlaceholder#7e3e57ff-4a09-43b2-a035-61f6c65f4cba"/>
          <w:id w:val="-140570738"/>
          <w:placeholder>
            <w:docPart w:val="93DA3ADB878E4B57BE31E298AAC2AB55"/>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NzQ4Y2NiLTMwODctNDlhMC1hYzcwLWM1ZmYwNWE3MzEwYiIsIlJhbmdlTGVuZ3RoIjoyMSwiUmVmZXJlbmNlSWQiOiIzYTVlN2I0Zi1iMWFmLTQ5ODktYmY2YS1kM2M5MjJhODc3N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zM5MC9hc2k1MDEwMDE4IiwiVXJpU3RyaW5nIjoiaHR0cHM6Ly9kb2kub3JnLzEwLjMzOTAvYXNpNTAxMDAx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}</w:instrText>
          </w:r>
          <w:r>
            <w:fldChar w:fldCharType="separate"/>
          </w:r>
          <w:r w:rsidR="00181E12">
            <w:t>(Laayati et al. 2022)</w:t>
          </w:r>
          <w:r>
            <w:fldChar w:fldCharType="end"/>
          </w:r>
        </w:sdtContent>
      </w:sdt>
    </w:p>
    <w:p w14:paraId="1867C3E0" w14:textId="77777777" w:rsidR="00934B55" w:rsidRDefault="00934B55" w:rsidP="00934B55"/>
    <w:p w14:paraId="6552446B" w14:textId="7B510816" w:rsidR="00FD07ED" w:rsidRDefault="00FD07ED" w:rsidP="00ED1BF9">
      <w:pPr>
        <w:pStyle w:val="berschrift2"/>
      </w:pPr>
      <w:r>
        <w:lastRenderedPageBreak/>
        <w:t>Betriebsplanung</w:t>
      </w:r>
    </w:p>
    <w:p w14:paraId="72EA1754" w14:textId="4F1E4195" w:rsidR="00E045BC" w:rsidRDefault="00E045BC" w:rsidP="001120FF">
      <w:r>
        <w:rPr>
          <w:b/>
          <w:bCs/>
        </w:rPr>
        <w:t>Bei der Betriebsplanung w</w:t>
      </w:r>
      <w:r w:rsidR="005F4FCC">
        <w:rPr>
          <w:b/>
          <w:bCs/>
        </w:rPr>
        <w:t>er</w:t>
      </w:r>
      <w:r w:rsidR="00713A05">
        <w:rPr>
          <w:b/>
          <w:bCs/>
        </w:rPr>
        <w:t xml:space="preserve">den Energieumsätze, Produktionsvolumina und relevante Prozessparameter für den Planungshorizont festgelegt. </w:t>
      </w:r>
      <w:r w:rsidR="00037BF8" w:rsidRPr="00037BF8">
        <w:t>Das Ergebnis d</w:t>
      </w:r>
      <w:r w:rsidR="00037BF8">
        <w:t>er Betriebsplanung ist der zeitliche Verlauf v</w:t>
      </w:r>
      <w:r w:rsidR="0067213C">
        <w:t xml:space="preserve">on Leistungen und Produktionsdurchsätzen </w:t>
      </w:r>
      <w:r w:rsidR="00356412">
        <w:t xml:space="preserve">und ggf. Speicher- und Betriebszuständen </w:t>
      </w:r>
      <w:r w:rsidR="0067213C">
        <w:t xml:space="preserve">aller an der Planung beteiligten Ressourcen. </w:t>
      </w:r>
    </w:p>
    <w:p w14:paraId="78FB80EA" w14:textId="51FC03A6" w:rsidR="002444A8" w:rsidRDefault="002444A8" w:rsidP="001120FF">
      <w:r>
        <w:t xml:space="preserve">Beispiele: </w:t>
      </w:r>
    </w:p>
    <w:p w14:paraId="3D49F52A" w14:textId="41849AA9" w:rsidR="002444A8" w:rsidRDefault="00AB336F" w:rsidP="002444A8">
      <w:pPr>
        <w:pStyle w:val="Listenabsatz"/>
        <w:numPr>
          <w:ilvl w:val="0"/>
          <w:numId w:val="1"/>
        </w:numPr>
      </w:pPr>
      <w:r>
        <w:t>Planen</w:t>
      </w:r>
      <w:r w:rsidR="002444A8" w:rsidRPr="002444A8">
        <w:t xml:space="preserve"> </w:t>
      </w:r>
      <w:r w:rsidR="002444A8">
        <w:t xml:space="preserve">der Be- und Entladungsleistung eines Wärmespeichers zur Nutzung von Abwärme der Stahlproduktion. </w:t>
      </w:r>
      <w:r w:rsidR="003B6117">
        <w:t>Die Abwärme wird genutzt, um in einem Dampfkreislauf Strom zu erzeugen. Der Dampfkreislauf wird unterstützend mit Erdgas geheizt</w:t>
      </w:r>
      <w:r w:rsidR="00EE40E5">
        <w:t xml:space="preserve">, wobei die Heizleistung durch Erdgas ebenfalls bei der Planung bestimmt wird. Die geplante Stromerzeugung wird an einen Netzbetreiber übermittelt. </w:t>
      </w:r>
      <w:sdt>
        <w:sdtPr>
          <w:alias w:val="To edit, see citavi.com/edit"/>
          <w:tag w:val="CitaviPlaceholder#a9f0a08e-8c01-44cc-846e-f06ddb7ea26b"/>
          <w:id w:val="1271203602"/>
          <w:placeholder>
            <w:docPart w:val="DefaultPlaceholder_-1854013440"/>
          </w:placeholder>
        </w:sdtPr>
        <w:sdtEndPr/>
        <w:sdtContent>
          <w:r w:rsidR="00EE40E5">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ZjA4MjgzLWI2MmItNGNmZi04ZTQ0LWNhMGI1NGIzYjgyNyIsIlJhbmdlTGVuZ3RoIjoyMCwiUmVmZXJlbmNlSWQiOiJlZTdlZGU2NS01ZTg2LTQwYmYtYjNiMC03NmU1Y2RmMzcyY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FwZW5lcmd5LjIwMjMuMTIyMTkyIiwiVXJpU3RyaW5nIjoiaHR0cHM6Ly9kb2kub3JnLzEwLjEwMTYvai5hcGVuZXJneS4yMDIzLjEyMjE5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}</w:instrText>
          </w:r>
          <w:r w:rsidR="00EE40E5">
            <w:fldChar w:fldCharType="separate"/>
          </w:r>
          <w:r w:rsidR="00181E12">
            <w:t>(Kasper et al. 2024)</w:t>
          </w:r>
          <w:r w:rsidR="00EE40E5">
            <w:fldChar w:fldCharType="end"/>
          </w:r>
        </w:sdtContent>
      </w:sdt>
    </w:p>
    <w:p w14:paraId="3D847722" w14:textId="36F6F597" w:rsidR="00EA0EF9" w:rsidRDefault="00AB336F" w:rsidP="002444A8">
      <w:pPr>
        <w:pStyle w:val="Listenabsatz"/>
        <w:numPr>
          <w:ilvl w:val="0"/>
          <w:numId w:val="1"/>
        </w:numPr>
      </w:pPr>
      <w:r>
        <w:t>Planen</w:t>
      </w:r>
      <w:r w:rsidR="00EA0EF9">
        <w:t xml:space="preserve"> der P</w:t>
      </w:r>
      <w:r w:rsidR="00CF5F9B">
        <w:t xml:space="preserve">roduktionsvolumina von Sauerstoff und Stickstoff in einer Luftzerlegungsanlage für die Versorgung einer Stahlfabrik </w:t>
      </w:r>
      <w:sdt>
        <w:sdtPr>
          <w:alias w:val="To edit, see citavi.com/edit"/>
          <w:tag w:val="CitaviPlaceholder#bb7f92d0-2388-4cca-bb90-012d430f29ed"/>
          <w:id w:val="-2090765096"/>
          <w:placeholder>
            <w:docPart w:val="DefaultPlaceholder_-1854013440"/>
          </w:placeholder>
        </w:sdtPr>
        <w:sdtEndPr/>
        <w:sdtContent>
          <w:r w:rsidR="00CF5F9B">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MmVmYjVjLTZlZTktNDZlMi1hYTdkLWExNTc0YTZkYjhjMiIsIlJhbmdlTGVuZ3RoIjoxNywiUmVmZXJlbmNlSWQiOiJiZjAzNzRjOC00NzBlLTQ0YWYtYjFkMS1jYmRjMDgyZGMyO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NvbmVuZ3ByYWMuMjAxNi4wMy4wMTgiLCJVcmlTdHJpbmciOiJodHRwczovL2RvaS5vcmcvMTAuMTAxNi9qLmNvbmVuZ3ByYWMuMjAxNi4wMy4w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}</w:instrText>
          </w:r>
          <w:r w:rsidR="00CF5F9B">
            <w:fldChar w:fldCharType="separate"/>
          </w:r>
          <w:r w:rsidR="00181E12">
            <w:t>(Han et al. 2016)</w:t>
          </w:r>
          <w:r w:rsidR="00CF5F9B">
            <w:fldChar w:fldCharType="end"/>
          </w:r>
        </w:sdtContent>
      </w:sdt>
      <w:r>
        <w:t>.</w:t>
      </w:r>
    </w:p>
    <w:p w14:paraId="6E1FFB5A" w14:textId="454B5333" w:rsidR="00AB336F" w:rsidRDefault="00AB336F" w:rsidP="002444A8">
      <w:pPr>
        <w:pStyle w:val="Listenabsatz"/>
        <w:numPr>
          <w:ilvl w:val="0"/>
          <w:numId w:val="1"/>
        </w:numPr>
      </w:pPr>
      <w:r>
        <w:t>Planen de</w:t>
      </w:r>
      <w:r w:rsidR="00227B47">
        <w:t xml:space="preserve">r </w:t>
      </w:r>
      <w:proofErr w:type="gramStart"/>
      <w:r w:rsidR="00227B47">
        <w:t>zu erzeugenden Wärme</w:t>
      </w:r>
      <w:proofErr w:type="gramEnd"/>
      <w:r w:rsidR="00227B47">
        <w:t xml:space="preserve">, Kälte und des zu erzeugenden Stroms in Energieversorgungsressourcen </w:t>
      </w:r>
      <w:r w:rsidR="00A11B18">
        <w:t xml:space="preserve">einer Fabrik. </w:t>
      </w:r>
      <w:sdt>
        <w:sdtPr>
          <w:alias w:val="To edit, see citavi.com/edit"/>
          <w:tag w:val="CitaviPlaceholder#5062e2dc-e09d-4e86-90fa-6325f206f2e3"/>
          <w:id w:val="2021814243"/>
          <w:placeholder>
            <w:docPart w:val="DefaultPlaceholder_-1854013440"/>
          </w:placeholder>
        </w:sdtPr>
        <w:sdtEndPr/>
        <w:sdtContent>
          <w:r w:rsidR="00A11B18">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OTdkNTIzLWI2OGYtNDgwMi1iNDk1LTgzN2U2NmFhMjE4YyIsIlJhbmdlTGVuZ3RoIjoyMSwiUmVmZXJlbmNlSWQiOiI1NzQ0ZGNjZS1hMDNiLTRiODUtYjE4Yi1hYjc3MzgzYzlkO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mFwZW5lcmd5LjIwMTcuMDkuMDA1IiwiVXJpU3RyaW5nIjoiaHR0cHM6Ly9kb2kub3JnLzEwLjEwMTYvai5hcGVuZXJneS4yMDE3LjA5LjAwN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}</w:instrText>
          </w:r>
          <w:r w:rsidR="00A11B18">
            <w:fldChar w:fldCharType="separate"/>
          </w:r>
          <w:r w:rsidR="00181E12">
            <w:t>(Ferrari et al. 2017)</w:t>
          </w:r>
          <w:r w:rsidR="00A11B18">
            <w:fldChar w:fldCharType="end"/>
          </w:r>
        </w:sdtContent>
      </w:sdt>
    </w:p>
    <w:p w14:paraId="67BE58D4" w14:textId="17EE6D26" w:rsidR="009E1178" w:rsidRDefault="009E1178" w:rsidP="002444A8">
      <w:pPr>
        <w:pStyle w:val="Listenabsatz"/>
        <w:numPr>
          <w:ilvl w:val="0"/>
          <w:numId w:val="1"/>
        </w:numPr>
      </w:pPr>
      <w:r>
        <w:t xml:space="preserve">Planen </w:t>
      </w:r>
      <w:r w:rsidR="00A74E4D">
        <w:t>von Schaltaktionen für den Betrieb eines experimentellen Förderbandes, wobei Standby-Zustände verwendet werden, um in Zeiten d</w:t>
      </w:r>
      <w:r w:rsidR="00135E93">
        <w:t xml:space="preserve">es Stillstandes den Energieverbrauch zu senken </w:t>
      </w:r>
      <w:sdt>
        <w:sdtPr>
          <w:alias w:val="To edit, see citavi.com/edit"/>
          <w:tag w:val="CitaviPlaceholder#042e890f-6518-4b3e-8172-f080b14ef081"/>
          <w:id w:val="-40372983"/>
          <w:placeholder>
            <w:docPart w:val="DefaultPlaceholder_-1854013440"/>
          </w:placeholder>
        </w:sdtPr>
        <w:sdtEndPr/>
        <w:sdtContent>
          <w:r w:rsidR="00135E93">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ZGRiNTFkLTc3MTgtNGI1Yi1hNWExLTM0NTRjMzdiMTFjMiIsIlJhbmdlTGVuZ3RoIjoxOSwiUmVmZXJlbmNlSWQiOiIwNWEyMmNkNC1lZTZiLTQ0MTMtYTFiOC0zZDgxYTUwNmYxY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aWVlZXhwbG9yZS5pZWVlLm9yZy9kb2N1bWVudC82NzAwMjgxLyIsIlVyaVN0cmluZyI6Imh0dHA6Ly9pZWVleHBsb3JlLmllZWUub3JnL2RvY3VtZW50LzY3MDAyODE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hc3NlIFJlaW5wb2xkIiwiQ3JlYXRlZE9uIjoiMjAyNC0wOC0yMlQxNDowNTo1MyIsIk1vZGlmaWVkQnkiOiJfTGFzc2UgUmVpbnBvbGQiLCJJZCI6IjEwNTc4YWNiLWI0NjEtNGI4Yy1iY2Q3LTgzZjE4NjA2MTNlZCIsIk1vZGlmaWVkT24iOiIyMDI0LTA4LTIyVDE0OjA1OjUz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wOS9JRUNPTi4yMDEzLjY3MDAyODEiLCJVcmlTdHJpbmciOiJodHRwczovL2RvaS5vcmcvMTAuMTEwOS9JRUNPTi4yMDEzLjY3MDAyOD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}</w:instrText>
          </w:r>
          <w:r w:rsidR="00135E93">
            <w:fldChar w:fldCharType="separate"/>
          </w:r>
          <w:r w:rsidR="00181E12">
            <w:t>(Mechs et al. 2013)</w:t>
          </w:r>
          <w:r w:rsidR="00135E93">
            <w:fldChar w:fldCharType="end"/>
          </w:r>
        </w:sdtContent>
      </w:sdt>
      <w:r w:rsidR="00135E93">
        <w:t>.</w:t>
      </w:r>
    </w:p>
    <w:p w14:paraId="242BB4D8" w14:textId="41F65262" w:rsidR="00356412" w:rsidRDefault="00356412" w:rsidP="002444A8">
      <w:pPr>
        <w:pStyle w:val="Listenabsatz"/>
        <w:numPr>
          <w:ilvl w:val="0"/>
          <w:numId w:val="1"/>
        </w:numPr>
      </w:pPr>
      <w:r>
        <w:t xml:space="preserve">Planung des Produktionsvolumens und des Energieverbrauchs einer experimentellen Destillationskolonne </w:t>
      </w:r>
      <w:sdt>
        <w:sdtPr>
          <w:alias w:val="To edit, see citavi.com/edit"/>
          <w:tag w:val="CitaviPlaceholder#29b97491-5b2f-4a26-beb1-efd1651311b0"/>
          <w:id w:val="1225253914"/>
          <w:placeholder>
            <w:docPart w:val="DefaultPlaceholder_-1854013440"/>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OTg4NWYyLWNhN2MtNDAwNC04MmIxLTI1ZDQ3ZTc1ZDdkZSIsIlJhbmdlTGVuZ3RoIjoyMiwiUmVmZXJlbmNlSWQiOiIyNzVjMzRmOS02NTk1LTQ2ZmItYTUwZS0xMmZkOTViYjM5M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T05DT042MDQ2My4yMDIzLjEwNDMwNzE3IiwiVXJpU3RyaW5nIjoiaHR0cHM6Ly9kb2kub3JnLzEwLjExMDkvT05DT042MDQ2My4yMDIzLjEwNDMwNzE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jZUMTE6NTg6NTEiLCJNb2RpZmllZEJ5IjoiX0xhc3NlIFJlaW5wb2xkIiwiSWQiOiJhZjNiMzY2OS0wZDM0LTRhMDAtYTJkYy04YTc4NDg2Njk2YTMiLCJNb2RpZmllZE9uIjoiMjAyNC0wOC0yNlQxMTo1ODo1MS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aWVlZXhwbG9yZS5pZWVlLm9yZy9kb2N1bWVudC8xMDQzMDcxNy8iLCJVcmlTdHJpbmciOiJodHRwczovL2llZWV4cGxvcmUuaWVlZS5vcmcvZG9jdW1lbnQvMTA0MzA3MTc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}</w:instrText>
          </w:r>
          <w:r>
            <w:fldChar w:fldCharType="separate"/>
          </w:r>
          <w:r w:rsidR="00181E12">
            <w:t>(Reinpold et al. 2023)</w:t>
          </w:r>
          <w:r>
            <w:fldChar w:fldCharType="end"/>
          </w:r>
        </w:sdtContent>
      </w:sdt>
      <w:r>
        <w:t xml:space="preserve">. </w:t>
      </w:r>
    </w:p>
    <w:p w14:paraId="73F51A49" w14:textId="356B16BA" w:rsidR="00A66411" w:rsidRDefault="00A66411" w:rsidP="002444A8">
      <w:pPr>
        <w:pStyle w:val="Listenabsatz"/>
        <w:numPr>
          <w:ilvl w:val="0"/>
          <w:numId w:val="1"/>
        </w:numPr>
      </w:pPr>
      <w:r>
        <w:t>Planung des Betriebs eines Elektrolyseurs mit dem Ziel selbst erzeugten Solarstrom zu verbrauchen, wobei das Planungsmodell die Akkumulation von Wasserstoff</w:t>
      </w:r>
      <w:r w:rsidR="00431207">
        <w:t xml:space="preserve"> im Sauerstoffstrom des Elektrolyseurs berücksichtigt und vermeidet </w:t>
      </w:r>
      <w:sdt>
        <w:sdtPr>
          <w:alias w:val="To edit, see citavi.com/edit"/>
          <w:tag w:val="CitaviPlaceholder#ab6abdb5-2a2e-4adc-a1cc-8311eee95792"/>
          <w:id w:val="-692297318"/>
          <w:placeholder>
            <w:docPart w:val="DefaultPlaceholder_-1854013440"/>
          </w:placeholder>
        </w:sdtPr>
        <w:sdtEndPr/>
        <w:sdtContent>
          <w:r w:rsidR="00431207">
            <w:fldChar w:fldCharType="begin"/>
          </w:r>
          <w:r w:rsidR="003E2B2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OTA0ZTIwLTcyZWQtNDU1Zi05MDA2LTg2ZjM4MmYyNDk5MCIsIlJhbmdlTGVuZ3RoIjoxMiwiUmVmZXJlbmNlSWQiOiJiYzFmMDBlOC1kODQ1LTQ4YWMtYmQzOS1mNjYwZjkzZmIxZ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aWVlZXhwbG9yZS5pZWVlLm9yZy9kb2N1bWVudC85ODQ2MzI5LyIsIlVyaVN0cmluZyI6Imh0dHBzOi8vaWVlZXhwbG9yZS5pZWVlLm9yZy9kb2N1bWVudC85ODQ2MzI5L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YXNzZSBSZWlucG9sZCIsIkNyZWF0ZWRPbiI6IjIwMjQtMDgtMDZUMTE6Mjc6MDEiLCJNb2RpZmllZEJ5IjoiX0xhc3NlIFJlaW5wb2xkIiwiSWQiOiJkYzE2YzI1My1iNjZjLTQ1NzgtYmI4ZS0zNDM5NmUxNTFkMmMiLCJNb2RpZmllZE9uIjoiMjAyNC0wOC0wNlQxMToyNzowMS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xMDkvQ0lFRUM1NDczNS4yMDIyLjk4NDYzMjkiLCJVcmlTdHJpbmciOiJodHRwczovL2RvaS5vcmcvMTAuMTEwOS9DSUVFQzU0NzM1LjIwMjIuOTg0NjMyO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}</w:instrText>
          </w:r>
          <w:r w:rsidR="00431207">
            <w:fldChar w:fldCharType="separate"/>
          </w:r>
          <w:r w:rsidR="00201EAF">
            <w:t>(Qiu et al.)</w:t>
          </w:r>
          <w:r w:rsidR="00431207">
            <w:fldChar w:fldCharType="end"/>
          </w:r>
        </w:sdtContent>
      </w:sdt>
      <w:r w:rsidR="00431207">
        <w:t>.</w:t>
      </w:r>
    </w:p>
    <w:p w14:paraId="7C356336" w14:textId="37D68F15" w:rsidR="008007DD" w:rsidRDefault="008007DD" w:rsidP="002444A8">
      <w:pPr>
        <w:pStyle w:val="Listenabsatz"/>
        <w:numPr>
          <w:ilvl w:val="0"/>
          <w:numId w:val="1"/>
        </w:numPr>
      </w:pPr>
      <w:r>
        <w:t xml:space="preserve">Planung des </w:t>
      </w:r>
      <w:r w:rsidR="00221494">
        <w:t xml:space="preserve">Produktionsvolumens und des Energieverbrauchs einer Maschine für das </w:t>
      </w:r>
      <w:proofErr w:type="spellStart"/>
      <w:r w:rsidR="00221494">
        <w:t>Extrusionsblasformen</w:t>
      </w:r>
      <w:proofErr w:type="spellEnd"/>
      <w:r w:rsidR="00221494">
        <w:t xml:space="preserve"> </w:t>
      </w:r>
      <w:sdt>
        <w:sdtPr>
          <w:alias w:val="To edit, see citavi.com/edit"/>
          <w:tag w:val="CitaviPlaceholder#13ea4167-33b9-48cb-8ae1-ef42755dcf20"/>
          <w:id w:val="-257060282"/>
          <w:placeholder>
            <w:docPart w:val="DefaultPlaceholder_-1854013440"/>
          </w:placeholder>
        </w:sdtPr>
        <w:sdtEndPr/>
        <w:sdtContent>
          <w:r w:rsidR="00221494">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NDcwNzI5LTJhM2ItNDFkYi1hNjRlLWE3MjUxNTA4YmUxZCIsIlJhbmdlTGVuZ3RoIjoxOCwiUmVmZXJlbmNlSWQiOiJkMTc4YjI0ZS01OTI1LTQzNWMtYTY3OC04NTdhOTdhNzNhZ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MDkvVElJLjIwMTguMjgzOTY0NSIsIlVyaVN0cmluZyI6Imh0dHBzOi8vZG9pLm9yZy8xMC4xMTA5L1RJSS4yMDE4LjI4Mzk2ND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}</w:instrText>
          </w:r>
          <w:r w:rsidR="00221494">
            <w:fldChar w:fldCharType="separate"/>
          </w:r>
          <w:r w:rsidR="00181E12">
            <w:t>(Gong et al. 2019)</w:t>
          </w:r>
          <w:r w:rsidR="00221494">
            <w:fldChar w:fldCharType="end"/>
          </w:r>
        </w:sdtContent>
      </w:sdt>
      <w:r w:rsidR="00221494">
        <w:t xml:space="preserve">. </w:t>
      </w:r>
    </w:p>
    <w:p w14:paraId="17A5164C" w14:textId="55C50D69" w:rsidR="00EE1B0E" w:rsidRDefault="00EE1B0E" w:rsidP="002444A8">
      <w:pPr>
        <w:pStyle w:val="Listenabsatz"/>
        <w:numPr>
          <w:ilvl w:val="0"/>
          <w:numId w:val="1"/>
        </w:numPr>
      </w:pPr>
      <w:r>
        <w:t>Planung d</w:t>
      </w:r>
      <w:r w:rsidR="0000559B">
        <w:t xml:space="preserve">es Betriebs von Kältemaschinen für industrielle Produktionsumgebungen, sodass Kühlleistung vor allem dann erzeugt wird, wenn Strompreise niedrig sind </w:t>
      </w:r>
      <w:sdt>
        <w:sdtPr>
          <w:alias w:val="To edit, see citavi.com/edit"/>
          <w:tag w:val="CitaviPlaceholder#85d532f7-6fb4-41d4-a393-1a49bf8a9379"/>
          <w:id w:val="-634175705"/>
          <w:placeholder>
            <w:docPart w:val="DefaultPlaceholder_-1854013440"/>
          </w:placeholder>
        </w:sdtPr>
        <w:sdtEndPr/>
        <w:sdtContent>
          <w:r w:rsidR="00CF78EE">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YzYwNmE2LTFiNzQtNGNjMy1hNDdmLWJmMmE2ZTAzOWM5MCIsIlJhbmdlTGVuZ3RoIjoxOCwiUmVmZXJlbmNlSWQiOiJiN2QxMzJkNy1kM2QzLTQ2YjgtOGY3MC0yYzI4MzYyMDU5N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cHJvY2lyLjIwMjMuMDIuMDI3IiwiVXJpU3RyaW5nIjoiaHR0cHM6Ly9kb2kub3JnLzEwLjEwMTYvai5wcm9jaXIuMjAyMy4wMi4wMj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}</w:instrText>
          </w:r>
          <w:r w:rsidR="00CF78EE">
            <w:fldChar w:fldCharType="separate"/>
          </w:r>
          <w:r w:rsidR="00181E12">
            <w:t>(Hayn et al. 2023)</w:t>
          </w:r>
          <w:r w:rsidR="00CF78EE">
            <w:fldChar w:fldCharType="end"/>
          </w:r>
        </w:sdtContent>
      </w:sdt>
      <w:r w:rsidR="0000559B">
        <w:t xml:space="preserve">. </w:t>
      </w:r>
    </w:p>
    <w:p w14:paraId="5186BFF1" w14:textId="5A7A63C7" w:rsidR="00D9083F" w:rsidRDefault="00D9083F" w:rsidP="002444A8">
      <w:pPr>
        <w:pStyle w:val="Listenabsatz"/>
        <w:numPr>
          <w:ilvl w:val="0"/>
          <w:numId w:val="1"/>
        </w:numPr>
      </w:pPr>
      <w:r>
        <w:t>Planung de</w:t>
      </w:r>
      <w:r w:rsidR="003F1A41">
        <w:t xml:space="preserve">r zu beziehenden elektrischen Leistung eines Elektrolyseurs und der Be- und Entladung einer Batterie, um selbst erzeugten Solarstrom zu nutzen </w:t>
      </w:r>
      <w:sdt>
        <w:sdtPr>
          <w:alias w:val="To edit, see citavi.com/edit"/>
          <w:tag w:val="CitaviPlaceholder#c905cbb4-ab80-4723-a493-2f5c61de91b8"/>
          <w:id w:val="1767107611"/>
          <w:placeholder>
            <w:docPart w:val="DefaultPlaceholder_-1854013440"/>
          </w:placeholder>
        </w:sdtPr>
        <w:sdtEndPr/>
        <w:sdtContent>
          <w:r w:rsidR="003F1A41">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YTg1OTU0LTIyNmMtNDEyOC1iYTI1LTE1NWUxMjRhOThmZiIsIlJhbmdlTGVuZ3RoIjoyMCwiUmVmZXJlbmNlSWQiOiJjMTg5M2NjNi01OWNhLTQyYjctYTFlOC0yNzJiZDNhZGIzO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lbmVyZ3kuMjAxMy4wMy4wMTciLCJVcmlTdHJpbmciOiJodHRwczovL2RvaS5vcmcvMTAuMTAxNi9qLmVuZXJneS4yMDEzLjAzLjAx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}</w:instrText>
          </w:r>
          <w:r w:rsidR="003F1A41">
            <w:fldChar w:fldCharType="separate"/>
          </w:r>
          <w:r w:rsidR="00181E12">
            <w:t>(Ziogou et al. 2013)</w:t>
          </w:r>
          <w:r w:rsidR="003F1A41">
            <w:fldChar w:fldCharType="end"/>
          </w:r>
        </w:sdtContent>
      </w:sdt>
      <w:r w:rsidR="003F1A41">
        <w:t xml:space="preserve">. </w:t>
      </w:r>
    </w:p>
    <w:p w14:paraId="40737EA4" w14:textId="55C510D2" w:rsidR="00777D3E" w:rsidRPr="002444A8" w:rsidRDefault="00657FBF" w:rsidP="002444A8">
      <w:pPr>
        <w:pStyle w:val="Listenabsatz"/>
        <w:numPr>
          <w:ilvl w:val="0"/>
          <w:numId w:val="1"/>
        </w:numPr>
      </w:pPr>
      <w:r>
        <w:t xml:space="preserve">Planung des Betriebs einer Fabrik um Netzanschlusskosten zu minimieren </w:t>
      </w:r>
      <w:sdt>
        <w:sdtPr>
          <w:alias w:val="To edit, see citavi.com/edit"/>
          <w:tag w:val="CitaviPlaceholder#273d571e-2414-4a08-ace5-a0a6ae74915d"/>
          <w:id w:val="280542430"/>
          <w:placeholder>
            <w:docPart w:val="DefaultPlaceholder_-1854013440"/>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ZGVlOGIxLTc0ZGUtNDRkOS1hNTBiLTIyNDc0YTVlOGRmNCIsIlJhbmdlTGVuZ3RoIjoyMSwiUmVmZXJlbmNlSWQiOiIyZDliMTY3YS1hNzY4LTQ3NjMtOGRjMy1jYzUyOTdkYzQxZ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zM5MC9lbjE3MDgxOTExIiwiVXJpU3RyaW5nIjoiaHR0cHM6Ly9kb2kub3JnLzEwLjMzOTAvZW4xNzA4MTkx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}</w:instrText>
          </w:r>
          <w:r>
            <w:fldChar w:fldCharType="separate"/>
          </w:r>
          <w:r>
            <w:t>(Sawczuk et al. 2024)</w:t>
          </w:r>
          <w:r>
            <w:fldChar w:fldCharType="end"/>
          </w:r>
        </w:sdtContent>
      </w:sdt>
      <w:r>
        <w:t xml:space="preserve">. </w:t>
      </w:r>
    </w:p>
    <w:p w14:paraId="7273F48F" w14:textId="77777777" w:rsidR="00E045BC" w:rsidRDefault="00E045BC" w:rsidP="001120FF">
      <w:pPr>
        <w:rPr>
          <w:b/>
          <w:bCs/>
        </w:rPr>
      </w:pPr>
    </w:p>
    <w:p w14:paraId="26181EC9" w14:textId="198DDD6A" w:rsidR="00FD07ED" w:rsidRPr="007E1E46" w:rsidRDefault="002F1AF3" w:rsidP="001120FF">
      <w:r>
        <w:rPr>
          <w:b/>
          <w:bCs/>
        </w:rPr>
        <w:t>Bei der Betriebsplanung</w:t>
      </w:r>
      <w:r w:rsidR="00BB28ED">
        <w:rPr>
          <w:b/>
          <w:bCs/>
        </w:rPr>
        <w:t xml:space="preserve"> werden Produktionsziele </w:t>
      </w:r>
      <w:r w:rsidR="00BD2B69">
        <w:rPr>
          <w:b/>
          <w:bCs/>
        </w:rPr>
        <w:t xml:space="preserve">in Form von </w:t>
      </w:r>
      <w:r w:rsidR="00B468F9">
        <w:rPr>
          <w:b/>
          <w:bCs/>
        </w:rPr>
        <w:t xml:space="preserve">Produktionsvolumina </w:t>
      </w:r>
      <w:r w:rsidR="00BB28ED">
        <w:rPr>
          <w:b/>
          <w:bCs/>
        </w:rPr>
        <w:t xml:space="preserve">berücksichtigt, </w:t>
      </w:r>
      <w:r w:rsidR="007E1E46">
        <w:t xml:space="preserve">um sicherzustellen, dass der Energie-flexible Betrieb keinen </w:t>
      </w:r>
      <w:r w:rsidR="000C7D45">
        <w:t xml:space="preserve">unerwarteten, negativen Einfluss auf Erlöse durch den Verkauf von Produkten hat. </w:t>
      </w:r>
      <w:r w:rsidR="00E72603">
        <w:t xml:space="preserve">Dies </w:t>
      </w:r>
      <w:r w:rsidR="00465152">
        <w:t>ist dann relevant, wenn physische Produkte produziert werden sollen</w:t>
      </w:r>
      <w:r w:rsidR="0064088E">
        <w:t xml:space="preserve"> und es</w:t>
      </w:r>
      <w:r w:rsidR="00DD4FEE">
        <w:t xml:space="preserve"> ein fest definiertes Produktionsziel gibt, das weder über- noch untererfüllt werden sollte. </w:t>
      </w:r>
    </w:p>
    <w:p w14:paraId="611D08A5" w14:textId="77777777" w:rsidR="00FD07ED" w:rsidRDefault="00FD07ED" w:rsidP="001120FF">
      <w:r>
        <w:t>Beispiele:</w:t>
      </w:r>
    </w:p>
    <w:p w14:paraId="3490ED14" w14:textId="29046379" w:rsidR="00FD07ED" w:rsidRDefault="00FD07ED" w:rsidP="00FD07ED">
      <w:pPr>
        <w:pStyle w:val="Listenabsatz"/>
        <w:numPr>
          <w:ilvl w:val="0"/>
          <w:numId w:val="1"/>
        </w:numPr>
      </w:pPr>
      <w:r>
        <w:t xml:space="preserve"> </w:t>
      </w:r>
      <w:r w:rsidR="00EB0975">
        <w:t xml:space="preserve">Vorgeben von Produktionszielen, die trotz der Erbringung von Primärregelleistung </w:t>
      </w:r>
      <w:r w:rsidR="0031742B">
        <w:t xml:space="preserve">beim Betrieb eine Elektro-Lichtbogenofens und Elektrolyseuren eingehalten werden müssen </w:t>
      </w:r>
      <w:sdt>
        <w:sdtPr>
          <w:alias w:val="To edit, see citavi.com/edit"/>
          <w:tag w:val="CitaviPlaceholder#a6fbcef1-bd47-4053-8336-bf9e2389b3d2"/>
          <w:id w:val="-826441376"/>
          <w:placeholder>
            <w:docPart w:val="DefaultPlaceholder_-1854013440"/>
          </w:placeholder>
        </w:sdtPr>
        <w:sdtEndPr/>
        <w:sdtContent>
          <w:r w:rsidR="0031742B">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MTkxMTIyLTEzNmItNDUwZS04OTM2LWY5N2Q4YjViMjRjMiIsIlJhbmdlTGVuZ3RoIjoyMCwiUmVmZXJlbmNlSWQiOiI2NzI0NWFiYS1mYmEyLTQzZWUtODA0YS03MDJlZmI5YWQwZ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UU0cuMjAxOS4yOTE2NjIz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wOS9UU0cuMjAxOS4yOTE2NjIzIiwiVXJpU3RyaW5nIjoiaHR0cHM6Ly9kb2kub3JnLzEwLjExMDkvVFNHLjIwMTkuMjkxNjYy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}</w:instrText>
          </w:r>
          <w:r w:rsidR="0031742B">
            <w:fldChar w:fldCharType="separate"/>
          </w:r>
          <w:r w:rsidR="00181E12">
            <w:t>(Perroy et al. 2020)</w:t>
          </w:r>
          <w:r w:rsidR="0031742B">
            <w:fldChar w:fldCharType="end"/>
          </w:r>
        </w:sdtContent>
      </w:sdt>
      <w:r w:rsidR="0031742B">
        <w:t xml:space="preserve">. </w:t>
      </w:r>
    </w:p>
    <w:p w14:paraId="51023A99" w14:textId="198EA2FD" w:rsidR="00645014" w:rsidRDefault="00645014" w:rsidP="00FD07ED">
      <w:pPr>
        <w:pStyle w:val="Listenabsatz"/>
        <w:numPr>
          <w:ilvl w:val="0"/>
          <w:numId w:val="1"/>
        </w:numPr>
      </w:pPr>
      <w:r>
        <w:t>Vorgabe der für die Stahlproduktion benötigten Mengen an Sauerstoff und Stickstoff</w:t>
      </w:r>
      <w:r w:rsidR="00A72F7D">
        <w:t xml:space="preserve"> bei der Betriebsplanung einer Luftzerlegungseinheit. </w:t>
      </w:r>
      <w:sdt>
        <w:sdtPr>
          <w:alias w:val="To edit, see citavi.com/edit"/>
          <w:tag w:val="CitaviPlaceholder#c64c29c0-40be-4b28-aafe-690a61c4a27c"/>
          <w:id w:val="1355310457"/>
          <w:placeholder>
            <w:docPart w:val="DefaultPlaceholder_-1854013440"/>
          </w:placeholder>
        </w:sdtPr>
        <w:sdtEndPr/>
        <w:sdtContent>
          <w:r w:rsidR="00A72F7D">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YWNlNGE2LTU2NDMtNDM0YS1iZjNiLWE5OTg1YjgzOGY0MCIsIlJhbmdlTGVuZ3RoIjoxNywiUmVmZXJlbmNlSWQiOiJiZjAzNzRjOC00NzBlLTQ0YWYtYjFkMS1jYmRjMDgyZGMyO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NvbmVuZ3ByYWMuMjAxNi4wMy4wMTgiLCJVcmlTdHJpbmciOiJodHRwczovL2RvaS5vcmcvMTAuMTAxNi9qLmNvbmVuZ3ByYWMuMjAxNi4wMy4w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}</w:instrText>
          </w:r>
          <w:r w:rsidR="00A72F7D">
            <w:fldChar w:fldCharType="separate"/>
          </w:r>
          <w:r w:rsidR="00181E12">
            <w:t>(Han et al. 2016)</w:t>
          </w:r>
          <w:r w:rsidR="00A72F7D">
            <w:fldChar w:fldCharType="end"/>
          </w:r>
        </w:sdtContent>
      </w:sdt>
    </w:p>
    <w:p w14:paraId="41F72989" w14:textId="77777777" w:rsidR="00296611" w:rsidRDefault="00296611" w:rsidP="00296611">
      <w:pPr>
        <w:rPr>
          <w:b/>
          <w:bCs/>
        </w:rPr>
      </w:pPr>
    </w:p>
    <w:p w14:paraId="6BB03354" w14:textId="353431C9" w:rsidR="00296611" w:rsidRPr="00303338" w:rsidRDefault="00BD2B69" w:rsidP="00296611">
      <w:r>
        <w:rPr>
          <w:b/>
          <w:bCs/>
        </w:rPr>
        <w:t xml:space="preserve">Bei der Betriebsplanung werden </w:t>
      </w:r>
      <w:r w:rsidR="002E3A15">
        <w:rPr>
          <w:b/>
          <w:bCs/>
        </w:rPr>
        <w:t xml:space="preserve">einzuhaltende </w:t>
      </w:r>
      <w:r w:rsidR="008753FA">
        <w:rPr>
          <w:b/>
          <w:bCs/>
        </w:rPr>
        <w:t>Randbedingungen der</w:t>
      </w:r>
      <w:r w:rsidR="00303338">
        <w:rPr>
          <w:b/>
          <w:bCs/>
        </w:rPr>
        <w:t xml:space="preserve"> zu betreibenden Ressourcen berücksichtigt, </w:t>
      </w:r>
      <w:r w:rsidR="00303338">
        <w:t xml:space="preserve">wobei Randbedingungen </w:t>
      </w:r>
      <w:r w:rsidR="00567AA2">
        <w:t>als physikalische Prozessgrößen zu verstehen sind</w:t>
      </w:r>
      <w:r w:rsidR="00026077">
        <w:t xml:space="preserve">. Dadurch wird sichergestellt, dass Ressourcen nicht außerhalb der zulässigen Betriebspunkte betrieben werden, und </w:t>
      </w:r>
      <w:r w:rsidR="002647BF">
        <w:t xml:space="preserve">dass der Energie-flexible Betrieb keinen negativen Einfluss auf die Produktqualität hat. </w:t>
      </w:r>
    </w:p>
    <w:p w14:paraId="61AE19E5" w14:textId="77777777" w:rsidR="00296611" w:rsidRDefault="00296611" w:rsidP="00296611">
      <w:r>
        <w:t>Beispiele:</w:t>
      </w:r>
    </w:p>
    <w:p w14:paraId="049E17E8" w14:textId="49645AE7" w:rsidR="00296611" w:rsidRPr="00FD07ED" w:rsidRDefault="00296611" w:rsidP="008B736A">
      <w:pPr>
        <w:pStyle w:val="Listenabsatz"/>
        <w:numPr>
          <w:ilvl w:val="0"/>
          <w:numId w:val="1"/>
        </w:numPr>
      </w:pPr>
      <w:r>
        <w:t xml:space="preserve"> </w:t>
      </w:r>
      <w:r w:rsidR="00765AE7">
        <w:t>Vorgeben eine</w:t>
      </w:r>
      <w:r w:rsidR="005D7C3B">
        <w:t>s</w:t>
      </w:r>
      <w:r w:rsidR="00765AE7">
        <w:t xml:space="preserve"> zulässigen Temperatur</w:t>
      </w:r>
      <w:r w:rsidR="005D7C3B">
        <w:t xml:space="preserve">intervalls in Kühlregalen eines Supermarktes. </w:t>
      </w:r>
      <w:sdt>
        <w:sdtPr>
          <w:alias w:val="To edit, see citavi.com/edit"/>
          <w:tag w:val="CitaviPlaceholder#65c1ebd6-b938-4d9a-9f8b-09148a997dda"/>
          <w:id w:val="892003829"/>
          <w:placeholder>
            <w:docPart w:val="DefaultPlaceholder_-1854013440"/>
          </w:placeholder>
        </w:sdtPr>
        <w:sdtEndPr/>
        <w:sdtContent>
          <w:r w:rsidR="005D7C3B">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YmQ1NzU1LWMyOGMtNDQ1Yy1hMjlmLTIwMWQzNTNkZDAyNCIsIlJhbmdlTGVuZ3RoIjoyMCwiUmVmZXJlbmNlSWQiOiI4YjVmNGY5Ny0zNGIxLTRlZTAtYTg0Yy1iNDE0OWRiNzVjMD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lbmNvbm1hbi4yMDIyLjExNjYyMiIsIlVyaVN0cmluZyI6Imh0dHBzOi8vZG9pLm9yZy8xMC4xMDE2L2ouZW5jb25tYW4uMjAyMi4xMTY2Mj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}</w:instrText>
          </w:r>
          <w:r w:rsidR="005D7C3B">
            <w:fldChar w:fldCharType="separate"/>
          </w:r>
          <w:r w:rsidR="00181E12">
            <w:t>(Crespi et al. 2023)</w:t>
          </w:r>
          <w:r w:rsidR="005D7C3B">
            <w:fldChar w:fldCharType="end"/>
          </w:r>
        </w:sdtContent>
      </w:sdt>
    </w:p>
    <w:p w14:paraId="29D501BB" w14:textId="77777777" w:rsidR="00296611" w:rsidRDefault="00296611" w:rsidP="00FD07ED"/>
    <w:p w14:paraId="0289D893" w14:textId="42096488" w:rsidR="009114F8" w:rsidRPr="007B01AB" w:rsidRDefault="00465152" w:rsidP="00296611">
      <w:r>
        <w:rPr>
          <w:b/>
          <w:bCs/>
        </w:rPr>
        <w:t xml:space="preserve">Bei der Betriebsplanung werden zu verbrauchende und zu erzeugende Energiemengen berücksichtigt. </w:t>
      </w:r>
      <w:r w:rsidR="007B01AB">
        <w:t xml:space="preserve">Der Verbrauch und die Erzeugung </w:t>
      </w:r>
      <w:r w:rsidR="00125F1E">
        <w:t>können</w:t>
      </w:r>
      <w:r w:rsidR="007B01AB">
        <w:t xml:space="preserve"> dabei sowohl zeitlich aufgelöst a</w:t>
      </w:r>
      <w:r w:rsidR="00125F1E">
        <w:t xml:space="preserve">ls auch über den Optimierungszeitraum aufsummiert vorgegeben werden. </w:t>
      </w:r>
      <w:r w:rsidR="00A4208F">
        <w:t xml:space="preserve">Dies stellt sicher, dass der Verbrauch bzw. die Erzeugung, die gegenüber externen Stakeholdern wie Netzbetreibern, Aggregatoren oder Märkten </w:t>
      </w:r>
      <w:r w:rsidR="009114F8">
        <w:t xml:space="preserve">kommuniziert wurden, eingehalten wird, was notwendig ist, um Strafzahlungen zu vermeiden. </w:t>
      </w:r>
    </w:p>
    <w:p w14:paraId="1D4A72AF" w14:textId="77777777" w:rsidR="00296611" w:rsidRDefault="00296611" w:rsidP="00296611">
      <w:r>
        <w:t>Beispiele:</w:t>
      </w:r>
    </w:p>
    <w:p w14:paraId="4C1E65A9" w14:textId="2C2BDDC3" w:rsidR="00296611" w:rsidRDefault="00296611" w:rsidP="00296611">
      <w:pPr>
        <w:pStyle w:val="Listenabsatz"/>
        <w:numPr>
          <w:ilvl w:val="0"/>
          <w:numId w:val="1"/>
        </w:numPr>
      </w:pPr>
      <w:r>
        <w:t xml:space="preserve"> </w:t>
      </w:r>
      <w:r w:rsidR="00937B5B">
        <w:t>Vorgeben</w:t>
      </w:r>
      <w:r w:rsidR="00BD407F">
        <w:t xml:space="preserve"> einer Lastkurve für Supermärkte und Kältemaschinen für die Klimatisierung von Bürogebäuden, wobei die Lastkurve über- aber nicht unterschritten werden darf, um eine Überlastung des Stromnetzes zu vermeiden. </w:t>
      </w:r>
      <w:sdt>
        <w:sdtPr>
          <w:alias w:val="To edit, see citavi.com/edit"/>
          <w:tag w:val="CitaviPlaceholder#3118df8c-5af7-4c6a-96d4-964bd91cae0e"/>
          <w:id w:val="713163877"/>
          <w:placeholder>
            <w:docPart w:val="DefaultPlaceholder_-1854013440"/>
          </w:placeholder>
        </w:sdtPr>
        <w:sdtEndPr/>
        <w:sdtContent>
          <w:r w:rsidR="00BD407F">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OTJiNTdmLWUzODYtNDYxNS04YWU3LWQyNTcyNjc2MTAxNSIsIlJhbmdlTGVuZ3RoIjoyMSwiUmVmZXJlbmNlSWQiOiI5MjQ2NDliZi02ZmNmLTRlYzYtYjkwYy1mMDAyNmYzNzk0Z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UQ1NULjIwMTYuMjU2MzM4NSIsIlVyaVN0cmluZyI6Imh0dHBzOi8vZG9pLm9yZy8xMC4xMTA5L1RDU1QuMjAxNi4yNTY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}</w:instrText>
          </w:r>
          <w:r w:rsidR="00BD407F">
            <w:fldChar w:fldCharType="separate"/>
          </w:r>
          <w:r w:rsidR="00181E12">
            <w:t>(Rahnama et al. 2017)</w:t>
          </w:r>
          <w:r w:rsidR="00BD407F">
            <w:fldChar w:fldCharType="end"/>
          </w:r>
        </w:sdtContent>
      </w:sdt>
    </w:p>
    <w:p w14:paraId="7E4EE2F3" w14:textId="0C173789" w:rsidR="004C7879" w:rsidRDefault="004C7879" w:rsidP="00296611">
      <w:pPr>
        <w:pStyle w:val="Listenabsatz"/>
        <w:numPr>
          <w:ilvl w:val="0"/>
          <w:numId w:val="1"/>
        </w:numPr>
      </w:pPr>
      <w:r>
        <w:t xml:space="preserve">Vorgeben einer maximalen Leistung einer maximal zu verbrauchenden Energiemenge zur Erfüllung eines Produktionsauftrages einer CNC-Fräse. </w:t>
      </w:r>
      <w:sdt>
        <w:sdtPr>
          <w:alias w:val="To edit, see citavi.com/edit"/>
          <w:tag w:val="CitaviPlaceholder#e96be3c9-77d6-4953-8dc3-8da518caf09d"/>
          <w:id w:val="24371456"/>
          <w:placeholder>
            <w:docPart w:val="DefaultPlaceholder_-1854013440"/>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ZjQwOTBhLWYxYmItNDE5OC05NjdkLTk0NTc5ZmRhNzkwMCIsIlJhbmdlTGVuZ3RoIjoyNCwiUmVmZXJlbmNlSWQiOiI3OWNiNDRlYi03OGQzLTRlOGMtYjAxMC1kMzI2YzdiZmZkYz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cHJvY2lyLjIwMTUuMTAuMDExIiwiVXJpU3RyaW5nIjoiaHR0cHM6Ly9kb2kub3JnLzEwLjEwMTYvai5wcm9jaXIuMjAxNS4xMC4wMT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}</w:instrText>
          </w:r>
          <w:r>
            <w:fldChar w:fldCharType="separate"/>
          </w:r>
          <w:r w:rsidR="00181E12">
            <w:t>(Suwa und Samukawa 2016)</w:t>
          </w:r>
          <w:r>
            <w:fldChar w:fldCharType="end"/>
          </w:r>
        </w:sdtContent>
      </w:sdt>
    </w:p>
    <w:p w14:paraId="613E9A92" w14:textId="6FB13D4D" w:rsidR="00D00EC4" w:rsidRDefault="00D00EC4" w:rsidP="00296611">
      <w:pPr>
        <w:pStyle w:val="Listenabsatz"/>
        <w:numPr>
          <w:ilvl w:val="0"/>
          <w:numId w:val="1"/>
        </w:numPr>
      </w:pPr>
      <w:r>
        <w:t>Vorgeben der zu erzeugenden Strommen</w:t>
      </w:r>
      <w:r w:rsidR="00785BEF">
        <w:t xml:space="preserve">ge eines Generators pro 15-minütigen Intervallen </w:t>
      </w:r>
      <w:sdt>
        <w:sdtPr>
          <w:alias w:val="To edit, see citavi.com/edit"/>
          <w:tag w:val="CitaviPlaceholder#2e3d5667-eb24-460c-9ca8-7e4134046571"/>
          <w:id w:val="-754590772"/>
          <w:placeholder>
            <w:docPart w:val="DefaultPlaceholder_-1854013440"/>
          </w:placeholder>
        </w:sdtPr>
        <w:sdtEndPr/>
        <w:sdtContent>
          <w:r w:rsidR="00785BEF">
            <w:fldChar w:fldCharType="begin"/>
          </w:r>
          <w:r w:rsidR="00785BE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YTZjMTE2LTY5MTYtNGQ5OC1hMmY3LTg2NjY0YWM5NGY3YyIsIlJhbmdlTGVuZ3RoIjoyOCwiUmVmZXJlbmNlSWQiOiJkYjI3YWY0NC0xYjQ5LTRmNTMtYTQ4Zi05YWRjN2QxMTRhZ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}</w:instrText>
          </w:r>
          <w:r w:rsidR="00785BEF">
            <w:fldChar w:fldCharType="separate"/>
          </w:r>
          <w:r w:rsidR="00181E12">
            <w:t>(Sandro Magnani et al. 2018)</w:t>
          </w:r>
          <w:r w:rsidR="00785BEF">
            <w:fldChar w:fldCharType="end"/>
          </w:r>
        </w:sdtContent>
      </w:sdt>
      <w:r w:rsidR="00785BEF">
        <w:t>.</w:t>
      </w:r>
    </w:p>
    <w:p w14:paraId="38866B72" w14:textId="3B710C1D" w:rsidR="007F6342" w:rsidRDefault="007F6342" w:rsidP="00296611">
      <w:pPr>
        <w:pStyle w:val="Listenabsatz"/>
        <w:numPr>
          <w:ilvl w:val="0"/>
          <w:numId w:val="1"/>
        </w:numPr>
      </w:pPr>
      <w:r>
        <w:t xml:space="preserve">Vorgeben von Produktionszielen </w:t>
      </w:r>
      <w:r w:rsidR="005F30F8">
        <w:t xml:space="preserve">einer experimentellen Destillationskolonne </w:t>
      </w:r>
      <w:r>
        <w:t>f</w:t>
      </w:r>
      <w:r w:rsidR="005F30F8">
        <w:t xml:space="preserve">ür einen bestimmten Optimierungshorizont </w:t>
      </w:r>
      <w:sdt>
        <w:sdtPr>
          <w:alias w:val="To edit, see citavi.com/edit"/>
          <w:tag w:val="CitaviPlaceholder#d85d994f-88ba-47cc-b0e5-66d2d8dfd166"/>
          <w:id w:val="1047182876"/>
          <w:placeholder>
            <w:docPart w:val="DefaultPlaceholder_-1854013440"/>
          </w:placeholder>
        </w:sdtPr>
        <w:sdtEndPr/>
        <w:sdtContent>
          <w:r w:rsidR="005F30F8">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MzZhYWRiLWU0YWEtNDRiZS05MmIyLTFiOTQwM2ViOTA0YiIsIlJhbmdlTGVuZ3RoIjoyMiwiUmVmZXJlbmNlSWQiOiIyNzVjMzRmOS02NTk1LTQ2ZmItYTUwZS0xMmZkOTViYjM5M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T05DT042MDQ2My4yMDIzLjEwNDMwNzE3IiwiVXJpU3RyaW5nIjoiaHR0cHM6Ly9kb2kub3JnLzEwLjExMDkvT05DT042MDQ2My4yMDIzLjEwNDMwNzE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jZUMTE6NTg6NTEiLCJNb2RpZmllZEJ5IjoiX0xhc3NlIFJlaW5wb2xkIiwiSWQiOiJhZjNiMzY2OS0wZDM0LTRhMDAtYTJkYy04YTc4NDg2Njk2YTMiLCJNb2RpZmllZE9uIjoiMjAyNC0wOC0yNlQxMTo1ODo1MS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aWVlZXhwbG9yZS5pZWVlLm9yZy9kb2N1bWVudC8xMDQzMDcxNy8iLCJVcmlTdHJpbmciOiJodHRwczovL2llZWV4cGxvcmUuaWVlZS5vcmcvZG9jdW1lbnQvMTA0MzA3MTc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}</w:instrText>
          </w:r>
          <w:r w:rsidR="005F30F8">
            <w:fldChar w:fldCharType="separate"/>
          </w:r>
          <w:r w:rsidR="00181E12">
            <w:t>(Reinpold et al. 2023)</w:t>
          </w:r>
          <w:r w:rsidR="005F30F8">
            <w:fldChar w:fldCharType="end"/>
          </w:r>
        </w:sdtContent>
      </w:sdt>
      <w:r w:rsidR="005F30F8">
        <w:t>.</w:t>
      </w:r>
    </w:p>
    <w:p w14:paraId="64EF4163" w14:textId="74A11512" w:rsidR="00225162" w:rsidRDefault="00225162" w:rsidP="00296611">
      <w:pPr>
        <w:pStyle w:val="Listenabsatz"/>
        <w:numPr>
          <w:ilvl w:val="0"/>
          <w:numId w:val="1"/>
        </w:numPr>
      </w:pPr>
      <w:r>
        <w:t xml:space="preserve">Vorgabe des Leistungsbezugs am Netzanschlusspunkt von </w:t>
      </w:r>
      <w:r w:rsidR="00462FA8">
        <w:t>Energiev</w:t>
      </w:r>
      <w:r>
        <w:t xml:space="preserve">ersorgungsressourcen einer Fabrik </w:t>
      </w:r>
      <w:sdt>
        <w:sdtPr>
          <w:alias w:val="To edit, see citavi.com/edit"/>
          <w:tag w:val="CitaviPlaceholder#02f0c56a-e45d-4a0b-8350-efc9a822280e"/>
          <w:id w:val="175779709"/>
          <w:placeholder>
            <w:docPart w:val="DefaultPlaceholder_-1854013440"/>
          </w:placeholder>
        </w:sdtPr>
        <w:sdtEndPr/>
        <w:sdtContent>
          <w:r w:rsidR="00462FA8">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OTAyM2NhLWU4MDUtNDExNi1hYTg2LWNhNzMyZTYwODJlNSIsIlJhbmdlTGVuZ3RoIjoyMSwiUmVmZXJlbmNlSWQiOiI1NzQ0ZGNjZS1hMDNiLTRiODUtYjE4Yi1hYjc3MzgzYzlkO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mFwZW5lcmd5LjIwMTcuMDkuMDA1IiwiVXJpU3RyaW5nIjoiaHR0cHM6Ly9kb2kub3JnLzEwLjEwMTYvai5hcGVuZXJneS4yMDE3LjA5LjAwN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}</w:instrText>
          </w:r>
          <w:r w:rsidR="00462FA8">
            <w:fldChar w:fldCharType="separate"/>
          </w:r>
          <w:r w:rsidR="00181E12">
            <w:t>(Ferrari et al. 2017)</w:t>
          </w:r>
          <w:r w:rsidR="00462FA8">
            <w:fldChar w:fldCharType="end"/>
          </w:r>
        </w:sdtContent>
      </w:sdt>
      <w:r w:rsidR="00462FA8">
        <w:t>.</w:t>
      </w:r>
      <w:r>
        <w:t xml:space="preserve"> </w:t>
      </w:r>
    </w:p>
    <w:p w14:paraId="479AEE04" w14:textId="77777777" w:rsidR="00296611" w:rsidRDefault="00296611" w:rsidP="00FD07ED"/>
    <w:p w14:paraId="1CA7A5D1" w14:textId="07BEFC59" w:rsidR="008E056A" w:rsidRDefault="008E056A" w:rsidP="00FD07ED">
      <w:r w:rsidRPr="00303894">
        <w:rPr>
          <w:b/>
          <w:bCs/>
        </w:rPr>
        <w:t>Bei der Betriebsplanung w</w:t>
      </w:r>
      <w:r w:rsidR="00303894" w:rsidRPr="00303894">
        <w:rPr>
          <w:b/>
          <w:bCs/>
        </w:rPr>
        <w:t xml:space="preserve">erden ein oder </w:t>
      </w:r>
      <w:r w:rsidR="00B64245">
        <w:rPr>
          <w:b/>
          <w:bCs/>
        </w:rPr>
        <w:t>m</w:t>
      </w:r>
      <w:r w:rsidR="00303894" w:rsidRPr="00303894">
        <w:rPr>
          <w:b/>
          <w:bCs/>
        </w:rPr>
        <w:t>ehrere Ziele verfolgt</w:t>
      </w:r>
      <w:r w:rsidR="00303894">
        <w:t>,</w:t>
      </w:r>
      <w:r w:rsidR="00B64245">
        <w:t xml:space="preserve"> die durch die Betriebsplanung möglichst optimal </w:t>
      </w:r>
      <w:r w:rsidR="00FA6430">
        <w:t xml:space="preserve">erreicht werden sollen. Ziele können etwa die Minimierung von Kosten oder die Maximierung des Produktionsvolumens sein. </w:t>
      </w:r>
      <w:r w:rsidR="00E94993">
        <w:t xml:space="preserve">Wenn gleichzeitig mehrere Ziele verfolgt werden, müssen diese bei der Betriebsplanung gegeneinander </w:t>
      </w:r>
      <w:r w:rsidR="00733141">
        <w:t xml:space="preserve">gewichtet werden, da es für gewöhnlich nicht möglich ist, </w:t>
      </w:r>
      <w:r w:rsidR="006C72E3">
        <w:t xml:space="preserve">ein Optimum für mehrere Ziele gleichzeitig zu realisieren. </w:t>
      </w:r>
    </w:p>
    <w:p w14:paraId="3F666F0E" w14:textId="77777777" w:rsidR="002667BA" w:rsidRDefault="002667BA" w:rsidP="00FD07ED">
      <w:r>
        <w:t>Beispiele:</w:t>
      </w:r>
    </w:p>
    <w:p w14:paraId="3DD9BF60" w14:textId="3ED45C74" w:rsidR="002667BA" w:rsidRDefault="002667BA" w:rsidP="002667BA">
      <w:pPr>
        <w:pStyle w:val="Listenabsatz"/>
        <w:numPr>
          <w:ilvl w:val="0"/>
          <w:numId w:val="1"/>
        </w:numPr>
      </w:pPr>
      <w:r>
        <w:t xml:space="preserve"> </w:t>
      </w:r>
      <w:r w:rsidR="00BD407F">
        <w:t>Minimieren der Abweichung des Stromverbrauchs von Supermärkten und Kältemaschinen für die Klimatisierung von Bürogebäuden von einer Baseline</w:t>
      </w:r>
      <w:r w:rsidR="0057141D">
        <w:t xml:space="preserve">, um die regulären Prozesse der genannten Ressourcen so wenig wie möglich zu stören. Während die Abweichung von der Baseline so klein wie möglich sein soll, </w:t>
      </w:r>
      <w:r w:rsidR="00507276">
        <w:t xml:space="preserve">darf eine maximale Lastkurve der Ressourcen nicht überschritten werden. </w:t>
      </w:r>
      <w:r w:rsidR="00BD407F">
        <w:t xml:space="preserve"> </w:t>
      </w:r>
      <w:sdt>
        <w:sdtPr>
          <w:alias w:val="To edit, see citavi.com/edit"/>
          <w:tag w:val="CitaviPlaceholder#9040685f-0ca0-4b54-a46c-1baaf1fa7c9d"/>
          <w:id w:val="-1435207189"/>
          <w:placeholder>
            <w:docPart w:val="8155B324ADE74094B44319D5E38C97F6"/>
          </w:placeholder>
        </w:sdtPr>
        <w:sdtEndPr/>
        <w:sdtContent>
          <w:r w:rsidR="00BD407F">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OTJiNTdmLWUzODYtNDYxNS04YWU3LWQyNTcyNjc2MTAxNSIsIlJhbmdlTGVuZ3RoIjoyMSwiUmVmZXJlbmNlSWQiOiI5MjQ2NDliZi02ZmNmLTRlYzYtYjkwYy1mMDAyNmYzNzk0Z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UQ1NULjIwMTYuMjU2MzM4NSIsIlVyaVN0cmluZyI6Imh0dHBzOi8vZG9pLm9yZy8xMC4xMTA5L1RDU1QuMjAxNi4yNTY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}</w:instrText>
          </w:r>
          <w:r w:rsidR="00BD407F">
            <w:fldChar w:fldCharType="separate"/>
          </w:r>
          <w:r w:rsidR="00181E12">
            <w:t>(Rahnama et al. 2017)</w:t>
          </w:r>
          <w:r w:rsidR="00BD407F">
            <w:fldChar w:fldCharType="end"/>
          </w:r>
        </w:sdtContent>
      </w:sdt>
    </w:p>
    <w:p w14:paraId="6C77181E" w14:textId="7A710761" w:rsidR="00AF51FB" w:rsidRDefault="00AF51FB" w:rsidP="002667BA">
      <w:pPr>
        <w:pStyle w:val="Listenabsatz"/>
        <w:numPr>
          <w:ilvl w:val="0"/>
          <w:numId w:val="1"/>
        </w:numPr>
      </w:pPr>
      <w:r>
        <w:t>Minimieren der Stromkosten</w:t>
      </w:r>
      <w:r w:rsidR="009644BF">
        <w:t xml:space="preserve"> bei gleichzeitiger Maximierung </w:t>
      </w:r>
      <w:r w:rsidR="00FA143C">
        <w:t xml:space="preserve">eines empirisch definierten Nutzes, der sich aus dem Betrieb von Produktionsmaschinen (CNC-Fräsen) ergibt. </w:t>
      </w:r>
      <w:sdt>
        <w:sdtPr>
          <w:alias w:val="To edit, see citavi.com/edit"/>
          <w:tag w:val="CitaviPlaceholder#84b55232-eda7-4e3d-b7ec-036328cda8de"/>
          <w:id w:val="-1048844045"/>
          <w:placeholder>
            <w:docPart w:val="DefaultPlaceholder_-1854013440"/>
          </w:placeholder>
        </w:sdtPr>
        <w:sdtEndPr/>
        <w:sdtContent>
          <w:r w:rsidR="00FA143C">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ZjExMTBiLTU3MWMtNDdmMS1iZWFlLTUwMWFlOTVlMTgzZiIsIlJhbmdlTGVuZ3RoIjoxNywiUmVmZXJlbmNlSWQiOiJmM2I3YzkyYy1jNTIyLTQ0NWQtOTA3Zi0yNjdjOTI3Mjc2Z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zOTAxL0NKTUUuMjAxNC4wMy40ODgiLCJVcmlTdHJpbmciOiJodHRwczovL2RvaS5vcmcvMTAuMzkwMS9DSk1FLjIwMTQuMDMuNDg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}</w:instrText>
          </w:r>
          <w:r w:rsidR="00FA143C">
            <w:fldChar w:fldCharType="separate"/>
          </w:r>
          <w:r w:rsidR="00181E12">
            <w:t>(Sun et al. 2014)</w:t>
          </w:r>
          <w:r w:rsidR="00FA143C">
            <w:fldChar w:fldCharType="end"/>
          </w:r>
        </w:sdtContent>
      </w:sdt>
    </w:p>
    <w:p w14:paraId="4B94652B" w14:textId="057050EE" w:rsidR="007206BD" w:rsidRDefault="00AE6277" w:rsidP="002667BA">
      <w:pPr>
        <w:pStyle w:val="Listenabsatz"/>
        <w:numPr>
          <w:ilvl w:val="0"/>
          <w:numId w:val="1"/>
        </w:numPr>
      </w:pPr>
      <w:r>
        <w:t xml:space="preserve">Maximieren des Profits aus dem Verkauf von Wasserstoff bei gleichzeitiger Minimierung der </w:t>
      </w:r>
      <w:r w:rsidR="002550EA">
        <w:t xml:space="preserve">Stromkosten für den Betrieb von Elektrolyseuren und den Kosten, die sich aus häufigen Start- und </w:t>
      </w:r>
      <w:proofErr w:type="spellStart"/>
      <w:r w:rsidR="002550EA">
        <w:t>Stopvorgängen</w:t>
      </w:r>
      <w:proofErr w:type="spellEnd"/>
      <w:r w:rsidR="002550EA">
        <w:t xml:space="preserve"> ergeben. </w:t>
      </w:r>
      <w:sdt>
        <w:sdtPr>
          <w:alias w:val="To edit, see citavi.com/edit"/>
          <w:tag w:val="CitaviPlaceholder#93d38107-8885-4d46-bd8f-d6faf64aa0e4"/>
          <w:id w:val="873582782"/>
          <w:placeholder>
            <w:docPart w:val="DefaultPlaceholder_-1854013440"/>
          </w:placeholder>
        </w:sdtPr>
        <w:sdtEndPr/>
        <w:sdtContent>
          <w:r w:rsidR="005661A2">
            <w:fldChar w:fldCharType="begin"/>
          </w:r>
          <w:r w:rsidR="003E2B2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MDFlZjIzLWRmNWYtNDE1Yi1iODcwLTBjMGRhNjYxZTQ2YyIsIlJhbmdlTGVuZ3RoIjoxMiwiUmVmZXJlbmNlSWQiOiJiYzFmMDBlOC1kODQ1LTQ4YWMtYmQzOS1mNjYwZjkzZmIxZ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aWVlZXhwbG9yZS5pZWVlLm9yZy9kb2N1bWVudC85ODQ2MzI5LyIsIlVyaVN0cmluZyI6Imh0dHBzOi8vaWVlZXhwbG9yZS5pZWVlLm9yZy9kb2N1bWVudC85ODQ2MzI5L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YXNzZSBSZWlucG9sZCIsIkNyZWF0ZWRPbiI6IjIwMjQtMDgtMDZUMTE6Mjc6MDEiLCJNb2RpZmllZEJ5IjoiX0xhc3NlIFJlaW5wb2xkIiwiSWQiOiJkYzE2YzI1My1iNjZjLTQ1NzgtYmI4ZS0zNDM5NmUxNTFkMmMiLCJNb2RpZmllZE9uIjoiMjAyNC0wOC0wNlQxMToyNzowMS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xMDkvQ0lFRUM1NDczNS4yMDIyLjk4NDYzMjkiLCJVcmlTdHJpbmciOiJodHRwczovL2RvaS5vcmcvMTAuMTEwOS9DSUVFQzU0NzM1LjIwMjIuOTg0NjMyO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}</w:instrText>
          </w:r>
          <w:r w:rsidR="005661A2">
            <w:fldChar w:fldCharType="separate"/>
          </w:r>
          <w:r w:rsidR="00201EAF">
            <w:t>(Qiu et al.)</w:t>
          </w:r>
          <w:r w:rsidR="005661A2">
            <w:fldChar w:fldCharType="end"/>
          </w:r>
        </w:sdtContent>
      </w:sdt>
    </w:p>
    <w:p w14:paraId="40595301" w14:textId="73F4EE5B" w:rsidR="005661A2" w:rsidRDefault="00085B77" w:rsidP="002667BA">
      <w:pPr>
        <w:pStyle w:val="Listenabsatz"/>
        <w:numPr>
          <w:ilvl w:val="0"/>
          <w:numId w:val="1"/>
        </w:numPr>
      </w:pPr>
      <w:r>
        <w:t xml:space="preserve">Minimierung der Produktionszeit für einen </w:t>
      </w:r>
      <w:r w:rsidR="00A04C6C">
        <w:t xml:space="preserve">Produktionsauftrag einer CNC-Fräse bei gleichzeitiger Einhaltung einer maximal zulässigen elektrischen Leistung. </w:t>
      </w:r>
      <w:sdt>
        <w:sdtPr>
          <w:alias w:val="To edit, see citavi.com/edit"/>
          <w:tag w:val="CitaviPlaceholder#b11b39eb-91c7-414c-8a9b-dfcbac0e1f3f"/>
          <w:id w:val="876125858"/>
          <w:placeholder>
            <w:docPart w:val="DefaultPlaceholder_-1854013440"/>
          </w:placeholder>
        </w:sdtPr>
        <w:sdtEndPr/>
        <w:sdtContent>
          <w:r w:rsidR="004C7879">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YmZlOWRkLWNlOGYtNDE1OS05ZmI2LWJjNjBjOTkxNjViNyIsIlJhbmdlTGVuZ3RoIjoyNCwiUmVmZXJlbmNlSWQiOiI3OWNiNDRlYi03OGQzLTRlOGMtYjAxMC1kMzI2YzdiZmZkYz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cHJvY2lyLjIwMTUuMTAuMDExIiwiVXJpU3RyaW5nIjoiaHR0cHM6Ly9kb2kub3JnLzEwLjEwMTYvai5wcm9jaXIuMjAxNS4xMC4wMT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}</w:instrText>
          </w:r>
          <w:r w:rsidR="004C7879">
            <w:fldChar w:fldCharType="separate"/>
          </w:r>
          <w:r w:rsidR="00181E12">
            <w:t>(Suwa und Samukawa 2016)</w:t>
          </w:r>
          <w:r w:rsidR="004C7879">
            <w:fldChar w:fldCharType="end"/>
          </w:r>
        </w:sdtContent>
      </w:sdt>
    </w:p>
    <w:p w14:paraId="25BAAF83" w14:textId="2BEA07BD" w:rsidR="002B4AEC" w:rsidRDefault="002B4AEC" w:rsidP="002667BA">
      <w:pPr>
        <w:pStyle w:val="Listenabsatz"/>
        <w:numPr>
          <w:ilvl w:val="0"/>
          <w:numId w:val="1"/>
        </w:numPr>
      </w:pPr>
      <w:r>
        <w:t xml:space="preserve">Minimierung der Energiekosten und </w:t>
      </w:r>
      <w:r w:rsidR="00CB5CA5">
        <w:t xml:space="preserve">Personalkosten für die Erfüllung eines Produktionsauftrages einer Maschine für das </w:t>
      </w:r>
      <w:proofErr w:type="spellStart"/>
      <w:r w:rsidR="00CB5CA5">
        <w:t>Extrusionsblasformen</w:t>
      </w:r>
      <w:proofErr w:type="spellEnd"/>
      <w:r w:rsidR="00CB5CA5">
        <w:t xml:space="preserve"> </w:t>
      </w:r>
      <w:r w:rsidR="00AB5BA0">
        <w:t xml:space="preserve">unter Einhaltung einer maximal zulässigen Produktionszeit. </w:t>
      </w:r>
      <w:sdt>
        <w:sdtPr>
          <w:alias w:val="To edit, see citavi.com/edit"/>
          <w:tag w:val="CitaviPlaceholder#d73f66f4-5093-47fb-9d90-d32a148ad325"/>
          <w:id w:val="-1941373201"/>
          <w:placeholder>
            <w:docPart w:val="DefaultPlaceholder_-1854013440"/>
          </w:placeholder>
        </w:sdtPr>
        <w:sdtEndPr/>
        <w:sdtContent>
          <w:r w:rsidR="00AB5BA0">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ZGQyYWUzLWE0MmItNDhjNi04MTAyLTZiNTcyNmMxMjM0ZSIsIlJhbmdlTGVuZ3RoIjoxOCwiUmVmZXJlbmNlSWQiOiJkMTc4YjI0ZS01OTI1LTQzNWMtYTY3OC04NTdhOTdhNzNhZ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MDkvVElJLjIwMTguMjgzOTY0NSIsIlVyaVN0cmluZyI6Imh0dHBzOi8vZG9pLm9yZy8xMC4xMTA5L1RJSS4yMDE4LjI4Mzk2ND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}</w:instrText>
          </w:r>
          <w:r w:rsidR="00AB5BA0">
            <w:fldChar w:fldCharType="separate"/>
          </w:r>
          <w:r w:rsidR="00181E12">
            <w:t>(Gong et al. 2019)</w:t>
          </w:r>
          <w:r w:rsidR="00AB5BA0">
            <w:fldChar w:fldCharType="end"/>
          </w:r>
        </w:sdtContent>
      </w:sdt>
    </w:p>
    <w:p w14:paraId="08284AAA" w14:textId="6280BDE6" w:rsidR="00B36F10" w:rsidRDefault="00B36F10" w:rsidP="002667BA">
      <w:pPr>
        <w:pStyle w:val="Listenabsatz"/>
        <w:numPr>
          <w:ilvl w:val="0"/>
          <w:numId w:val="1"/>
        </w:numPr>
      </w:pPr>
      <w:r>
        <w:t>Vermeiden von Preisspitzen durch</w:t>
      </w:r>
      <w:r w:rsidR="001323A0">
        <w:t xml:space="preserve"> Planung des Betriebs von Kältemaschinen und der Beladung von Kältespeichern zu Zeiten niedriger Strompreise. </w:t>
      </w:r>
      <w:sdt>
        <w:sdtPr>
          <w:alias w:val="To edit, see citavi.com/edit"/>
          <w:tag w:val="CitaviPlaceholder#88e88dc3-998e-4f0e-80b9-cada63f7934d"/>
          <w:id w:val="2009319516"/>
          <w:placeholder>
            <w:docPart w:val="DefaultPlaceholder_-1854013440"/>
          </w:placeholder>
        </w:sdtPr>
        <w:sdtEndPr/>
        <w:sdtContent>
          <w:r w:rsidR="001323A0">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OGIyOTM1LWEwMjAtNGRlZC1iZWRiLTY1YTk1ODg2ZDVhMyIsIlJhbmdlTGVuZ3RoIjoxOCwiUmVmZXJlbmNlSWQiOiJiN2QxMzJkNy1kM2QzLTQ2YjgtOGY3MC0yYzI4MzYyMDU5N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cHJvY2lyLjIwMjMuMDIuMDI3IiwiVXJpU3RyaW5nIjoiaHR0cHM6Ly9kb2kub3JnLzEwLjEwMTYvai5wcm9jaXIuMjAyMy4wMi4wMj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}</w:instrText>
          </w:r>
          <w:r w:rsidR="001323A0">
            <w:fldChar w:fldCharType="separate"/>
          </w:r>
          <w:r w:rsidR="00181E12">
            <w:t>(Hayn et al. 2023)</w:t>
          </w:r>
          <w:r w:rsidR="001323A0">
            <w:fldChar w:fldCharType="end"/>
          </w:r>
        </w:sdtContent>
      </w:sdt>
    </w:p>
    <w:p w14:paraId="33B4A235" w14:textId="29DE8E1D" w:rsidR="000761A7" w:rsidRDefault="0060692B" w:rsidP="002667BA">
      <w:pPr>
        <w:pStyle w:val="Listenabsatz"/>
        <w:numPr>
          <w:ilvl w:val="0"/>
          <w:numId w:val="1"/>
        </w:numPr>
      </w:pPr>
      <w:r>
        <w:t>Minimierung der Energiekosten und des Kohlendioxidausstoßes bei der Betriebsplanung von Wärmeversorgungsressourcen einer Fabrik</w:t>
      </w:r>
      <w:r w:rsidR="000D3477">
        <w:t xml:space="preserve">, wobei </w:t>
      </w:r>
      <w:r w:rsidR="00E347CE">
        <w:t>Energiekosten und Kohlendioxidausstoß variabel gegeneinander gewichtet werden können</w:t>
      </w:r>
      <w:r>
        <w:t xml:space="preserve"> </w:t>
      </w:r>
      <w:sdt>
        <w:sdtPr>
          <w:alias w:val="To edit, see citavi.com/edit"/>
          <w:tag w:val="CitaviPlaceholder#e5f522c4-7321-4df6-98a6-d1bdee6e8041"/>
          <w:id w:val="20287388"/>
          <w:placeholder>
            <w:docPart w:val="DefaultPlaceholder_-1854013440"/>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ZmQ4YzZkLWNiNmYtNDE4OC05ODU0LTZhN2Y0YjNmZDQ4MSIsIlJhbmdlTGVuZ3RoIjoyMiwiUmVmZXJlbmNlSWQiOiJhMzEyZTRjMS00NmM0LTQ2NzUtYTQwZi0xYzFlMzVmMWUxN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Y3NpdGUuMjAyMi4xMDI0NzMiLCJVcmlTdHJpbmciOiJodHRwczovL2RvaS5vcmcvMTAuMTAxNi9qLmNzaXRlLjIwMjIuMTAyNDc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}</w:instrText>
          </w:r>
          <w:r>
            <w:fldChar w:fldCharType="separate"/>
          </w:r>
          <w:r w:rsidR="00181E12">
            <w:t>(Fuhrmann et al. 2022)</w:t>
          </w:r>
          <w:r>
            <w:fldChar w:fldCharType="end"/>
          </w:r>
        </w:sdtContent>
      </w:sdt>
      <w:r w:rsidR="00E347CE">
        <w:t>.</w:t>
      </w:r>
    </w:p>
    <w:p w14:paraId="1386FD93" w14:textId="662B56E3" w:rsidR="004820CE" w:rsidRDefault="004820CE" w:rsidP="002667BA">
      <w:pPr>
        <w:pStyle w:val="Listenabsatz"/>
        <w:numPr>
          <w:ilvl w:val="0"/>
          <w:numId w:val="1"/>
        </w:numPr>
      </w:pPr>
      <w:r>
        <w:t xml:space="preserve">Minimierung der </w:t>
      </w:r>
      <w:r w:rsidR="00E47B03">
        <w:t xml:space="preserve">nicht genutzten Erzeugung von PV-Strom </w:t>
      </w:r>
      <w:r w:rsidR="00F14B5F">
        <w:t>und</w:t>
      </w:r>
      <w:r w:rsidR="00E47B03">
        <w:t xml:space="preserve"> Minimierung der Degradation eines Elektrolyseurs</w:t>
      </w:r>
      <w:r w:rsidR="00F14B5F">
        <w:t xml:space="preserve"> bei gleichzeitiger Maximierung der Wasserstoffproduktion. </w:t>
      </w:r>
      <w:sdt>
        <w:sdtPr>
          <w:alias w:val="To edit, see citavi.com/edit"/>
          <w:tag w:val="CitaviPlaceholder#d4b02f06-7325-40e5-b665-a038ce122446"/>
          <w:id w:val="476805119"/>
          <w:placeholder>
            <w:docPart w:val="DefaultPlaceholder_-1854013440"/>
          </w:placeholder>
        </w:sdtPr>
        <w:sdtEndPr/>
        <w:sdtContent>
          <w:r w:rsidR="00F14B5F">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mFkZDFlLTU3MzUtNDMyMi05OGY0LTY5OGFhMDk4YzQyZiIsIlJhbmdlTGVuZ3RoIjoyMCwiUmVmZXJlbmNlSWQiOiJjMTg5M2NjNi01OWNhLTQyYjctYTFlOC0yNzJiZDNhZGIzO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lbmVyZ3kuMjAxMy4wMy4wMTciLCJVcmlTdHJpbmciOiJodHRwczovL2RvaS5vcmcvMTAuMTAxNi9qLmVuZXJneS4yMDEzLjAzLjAx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}</w:instrText>
          </w:r>
          <w:r w:rsidR="00F14B5F">
            <w:fldChar w:fldCharType="separate"/>
          </w:r>
          <w:r w:rsidR="00181E12">
            <w:t>(Ziogou et al. 2013)</w:t>
          </w:r>
          <w:r w:rsidR="00F14B5F">
            <w:fldChar w:fldCharType="end"/>
          </w:r>
        </w:sdtContent>
      </w:sdt>
    </w:p>
    <w:p w14:paraId="65BC059C" w14:textId="4CBE602C" w:rsidR="00950FAF" w:rsidRDefault="00950FAF" w:rsidP="002667BA">
      <w:pPr>
        <w:pStyle w:val="Listenabsatz"/>
        <w:numPr>
          <w:ilvl w:val="0"/>
          <w:numId w:val="1"/>
        </w:numPr>
      </w:pPr>
      <w:r>
        <w:t xml:space="preserve">Minimierung der </w:t>
      </w:r>
      <w:r w:rsidR="00B30CF7">
        <w:t xml:space="preserve">Lastschwankungen eines </w:t>
      </w:r>
      <w:r w:rsidR="009B05EE">
        <w:t>Verbunds von Produktionsrobotern</w:t>
      </w:r>
      <w:r w:rsidR="00B30CF7">
        <w:t xml:space="preserve"> </w:t>
      </w:r>
      <w:sdt>
        <w:sdtPr>
          <w:alias w:val="To edit, see citavi.com/edit"/>
          <w:tag w:val="CitaviPlaceholder#dbc851ad-aca1-4ced-b5d5-00855012d72d"/>
          <w:id w:val="2128430572"/>
          <w:placeholder>
            <w:docPart w:val="DefaultPlaceholder_-1854013440"/>
          </w:placeholder>
        </w:sdtPr>
        <w:sdtEndPr/>
        <w:sdtContent>
          <w:r w:rsidR="00B30CF7">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iZmI3ZDQzLTVmYWQtNGQ3Mi04YjM4LWMxZDA3ODNkZjUwZCIsIlJhbmdlTGVuZ3RoIjoxNywiUmVmZXJlbmNlSWQiOiJjZDhmNWYxNy01NTk0LTQ1OTMtODk3OS0xOWU4NjljNjNhNz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wOS9USUkuMjAxOC4yODE4OTMyIiwiVXJpU3RyaW5nIjoiaHR0cHM6Ly9kb2kub3JnLzEwLjExMDkvVElJLjIwMTguMjgxODkz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}</w:instrText>
          </w:r>
          <w:r w:rsidR="00B30CF7">
            <w:fldChar w:fldCharType="separate"/>
          </w:r>
          <w:r w:rsidR="00181E12">
            <w:t>(Wan et al. 2018)</w:t>
          </w:r>
          <w:r w:rsidR="00B30CF7">
            <w:fldChar w:fldCharType="end"/>
          </w:r>
        </w:sdtContent>
      </w:sdt>
      <w:r w:rsidR="00B30CF7">
        <w:t>.</w:t>
      </w:r>
    </w:p>
    <w:p w14:paraId="6B760EA4" w14:textId="2E8BC615" w:rsidR="00CF6008" w:rsidRDefault="00CF6008" w:rsidP="002667BA">
      <w:pPr>
        <w:pStyle w:val="Listenabsatz"/>
        <w:numPr>
          <w:ilvl w:val="0"/>
          <w:numId w:val="1"/>
        </w:numPr>
      </w:pPr>
      <w:r>
        <w:t>Minimieren der Energiekosten beim Betrieb</w:t>
      </w:r>
      <w:r w:rsidR="00D7476A">
        <w:t xml:space="preserve"> von Energieversorgungsressourcen einer Fabrik </w:t>
      </w:r>
      <w:sdt>
        <w:sdtPr>
          <w:alias w:val="To edit, see citavi.com/edit"/>
          <w:tag w:val="CitaviPlaceholder#1419cf79-c9ac-42c0-be1b-2b6d96200856"/>
          <w:id w:val="-1297062450"/>
          <w:placeholder>
            <w:docPart w:val="DefaultPlaceholder_-1854013440"/>
          </w:placeholder>
        </w:sdtPr>
        <w:sdtEndPr/>
        <w:sdtContent>
          <w:r w:rsidR="00D7476A">
            <w:fldChar w:fldCharType="begin"/>
          </w:r>
          <w:r w:rsidR="00D7476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Njg3NjlmLTMwZDMtNGRlNy05Y2RmLTc1OTgzYTExNGZkOCIsIlJhbmdlTGVuZ3RoIjoyOCwiUmVmZXJlbmNlSWQiOiJkYjI3YWY0NC0xYjQ5LTRmNTMtYTQ4Zi05YWRjN2QxMTRhZ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}</w:instrText>
          </w:r>
          <w:r w:rsidR="00D7476A">
            <w:fldChar w:fldCharType="separate"/>
          </w:r>
          <w:r w:rsidR="00181E12">
            <w:t>(Sandro Magnani et al. 2018)</w:t>
          </w:r>
          <w:r w:rsidR="00D7476A">
            <w:fldChar w:fldCharType="end"/>
          </w:r>
          <w:r w:rsidR="00D7476A" w:rsidRPr="00D7476A">
            <w:t xml:space="preserve"> </w:t>
          </w:r>
        </w:sdtContent>
      </w:sdt>
      <w:r w:rsidR="00D7476A">
        <w:t>.</w:t>
      </w:r>
    </w:p>
    <w:p w14:paraId="39A349A6" w14:textId="3E75A395" w:rsidR="00615EE7" w:rsidRDefault="00615EE7" w:rsidP="002667BA">
      <w:pPr>
        <w:pStyle w:val="Listenabsatz"/>
        <w:numPr>
          <w:ilvl w:val="0"/>
          <w:numId w:val="1"/>
        </w:numPr>
      </w:pPr>
      <w:r>
        <w:t xml:space="preserve">Maximieren der Profitabilität </w:t>
      </w:r>
      <w:r w:rsidR="00964F3A">
        <w:t>des Betriebs einer Dampfturbine zur Nutzung von Abwärme aus der Stahlproduktion</w:t>
      </w:r>
      <w:r w:rsidR="00645A15">
        <w:t>.</w:t>
      </w:r>
      <w:r w:rsidR="00C87388">
        <w:t xml:space="preserve"> Die Profitabilität berechnet sich hier durch die Einkünfte aus Strom- und Fernwärme Verkäufen abzüglich der Kosten </w:t>
      </w:r>
      <w:r w:rsidR="006A18E5">
        <w:t>für Gas zum Betrieb der Dampfturbine</w:t>
      </w:r>
      <w:r w:rsidR="00F757CB">
        <w:t>.</w:t>
      </w:r>
      <w:r w:rsidR="00645A15">
        <w:t xml:space="preserve"> </w:t>
      </w:r>
      <w:sdt>
        <w:sdtPr>
          <w:alias w:val="To edit, see citavi.com/edit"/>
          <w:tag w:val="CitaviPlaceholder#71ed48ce-8ff1-479b-9826-6b085840ee3a"/>
          <w:id w:val="1999307221"/>
          <w:placeholder>
            <w:docPart w:val="DefaultPlaceholder_-1854013440"/>
          </w:placeholder>
        </w:sdtPr>
        <w:sdtEndPr/>
        <w:sdtContent>
          <w:r w:rsidR="00645A15">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MTUwNjZjLTUwNmUtNDUxNC1iM2UyLWY0ODQxNjYzZTcwNSIsIlJhbmdlTGVuZ3RoIjoyMCwiUmVmZXJlbmNlSWQiOiJlZTdlZGU2NS01ZTg2LTQwYmYtYjNiMC03NmU1Y2RmMzcyY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FwZW5lcmd5LjIwMjMuMTIyMTkyIiwiVXJpU3RyaW5nIjoiaHR0cHM6Ly9kb2kub3JnLzEwLjEwMTYvai5hcGVuZXJneS4yMDIzLjEyMjE5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}</w:instrText>
          </w:r>
          <w:r w:rsidR="00645A15">
            <w:fldChar w:fldCharType="separate"/>
          </w:r>
          <w:r w:rsidR="00181E12">
            <w:t>(Kasper et al. 2024)</w:t>
          </w:r>
          <w:r w:rsidR="00645A15">
            <w:fldChar w:fldCharType="end"/>
          </w:r>
        </w:sdtContent>
      </w:sdt>
    </w:p>
    <w:p w14:paraId="027DEB1A" w14:textId="5081531E" w:rsidR="006A5EC0" w:rsidRDefault="006A5EC0" w:rsidP="002667BA">
      <w:pPr>
        <w:pStyle w:val="Listenabsatz"/>
        <w:numPr>
          <w:ilvl w:val="0"/>
          <w:numId w:val="1"/>
        </w:numPr>
      </w:pPr>
      <w:r>
        <w:t xml:space="preserve">Minimieren der Stromkosten für den Betrieb einer experimentellen Destillationskolonne </w:t>
      </w:r>
      <w:sdt>
        <w:sdtPr>
          <w:alias w:val="To edit, see citavi.com/edit"/>
          <w:tag w:val="CitaviPlaceholder#487ff0d7-de3d-4152-809e-f1d01b685fb1"/>
          <w:id w:val="617410517"/>
          <w:placeholder>
            <w:docPart w:val="DefaultPlaceholder_-1854013440"/>
          </w:placeholder>
        </w:sdtPr>
        <w:sdtEndPr/>
        <w:sdtContent>
          <w:r w:rsidR="007F6342">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NzY1NTc5LTQ0YjUtNGFlOS1hZjNkLTYzMmJkMDBiNWU5NCIsIlJhbmdlTGVuZ3RoIjoyMiwiUmVmZXJlbmNlSWQiOiIyNzVjMzRmOS02NTk1LTQ2ZmItYTUwZS0xMmZkOTViYjM5M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T05DT042MDQ2My4yMDIzLjEwNDMwNzE3IiwiVXJpU3RyaW5nIjoiaHR0cHM6Ly9kb2kub3JnLzEwLjExMDkvT05DT042MDQ2My4yMDIzLjEwNDMwNzE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jZUMTE6NTg6NTEiLCJNb2RpZmllZEJ5IjoiX0xhc3NlIFJlaW5wb2xkIiwiSWQiOiJhZjNiMzY2OS0wZDM0LTRhMDAtYTJkYy04YTc4NDg2Njk2YTMiLCJNb2RpZmllZE9uIjoiMjAyNC0wOC0yNlQxMTo1ODo1MS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aWVlZXhwbG9yZS5pZWVlLm9yZy9kb2N1bWVudC8xMDQzMDcxNy8iLCJVcmlTdHJpbmciOiJodHRwczovL2llZWV4cGxvcmUuaWVlZS5vcmcvZG9jdW1lbnQvMTA0MzA3MTc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}</w:instrText>
          </w:r>
          <w:r w:rsidR="007F6342">
            <w:fldChar w:fldCharType="separate"/>
          </w:r>
          <w:r w:rsidR="00181E12">
            <w:t>(Reinpold et al. 2023)</w:t>
          </w:r>
          <w:r w:rsidR="007F6342">
            <w:fldChar w:fldCharType="end"/>
          </w:r>
        </w:sdtContent>
      </w:sdt>
      <w:r w:rsidR="007F6342">
        <w:t xml:space="preserve">. </w:t>
      </w:r>
    </w:p>
    <w:p w14:paraId="0B6D4206" w14:textId="533CDBB2" w:rsidR="001D4542" w:rsidRDefault="001D4542" w:rsidP="002667BA">
      <w:pPr>
        <w:pStyle w:val="Listenabsatz"/>
        <w:numPr>
          <w:ilvl w:val="0"/>
          <w:numId w:val="1"/>
        </w:numPr>
      </w:pPr>
      <w:r>
        <w:t xml:space="preserve">Minimieren der Stromkosten für die Zinkelektrolyse </w:t>
      </w:r>
      <w:sdt>
        <w:sdtPr>
          <w:alias w:val="To edit, see citavi.com/edit"/>
          <w:tag w:val="CitaviPlaceholder#7154df15-f223-41af-97fb-bf007c8ac66a"/>
          <w:id w:val="-87082427"/>
          <w:placeholder>
            <w:docPart w:val="DefaultPlaceholder_-1854013440"/>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OTMyMzIzLWFmZGMtNGY2Mi1iMjU0LWRjMWVkN2I3ODBkZCIsIlJhbmdlTGVuZ3RoIjoxOCwiUmVmZXJlbmNlSWQiOiI2MjdhOWRkNi0zODEwLTQ5ZDMtYmE3My0zODI1YWRkMDE2M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yNDQ0MjIiLCJVcmlTdHJpbmciOiJodHRwOi8vd3d3Lm5jYmkubmxtLm5paC5nb3YvcHVibWVkLzE4MjQ0NDI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YXNzZSBSZWlucG9sZCIsIkNyZWF0ZWRPbiI6IjIwMjQtMDgtMjZUMTQ6MDE6MDIiLCJNb2RpZmllZEJ5IjoiX0xhc3NlIFJlaW5wb2xkIiwiSWQiOiI0N2JhNzkwZC1hYTYyLTQ1ZmUtOTMwNi01ZmRlN2RlMmJiMWYiLCJNb2RpZmllZE9uIjoiMjAyNC0wOC0yNlQxNDowMTow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MDkvNzIuOTc3MzExIiwiVXJpU3RyaW5nIjoiaHR0cHM6Ly9kb2kub3JnLzEwLjExMDkvNzIuOTc3MzE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}</w:instrText>
          </w:r>
          <w:r>
            <w:fldChar w:fldCharType="separate"/>
          </w:r>
          <w:r w:rsidR="00181E12">
            <w:t>(Yang et al. 2002)</w:t>
          </w:r>
          <w:r>
            <w:fldChar w:fldCharType="end"/>
          </w:r>
        </w:sdtContent>
      </w:sdt>
      <w:r>
        <w:t xml:space="preserve">. </w:t>
      </w:r>
    </w:p>
    <w:p w14:paraId="586479EC" w14:textId="1A3E04DA" w:rsidR="006C1EFD" w:rsidRDefault="006C1EFD" w:rsidP="002667BA">
      <w:pPr>
        <w:pStyle w:val="Listenabsatz"/>
        <w:numPr>
          <w:ilvl w:val="0"/>
          <w:numId w:val="1"/>
        </w:numPr>
      </w:pPr>
      <w:r>
        <w:lastRenderedPageBreak/>
        <w:t xml:space="preserve">Maximieren der Profitabilität </w:t>
      </w:r>
      <w:r w:rsidR="006563EF">
        <w:t>des Betriebs von Energieversorgungsressourcen einer Fabrik</w:t>
      </w:r>
      <w:r w:rsidR="00870E34">
        <w:t xml:space="preserve">, wobei das Abregeln </w:t>
      </w:r>
      <w:r w:rsidR="00223093">
        <w:t>erneuerbarer Eigenproduktion vom Betriebsplanungsalgorithmus bestraft wird</w:t>
      </w:r>
      <w:r w:rsidR="006563EF">
        <w:t xml:space="preserve"> </w:t>
      </w:r>
      <w:sdt>
        <w:sdtPr>
          <w:alias w:val="To edit, see citavi.com/edit"/>
          <w:tag w:val="CitaviPlaceholder#bca65c98-d255-446f-a737-6a8fb45a1a74"/>
          <w:id w:val="-977135054"/>
          <w:placeholder>
            <w:docPart w:val="DefaultPlaceholder_-1854013440"/>
          </w:placeholder>
        </w:sdtPr>
        <w:sdtEndPr/>
        <w:sdtContent>
          <w:r w:rsidR="006563EF">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NDE4NWRlLTBkY2UtNGU5My05Yzk4LTUzY2Y5YWMzODE5NSIsIlJhbmdlTGVuZ3RoIjoyMSwiUmVmZXJlbmNlSWQiOiI1NzQ0ZGNjZS1hMDNiLTRiODUtYjE4Yi1hYjc3MzgzYzlkO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mFwZW5lcmd5LjIwMTcuMDkuMDA1IiwiVXJpU3RyaW5nIjoiaHR0cHM6Ly9kb2kub3JnLzEwLjEwMTYvai5hcGVuZXJneS4yMDE3LjA5LjAwN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}</w:instrText>
          </w:r>
          <w:r w:rsidR="006563EF">
            <w:fldChar w:fldCharType="separate"/>
          </w:r>
          <w:r w:rsidR="00181E12">
            <w:t>(Ferrari et al. 2017)</w:t>
          </w:r>
          <w:r w:rsidR="006563EF">
            <w:fldChar w:fldCharType="end"/>
          </w:r>
        </w:sdtContent>
      </w:sdt>
      <w:r w:rsidR="006563EF">
        <w:t xml:space="preserve">. </w:t>
      </w:r>
    </w:p>
    <w:p w14:paraId="5A6D023E" w14:textId="250A147B" w:rsidR="000364C5" w:rsidRDefault="000364C5" w:rsidP="00972BAA"/>
    <w:p w14:paraId="6438EC07" w14:textId="4B2167EB" w:rsidR="00972BAA" w:rsidRDefault="00972BAA" w:rsidP="00972BAA">
      <w:r>
        <w:t xml:space="preserve">Wenn Energieflexibilität direkt an Märkten vermarktet werden soll, muss die </w:t>
      </w:r>
      <w:r w:rsidRPr="00B33340">
        <w:rPr>
          <w:b/>
          <w:bCs/>
        </w:rPr>
        <w:t xml:space="preserve">Planung das Platzieren von Angeboten an Märkten </w:t>
      </w:r>
      <w:r w:rsidR="00226E06" w:rsidRPr="00B33340">
        <w:rPr>
          <w:b/>
          <w:bCs/>
        </w:rPr>
        <w:t>berücksichtigen.</w:t>
      </w:r>
      <w:r w:rsidR="00226E06">
        <w:t xml:space="preserve"> So müssen an der Day-</w:t>
      </w:r>
      <w:proofErr w:type="spellStart"/>
      <w:r w:rsidR="00226E06">
        <w:t>Ahead</w:t>
      </w:r>
      <w:proofErr w:type="spellEnd"/>
      <w:r w:rsidR="00226E06">
        <w:t xml:space="preserve"> Strombörse etwa Gebote, die den Preis und die Menge </w:t>
      </w:r>
      <w:r w:rsidR="00913B97">
        <w:t xml:space="preserve">sowie das Zeitintervall </w:t>
      </w:r>
      <w:r w:rsidR="00226E06">
        <w:t>des gehandelten Stroms festlegen</w:t>
      </w:r>
      <w:r w:rsidR="00913B97">
        <w:t xml:space="preserve">, platziert werden. Ebenso muss an Regelleistungsmärkten die </w:t>
      </w:r>
      <w:r w:rsidR="00B33340">
        <w:t xml:space="preserve">angebotene Regelleistung für einen bestimmten Zeitraum mit einem Preis versehen werden. </w:t>
      </w:r>
    </w:p>
    <w:p w14:paraId="79F7C869" w14:textId="112E5D99" w:rsidR="000364C5" w:rsidRDefault="00E91804" w:rsidP="000364C5">
      <w:r>
        <w:rPr>
          <w:b/>
          <w:bCs/>
        </w:rPr>
        <w:t>Es sollte möglich sein, d</w:t>
      </w:r>
      <w:r w:rsidR="00AB3BB2">
        <w:rPr>
          <w:b/>
          <w:bCs/>
        </w:rPr>
        <w:t xml:space="preserve">ie Betriebsplanung flexibel </w:t>
      </w:r>
      <w:r>
        <w:rPr>
          <w:b/>
          <w:bCs/>
        </w:rPr>
        <w:t>bei</w:t>
      </w:r>
      <w:r w:rsidR="00AB3BB2">
        <w:rPr>
          <w:b/>
          <w:bCs/>
        </w:rPr>
        <w:t xml:space="preserve"> unvorhergesehene</w:t>
      </w:r>
      <w:r>
        <w:rPr>
          <w:b/>
          <w:bCs/>
        </w:rPr>
        <w:t>n</w:t>
      </w:r>
      <w:r w:rsidR="00AB3BB2">
        <w:rPr>
          <w:b/>
          <w:bCs/>
        </w:rPr>
        <w:t xml:space="preserve"> Ereignisse</w:t>
      </w:r>
      <w:r>
        <w:rPr>
          <w:b/>
          <w:bCs/>
        </w:rPr>
        <w:t>n anzupassen.</w:t>
      </w:r>
      <w:r w:rsidR="00D74258">
        <w:rPr>
          <w:b/>
          <w:bCs/>
        </w:rPr>
        <w:t xml:space="preserve"> </w:t>
      </w:r>
      <w:r w:rsidR="00D74258">
        <w:t xml:space="preserve">In der Produktion kommt es häufig dazu, dass eine bestehende Planung aufgrund unvorhergesehener Ereignisse, wie dem Ausfall von Maschinen oder Personal, </w:t>
      </w:r>
      <w:r w:rsidR="007453FC">
        <w:t xml:space="preserve">angepasst werden muss. </w:t>
      </w:r>
      <w:r w:rsidR="00234FC0">
        <w:t xml:space="preserve">Das Personal, das die Betriebsplanung durchführt, </w:t>
      </w:r>
      <w:r w:rsidR="00FE7FDB">
        <w:t xml:space="preserve">sollte also zu jeder Zeit eine erneute Planung veranlassen können, </w:t>
      </w:r>
      <w:r w:rsidR="006C4F2B">
        <w:t xml:space="preserve">die störende Ereignisse berücksichtigt </w:t>
      </w:r>
      <w:sdt>
        <w:sdtPr>
          <w:alias w:val="To edit, see citavi.com/edit"/>
          <w:tag w:val="CitaviPlaceholder#9142e8c6-103a-447b-a00b-dc2d3531d2b3"/>
          <w:id w:val="1938951985"/>
          <w:placeholder>
            <w:docPart w:val="DefaultPlaceholder_-1854013440"/>
          </w:placeholder>
        </w:sdtPr>
        <w:sdtEndPr/>
        <w:sdtContent>
          <w:r w:rsidR="006C4F2B">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ZDhiZGY1LTViNjUtNDE5ZC1iODYwLTkxYjUyN2Y5NmY3MiIsIlJhbmdlTGVuZ3RoIjoyMSwiUmVmZXJlbmNlSWQiOiIyZDliMTY3YS1hNzY4LTQ3NjMtOGRjMy1jYzUyOTdkYzQxZ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zM5MC9lbjE3MDgxOTExIiwiVXJpU3RyaW5nIjoiaHR0cHM6Ly9kb2kub3JnLzEwLjMzOTAvZW4xNzA4MTkx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}</w:instrText>
          </w:r>
          <w:r w:rsidR="006C4F2B">
            <w:fldChar w:fldCharType="separate"/>
          </w:r>
          <w:r w:rsidR="00181E12">
            <w:t>(Sawczuk et al. 2024)</w:t>
          </w:r>
          <w:r w:rsidR="006C4F2B">
            <w:fldChar w:fldCharType="end"/>
          </w:r>
        </w:sdtContent>
      </w:sdt>
      <w:r w:rsidR="007F30B7">
        <w:t xml:space="preserve">. Ebenso kann es notwendig sein, dass eine erneute Betriebsplanung automatisch veranlasst werden muss, wenn </w:t>
      </w:r>
      <w:r w:rsidR="001213BC">
        <w:t xml:space="preserve">ein Trend erkennbar ist, dass Vorgaben zu Produktionszielen oder Energieverbräuchen nicht erfüllt werden. </w:t>
      </w:r>
    </w:p>
    <w:p w14:paraId="0D507401" w14:textId="31574468" w:rsidR="006C4F2B" w:rsidRDefault="006C4F2B" w:rsidP="000364C5">
      <w:r>
        <w:t xml:space="preserve">Beispiele: </w:t>
      </w:r>
    </w:p>
    <w:p w14:paraId="45420F82" w14:textId="5C9C1EC5" w:rsidR="0076225C" w:rsidRDefault="000A7B0C" w:rsidP="0076225C">
      <w:pPr>
        <w:pStyle w:val="Listenabsatz"/>
        <w:numPr>
          <w:ilvl w:val="0"/>
          <w:numId w:val="1"/>
        </w:numPr>
      </w:pPr>
      <w:r>
        <w:t xml:space="preserve">Veranlassen einer erneuten Betriebsplanung, wenn festgestellt wird, dass der Energieverbrauch eines Verbundes von Elektro-Lichtbogenöfen und Elektrolyseanlagen bei der Erbringung von Regelleistung deutlich von </w:t>
      </w:r>
      <w:r w:rsidR="00A03AE1">
        <w:t>den geplanten Werten abweicht</w:t>
      </w:r>
      <w:r w:rsidR="00C50B1B">
        <w:t xml:space="preserve">, oder wenn </w:t>
      </w:r>
      <w:r w:rsidR="00FF5FC0">
        <w:t>Ressourcen unerwartet nicht zur Verfügung stehen.</w:t>
      </w:r>
      <w:r w:rsidR="00A03AE1">
        <w:t xml:space="preserve"> </w:t>
      </w:r>
      <w:sdt>
        <w:sdtPr>
          <w:alias w:val="To edit, see citavi.com/edit"/>
          <w:tag w:val="CitaviPlaceholder#af656ba8-e67e-43fb-a972-5e730c5737b3"/>
          <w:id w:val="-1760978864"/>
          <w:placeholder>
            <w:docPart w:val="DefaultPlaceholder_-1854013440"/>
          </w:placeholder>
        </w:sdtPr>
        <w:sdtEndPr/>
        <w:sdtContent>
          <w:r w:rsidR="00A03AE1">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N2VjNTIzLWI0NmEtNDk4OS1hOGMxLTBmZjg3YTQ1MDExNiIsIlJhbmdlTGVuZ3RoIjoyMCwiUmVmZXJlbmNlSWQiOiI2NzI0NWFiYS1mYmEyLTQzZWUtODA0YS03MDJlZmI5YWQwZ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UU0cuMjAxOS4yOTE2NjIz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wOS9UU0cuMjAxOS4yOTE2NjIzIiwiVXJpU3RyaW5nIjoiaHR0cHM6Ly9kb2kub3JnLzEwLjExMDkvVFNHLjIwMTkuMjkxNjYy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}</w:instrText>
          </w:r>
          <w:r w:rsidR="00A03AE1">
            <w:fldChar w:fldCharType="separate"/>
          </w:r>
          <w:r w:rsidR="00181E12">
            <w:t>(Perroy et al. 2020)</w:t>
          </w:r>
          <w:r w:rsidR="00A03AE1">
            <w:fldChar w:fldCharType="end"/>
          </w:r>
        </w:sdtContent>
      </w:sdt>
    </w:p>
    <w:p w14:paraId="34BB8BDE" w14:textId="65E7F6C3" w:rsidR="00E757A8" w:rsidRDefault="00E757A8" w:rsidP="0076225C">
      <w:pPr>
        <w:pStyle w:val="Listenabsatz"/>
        <w:numPr>
          <w:ilvl w:val="0"/>
          <w:numId w:val="1"/>
        </w:numPr>
      </w:pPr>
      <w:r>
        <w:t xml:space="preserve">Regelmäßiges Aktualisieren eines Betriebsplans von Energieversorgungsressourcen </w:t>
      </w:r>
      <w:r w:rsidR="00E924BE">
        <w:t xml:space="preserve">einer Fabrik, um auf aktualisierte Erzeugungsprognosen für Windturbinen und PV-Anlagen und aktualisierte Lastprognosen einer Fabrik zu reagieren </w:t>
      </w:r>
      <w:sdt>
        <w:sdtPr>
          <w:alias w:val="To edit, see citavi.com/edit"/>
          <w:tag w:val="CitaviPlaceholder#d5e0d11f-5ef1-4229-9e3b-b8380b089b15"/>
          <w:id w:val="30543905"/>
          <w:placeholder>
            <w:docPart w:val="DefaultPlaceholder_-1854013440"/>
          </w:placeholder>
        </w:sdtPr>
        <w:sdtEndPr/>
        <w:sdtContent>
          <w:r w:rsidR="00E924BE">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NTdmOTAwLWM3N2ItNDkxNi05ZmE2LTQyZjVkYjA5YTAwMSIsIlJhbmdlTGVuZ3RoIjoyMSwiUmVmZXJlbmNlSWQiOiI1NzQ0ZGNjZS1hMDNiLTRiODUtYjE4Yi1hYjc3MzgzYzlkO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mFwZW5lcmd5LjIwMTcuMDkuMDA1IiwiVXJpU3RyaW5nIjoiaHR0cHM6Ly9kb2kub3JnLzEwLjEwMTYvai5hcGVuZXJneS4yMDE3LjA5LjAwN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}</w:instrText>
          </w:r>
          <w:r w:rsidR="00E924BE">
            <w:fldChar w:fldCharType="separate"/>
          </w:r>
          <w:r w:rsidR="00181E12">
            <w:t>(Ferrari et al. 2017)</w:t>
          </w:r>
          <w:r w:rsidR="00E924BE">
            <w:fldChar w:fldCharType="end"/>
          </w:r>
        </w:sdtContent>
      </w:sdt>
      <w:r w:rsidR="00E924BE">
        <w:t xml:space="preserve">. </w:t>
      </w:r>
    </w:p>
    <w:p w14:paraId="644D56DB" w14:textId="77777777" w:rsidR="00CB56C6" w:rsidRDefault="00CB56C6" w:rsidP="000364C5"/>
    <w:p w14:paraId="4AA1224C" w14:textId="05A2F4CF" w:rsidR="00CB56C6" w:rsidRDefault="00CB56C6" w:rsidP="000364C5">
      <w:pPr>
        <w:rPr>
          <w:b/>
          <w:bCs/>
        </w:rPr>
      </w:pPr>
      <w:r w:rsidRPr="00513C50">
        <w:rPr>
          <w:b/>
          <w:bCs/>
        </w:rPr>
        <w:t xml:space="preserve">Bei der Betriebsplanung können </w:t>
      </w:r>
      <w:r w:rsidR="00513C50" w:rsidRPr="00513C50">
        <w:rPr>
          <w:b/>
          <w:bCs/>
        </w:rPr>
        <w:t xml:space="preserve">relevante Faktoren wie die Wartung von Maschinen oder Pausenzeiten berücksichtigt werden. </w:t>
      </w:r>
    </w:p>
    <w:p w14:paraId="4073933E" w14:textId="5B065BD1" w:rsidR="00513C50" w:rsidRDefault="00513C50" w:rsidP="000364C5">
      <w:r>
        <w:t xml:space="preserve">Beispiele: </w:t>
      </w:r>
    </w:p>
    <w:p w14:paraId="75E3357F" w14:textId="7544F91F" w:rsidR="00513C50" w:rsidRDefault="00513C50" w:rsidP="00513C50">
      <w:pPr>
        <w:pStyle w:val="Listenabsatz"/>
        <w:numPr>
          <w:ilvl w:val="0"/>
          <w:numId w:val="1"/>
        </w:numPr>
      </w:pPr>
      <w:r>
        <w:t>Berücksichtigen von Wartungsentscheidungen bei der B</w:t>
      </w:r>
      <w:r w:rsidR="004B7802">
        <w:t xml:space="preserve">etriebsplanung einer Mine </w:t>
      </w:r>
      <w:sdt>
        <w:sdtPr>
          <w:alias w:val="To edit, see citavi.com/edit"/>
          <w:tag w:val="CitaviPlaceholder#8331196e-7005-4377-986c-5dbe1c1a891f"/>
          <w:id w:val="514573104"/>
          <w:placeholder>
            <w:docPart w:val="DefaultPlaceholder_-1854013440"/>
          </w:placeholder>
        </w:sdtPr>
        <w:sdtEndPr/>
        <w:sdtContent>
          <w:r w:rsidR="004B7802">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0MDkxOGQxLTQwYTctNDQwZC05NjQ4LWJkODY1ZjkxOWVhOSIsIlJhbmdlTGVuZ3RoIjoyMSwiUmVmZXJlbmNlSWQiOiIzYTVlN2I0Zi1iMWFmLTQ5ODktYmY2YS1kM2M5MjJhODc3N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zM5MC9hc2k1MDEwMDE4IiwiVXJpU3RyaW5nIjoiaHR0cHM6Ly9kb2kub3JnLzEwLjMzOTAvYXNpNTAxMDAx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}</w:instrText>
          </w:r>
          <w:r w:rsidR="004B7802">
            <w:fldChar w:fldCharType="separate"/>
          </w:r>
          <w:r w:rsidR="00181E12">
            <w:t>(Laayati et al. 2022)</w:t>
          </w:r>
          <w:r w:rsidR="004B7802">
            <w:fldChar w:fldCharType="end"/>
          </w:r>
        </w:sdtContent>
      </w:sdt>
      <w:r w:rsidR="004B7802">
        <w:t>.</w:t>
      </w:r>
    </w:p>
    <w:p w14:paraId="5C172446" w14:textId="7411BE05" w:rsidR="000D5AC9" w:rsidRDefault="000D5AC9" w:rsidP="000364C5"/>
    <w:p w14:paraId="6F139759" w14:textId="306061C3" w:rsidR="00EC69BF" w:rsidRDefault="00EC69BF" w:rsidP="000364C5">
      <w:r>
        <w:lastRenderedPageBreak/>
        <w:t xml:space="preserve">Es sollte die Möglichkeit geben, </w:t>
      </w:r>
      <w:r w:rsidRPr="00F514CD">
        <w:rPr>
          <w:b/>
          <w:bCs/>
        </w:rPr>
        <w:t>Betriebspläne automatisch umzusetzen</w:t>
      </w:r>
      <w:r w:rsidR="00B53E81">
        <w:t>, inde</w:t>
      </w:r>
      <w:r w:rsidR="006129B0">
        <w:t xml:space="preserve">m Steuerbefehle oder Sollwertvorgaben </w:t>
      </w:r>
      <w:r w:rsidR="00F514CD">
        <w:t xml:space="preserve">automatisch </w:t>
      </w:r>
      <w:r w:rsidR="006129B0">
        <w:t xml:space="preserve">zu den vorgesehenen Zeitpunkten an die Ressourcen übermittelt werden. </w:t>
      </w:r>
    </w:p>
    <w:p w14:paraId="72BF2FE5" w14:textId="75D0E3CD" w:rsidR="006129B0" w:rsidRDefault="006129B0" w:rsidP="000364C5">
      <w:r>
        <w:t xml:space="preserve">Beispiele: </w:t>
      </w:r>
    </w:p>
    <w:p w14:paraId="3B0E3041" w14:textId="029530A6" w:rsidR="00F514CD" w:rsidRDefault="00243DB5" w:rsidP="00F514CD">
      <w:pPr>
        <w:pStyle w:val="Listenabsatz"/>
        <w:numPr>
          <w:ilvl w:val="0"/>
          <w:numId w:val="1"/>
        </w:numPr>
      </w:pPr>
      <w:r>
        <w:t xml:space="preserve">Übermitteln von Aktivierungssignalen für Standby-Modi </w:t>
      </w:r>
      <w:r w:rsidR="00F812F4">
        <w:t xml:space="preserve">zu </w:t>
      </w:r>
      <w:r w:rsidR="009475F8">
        <w:t xml:space="preserve">durch die Betriebsplanung vorgesehenen Zeitpunkten </w:t>
      </w:r>
      <w:r>
        <w:t xml:space="preserve">an ein experimentelles Förderband, um </w:t>
      </w:r>
      <w:r w:rsidR="00F812F4">
        <w:t xml:space="preserve">Energieeinsparungen zu realisieren. </w:t>
      </w:r>
      <w:sdt>
        <w:sdtPr>
          <w:alias w:val="To edit, see citavi.com/edit"/>
          <w:tag w:val="CitaviPlaceholder#18167f38-43ce-4dda-a301-5f4026b58173"/>
          <w:id w:val="1053806901"/>
          <w:placeholder>
            <w:docPart w:val="DefaultPlaceholder_-1854013440"/>
          </w:placeholder>
        </w:sdtPr>
        <w:sdtEndPr/>
        <w:sdtContent>
          <w:r w:rsidR="00F812F4">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NDA0ZTlmLWNiM2UtNGYzNy04ZGRmLTM4MTVjYmRiYzIzMCIsIlJhbmdlTGVuZ3RoIjoxOSwiUmVmZXJlbmNlSWQiOiIwNWEyMmNkNC1lZTZiLTQ0MTMtYTFiOC0zZDgxYTUwNmYxY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aWVlZXhwbG9yZS5pZWVlLm9yZy9kb2N1bWVudC82NzAwMjgxLyIsIlVyaVN0cmluZyI6Imh0dHA6Ly9pZWVleHBsb3JlLmllZWUub3JnL2RvY3VtZW50LzY3MDAyODE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hc3NlIFJlaW5wb2xkIiwiQ3JlYXRlZE9uIjoiMjAyNC0wOC0yMlQxNDowNTo1MyIsIk1vZGlmaWVkQnkiOiJfTGFzc2UgUmVpbnBvbGQiLCJJZCI6IjEwNTc4YWNiLWI0NjEtNGI4Yy1iY2Q3LTgzZjE4NjA2MTNlZCIsIk1vZGlmaWVkT24iOiIyMDI0LTA4LTIyVDE0OjA1OjUz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wOS9JRUNPTi4yMDEzLjY3MDAyODEiLCJVcmlTdHJpbmciOiJodHRwczovL2RvaS5vcmcvMTAuMTEwOS9JRUNPTi4yMDEzLjY3MDAyOD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}</w:instrText>
          </w:r>
          <w:r w:rsidR="00F812F4">
            <w:fldChar w:fldCharType="separate"/>
          </w:r>
          <w:r w:rsidR="00181E12">
            <w:t>(Mechs et al. 2013)</w:t>
          </w:r>
          <w:r w:rsidR="00F812F4">
            <w:fldChar w:fldCharType="end"/>
          </w:r>
        </w:sdtContent>
      </w:sdt>
    </w:p>
    <w:p w14:paraId="71FEBD87" w14:textId="6A3E0064" w:rsidR="00C075B1" w:rsidRDefault="00C075B1" w:rsidP="00F514CD">
      <w:pPr>
        <w:pStyle w:val="Listenabsatz"/>
        <w:numPr>
          <w:ilvl w:val="0"/>
          <w:numId w:val="1"/>
        </w:numPr>
      </w:pPr>
      <w:r>
        <w:t xml:space="preserve">Übermitteln von Betriebsplänen in Form von </w:t>
      </w:r>
      <w:r w:rsidR="00B63948">
        <w:t xml:space="preserve">Sollwerten für Leistungen bei der Nutzung von Abwärme aus der Stahlproduktion. Sollwerte werden an einen Modelprädiktiven Regler übermittelt, der </w:t>
      </w:r>
      <w:r w:rsidR="00C92849">
        <w:t xml:space="preserve">die Sollwertvorgaben in Steuerbefehle umwandelt. </w:t>
      </w:r>
      <w:sdt>
        <w:sdtPr>
          <w:alias w:val="To edit, see citavi.com/edit"/>
          <w:tag w:val="CitaviPlaceholder#56c2bc32-8c25-4e1f-a4cc-c4b5e975d5fb"/>
          <w:id w:val="-2053222832"/>
          <w:placeholder>
            <w:docPart w:val="DefaultPlaceholder_-1854013440"/>
          </w:placeholder>
        </w:sdtPr>
        <w:sdtEndPr/>
        <w:sdtContent>
          <w:r w:rsidR="00C92849">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NjMxZjBhLTFhZGItNDhkNC05MmVjLWFkNTg4M2JlMzY5MiIsIlJhbmdlTGVuZ3RoIjoyMCwiUmVmZXJlbmNlSWQiOiJlZTdlZGU2NS01ZTg2LTQwYmYtYjNiMC03NmU1Y2RmMzcyY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FwZW5lcmd5LjIwMjMuMTIyMTkyIiwiVXJpU3RyaW5nIjoiaHR0cHM6Ly9kb2kub3JnLzEwLjEwMTYvai5hcGVuZXJneS4yMDIzLjEyMjE5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}</w:instrText>
          </w:r>
          <w:r w:rsidR="00C92849">
            <w:fldChar w:fldCharType="separate"/>
          </w:r>
          <w:r w:rsidR="00181E12">
            <w:t>(Kasper et al. 2024)</w:t>
          </w:r>
          <w:r w:rsidR="00C92849">
            <w:fldChar w:fldCharType="end"/>
          </w:r>
        </w:sdtContent>
      </w:sdt>
    </w:p>
    <w:p w14:paraId="7DFFDB62" w14:textId="21BCA70A" w:rsidR="00C35DA5" w:rsidRDefault="00C35DA5" w:rsidP="00F514CD">
      <w:pPr>
        <w:pStyle w:val="Listenabsatz"/>
        <w:numPr>
          <w:ilvl w:val="0"/>
          <w:numId w:val="1"/>
        </w:numPr>
      </w:pPr>
      <w:r>
        <w:t>Über</w:t>
      </w:r>
      <w:r w:rsidR="00C42C09">
        <w:t>setzen von Sollwerten für den Stromverbrauch einer experimentellen Destillationskolonne</w:t>
      </w:r>
      <w:r w:rsidR="00217696">
        <w:t xml:space="preserve"> in Steuersignale und Übermitteln der Steuersignale an eine SPS zu durch die Betriebsplanung vorgesehenen Zeitpunkten </w:t>
      </w:r>
      <w:sdt>
        <w:sdtPr>
          <w:alias w:val="To edit, see citavi.com/edit"/>
          <w:tag w:val="CitaviPlaceholder#af08196f-3f41-4f34-8e4e-d9d09172ae6a"/>
          <w:id w:val="1998606756"/>
          <w:placeholder>
            <w:docPart w:val="DefaultPlaceholder_-1854013440"/>
          </w:placeholder>
        </w:sdtPr>
        <w:sdtEndPr/>
        <w:sdtContent>
          <w:r w:rsidR="00217696">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WIzNmM0LTMzMzAtNDQ3Ni04ZGQ4LTYzYWJjNjMzNjE3MiIsIlJhbmdlTGVuZ3RoIjoyMiwiUmVmZXJlbmNlSWQiOiIyNzVjMzRmOS02NTk1LTQ2ZmItYTUwZS0xMmZkOTViYjM5M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T05DT042MDQ2My4yMDIzLjEwNDMwNzE3IiwiVXJpU3RyaW5nIjoiaHR0cHM6Ly9kb2kub3JnLzEwLjExMDkvT05DT042MDQ2My4yMDIzLjEwNDMwNzE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jZUMTE6NTg6NTEiLCJNb2RpZmllZEJ5IjoiX0xhc3NlIFJlaW5wb2xkIiwiSWQiOiJhZjNiMzY2OS0wZDM0LTRhMDAtYTJkYy04YTc4NDg2Njk2YTMiLCJNb2RpZmllZE9uIjoiMjAyNC0wOC0yNlQxMTo1ODo1MS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aWVlZXhwbG9yZS5pZWVlLm9yZy9kb2N1bWVudC8xMDQzMDcxNy8iLCJVcmlTdHJpbmciOiJodHRwczovL2llZWV4cGxvcmUuaWVlZS5vcmcvZG9jdW1lbnQvMTA0MzA3MTc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}</w:instrText>
          </w:r>
          <w:r w:rsidR="00217696">
            <w:fldChar w:fldCharType="separate"/>
          </w:r>
          <w:r w:rsidR="00181E12">
            <w:t>(Reinpold et al. 2023)</w:t>
          </w:r>
          <w:r w:rsidR="00217696">
            <w:fldChar w:fldCharType="end"/>
          </w:r>
        </w:sdtContent>
      </w:sdt>
      <w:r w:rsidR="00217696">
        <w:t xml:space="preserve">. </w:t>
      </w:r>
    </w:p>
    <w:p w14:paraId="0A1A9264" w14:textId="48422B20" w:rsidR="006129B0" w:rsidRDefault="006129B0" w:rsidP="000364C5">
      <w:r>
        <w:t>Alternativen:</w:t>
      </w:r>
    </w:p>
    <w:p w14:paraId="373A379D" w14:textId="70D8F753" w:rsidR="006129B0" w:rsidRDefault="00A03501" w:rsidP="006129B0">
      <w:pPr>
        <w:pStyle w:val="Listenabsatz"/>
        <w:numPr>
          <w:ilvl w:val="0"/>
          <w:numId w:val="1"/>
        </w:numPr>
      </w:pPr>
      <w:r>
        <w:t>Es besteht oft auch die Möglichkeit Betriebspläne manuell von den Operatoren von Ressourcen umsetzen zu lassen, indem die entsprechenden Steuerbefehle von den Operatoren in einem Prozessleitsystem eingetragen werden</w:t>
      </w:r>
      <w:r w:rsidR="00A72F7D">
        <w:t xml:space="preserve"> </w:t>
      </w:r>
      <w:sdt>
        <w:sdtPr>
          <w:alias w:val="To edit, see citavi.com/edit"/>
          <w:tag w:val="CitaviPlaceholder#929cc611-ead6-4ae0-ad75-4bab38318b1e"/>
          <w:id w:val="1490212466"/>
          <w:placeholder>
            <w:docPart w:val="DefaultPlaceholder_-1854013440"/>
          </w:placeholder>
        </w:sdtPr>
        <w:sdtEndPr/>
        <w:sdtContent>
          <w:r w:rsidR="00A72F7D">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YmZkNjUzLWNjNGEtNDY1Mi1hM2UwLTk4YWZhMGU4NTk0OCIsIlJhbmdlTGVuZ3RoIjoxNywiUmVmZXJlbmNlSWQiOiJiZjAzNzRjOC00NzBlLTQ0YWYtYjFkMS1jYmRjMDgyZGMyO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NvbmVuZ3ByYWMuMjAxNi4wMy4wMTgiLCJVcmlTdHJpbmciOiJodHRwczovL2RvaS5vcmcvMTAuMTAxNi9qLmNvbmVuZ3ByYWMuMjAxNi4wMy4w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}</w:instrText>
          </w:r>
          <w:r w:rsidR="00A72F7D">
            <w:fldChar w:fldCharType="separate"/>
          </w:r>
          <w:r w:rsidR="00181E12">
            <w:t>(Han et al. 2016)</w:t>
          </w:r>
          <w:r w:rsidR="00A72F7D">
            <w:fldChar w:fldCharType="end"/>
          </w:r>
        </w:sdtContent>
      </w:sdt>
      <w:r w:rsidR="001A3EA1">
        <w:t>(XXX Wagner et al. 2024)</w:t>
      </w:r>
    </w:p>
    <w:p w14:paraId="7190CAA5" w14:textId="61D87660" w:rsidR="006129B0" w:rsidRPr="00513C50" w:rsidRDefault="006129B0" w:rsidP="000364C5">
      <w:r>
        <w:t xml:space="preserve">Challenges: </w:t>
      </w:r>
    </w:p>
    <w:p w14:paraId="54BACD19" w14:textId="201BDAAB" w:rsidR="003E216E" w:rsidRDefault="001F50ED" w:rsidP="00ED1BF9">
      <w:pPr>
        <w:pStyle w:val="berschrift2"/>
      </w:pPr>
      <w:r>
        <w:t>Planungsmodell</w:t>
      </w:r>
    </w:p>
    <w:p w14:paraId="17260E3E" w14:textId="5983EA56" w:rsidR="001F50ED" w:rsidRDefault="001F50ED" w:rsidP="001F50ED">
      <w:r>
        <w:rPr>
          <w:b/>
          <w:bCs/>
        </w:rPr>
        <w:t xml:space="preserve">Das Planungsmodell repräsentiert die relevanten Eigenschaften </w:t>
      </w:r>
      <w:r w:rsidR="00567D55">
        <w:rPr>
          <w:b/>
          <w:bCs/>
        </w:rPr>
        <w:t>der Energie-flexibel betriebenen Ressourcen</w:t>
      </w:r>
      <w:r w:rsidR="00A564B4">
        <w:rPr>
          <w:b/>
          <w:bCs/>
        </w:rPr>
        <w:t xml:space="preserve"> mathematisch</w:t>
      </w:r>
      <w:r w:rsidR="00567D55">
        <w:rPr>
          <w:b/>
          <w:bCs/>
        </w:rPr>
        <w:t xml:space="preserve">, </w:t>
      </w:r>
      <w:r w:rsidR="00567D55">
        <w:t xml:space="preserve">um </w:t>
      </w:r>
      <w:r w:rsidR="00687185">
        <w:t>den Energieverbrauch</w:t>
      </w:r>
      <w:r w:rsidR="00BE3190">
        <w:t xml:space="preserve"> und das Produktionsvolumen</w:t>
      </w:r>
      <w:r w:rsidR="00687185">
        <w:t xml:space="preserve"> der betrachteten Ressourcen in Abhängigkeit des Betriebsplans zu berechnen</w:t>
      </w:r>
      <w:r w:rsidR="00BE3190">
        <w:t xml:space="preserve">. </w:t>
      </w:r>
      <w:r w:rsidR="00856F17">
        <w:t>Alle relevanten</w:t>
      </w:r>
      <w:r w:rsidR="00BE3190">
        <w:t xml:space="preserve"> Eigenschaften </w:t>
      </w:r>
      <w:r w:rsidR="00856F17">
        <w:t xml:space="preserve">der Ressourcen müssen </w:t>
      </w:r>
      <w:r w:rsidR="00BE3190">
        <w:t>bei der Betriebsplanung</w:t>
      </w:r>
      <w:r w:rsidR="00856F17">
        <w:t xml:space="preserve"> berücksichtigt werden, wobei eine Herausforderung darin besteht, die relevanten Eigenschaften der Ressourcen zu erkennen. </w:t>
      </w:r>
      <w:r w:rsidR="00A564B4">
        <w:t xml:space="preserve">Eine relevante Eigenschaft einer Ressource kann etwa der mathematische Zusammenhang zwischen dem Betriebspunkt einer Anlage und dessen Energieverbrauch sein. </w:t>
      </w:r>
      <w:r w:rsidR="0031740F">
        <w:t xml:space="preserve">Ebenso bilden Planungsmodelle das dynamische Verhalten von Ressourcen ab, wenn das dynamische Verhalten </w:t>
      </w:r>
      <w:r w:rsidR="00C2784C">
        <w:t xml:space="preserve">bei der Betriebsplanung einen limitierenden Faktor darstellt. </w:t>
      </w:r>
      <w:r w:rsidR="003355C0">
        <w:t xml:space="preserve">Ein langsames Anfahren einer Luftzerlegungsanlage ist </w:t>
      </w:r>
      <w:r w:rsidR="002E2936">
        <w:t xml:space="preserve">eher relevant für die Betriebsplanung als ein schnelles Hoch- und Herunterfahren eines PEM-Elektrolyseurs. </w:t>
      </w:r>
      <w:r w:rsidR="00573154">
        <w:t>Eine weitere relevante Eigenschaft</w:t>
      </w:r>
      <w:r w:rsidR="00165063">
        <w:t xml:space="preserve"> </w:t>
      </w:r>
      <w:proofErr w:type="gramStart"/>
      <w:r w:rsidR="00165063">
        <w:t>sind</w:t>
      </w:r>
      <w:proofErr w:type="gramEnd"/>
      <w:r w:rsidR="00165063">
        <w:t xml:space="preserve"> die Abhängigkeiten zwischen verschiedenen Ressourcen, etwa wenn das Produkt einer Ressource direkt von einer weiteren Ressource weiterverarbeitet wird.</w:t>
      </w:r>
      <w:r w:rsidR="00A24E59">
        <w:t xml:space="preserve"> Eine systematische Analyse der relevanten Eigenschaften von Planungsmodellen </w:t>
      </w:r>
      <w:r w:rsidR="00521C0F">
        <w:t xml:space="preserve">wird von </w:t>
      </w:r>
      <w:sdt>
        <w:sdtPr>
          <w:alias w:val="To edit, see citavi.com/edit"/>
          <w:tag w:val="CitaviPlaceholder#57a12504-5be0-40cc-b67c-49c42a365cbe"/>
          <w:id w:val="1458916888"/>
          <w:placeholder>
            <w:docPart w:val="DefaultPlaceholder_-1854013440"/>
          </w:placeholder>
        </w:sdtPr>
        <w:sdtEndPr/>
        <w:sdtContent>
          <w:r w:rsidR="00EB2B74">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NTZlMjNlLTg2YzktNDczNC1iOTU0LTQ3YWIyMzRiNTdhNiIsIlJhbmdlTGVuZ3RoIjoyMCwiUmVmZXJlbmNlSWQiOiI3ZDk3MDI5MS0xZGViLTQyMTYtYTg3OS0zYTI0MWU0ODZiZ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T05DT042MDQ2My4yMDIzLjEwNDMwOTE2IiwiVXJpU3RyaW5nIjoiaHR0cHM6Ly9kb2kub3JnLzEwLjExMDkvT05DT042MDQ2My4yMDIzLjEwNDMwOTE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TEtMDdUMDk6NTM6MzQiLCJNb2RpZmllZEJ5IjoiX0xhc3NlIFJlaW5wb2xkIiwiSWQiOiJjYjc2ZTQ3MS02Yzk0LTRjMTAtYjVhZS1iZWM0ODM0NWFlZTAiLCJNb2RpZmllZE9uIjoiMjAyNC0xMS0wN1QwOTo1Mzoz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aWVlZXhwbG9yZS5pZWVlLm9yZy9kb2N1bWVudC8xMDQzMDkxNi8iLCJVcmlTdHJpbmciOiJodHRwczovL2llZWV4cGxvcmUuaWVlZS5vcmcvZG9jdW1lbnQvMTA0MzA5MTYv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}</w:instrText>
          </w:r>
          <w:r w:rsidR="00EB2B74">
            <w:fldChar w:fldCharType="separate"/>
          </w:r>
          <w:r w:rsidR="00181E12">
            <w:t>(Wagner et al. 2023)</w:t>
          </w:r>
          <w:r w:rsidR="00EB2B74">
            <w:fldChar w:fldCharType="end"/>
          </w:r>
        </w:sdtContent>
      </w:sdt>
      <w:r w:rsidR="00EB2B74">
        <w:t xml:space="preserve"> XXX vorgenommen</w:t>
      </w:r>
      <w:r w:rsidR="00D33257">
        <w:t xml:space="preserve">, weshalb hier lediglich Beispiele relevanter Eigenschaften aufgeführt werden. </w:t>
      </w:r>
      <w:r w:rsidR="00A269AC">
        <w:t>Einige der hier aufgeführten Beispiele wurden bereits auf vergleichbare weise unter ‚Betriebsplanung‘ aufgeführt. Der Unterschied in diesem Abschnitt ist, dass sich alle Beispiele auf die mathematische Repräsentation der Ressourceneigenschaften fokussieren, während</w:t>
      </w:r>
      <w:r w:rsidR="003E3C10">
        <w:t xml:space="preserve"> der Abschnitt ‚Betriebsplanung‘ sich auf </w:t>
      </w:r>
      <w:r w:rsidR="00E80D6D">
        <w:t>generell zu berücksichtigende Aspekte bei der Betriebsplanung bezieht.</w:t>
      </w:r>
    </w:p>
    <w:p w14:paraId="27988616" w14:textId="19D78A34" w:rsidR="00B33F8C" w:rsidRDefault="00B33F8C" w:rsidP="001F50ED">
      <w:r>
        <w:t xml:space="preserve">Beispiele: </w:t>
      </w:r>
    </w:p>
    <w:p w14:paraId="68586FA7" w14:textId="39322C81" w:rsidR="001E4360" w:rsidRDefault="00632992" w:rsidP="00B33F8C">
      <w:pPr>
        <w:pStyle w:val="Listenabsatz"/>
        <w:numPr>
          <w:ilvl w:val="0"/>
          <w:numId w:val="1"/>
        </w:numPr>
      </w:pPr>
      <w:r>
        <w:t xml:space="preserve">Abbildung der </w:t>
      </w:r>
      <w:r w:rsidR="00E77BD9">
        <w:t xml:space="preserve">Dauer und </w:t>
      </w:r>
      <w:r>
        <w:t>Abfolge von Bearbeitungsschritten in einer Automobilfertigungslinie</w:t>
      </w:r>
      <w:r w:rsidR="00EC5B72">
        <w:t xml:space="preserve"> als MILP-Modell</w:t>
      </w:r>
      <w:r w:rsidR="00E77BD9">
        <w:t xml:space="preserve"> </w:t>
      </w:r>
      <w:sdt>
        <w:sdtPr>
          <w:alias w:val="To edit, see citavi.com/edit"/>
          <w:tag w:val="CitaviPlaceholder#2b1c148e-0876-46da-aa74-40e833d28c1d"/>
          <w:id w:val="-1340069826"/>
          <w:placeholder>
            <w:docPart w:val="DefaultPlaceholder_-1854013440"/>
          </w:placeholder>
        </w:sdtPr>
        <w:sdtEndPr/>
        <w:sdtContent>
          <w:r w:rsidR="00B33F8C">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MGZkOTA5LTA4MDEtNDViNS1iYTg4LWQ4NGI5ODZmNmZlYyIsIlJhbmdlTGVuZ3RoIjoxOCwiUmVmZXJlbmNlSWQiOiI3ZjM1MmMxNS1jZGI3LTQ0MDUtYjA1My1iMjA5ZjhlZTc0ZT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SVNHVEV1cm9wZS4yMDEzLjY2OTUzMDMiLCJVcmlTdHJpbmciOiJodHRwczovL2RvaS5vcmcvMTAuMTEwOS9JU0dURXVyb3BlLjIwMTMuNjY5NTMw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A1VDA4OjExOjI1IiwiTW9kaWZpZWRCeSI6Il9MYXNzZSBSZWlucG9sZCIsIklkIjoiM2MzNWQxZTktZWYzNy00MDQwLTg0N2ItNjQ3NDQ4YWNjYmZlIiwiTW9kaWZpZWRPbiI6IjIwMjQtMDgtMDVUMDg6MTE6MjU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2llZWV4cGxvcmUuaWVlZS5vcmcveHBsL21vc3RSZWNlbnRJc3N1ZS5qc3A/cHVudW1iZXI9NjY4MzkzNCIsIlVyaVN0cmluZyI6Imh0dHBzOi8vaWVlZXhwbG9yZS5pZWVlLm9yZy94cGwvbW9zdFJlY2VudElzc3VlLmpzcD9wdW51bWJlcj02NjgzOTM0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MTEwOS9JU0dURXVyb3BlMzAxMDIuMjAxMyIsIlVyaVN0cmluZyI6Imh0dHBzOi8vZG9pLm9yZy8xMC4xMTA5L0lTR1RFdXJvcGUzMDEwMi4yMDEz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}</w:instrText>
          </w:r>
          <w:r w:rsidR="00B33F8C">
            <w:fldChar w:fldCharType="separate"/>
          </w:r>
          <w:r w:rsidR="00181E12">
            <w:t>(Emec et al. 2013)</w:t>
          </w:r>
          <w:r w:rsidR="00B33F8C">
            <w:fldChar w:fldCharType="end"/>
          </w:r>
        </w:sdtContent>
      </w:sdt>
      <w:r w:rsidR="00B33F8C">
        <w:t>.</w:t>
      </w:r>
    </w:p>
    <w:p w14:paraId="7CDE99C7" w14:textId="5AD987D5" w:rsidR="00B33F8C" w:rsidRDefault="00B33F8C" w:rsidP="00B33F8C">
      <w:pPr>
        <w:pStyle w:val="Listenabsatz"/>
        <w:numPr>
          <w:ilvl w:val="0"/>
          <w:numId w:val="1"/>
        </w:numPr>
      </w:pPr>
      <w:r>
        <w:lastRenderedPageBreak/>
        <w:t xml:space="preserve">Maximale Produktionsrate </w:t>
      </w:r>
      <w:r w:rsidR="00984330">
        <w:t>von Produktionsmaschinen in einer Automobilfertigungslinie</w:t>
      </w:r>
      <w:r w:rsidR="00EC5B72">
        <w:t xml:space="preserve"> als MILP-Modell</w:t>
      </w:r>
      <w:r w:rsidR="00984330">
        <w:t xml:space="preserve"> </w:t>
      </w:r>
      <w:sdt>
        <w:sdtPr>
          <w:alias w:val="To edit, see citavi.com/edit"/>
          <w:tag w:val="CitaviPlaceholder#1f71eb59-52ae-448b-aa5c-b165314ada37"/>
          <w:id w:val="1706211358"/>
          <w:placeholder>
            <w:docPart w:val="DefaultPlaceholder_-1854013440"/>
          </w:placeholder>
        </w:sdtPr>
        <w:sdtEndPr/>
        <w:sdtContent>
          <w:r w:rsidR="00984330">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NGVlNjBhLThkNTAtNGExYy1iY2M0LTQzOTM3YzgxMWU1NyIsIlJhbmdlTGVuZ3RoIjoxOCwiUmVmZXJlbmNlSWQiOiI3ZjM1MmMxNS1jZGI3LTQ0MDUtYjA1My1iMjA5ZjhlZTc0ZT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SVNHVEV1cm9wZS4yMDEzLjY2OTUzMDMiLCJVcmlTdHJpbmciOiJodHRwczovL2RvaS5vcmcvMTAuMTEwOS9JU0dURXVyb3BlLjIwMTMuNjY5NTMw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A1VDA4OjExOjI1IiwiTW9kaWZpZWRCeSI6Il9MYXNzZSBSZWlucG9sZCIsIklkIjoiM2MzNWQxZTktZWYzNy00MDQwLTg0N2ItNjQ3NDQ4YWNjYmZlIiwiTW9kaWZpZWRPbiI6IjIwMjQtMDgtMDVUMDg6MTE6MjU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2llZWV4cGxvcmUuaWVlZS5vcmcveHBsL21vc3RSZWNlbnRJc3N1ZS5qc3A/cHVudW1iZXI9NjY4MzkzNCIsIlVyaVN0cmluZyI6Imh0dHBzOi8vaWVlZXhwbG9yZS5pZWVlLm9yZy94cGwvbW9zdFJlY2VudElzc3VlLmpzcD9wdW51bWJlcj02NjgzOTM0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MTEwOS9JU0dURXVyb3BlMzAxMDIuMjAxMyIsIlVyaVN0cmluZyI6Imh0dHBzOi8vZG9pLm9yZy8xMC4xMTA5L0lTR1RFdXJvcGUzMDEwMi4yMDEz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}</w:instrText>
          </w:r>
          <w:r w:rsidR="00984330">
            <w:fldChar w:fldCharType="separate"/>
          </w:r>
          <w:r w:rsidR="00181E12">
            <w:t>(Emec et al. 2013)</w:t>
          </w:r>
          <w:r w:rsidR="00984330">
            <w:fldChar w:fldCharType="end"/>
          </w:r>
        </w:sdtContent>
      </w:sdt>
      <w:r w:rsidR="00984330">
        <w:t>.</w:t>
      </w:r>
    </w:p>
    <w:p w14:paraId="2ACE882E" w14:textId="1F8526C5" w:rsidR="00F852DB" w:rsidRDefault="00F852DB" w:rsidP="00B33F8C">
      <w:pPr>
        <w:pStyle w:val="Listenabsatz"/>
        <w:numPr>
          <w:ilvl w:val="0"/>
          <w:numId w:val="1"/>
        </w:numPr>
      </w:pPr>
      <w:r>
        <w:t xml:space="preserve">Abbildung </w:t>
      </w:r>
      <w:r w:rsidR="00767E4E">
        <w:t xml:space="preserve">des angestrebten Produktionsvolumens für den </w:t>
      </w:r>
      <w:r w:rsidR="00C052F8">
        <w:t>Betriebsplanungshorizont einer Automobilfertigungslinie</w:t>
      </w:r>
      <w:r w:rsidR="00EC5B72">
        <w:t xml:space="preserve"> als MILP-Modell</w:t>
      </w:r>
      <w:r w:rsidR="00C052F8">
        <w:t xml:space="preserve"> </w:t>
      </w:r>
      <w:sdt>
        <w:sdtPr>
          <w:alias w:val="To edit, see citavi.com/edit"/>
          <w:tag w:val="CitaviPlaceholder#6bc89b7a-213e-47b0-b510-8a83996d8bea"/>
          <w:id w:val="-1341397024"/>
          <w:placeholder>
            <w:docPart w:val="DefaultPlaceholder_-1854013440"/>
          </w:placeholder>
        </w:sdtPr>
        <w:sdtEndPr/>
        <w:sdtContent>
          <w:r w:rsidR="00C052F8">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NjAzMTQ3LTA5NDYtNDI1Zi1iNTFlLTQxMmJlYTg0ZGViNCIsIlJhbmdlTGVuZ3RoIjoxOCwiUmVmZXJlbmNlSWQiOiI3ZjM1MmMxNS1jZGI3LTQ0MDUtYjA1My1iMjA5ZjhlZTc0ZT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SVNHVEV1cm9wZS4yMDEzLjY2OTUzMDMiLCJVcmlTdHJpbmciOiJodHRwczovL2RvaS5vcmcvMTAuMTEwOS9JU0dURXVyb3BlLjIwMTMuNjY5NTMw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A1VDA4OjExOjI1IiwiTW9kaWZpZWRCeSI6Il9MYXNzZSBSZWlucG9sZCIsIklkIjoiM2MzNWQxZTktZWYzNy00MDQwLTg0N2ItNjQ3NDQ4YWNjYmZlIiwiTW9kaWZpZWRPbiI6IjIwMjQtMDgtMDVUMDg6MTE6MjU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2llZWV4cGxvcmUuaWVlZS5vcmcveHBsL21vc3RSZWNlbnRJc3N1ZS5qc3A/cHVudW1iZXI9NjY4MzkzNCIsIlVyaVN0cmluZyI6Imh0dHBzOi8vaWVlZXhwbG9yZS5pZWVlLm9yZy94cGwvbW9zdFJlY2VudElzc3VlLmpzcD9wdW51bWJlcj02NjgzOTM0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MTEwOS9JU0dURXVyb3BlMzAxMDIuMjAxMyIsIlVyaVN0cmluZyI6Imh0dHBzOi8vZG9pLm9yZy8xMC4xMTA5L0lTR1RFdXJvcGUzMDEwMi4yMDEz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}</w:instrText>
          </w:r>
          <w:r w:rsidR="00C052F8">
            <w:fldChar w:fldCharType="separate"/>
          </w:r>
          <w:r w:rsidR="00181E12">
            <w:t>(Emec et al. 2013)</w:t>
          </w:r>
          <w:r w:rsidR="00C052F8">
            <w:fldChar w:fldCharType="end"/>
          </w:r>
        </w:sdtContent>
      </w:sdt>
      <w:r w:rsidR="00C052F8">
        <w:t>.</w:t>
      </w:r>
    </w:p>
    <w:p w14:paraId="3995D06B" w14:textId="696B5E49" w:rsidR="00A269AC" w:rsidRDefault="00E27FD7" w:rsidP="00B33F8C">
      <w:pPr>
        <w:pStyle w:val="Listenabsatz"/>
        <w:numPr>
          <w:ilvl w:val="0"/>
          <w:numId w:val="1"/>
        </w:numPr>
      </w:pPr>
      <w:r>
        <w:t>Berechnung des Treibhausgasausstoßes</w:t>
      </w:r>
      <w:r w:rsidR="00542B2D">
        <w:t xml:space="preserve"> und des Stromverbrauchs</w:t>
      </w:r>
      <w:r>
        <w:t xml:space="preserve"> einer Automobilfertigungslinie</w:t>
      </w:r>
      <w:r w:rsidR="00EC5B72">
        <w:t xml:space="preserve"> als MILP-Modell</w:t>
      </w:r>
      <w:r>
        <w:t xml:space="preserve"> </w:t>
      </w:r>
      <w:sdt>
        <w:sdtPr>
          <w:alias w:val="To edit, see citavi.com/edit"/>
          <w:tag w:val="CitaviPlaceholder#33c3fefb-d142-47c5-98ca-af2716cdfcbe"/>
          <w:id w:val="2019819949"/>
          <w:placeholder>
            <w:docPart w:val="DefaultPlaceholder_-1854013440"/>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MmExMWI5LTU4OGMtNGFhYy1iNDkxLTRlMWJhNDI4YjMxZiIsIlJhbmdlTGVuZ3RoIjoxOCwiUmVmZXJlbmNlSWQiOiI3ZjM1MmMxNS1jZGI3LTQ0MDUtYjA1My1iMjA5ZjhlZTc0ZT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SVNHVEV1cm9wZS4yMDEzLjY2OTUzMDMiLCJVcmlTdHJpbmciOiJodHRwczovL2RvaS5vcmcvMTAuMTEwOS9JU0dURXVyb3BlLjIwMTMuNjY5NTMw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A1VDA4OjExOjI1IiwiTW9kaWZpZWRCeSI6Il9MYXNzZSBSZWlucG9sZCIsIklkIjoiM2MzNWQxZTktZWYzNy00MDQwLTg0N2ItNjQ3NDQ4YWNjYmZlIiwiTW9kaWZpZWRPbiI6IjIwMjQtMDgtMDVUMDg6MTE6MjU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2llZWV4cGxvcmUuaWVlZS5vcmcveHBsL21vc3RSZWNlbnRJc3N1ZS5qc3A/cHVudW1iZXI9NjY4MzkzNCIsIlVyaVN0cmluZyI6Imh0dHBzOi8vaWVlZXhwbG9yZS5pZWVlLm9yZy94cGwvbW9zdFJlY2VudElzc3VlLmpzcD9wdW51bWJlcj02NjgzOTM0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MTEwOS9JU0dURXVyb3BlMzAxMDIuMjAxMyIsIlVyaVN0cmluZyI6Imh0dHBzOi8vZG9pLm9yZy8xMC4xMTA5L0lTR1RFdXJvcGUzMDEwMi4yMDEz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}</w:instrText>
          </w:r>
          <w:r>
            <w:fldChar w:fldCharType="separate"/>
          </w:r>
          <w:r w:rsidR="00181E12">
            <w:t>(Emec et al. 2013)</w:t>
          </w:r>
          <w:r>
            <w:fldChar w:fldCharType="end"/>
          </w:r>
        </w:sdtContent>
      </w:sdt>
      <w:r>
        <w:t xml:space="preserve">. </w:t>
      </w:r>
    </w:p>
    <w:p w14:paraId="11872C3B" w14:textId="52F71F5B" w:rsidR="00D925E9" w:rsidRDefault="0078393A" w:rsidP="00B33F8C">
      <w:pPr>
        <w:pStyle w:val="Listenabsatz"/>
        <w:numPr>
          <w:ilvl w:val="0"/>
          <w:numId w:val="1"/>
        </w:numPr>
      </w:pPr>
      <w:r>
        <w:t xml:space="preserve">Berechnung des Stromverbrauchs von Produktionsmaschinen einer automobilen Fertigungslinie in verschiedenen Betriebszuständen: </w:t>
      </w:r>
      <w:r w:rsidR="00C02200">
        <w:t xml:space="preserve">Leerlauf, Pause, Betrieb </w:t>
      </w:r>
      <w:sdt>
        <w:sdtPr>
          <w:alias w:val="To edit, see citavi.com/edit"/>
          <w:tag w:val="CitaviPlaceholder#fbb4f9eb-31f5-4784-aa52-3f9b3d9912e5"/>
          <w:id w:val="1159277900"/>
          <w:placeholder>
            <w:docPart w:val="DefaultPlaceholder_-1854013440"/>
          </w:placeholder>
        </w:sdtPr>
        <w:sdtEndPr/>
        <w:sdtContent>
          <w:r w:rsidR="00C02200">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lNmUwNWRlLWIxNmQtNDFkZC1iODc5LTM5YWJkZTdlZTAyZCIsIlJhbmdlTGVuZ3RoIjoxOCwiUmVmZXJlbmNlSWQiOiI3ZjM1MmMxNS1jZGI3LTQ0MDUtYjA1My1iMjA5ZjhlZTc0ZT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SVNHVEV1cm9wZS4yMDEzLjY2OTUzMDMiLCJVcmlTdHJpbmciOiJodHRwczovL2RvaS5vcmcvMTAuMTEwOS9JU0dURXVyb3BlLjIwMTMuNjY5NTMw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A1VDA4OjExOjI1IiwiTW9kaWZpZWRCeSI6Il9MYXNzZSBSZWlucG9sZCIsIklkIjoiM2MzNWQxZTktZWYzNy00MDQwLTg0N2ItNjQ3NDQ4YWNjYmZlIiwiTW9kaWZpZWRPbiI6IjIwMjQtMDgtMDVUMDg6MTE6MjU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2llZWV4cGxvcmUuaWVlZS5vcmcveHBsL21vc3RSZWNlbnRJc3N1ZS5qc3A/cHVudW1iZXI9NjY4MzkzNCIsIlVyaVN0cmluZyI6Imh0dHBzOi8vaWVlZXhwbG9yZS5pZWVlLm9yZy94cGwvbW9zdFJlY2VudElzc3VlLmpzcD9wdW51bWJlcj02NjgzOTM0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MTEwOS9JU0dURXVyb3BlMzAxMDIuMjAxMyIsIlVyaVN0cmluZyI6Imh0dHBzOi8vZG9pLm9yZy8xMC4xMTA5L0lTR1RFdXJvcGUzMDEwMi4yMDEz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}</w:instrText>
          </w:r>
          <w:r w:rsidR="00C02200">
            <w:fldChar w:fldCharType="separate"/>
          </w:r>
          <w:r w:rsidR="00181E12">
            <w:t>(Emec et al. 2013)</w:t>
          </w:r>
          <w:r w:rsidR="00C02200">
            <w:fldChar w:fldCharType="end"/>
          </w:r>
        </w:sdtContent>
      </w:sdt>
      <w:r w:rsidR="00C02200">
        <w:t xml:space="preserve">. </w:t>
      </w:r>
    </w:p>
    <w:p w14:paraId="5765DAD7" w14:textId="7181B3C8" w:rsidR="00C02200" w:rsidRDefault="006D23E9" w:rsidP="00B33F8C">
      <w:pPr>
        <w:pStyle w:val="Listenabsatz"/>
        <w:numPr>
          <w:ilvl w:val="0"/>
          <w:numId w:val="1"/>
        </w:numPr>
      </w:pPr>
      <w:r>
        <w:t xml:space="preserve">Berechnung des Produktionsvolumens und des Stromverbrauchs </w:t>
      </w:r>
      <w:r w:rsidR="00147703">
        <w:t xml:space="preserve">von Produktionsressourcen einer Mine </w:t>
      </w:r>
      <w:sdt>
        <w:sdtPr>
          <w:alias w:val="To edit, see citavi.com/edit"/>
          <w:tag w:val="CitaviPlaceholder#20882a18-e0a5-4df0-86e5-dc52e7f16861"/>
          <w:id w:val="67540573"/>
          <w:placeholder>
            <w:docPart w:val="DefaultPlaceholder_-1854013440"/>
          </w:placeholder>
        </w:sdtPr>
        <w:sdtEndPr/>
        <w:sdtContent>
          <w:r w:rsidR="00147703">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MjhjNTU2LTZlYTgtNGU4Yy04MWIwLTlmMzlmMjIzZmIxOSIsIlJhbmdlTGVuZ3RoIjoyOSwiUmVmZXJlbmNlSWQiOiI3MjYzNjRiNS05M2ZlLTRlMTUtYWY0ZC01NjI4ZTJkZTM3Zj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wOS9GYXJFYXN0Q29uLjIwMTkuODkzNDIwMCIsIlVyaVN0cmluZyI6Imh0dHBzOi8vZG9pLm9yZy8xMC4xMTA5L0ZhckVhc3RDb24uMjAxOS44OTM0MjA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DVUMTE6MTA6NTYiLCJNb2RpZmllZEJ5IjoiX0xhc3NlIFJlaW5wb2xkIiwiSWQiOiIzNWM3NWNmOC1mMTMzLTRjYTAtYTk1OC1hMmU3MDdhZjE4Y2YiLCJNb2RpZmllZE9uIjoiMjAyNC0wOC0wNVQxMToxMDo1Ni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aWVlZXhwbG9yZS5pZWVlLm9yZy94cGwvbW9zdFJlY2VudElzc3VlLmpzcD9wdW51bWJlcj04OTIyODA3IiwiVXJpU3RyaW5nIjoiaHR0cHM6Ly9pZWVleHBsb3JlLmllZWUub3JnL3hwbC9tb3N0UmVjZW50SXNzdWUuanNwP3B1bnVtYmVyPTg5MjI4MD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wOS9GYXJFYXN0Q29uNDcyMzAuMjAxOSIsIlVyaVN0cmluZyI6Imh0dHBzOi8vZG9pLm9yZy8xMC4xMTA5L0ZhckVhc3RDb240NzIzMC4yMDE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}</w:instrText>
          </w:r>
          <w:r w:rsidR="00147703">
            <w:fldChar w:fldCharType="separate"/>
          </w:r>
          <w:r w:rsidR="00181E12">
            <w:t>(Sokolovsky und Klimash 2019)</w:t>
          </w:r>
          <w:r w:rsidR="00147703">
            <w:fldChar w:fldCharType="end"/>
          </w:r>
        </w:sdtContent>
      </w:sdt>
      <w:r w:rsidR="00147703">
        <w:t xml:space="preserve">.   </w:t>
      </w:r>
    </w:p>
    <w:p w14:paraId="3D711104" w14:textId="1E66D062" w:rsidR="0003029F" w:rsidRDefault="000E1A71" w:rsidP="00B33F8C">
      <w:pPr>
        <w:pStyle w:val="Listenabsatz"/>
        <w:numPr>
          <w:ilvl w:val="0"/>
          <w:numId w:val="1"/>
        </w:numPr>
      </w:pPr>
      <w:r>
        <w:t>Berücksichtigen von Abhängigkeiten des Produktionsdurchsatzes von Produktionsressourcen einer Mine</w:t>
      </w:r>
      <w:r w:rsidR="00D57156">
        <w:t>: Bspw. die gesamte Produktion einer Ressource muss unmittelbar von der darauffolgenden Ressource verarbeitet werden</w:t>
      </w:r>
      <w:r w:rsidR="00DF2C47">
        <w:t xml:space="preserve"> </w:t>
      </w:r>
      <w:sdt>
        <w:sdtPr>
          <w:alias w:val="To edit, see citavi.com/edit"/>
          <w:tag w:val="CitaviPlaceholder#fae48038-36b6-4431-8fc6-2d6d989132fd"/>
          <w:id w:val="-749654186"/>
          <w:placeholder>
            <w:docPart w:val="DefaultPlaceholder_-1854013440"/>
          </w:placeholder>
        </w:sdtPr>
        <w:sdtEndPr/>
        <w:sdtContent>
          <w:r w:rsidR="00DF2C47">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ZjE1ZDMxLTQyMmMtNGU2ZC1iYzVkLTY4MDJiYzdiOTA4MyIsIlJhbmdlTGVuZ3RoIjoyOSwiUmVmZXJlbmNlSWQiOiI3MjYzNjRiNS05M2ZlLTRlMTUtYWY0ZC01NjI4ZTJkZTM3Zj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wOS9GYXJFYXN0Q29uLjIwMTkuODkzNDIwMCIsIlVyaVN0cmluZyI6Imh0dHBzOi8vZG9pLm9yZy8xMC4xMTA5L0ZhckVhc3RDb24uMjAxOS44OTM0MjA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DVUMTE6MTA6NTYiLCJNb2RpZmllZEJ5IjoiX0xhc3NlIFJlaW5wb2xkIiwiSWQiOiIzNWM3NWNmOC1mMTMzLTRjYTAtYTk1OC1hMmU3MDdhZjE4Y2YiLCJNb2RpZmllZE9uIjoiMjAyNC0wOC0wNVQxMToxMDo1Ni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aWVlZXhwbG9yZS5pZWVlLm9yZy94cGwvbW9zdFJlY2VudElzc3VlLmpzcD9wdW51bWJlcj04OTIyODA3IiwiVXJpU3RyaW5nIjoiaHR0cHM6Ly9pZWVleHBsb3JlLmllZWUub3JnL3hwbC9tb3N0UmVjZW50SXNzdWUuanNwP3B1bnVtYmVyPTg5MjI4MD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wOS9GYXJFYXN0Q29uNDcyMzAuMjAxOSIsIlVyaVN0cmluZyI6Imh0dHBzOi8vZG9pLm9yZy8xMC4xMTA5L0ZhckVhc3RDb240NzIzMC4yMDE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}</w:instrText>
          </w:r>
          <w:r w:rsidR="00DF2C47">
            <w:fldChar w:fldCharType="separate"/>
          </w:r>
          <w:r w:rsidR="00181E12">
            <w:t>(Sokolovsky und Klimash 2019)</w:t>
          </w:r>
          <w:r w:rsidR="00DF2C47">
            <w:fldChar w:fldCharType="end"/>
          </w:r>
        </w:sdtContent>
      </w:sdt>
      <w:r w:rsidR="00D57156">
        <w:t>.</w:t>
      </w:r>
    </w:p>
    <w:p w14:paraId="5894F43B" w14:textId="715EC43C" w:rsidR="00147703" w:rsidRDefault="0003029F" w:rsidP="00B33F8C">
      <w:pPr>
        <w:pStyle w:val="Listenabsatz"/>
        <w:numPr>
          <w:ilvl w:val="0"/>
          <w:numId w:val="1"/>
        </w:numPr>
      </w:pPr>
      <w:r>
        <w:t>Berechnung der Temperatur in einem Kühl</w:t>
      </w:r>
      <w:r w:rsidR="00AB3D33">
        <w:t xml:space="preserve">regal eines Supermarktes und der Klimaanlage eines Bürogebäudes </w:t>
      </w:r>
      <w:r w:rsidR="005C1507">
        <w:t xml:space="preserve">unter Berücksichtigung von Kälteverlusten und </w:t>
      </w:r>
      <w:proofErr w:type="spellStart"/>
      <w:r w:rsidR="005C1507">
        <w:t>Kompressoreffizienz</w:t>
      </w:r>
      <w:proofErr w:type="spellEnd"/>
      <w:r w:rsidR="005C1507">
        <w:t xml:space="preserve"> </w:t>
      </w:r>
      <w:sdt>
        <w:sdtPr>
          <w:alias w:val="To edit, see citavi.com/edit"/>
          <w:tag w:val="CitaviPlaceholder#8219b7ea-5432-4bb8-9991-baae34697013"/>
          <w:id w:val="-677271557"/>
          <w:placeholder>
            <w:docPart w:val="DefaultPlaceholder_-1854013440"/>
          </w:placeholder>
        </w:sdtPr>
        <w:sdtEndPr/>
        <w:sdtContent>
          <w:r w:rsidR="005C1507">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YmE3ZWU1LTU4NWItNDQ5ZS05MzBkLWNiZTMxZWI2ZTViZCIsIlJhbmdlTGVuZ3RoIjoyMSwiUmVmZXJlbmNlSWQiOiI5MjQ2NDliZi02ZmNmLTRlYzYtYjkwYy1mMDAyNmYzNzk0Z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UQ1NULjIwMTYuMjU2MzM4NSIsIlVyaVN0cmluZyI6Imh0dHBzOi8vZG9pLm9yZy8xMC4xMTA5L1RDU1QuMjAxNi4yNTY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}</w:instrText>
          </w:r>
          <w:r w:rsidR="005C1507">
            <w:fldChar w:fldCharType="separate"/>
          </w:r>
          <w:r w:rsidR="00181E12">
            <w:t>(Rahnama et al. 2017)</w:t>
          </w:r>
          <w:r w:rsidR="005C1507">
            <w:fldChar w:fldCharType="end"/>
          </w:r>
        </w:sdtContent>
      </w:sdt>
      <w:r w:rsidR="005C1507">
        <w:t>.</w:t>
      </w:r>
      <w:r w:rsidR="00D57156">
        <w:t xml:space="preserve"> </w:t>
      </w:r>
    </w:p>
    <w:p w14:paraId="3037A049" w14:textId="5469AE1F" w:rsidR="005F3329" w:rsidRDefault="005F3329" w:rsidP="00B33F8C">
      <w:pPr>
        <w:pStyle w:val="Listenabsatz"/>
        <w:numPr>
          <w:ilvl w:val="0"/>
          <w:numId w:val="1"/>
        </w:numPr>
      </w:pPr>
      <w:r>
        <w:t xml:space="preserve">Abbildung der zulässigen Abfolge und der zulässigen Dauer von Betriebszuständen einer Kältemaschine </w:t>
      </w:r>
      <w:sdt>
        <w:sdtPr>
          <w:alias w:val="To edit, see citavi.com/edit"/>
          <w:tag w:val="CitaviPlaceholder#e6f14f03-e4c6-41a8-85ab-139aba5796dd"/>
          <w:id w:val="1070160681"/>
          <w:placeholder>
            <w:docPart w:val="DefaultPlaceholder_-1854013440"/>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ZjlhNzZjLTViMzctNGYwNS04MmFhLTRhYTIzZGNmYzYyYyIsIlJhbmdlTGVuZ3RoIjoyMSwiUmVmZXJlbmNlSWQiOiI5MjQ2NDliZi02ZmNmLTRlYzYtYjkwYy1mMDAyNmYzNzk0Z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UQ1NULjIwMTYuMjU2MzM4NSIsIlVyaVN0cmluZyI6Imh0dHBzOi8vZG9pLm9yZy8xMC4xMTA5L1RDU1QuMjAxNi4yNTY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}</w:instrText>
          </w:r>
          <w:r>
            <w:fldChar w:fldCharType="separate"/>
          </w:r>
          <w:r w:rsidR="00181E12">
            <w:t>(Rahnama et al. 2017)</w:t>
          </w:r>
          <w:r>
            <w:fldChar w:fldCharType="end"/>
          </w:r>
        </w:sdtContent>
      </w:sdt>
      <w:r>
        <w:t>.</w:t>
      </w:r>
    </w:p>
    <w:p w14:paraId="759E8397" w14:textId="7BF13FC2" w:rsidR="007A2288" w:rsidRDefault="007A2288" w:rsidP="00B33F8C">
      <w:pPr>
        <w:pStyle w:val="Listenabsatz"/>
        <w:numPr>
          <w:ilvl w:val="0"/>
          <w:numId w:val="1"/>
        </w:numPr>
      </w:pPr>
      <w:r>
        <w:t>Berücksichtigung der maximalen Kühlleistung von Kältemaschinen für Kühl</w:t>
      </w:r>
      <w:r w:rsidR="00114D3C">
        <w:t xml:space="preserve">regale in Supermärken und für die Klimaanlage von Bürogebäuden </w:t>
      </w:r>
      <w:sdt>
        <w:sdtPr>
          <w:alias w:val="To edit, see citavi.com/edit"/>
          <w:tag w:val="CitaviPlaceholder#c69a246a-91a5-4a38-84a6-6a174504dfbe"/>
          <w:id w:val="1713153941"/>
          <w:placeholder>
            <w:docPart w:val="DefaultPlaceholder_-1854013440"/>
          </w:placeholder>
        </w:sdtPr>
        <w:sdtEndPr/>
        <w:sdtContent>
          <w:r w:rsidR="00114D3C">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3ZjhkYWExLWU3YjctNDVkMS1hOTRmLTUyNzI4NWRmYTI3ZSIsIlJhbmdlTGVuZ3RoIjoyMSwiUmVmZXJlbmNlSWQiOiI5MjQ2NDliZi02ZmNmLTRlYzYtYjkwYy1mMDAyNmYzNzk0Z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UQ1NULjIwMTYuMjU2MzM4NSIsIlVyaVN0cmluZyI6Imh0dHBzOi8vZG9pLm9yZy8xMC4xMTA5L1RDU1QuMjAxNi4yNTY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}</w:instrText>
          </w:r>
          <w:r w:rsidR="00114D3C">
            <w:fldChar w:fldCharType="separate"/>
          </w:r>
          <w:r w:rsidR="00181E12">
            <w:t>(Rahnama et al. 2017)</w:t>
          </w:r>
          <w:r w:rsidR="00114D3C">
            <w:fldChar w:fldCharType="end"/>
          </w:r>
        </w:sdtContent>
      </w:sdt>
      <w:r w:rsidR="00114D3C">
        <w:t xml:space="preserve">. </w:t>
      </w:r>
    </w:p>
    <w:p w14:paraId="24B238A7" w14:textId="4342E129" w:rsidR="00FF3810" w:rsidRDefault="00FF3810" w:rsidP="00B33F8C">
      <w:pPr>
        <w:pStyle w:val="Listenabsatz"/>
        <w:numPr>
          <w:ilvl w:val="0"/>
          <w:numId w:val="1"/>
        </w:numPr>
      </w:pPr>
      <w:r>
        <w:t xml:space="preserve">Abbilden des Kühl- und Aufwärmverhaltens von Kühlregalen eines Supermarktes </w:t>
      </w:r>
      <w:r w:rsidR="00E4407A">
        <w:t xml:space="preserve">durch ein Verzögerungsglied erster Ordnung </w:t>
      </w:r>
      <w:sdt>
        <w:sdtPr>
          <w:alias w:val="To edit, see citavi.com/edit"/>
          <w:tag w:val="CitaviPlaceholder#e36ae146-4d47-451a-a686-ebb3e0f4c22a"/>
          <w:id w:val="1127660282"/>
          <w:placeholder>
            <w:docPart w:val="DefaultPlaceholder_-1854013440"/>
          </w:placeholder>
        </w:sdtPr>
        <w:sdtEndPr/>
        <w:sdtContent>
          <w:r w:rsidR="00E4407A">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MzBmZGIxLTMzNTQtNDMxZS1hNDEyLWJlZjgwODI5NDk1ZiIsIlJhbmdlTGVuZ3RoIjoyMSwiUmVmZXJlbmNlSWQiOiI5MjQ2NDliZi02ZmNmLTRlYzYtYjkwYy1mMDAyNmYzNzk0Z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UQ1NULjIwMTYuMjU2MzM4NSIsIlVyaVN0cmluZyI6Imh0dHBzOi8vZG9pLm9yZy8xMC4xMTA5L1RDU1QuMjAxNi4yNTY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}</w:instrText>
          </w:r>
          <w:r w:rsidR="00E4407A">
            <w:fldChar w:fldCharType="separate"/>
          </w:r>
          <w:r w:rsidR="00181E12">
            <w:t>(Rahnama et al. 2017)</w:t>
          </w:r>
          <w:r w:rsidR="00E4407A">
            <w:fldChar w:fldCharType="end"/>
          </w:r>
        </w:sdtContent>
      </w:sdt>
      <w:r w:rsidR="00E4407A">
        <w:t xml:space="preserve">. </w:t>
      </w:r>
    </w:p>
    <w:p w14:paraId="4C66EE8F" w14:textId="45884DB0" w:rsidR="00CD4FD7" w:rsidRDefault="00CD4FD7" w:rsidP="00B33F8C">
      <w:pPr>
        <w:pStyle w:val="Listenabsatz"/>
        <w:numPr>
          <w:ilvl w:val="0"/>
          <w:numId w:val="1"/>
        </w:numPr>
      </w:pPr>
      <w:r>
        <w:t xml:space="preserve">Nutzung nicht-linearer strömungsmechanischer und thermodynamischer Gleichungen, um die benötigte Kühlleistung von Kühlregalen eines Supermarktes zu ermitteln </w:t>
      </w:r>
      <w:sdt>
        <w:sdtPr>
          <w:alias w:val="To edit, see citavi.com/edit"/>
          <w:tag w:val="CitaviPlaceholder#71e656f5-6d09-4b9d-9871-18294cc3e31f"/>
          <w:id w:val="2047491921"/>
          <w:placeholder>
            <w:docPart w:val="DefaultPlaceholder_-1854013440"/>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Mzg2NGRiLWY2YWQtNDUzNC04YzMzLWJlMjZmOWVkMDYwOCIsIlJhbmdlTGVuZ3RoIjoyMSwiUmVmZXJlbmNlSWQiOiI5MjQ2NDliZi02ZmNmLTRlYzYtYjkwYy1mMDAyNmYzNzk0Z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UQ1NULjIwMTYuMjU2MzM4NSIsIlVyaVN0cmluZyI6Imh0dHBzOi8vZG9pLm9yZy8xMC4xMTA5L1RDU1QuMjAxNi4yNTY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}</w:instrText>
          </w:r>
          <w:r>
            <w:fldChar w:fldCharType="separate"/>
          </w:r>
          <w:r w:rsidR="00181E12">
            <w:t>(Rahnama et al. 2017)</w:t>
          </w:r>
          <w:r>
            <w:fldChar w:fldCharType="end"/>
          </w:r>
        </w:sdtContent>
      </w:sdt>
      <w:r>
        <w:t>.</w:t>
      </w:r>
    </w:p>
    <w:p w14:paraId="5FFBBEF7" w14:textId="21BF0966" w:rsidR="002127C0" w:rsidRDefault="002127C0" w:rsidP="00B33F8C">
      <w:pPr>
        <w:pStyle w:val="Listenabsatz"/>
        <w:numPr>
          <w:ilvl w:val="0"/>
          <w:numId w:val="1"/>
        </w:numPr>
      </w:pPr>
      <w:r>
        <w:t xml:space="preserve">Berücksichtigung von Betriebszuständen eines Elektrolyseurs </w:t>
      </w:r>
      <w:sdt>
        <w:sdtPr>
          <w:alias w:val="To edit, see citavi.com/edit"/>
          <w:tag w:val="CitaviPlaceholder#ea437ffd-c771-4313-8475-06c48cf9b22d"/>
          <w:id w:val="9115708"/>
          <w:placeholder>
            <w:docPart w:val="DefaultPlaceholder_-1854013440"/>
          </w:placeholder>
        </w:sdtPr>
        <w:sdtEndPr/>
        <w:sdtContent>
          <w:r>
            <w:fldChar w:fldCharType="begin"/>
          </w:r>
          <w:r w:rsidR="003E2B2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NDBlOTM0LTc4M2QtNDVhMC1hNTNiLWI0ZTYxYjE5ZTEyMiIsIlJhbmdlTGVuZ3RoIjoxMiwiUmVmZXJlbmNlSWQiOiJiYzFmMDBlOC1kODQ1LTQ4YWMtYmQzOS1mNjYwZjkzZmIxZ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aWVlZXhwbG9yZS5pZWVlLm9yZy9kb2N1bWVudC85ODQ2MzI5LyIsIlVyaVN0cmluZyI6Imh0dHBzOi8vaWVlZXhwbG9yZS5pZWVlLm9yZy9kb2N1bWVudC85ODQ2MzI5L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YXNzZSBSZWlucG9sZCIsIkNyZWF0ZWRPbiI6IjIwMjQtMDgtMDZUMTE6Mjc6MDEiLCJNb2RpZmllZEJ5IjoiX0xhc3NlIFJlaW5wb2xkIiwiSWQiOiJkYzE2YzI1My1iNjZjLTQ1NzgtYmI4ZS0zNDM5NmUxNTFkMmMiLCJNb2RpZmllZE9uIjoiMjAyNC0wOC0wNlQxMToyNzowMS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xMDkvQ0lFRUM1NDczNS4yMDIyLjk4NDYzMjkiLCJVcmlTdHJpbmciOiJodHRwczovL2RvaS5vcmcvMTAuMTEwOS9DSUVFQzU0NzM1LjIwMjIuOTg0NjMyO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}</w:instrText>
          </w:r>
          <w:r>
            <w:fldChar w:fldCharType="separate"/>
          </w:r>
          <w:r w:rsidR="00201EAF">
            <w:t>(Qiu et al.)</w:t>
          </w:r>
          <w:r>
            <w:fldChar w:fldCharType="end"/>
          </w:r>
        </w:sdtContent>
      </w:sdt>
      <w:r>
        <w:t xml:space="preserve">. </w:t>
      </w:r>
    </w:p>
    <w:p w14:paraId="6FBFD9E1" w14:textId="367C0DD4" w:rsidR="00955C76" w:rsidRDefault="0067641D" w:rsidP="00B33F8C">
      <w:pPr>
        <w:pStyle w:val="Listenabsatz"/>
        <w:numPr>
          <w:ilvl w:val="0"/>
          <w:numId w:val="1"/>
        </w:numPr>
      </w:pPr>
      <w:r>
        <w:t xml:space="preserve">Stückweise Linearisierte Abbildung des Zusammenhangs zwischen elektrischer Leistung, Wasserstoffproduktionsrate und Betriebstemperatur eines Elektrolyseurs als MILP-Modell </w:t>
      </w:r>
      <w:sdt>
        <w:sdtPr>
          <w:alias w:val="To edit, see citavi.com/edit"/>
          <w:tag w:val="CitaviPlaceholder#710a5c32-6fe8-491b-9141-af27ae445943"/>
          <w:id w:val="696814091"/>
          <w:placeholder>
            <w:docPart w:val="DefaultPlaceholder_-1854013440"/>
          </w:placeholder>
        </w:sdtPr>
        <w:sdtEndPr/>
        <w:sdtContent>
          <w:r>
            <w:fldChar w:fldCharType="begin"/>
          </w:r>
          <w:r w:rsidR="003E2B2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NzAxYTM0LWZkNjUtNDVjZC04MzJmLTI4YzI5NGRmMDRhZCIsIlJhbmdlTGVuZ3RoIjoxMiwiUmVmZXJlbmNlSWQiOiJiYzFmMDBlOC1kODQ1LTQ4YWMtYmQzOS1mNjYwZjkzZmIxZ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aWVlZXhwbG9yZS5pZWVlLm9yZy9kb2N1bWVudC85ODQ2MzI5LyIsIlVyaVN0cmluZyI6Imh0dHBzOi8vaWVlZXhwbG9yZS5pZWVlLm9yZy9kb2N1bWVudC85ODQ2MzI5L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YXNzZSBSZWlucG9sZCIsIkNyZWF0ZWRPbiI6IjIwMjQtMDgtMDZUMTE6Mjc6MDEiLCJNb2RpZmllZEJ5IjoiX0xhc3NlIFJlaW5wb2xkIiwiSWQiOiJkYzE2YzI1My1iNjZjLTQ1NzgtYmI4ZS0zNDM5NmUxNTFkMmMiLCJNb2RpZmllZE9uIjoiMjAyNC0wOC0wNlQxMToyNzowMS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xMDkvQ0lFRUM1NDczNS4yMDIyLjk4NDYzMjkiLCJVcmlTdHJpbmciOiJodHRwczovL2RvaS5vcmcvMTAuMTEwOS9DSUVFQzU0NzM1LjIwMjIuOTg0NjMyO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}</w:instrText>
          </w:r>
          <w:r>
            <w:fldChar w:fldCharType="separate"/>
          </w:r>
          <w:r w:rsidR="00201EAF">
            <w:t>(Qiu et al.)</w:t>
          </w:r>
          <w:r>
            <w:fldChar w:fldCharType="end"/>
          </w:r>
        </w:sdtContent>
      </w:sdt>
      <w:r>
        <w:t xml:space="preserve">. </w:t>
      </w:r>
    </w:p>
    <w:p w14:paraId="2880F346" w14:textId="46CE5279" w:rsidR="0067641D" w:rsidRDefault="0067641D" w:rsidP="00B33F8C">
      <w:pPr>
        <w:pStyle w:val="Listenabsatz"/>
        <w:numPr>
          <w:ilvl w:val="0"/>
          <w:numId w:val="1"/>
        </w:numPr>
      </w:pPr>
      <w:r>
        <w:t xml:space="preserve">Formulierung der Wasserstoff-Crossover Dynamik, um den Wasserstoffgehalt im Sauerstoffstrom eines Elektrolyseurs bei der Betriebsplanung zu berücksichtigen </w:t>
      </w:r>
      <w:sdt>
        <w:sdtPr>
          <w:alias w:val="To edit, see citavi.com/edit"/>
          <w:tag w:val="CitaviPlaceholder#c80f212c-b0fe-43bf-b85f-74f0720877c2"/>
          <w:id w:val="477418204"/>
          <w:placeholder>
            <w:docPart w:val="DefaultPlaceholder_-1854013440"/>
          </w:placeholder>
        </w:sdtPr>
        <w:sdtEndPr/>
        <w:sdtContent>
          <w:r>
            <w:fldChar w:fldCharType="begin"/>
          </w:r>
          <w:r w:rsidR="003E2B2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NWIzODg2LTIxZTEtNDVlMC04NWE4LTc1NzQyNWQwNGIwYiIsIlJhbmdlTGVuZ3RoIjoxMiwiUmVmZXJlbmNlSWQiOiJiYzFmMDBlOC1kODQ1LTQ4YWMtYmQzOS1mNjYwZjkzZmIxZ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aWVlZXhwbG9yZS5pZWVlLm9yZy9kb2N1bWVudC85ODQ2MzI5LyIsIlVyaVN0cmluZyI6Imh0dHBzOi8vaWVlZXhwbG9yZS5pZWVlLm9yZy9kb2N1bWVudC85ODQ2MzI5L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YXNzZSBSZWlucG9sZCIsIkNyZWF0ZWRPbiI6IjIwMjQtMDgtMDZUMTE6Mjc6MDEiLCJNb2RpZmllZEJ5IjoiX0xhc3NlIFJlaW5wb2xkIiwiSWQiOiJkYzE2YzI1My1iNjZjLTQ1NzgtYmI4ZS0zNDM5NmUxNTFkMmMiLCJNb2RpZmllZE9uIjoiMjAyNC0wOC0wNlQxMToyNzowMS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xMDkvQ0lFRUM1NDczNS4yMDIyLjk4NDYzMjkiLCJVcmlTdHJpbmciOiJodHRwczovL2RvaS5vcmcvMTAuMTEwOS9DSUVFQzU0NzM1LjIwMjIuOTg0NjMyO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}</w:instrText>
          </w:r>
          <w:r>
            <w:fldChar w:fldCharType="separate"/>
          </w:r>
          <w:r w:rsidR="00201EAF">
            <w:t>(Qiu et al.)</w:t>
          </w:r>
          <w:r>
            <w:fldChar w:fldCharType="end"/>
          </w:r>
        </w:sdtContent>
      </w:sdt>
      <w:r>
        <w:t xml:space="preserve">. </w:t>
      </w:r>
    </w:p>
    <w:p w14:paraId="4F766E73" w14:textId="41FE90FC" w:rsidR="00B051FF" w:rsidRDefault="00B051FF" w:rsidP="00B33F8C">
      <w:pPr>
        <w:pStyle w:val="Listenabsatz"/>
        <w:numPr>
          <w:ilvl w:val="0"/>
          <w:numId w:val="1"/>
        </w:numPr>
      </w:pPr>
      <w:r>
        <w:t>Vorgabe der</w:t>
      </w:r>
      <w:r w:rsidR="00DD4717">
        <w:t xml:space="preserve"> maximalen Leistung eines Elektrolyseurs in Abhängigkeit der Verfügbarkeit erneuerbarer Energie </w:t>
      </w:r>
      <w:sdt>
        <w:sdtPr>
          <w:alias w:val="To edit, see citavi.com/edit"/>
          <w:tag w:val="CitaviPlaceholder#0ebbc1cb-0834-4887-b76b-0a5f1fd592f1"/>
          <w:id w:val="1862779940"/>
          <w:placeholder>
            <w:docPart w:val="DefaultPlaceholder_-1854013440"/>
          </w:placeholder>
        </w:sdtPr>
        <w:sdtEndPr/>
        <w:sdtContent>
          <w:r w:rsidR="00DD4717">
            <w:fldChar w:fldCharType="begin"/>
          </w:r>
          <w:r w:rsidR="003E2B2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xZDYwNTY1LTZmZDktNDViOC05Y2NlLTE1ZDcxNTMwYTdkMSIsIlJhbmdlTGVuZ3RoIjoxMiwiUmVmZXJlbmNlSWQiOiJiYzFmMDBlOC1kODQ1LTQ4YWMtYmQzOS1mNjYwZjkzZmIxZ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aWVlZXhwbG9yZS5pZWVlLm9yZy9kb2N1bWVudC85ODQ2MzI5LyIsIlVyaVN0cmluZyI6Imh0dHBzOi8vaWVlZXhwbG9yZS5pZWVlLm9yZy9kb2N1bWVudC85ODQ2MzI5L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YXNzZSBSZWlucG9sZCIsIkNyZWF0ZWRPbiI6IjIwMjQtMDgtMDZUMTE6Mjc6MDEiLCJNb2RpZmllZEJ5IjoiX0xhc3NlIFJlaW5wb2xkIiwiSWQiOiJkYzE2YzI1My1iNjZjLTQ1NzgtYmI4ZS0zNDM5NmUxNTFkMmMiLCJNb2RpZmllZE9uIjoiMjAyNC0wOC0wNlQxMToyNzowMS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xMDkvQ0lFRUM1NDczNS4yMDIyLjk4NDYzMjkiLCJVcmlTdHJpbmciOiJodHRwczovL2RvaS5vcmcvMTAuMTEwOS9DSUVFQzU0NzM1LjIwMjIuOTg0NjMyO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}</w:instrText>
          </w:r>
          <w:r w:rsidR="00DD4717">
            <w:fldChar w:fldCharType="separate"/>
          </w:r>
          <w:r w:rsidR="00201EAF">
            <w:t>(Qiu et al.)</w:t>
          </w:r>
          <w:r w:rsidR="00DD4717">
            <w:fldChar w:fldCharType="end"/>
          </w:r>
        </w:sdtContent>
      </w:sdt>
      <w:r w:rsidR="00DD4717">
        <w:t>.</w:t>
      </w:r>
    </w:p>
    <w:p w14:paraId="3B3B5B67" w14:textId="2054BDDB" w:rsidR="009D3CCE" w:rsidRDefault="009D3CCE" w:rsidP="00B33F8C">
      <w:pPr>
        <w:pStyle w:val="Listenabsatz"/>
        <w:numPr>
          <w:ilvl w:val="0"/>
          <w:numId w:val="1"/>
        </w:numPr>
      </w:pPr>
      <w:r>
        <w:t xml:space="preserve">Berücksichtigung der Temperaturdynamik eines Elektrolyseurs bei der Betriebsplanung </w:t>
      </w:r>
      <w:sdt>
        <w:sdtPr>
          <w:alias w:val="To edit, see citavi.com/edit"/>
          <w:tag w:val="CitaviPlaceholder#0ad45b8d-ee8a-4bce-8a91-2bd881336551"/>
          <w:id w:val="1958138520"/>
          <w:placeholder>
            <w:docPart w:val="DefaultPlaceholder_-1854013440"/>
          </w:placeholder>
        </w:sdtPr>
        <w:sdtEndPr/>
        <w:sdtContent>
          <w:r>
            <w:fldChar w:fldCharType="begin"/>
          </w:r>
          <w:r w:rsidR="003E2B2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MjFlNzRkLTAzOWItNDZlZC05MTg1LTI0ODAxYzFkODlhNCIsIlJhbmdlTGVuZ3RoIjoxMiwiUmVmZXJlbmNlSWQiOiJiYzFmMDBlOC1kODQ1LTQ4YWMtYmQzOS1mNjYwZjkzZmIxZ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aWVlZXhwbG9yZS5pZWVlLm9yZy9kb2N1bWVudC85ODQ2MzI5LyIsIlVyaVN0cmluZyI6Imh0dHBzOi8vaWVlZXhwbG9yZS5pZWVlLm9yZy9kb2N1bWVudC85ODQ2MzI5L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YXNzZSBSZWlucG9sZCIsIkNyZWF0ZWRPbiI6IjIwMjQtMDgtMDZUMTE6Mjc6MDEiLCJNb2RpZmllZEJ5IjoiX0xhc3NlIFJlaW5wb2xkIiwiSWQiOiJkYzE2YzI1My1iNjZjLTQ1NzgtYmI4ZS0zNDM5NmUxNTFkMmMiLCJNb2RpZmllZE9uIjoiMjAyNC0wOC0wNlQxMToyNzowMS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xMDkvQ0lFRUM1NDczNS4yMDIyLjk4NDYzMjkiLCJVcmlTdHJpbmciOiJodHRwczovL2RvaS5vcmcvMTAuMTEwOS9DSUVFQzU0NzM1LjIwMjIuOTg0NjMyO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}</w:instrText>
          </w:r>
          <w:r>
            <w:fldChar w:fldCharType="separate"/>
          </w:r>
          <w:r w:rsidR="00201EAF">
            <w:t>(Qiu et al.)</w:t>
          </w:r>
          <w:r>
            <w:fldChar w:fldCharType="end"/>
          </w:r>
        </w:sdtContent>
      </w:sdt>
      <w:r>
        <w:t xml:space="preserve">. </w:t>
      </w:r>
    </w:p>
    <w:p w14:paraId="6DC88BFA" w14:textId="2BAD21C7" w:rsidR="000E7A22" w:rsidRDefault="00407419" w:rsidP="00B33F8C">
      <w:pPr>
        <w:pStyle w:val="Listenabsatz"/>
        <w:numPr>
          <w:ilvl w:val="0"/>
          <w:numId w:val="1"/>
        </w:numPr>
      </w:pPr>
      <w:r>
        <w:t xml:space="preserve">Berücksichtigung von Personalkosten, Energiekosten, </w:t>
      </w:r>
      <w:r w:rsidR="00981F49">
        <w:t xml:space="preserve">Energieverbrauch, </w:t>
      </w:r>
      <w:r w:rsidR="00E25A58">
        <w:t>Produktionsdauer von Aufträgen, Umrüstzeiten</w:t>
      </w:r>
      <w:r w:rsidR="00545FCF">
        <w:t xml:space="preserve"> </w:t>
      </w:r>
      <w:r w:rsidR="00C63946">
        <w:t xml:space="preserve">und Betriebszuständen </w:t>
      </w:r>
      <w:r w:rsidR="00545FCF">
        <w:t xml:space="preserve">bei der Betriebsplanung </w:t>
      </w:r>
      <w:r w:rsidR="00981F49">
        <w:t xml:space="preserve">einer Maschine für das </w:t>
      </w:r>
      <w:proofErr w:type="spellStart"/>
      <w:r w:rsidR="00981F49">
        <w:t>Extrusionsblasformen</w:t>
      </w:r>
      <w:proofErr w:type="spellEnd"/>
      <w:r w:rsidR="00981F49">
        <w:t xml:space="preserve"> </w:t>
      </w:r>
      <w:sdt>
        <w:sdtPr>
          <w:alias w:val="To edit, see citavi.com/edit"/>
          <w:tag w:val="CitaviPlaceholder#0f8f8679-aba9-4ca5-9187-6a5ee4147652"/>
          <w:id w:val="1927300076"/>
          <w:placeholder>
            <w:docPart w:val="DefaultPlaceholder_-1854013440"/>
          </w:placeholder>
        </w:sdtPr>
        <w:sdtEndPr/>
        <w:sdtContent>
          <w:r w:rsidR="00981F49">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YzQ0ZGNhLWZjZDMtNDg3Ni05M2Y5LTMyNjk3NWIyZWU0ZCIsIlJhbmdlTGVuZ3RoIjoxOCwiUmVmZXJlbmNlSWQiOiJkMTc4YjI0ZS01OTI1LTQzNWMtYTY3OC04NTdhOTdhNzNhZ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MDkvVElJLjIwMTguMjgzOTY0NSIsIlVyaVN0cmluZyI6Imh0dHBzOi8vZG9pLm9yZy8xMC4xMTA5L1RJSS4yMDE4LjI4Mzk2ND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}</w:instrText>
          </w:r>
          <w:r w:rsidR="00981F49">
            <w:fldChar w:fldCharType="separate"/>
          </w:r>
          <w:r w:rsidR="00181E12">
            <w:t>(Gong et al. 2019)</w:t>
          </w:r>
          <w:r w:rsidR="00981F49">
            <w:fldChar w:fldCharType="end"/>
          </w:r>
        </w:sdtContent>
      </w:sdt>
      <w:r w:rsidR="00981F49">
        <w:t>.</w:t>
      </w:r>
    </w:p>
    <w:p w14:paraId="52DD2993" w14:textId="0805D4C2" w:rsidR="008B387B" w:rsidRDefault="008B387B" w:rsidP="00B33F8C">
      <w:pPr>
        <w:pStyle w:val="Listenabsatz"/>
        <w:numPr>
          <w:ilvl w:val="0"/>
          <w:numId w:val="1"/>
        </w:numPr>
      </w:pPr>
      <w:r>
        <w:t>Nutzung von zwei Planungsmodellen für die Betriebsplanung von Wärmeversorgungsressourcen einer Fabrik. Ein zeitlich grobes Modell optimiert den Be</w:t>
      </w:r>
      <w:r w:rsidR="00E5359B">
        <w:t xml:space="preserve">trieb aus wirtschaftlicher und energetischer Sicht. Ein zeitlich feineres Modell optimiert die Einhaltung des groben Betriebsplans. </w:t>
      </w:r>
      <w:sdt>
        <w:sdtPr>
          <w:alias w:val="To edit, see citavi.com/edit"/>
          <w:tag w:val="CitaviPlaceholder#707a64eb-7b61-4f77-97a2-dabb1baa3bda"/>
          <w:id w:val="-42907067"/>
          <w:placeholder>
            <w:docPart w:val="DefaultPlaceholder_-1854013440"/>
          </w:placeholder>
        </w:sdtPr>
        <w:sdtEndPr/>
        <w:sdtContent>
          <w:r w:rsidR="00F46919">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OWM5MmY5LWUyZmYtNDNjYS05NTdiLTM3OGE3MDcxZjdjNiIsIlJhbmdlTGVuZ3RoIjozMSwiUmVmZXJlbmNlSWQiOiIxZTk2ZTcwYi03NzgxLTQyNzQtOTNlNC1lZTI1ODY0ZmZhO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9zMTE3NDAtMDIzLTAxMjAxLXgiLCJVcmlTdHJpbmciOiJodHRwczovL2RvaS5vcmcvMTAuMTAwNy9zMTE3NDAtMDIzLTAxMjAxLX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}</w:instrText>
          </w:r>
          <w:r w:rsidR="00F46919">
            <w:fldChar w:fldCharType="separate"/>
          </w:r>
          <w:r w:rsidR="00181E12">
            <w:t>(Fuhrländer-Völker et al. 2023)</w:t>
          </w:r>
          <w:r w:rsidR="00F46919">
            <w:fldChar w:fldCharType="end"/>
          </w:r>
        </w:sdtContent>
      </w:sdt>
    </w:p>
    <w:p w14:paraId="01FDE852" w14:textId="5A4B0D67" w:rsidR="005E5397" w:rsidRDefault="005E5397" w:rsidP="00B33F8C">
      <w:pPr>
        <w:pStyle w:val="Listenabsatz"/>
        <w:numPr>
          <w:ilvl w:val="0"/>
          <w:numId w:val="1"/>
        </w:numPr>
      </w:pPr>
      <w:r>
        <w:t xml:space="preserve">Abbildung des </w:t>
      </w:r>
      <w:r w:rsidR="006E64FF">
        <w:t xml:space="preserve">nicht-linearen </w:t>
      </w:r>
      <w:r>
        <w:t xml:space="preserve">Zusammenhangs zwischen </w:t>
      </w:r>
      <w:r w:rsidR="006E64FF">
        <w:t xml:space="preserve">Spannung und Stromstärke in einer PV-Anlage </w:t>
      </w:r>
      <w:sdt>
        <w:sdtPr>
          <w:alias w:val="To edit, see citavi.com/edit"/>
          <w:tag w:val="CitaviPlaceholder#752d1cbd-333d-40d8-a655-f35ff63fee45"/>
          <w:id w:val="-1016536654"/>
          <w:placeholder>
            <w:docPart w:val="DefaultPlaceholder_-1854013440"/>
          </w:placeholder>
        </w:sdtPr>
        <w:sdtEndPr/>
        <w:sdtContent>
          <w:r w:rsidR="004C6B7A">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MDFmMDAzLTk0ZmQtNDlkNi04NjVhLWI0YTQ1NzhkNDhmYiIsIlJhbmdlTGVuZ3RoIjoyMCwiUmVmZXJlbmNlSWQiOiJjMTg5M2NjNi01OWNhLTQyYjctYTFlOC0yNzJiZDNhZGIzO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lbmVyZ3kuMjAxMy4wMy4wMTciLCJVcmlTdHJpbmciOiJodHRwczovL2RvaS5vcmcvMTAuMTAxNi9qLmVuZXJneS4yMDEzLjAzLjAx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}</w:instrText>
          </w:r>
          <w:r w:rsidR="004C6B7A">
            <w:fldChar w:fldCharType="separate"/>
          </w:r>
          <w:r w:rsidR="00181E12">
            <w:t>(Ziogou et al. 2013)</w:t>
          </w:r>
          <w:r w:rsidR="004C6B7A">
            <w:fldChar w:fldCharType="end"/>
          </w:r>
        </w:sdtContent>
      </w:sdt>
      <w:r w:rsidR="004C6B7A">
        <w:t>.</w:t>
      </w:r>
    </w:p>
    <w:p w14:paraId="39AFD45D" w14:textId="66C84D4F" w:rsidR="004C6B7A" w:rsidRDefault="00DB4B1E" w:rsidP="00B33F8C">
      <w:pPr>
        <w:pStyle w:val="Listenabsatz"/>
        <w:numPr>
          <w:ilvl w:val="0"/>
          <w:numId w:val="1"/>
        </w:numPr>
      </w:pPr>
      <w:r>
        <w:t xml:space="preserve">Berechnung des Speicherzustandes </w:t>
      </w:r>
      <w:r w:rsidR="009664CD">
        <w:t xml:space="preserve">einer Batterie in Abhängigkeit des Ladestroms </w:t>
      </w:r>
      <w:sdt>
        <w:sdtPr>
          <w:alias w:val="To edit, see citavi.com/edit"/>
          <w:tag w:val="CitaviPlaceholder#37a1b502-37bf-4298-91c8-bc8be6ac63e9"/>
          <w:id w:val="928622998"/>
          <w:placeholder>
            <w:docPart w:val="DefaultPlaceholder_-1854013440"/>
          </w:placeholder>
        </w:sdtPr>
        <w:sdtEndPr/>
        <w:sdtContent>
          <w:r w:rsidR="009664CD">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MWExM2Q0LWQ0YzUtNGFlNS1iOTI5LWYyNDMyMTQwNjkxZiIsIlJhbmdlTGVuZ3RoIjoyMCwiUmVmZXJlbmNlSWQiOiJjMTg5M2NjNi01OWNhLTQyYjctYTFlOC0yNzJiZDNhZGIzO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lbmVyZ3kuMjAxMy4wMy4wMTciLCJVcmlTdHJpbmciOiJodHRwczovL2RvaS5vcmcvMTAuMTAxNi9qLmVuZXJneS4yMDEzLjAzLjAx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}</w:instrText>
          </w:r>
          <w:r w:rsidR="009664CD">
            <w:fldChar w:fldCharType="separate"/>
          </w:r>
          <w:r w:rsidR="00181E12">
            <w:t>(Ziogou et al. 2013)</w:t>
          </w:r>
          <w:r w:rsidR="009664CD">
            <w:fldChar w:fldCharType="end"/>
          </w:r>
        </w:sdtContent>
      </w:sdt>
      <w:r w:rsidR="009664CD">
        <w:t>.</w:t>
      </w:r>
    </w:p>
    <w:p w14:paraId="31C00B48" w14:textId="1CE6150C" w:rsidR="009664CD" w:rsidRDefault="009664CD" w:rsidP="00B33F8C">
      <w:pPr>
        <w:pStyle w:val="Listenabsatz"/>
        <w:numPr>
          <w:ilvl w:val="0"/>
          <w:numId w:val="1"/>
        </w:numPr>
      </w:pPr>
      <w:r>
        <w:lastRenderedPageBreak/>
        <w:t>Abbildung des nicht-linearen Zusammenhangs</w:t>
      </w:r>
      <w:r w:rsidR="00542E4D">
        <w:t xml:space="preserve"> zwischen Spannung, Stromstärke und Betriebstemperatur eines Elektrolyseurs </w:t>
      </w:r>
      <w:sdt>
        <w:sdtPr>
          <w:alias w:val="To edit, see citavi.com/edit"/>
          <w:tag w:val="CitaviPlaceholder#3d734f07-19d8-49be-931d-e8406532f1a8"/>
          <w:id w:val="1882973525"/>
          <w:placeholder>
            <w:docPart w:val="DefaultPlaceholder_-1854013440"/>
          </w:placeholder>
        </w:sdtPr>
        <w:sdtEndPr/>
        <w:sdtContent>
          <w:r w:rsidR="00542E4D">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NGFiNTA0LTE0NWYtNDg4NS05YTY0LTBkMjc2MTY2OGY3OSIsIlJhbmdlTGVuZ3RoIjoyMCwiUmVmZXJlbmNlSWQiOiJjMTg5M2NjNi01OWNhLTQyYjctYTFlOC0yNzJiZDNhZGIzO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lbmVyZ3kuMjAxMy4wMy4wMTciLCJVcmlTdHJpbmciOiJodHRwczovL2RvaS5vcmcvMTAuMTAxNi9qLmVuZXJneS4yMDEzLjAzLjAx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}</w:instrText>
          </w:r>
          <w:r w:rsidR="00542E4D">
            <w:fldChar w:fldCharType="separate"/>
          </w:r>
          <w:r w:rsidR="00181E12">
            <w:t>(Ziogou et al. 2013)</w:t>
          </w:r>
          <w:r w:rsidR="00542E4D">
            <w:fldChar w:fldCharType="end"/>
          </w:r>
        </w:sdtContent>
      </w:sdt>
      <w:r w:rsidR="00542E4D">
        <w:t>.</w:t>
      </w:r>
    </w:p>
    <w:p w14:paraId="6A9766F8" w14:textId="1631D370" w:rsidR="00156306" w:rsidRDefault="00156306" w:rsidP="00B33F8C">
      <w:pPr>
        <w:pStyle w:val="Listenabsatz"/>
        <w:numPr>
          <w:ilvl w:val="0"/>
          <w:numId w:val="1"/>
        </w:numPr>
      </w:pPr>
      <w:r>
        <w:t>Abbildung des Zusammenhangs zwischen Arbeitspunkt und Energieverbrauch</w:t>
      </w:r>
      <w:r w:rsidR="00715419">
        <w:t xml:space="preserve"> von Produktionsressourcen eines experimentellen Produktionssystems </w:t>
      </w:r>
      <w:sdt>
        <w:sdtPr>
          <w:alias w:val="To edit, see citavi.com/edit"/>
          <w:tag w:val="CitaviPlaceholder#2201c2c8-db76-45c3-9dfa-ccc69530f612"/>
          <w:id w:val="285480767"/>
          <w:placeholder>
            <w:docPart w:val="DefaultPlaceholder_-1854013440"/>
          </w:placeholder>
        </w:sdtPr>
        <w:sdtEndPr/>
        <w:sdtContent>
          <w:r w:rsidR="00715419">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ZWU3MjA2LTY0NWYtNDM4YS05ZmI5LTUwYzBjOGE1MmZjYiIsIlJhbmdlTGVuZ3RoIjoxNywiUmVmZXJlbmNlSWQiOiJjZDhmNWYxNy01NTk0LTQ1OTMtODk3OS0xOWU4NjljNjNhNz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wOS9USUkuMjAxOC4yODE4OTMyIiwiVXJpU3RyaW5nIjoiaHR0cHM6Ly9kb2kub3JnLzEwLjExMDkvVElJLjIwMTguMjgxODkz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}</w:instrText>
          </w:r>
          <w:r w:rsidR="00715419">
            <w:fldChar w:fldCharType="separate"/>
          </w:r>
          <w:r w:rsidR="00181E12">
            <w:t>(Wan et al. 2018)</w:t>
          </w:r>
          <w:r w:rsidR="00715419">
            <w:fldChar w:fldCharType="end"/>
          </w:r>
        </w:sdtContent>
      </w:sdt>
      <w:r w:rsidR="00715419">
        <w:t>.</w:t>
      </w:r>
    </w:p>
    <w:p w14:paraId="76AE8427" w14:textId="54E5F86A" w:rsidR="00BC3684" w:rsidRDefault="00BC3684" w:rsidP="00B33F8C">
      <w:pPr>
        <w:pStyle w:val="Listenabsatz"/>
        <w:numPr>
          <w:ilvl w:val="0"/>
          <w:numId w:val="1"/>
        </w:numPr>
      </w:pPr>
      <w:r>
        <w:t>Berechnen de</w:t>
      </w:r>
      <w:r w:rsidR="0083331E">
        <w:t>s gesamten Leistungsbezugs eines experimentellen Produktionssystems als Summe de</w:t>
      </w:r>
      <w:r w:rsidR="00B60226">
        <w:t xml:space="preserve">s Leistungsbezugs aller Ressourcen </w:t>
      </w:r>
      <w:sdt>
        <w:sdtPr>
          <w:alias w:val="To edit, see citavi.com/edit"/>
          <w:tag w:val="CitaviPlaceholder#71ffbfaf-9bbc-4f76-98da-60c95c4ff7ec"/>
          <w:id w:val="-385723516"/>
          <w:placeholder>
            <w:docPart w:val="DefaultPlaceholder_-1854013440"/>
          </w:placeholder>
        </w:sdtPr>
        <w:sdtEndPr/>
        <w:sdtContent>
          <w:r w:rsidR="00B60226">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OTMzZjQ1LTg1YjAtNGM3OC1hN2FmLTRkY2Y1ZGYwMWYyZCIsIlJhbmdlTGVuZ3RoIjoxNywiUmVmZXJlbmNlSWQiOiJjZDhmNWYxNy01NTk0LTQ1OTMtODk3OS0xOWU4NjljNjNhNz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wOS9USUkuMjAxOC4yODE4OTMyIiwiVXJpU3RyaW5nIjoiaHR0cHM6Ly9kb2kub3JnLzEwLjExMDkvVElJLjIwMTguMjgxODkz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}</w:instrText>
          </w:r>
          <w:r w:rsidR="00B60226">
            <w:fldChar w:fldCharType="separate"/>
          </w:r>
          <w:r w:rsidR="00181E12">
            <w:t>(Wan et al. 2018)</w:t>
          </w:r>
          <w:r w:rsidR="00B60226">
            <w:fldChar w:fldCharType="end"/>
          </w:r>
        </w:sdtContent>
      </w:sdt>
      <w:r w:rsidR="00B60226">
        <w:t xml:space="preserve">. </w:t>
      </w:r>
    </w:p>
    <w:p w14:paraId="1D8959AA" w14:textId="75548B3D" w:rsidR="00B60226" w:rsidRDefault="000D40B7" w:rsidP="00B33F8C">
      <w:pPr>
        <w:pStyle w:val="Listenabsatz"/>
        <w:numPr>
          <w:ilvl w:val="0"/>
          <w:numId w:val="1"/>
        </w:numPr>
      </w:pPr>
      <w:r>
        <w:t>Abbilden des</w:t>
      </w:r>
      <w:r w:rsidR="00F72ADC">
        <w:t xml:space="preserve"> Verhaltens von Energieversorgungsressourcen einer Fabrik als Kennfelder </w:t>
      </w:r>
      <w:sdt>
        <w:sdtPr>
          <w:alias w:val="To edit, see citavi.com/edit"/>
          <w:tag w:val="CitaviPlaceholder#82aca0e6-b6ae-422b-aa34-a04efddaacc7"/>
          <w:id w:val="-596629978"/>
          <w:placeholder>
            <w:docPart w:val="DefaultPlaceholder_-1854013440"/>
          </w:placeholder>
        </w:sdtPr>
        <w:sdtEndPr/>
        <w:sdtContent>
          <w:r w:rsidR="00F72ADC">
            <w:fldChar w:fldCharType="begin"/>
          </w:r>
          <w:r w:rsidR="00F72AD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OGQwY2NlLWY3MjctNDY4OC1hN2M0LTlmYmQwMjZkODA4MSIsIlJhbmdlTGVuZ3RoIjoyOCwiUmVmZXJlbmNlSWQiOiJkYjI3YWY0NC0xYjQ5LTRmNTMtYTQ4Zi05YWRjN2QxMTRhZ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}</w:instrText>
          </w:r>
          <w:r w:rsidR="00F72ADC">
            <w:fldChar w:fldCharType="separate"/>
          </w:r>
          <w:r w:rsidR="00181E12">
            <w:t>(Sandro Magnani et al. 2018)</w:t>
          </w:r>
          <w:r w:rsidR="00F72ADC">
            <w:fldChar w:fldCharType="end"/>
          </w:r>
        </w:sdtContent>
      </w:sdt>
      <w:r w:rsidR="00F72ADC">
        <w:t>.</w:t>
      </w:r>
    </w:p>
    <w:p w14:paraId="6C11A179" w14:textId="51367E16" w:rsidR="002B789D" w:rsidRDefault="002B789D" w:rsidP="00B33F8C">
      <w:pPr>
        <w:pStyle w:val="Listenabsatz"/>
        <w:numPr>
          <w:ilvl w:val="0"/>
          <w:numId w:val="1"/>
        </w:numPr>
      </w:pPr>
      <w:r>
        <w:t>Abbilden der Betriebszustände</w:t>
      </w:r>
      <w:r w:rsidR="00375DA8">
        <w:t>, Zustandsdauern, Zustandsfolgen und Zustandskosten</w:t>
      </w:r>
      <w:r>
        <w:t xml:space="preserve"> </w:t>
      </w:r>
      <w:r w:rsidR="00EB77C5">
        <w:t xml:space="preserve">eines experimentellen Förderbandes als </w:t>
      </w:r>
      <w:proofErr w:type="spellStart"/>
      <w:r w:rsidR="00EB77C5">
        <w:t>price</w:t>
      </w:r>
      <w:proofErr w:type="spellEnd"/>
      <w:r w:rsidR="00EB77C5">
        <w:t>-</w:t>
      </w:r>
      <w:proofErr w:type="spellStart"/>
      <w:r w:rsidR="00EB77C5">
        <w:t>timed</w:t>
      </w:r>
      <w:proofErr w:type="spellEnd"/>
      <w:r w:rsidR="00EB77C5">
        <w:t xml:space="preserve">-automat </w:t>
      </w:r>
      <w:sdt>
        <w:sdtPr>
          <w:alias w:val="To edit, see citavi.com/edit"/>
          <w:tag w:val="CitaviPlaceholder#682a233a-fe0c-4ed0-9de2-7ae049a95976"/>
          <w:id w:val="396940616"/>
          <w:placeholder>
            <w:docPart w:val="DefaultPlaceholder_-1854013440"/>
          </w:placeholder>
        </w:sdtPr>
        <w:sdtEndPr/>
        <w:sdtContent>
          <w:r w:rsidR="00EB77C5">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YWYwYTk4LTc5N2MtNDIxYy1hYTM0LWQwZDUyZWQ4NjMzMiIsIlJhbmdlTGVuZ3RoIjoxOSwiUmVmZXJlbmNlSWQiOiIwNWEyMmNkNC1lZTZiLTQ0MTMtYTFiOC0zZDgxYTUwNmYxY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aWVlZXhwbG9yZS5pZWVlLm9yZy9kb2N1bWVudC82NzAwMjgxLyIsIlVyaVN0cmluZyI6Imh0dHA6Ly9pZWVleHBsb3JlLmllZWUub3JnL2RvY3VtZW50LzY3MDAyODE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hc3NlIFJlaW5wb2xkIiwiQ3JlYXRlZE9uIjoiMjAyNC0wOC0yMlQxNDowNTo1MyIsIk1vZGlmaWVkQnkiOiJfTGFzc2UgUmVpbnBvbGQiLCJJZCI6IjEwNTc4YWNiLWI0NjEtNGI4Yy1iY2Q3LTgzZjE4NjA2MTNlZCIsIk1vZGlmaWVkT24iOiIyMDI0LTA4LTIyVDE0OjA1OjUz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wOS9JRUNPTi4yMDEzLjY3MDAyODEiLCJVcmlTdHJpbmciOiJodHRwczovL2RvaS5vcmcvMTAuMTEwOS9JRUNPTi4yMDEzLjY3MDAyOD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}</w:instrText>
          </w:r>
          <w:r w:rsidR="00EB77C5">
            <w:fldChar w:fldCharType="separate"/>
          </w:r>
          <w:r w:rsidR="00181E12">
            <w:t>(Mechs et al. 2013)</w:t>
          </w:r>
          <w:r w:rsidR="00EB77C5">
            <w:fldChar w:fldCharType="end"/>
          </w:r>
        </w:sdtContent>
      </w:sdt>
      <w:r w:rsidR="00EB77C5">
        <w:t>.</w:t>
      </w:r>
    </w:p>
    <w:p w14:paraId="73BA8381" w14:textId="5AAC31DE" w:rsidR="00F84710" w:rsidRDefault="00F84710" w:rsidP="00B33F8C">
      <w:pPr>
        <w:pStyle w:val="Listenabsatz"/>
        <w:numPr>
          <w:ilvl w:val="0"/>
          <w:numId w:val="1"/>
        </w:numPr>
      </w:pPr>
      <w:r>
        <w:t>Berücksichtigung der maximalen Leistung und der Ramp-</w:t>
      </w:r>
      <w:r w:rsidR="001E0E0B">
        <w:t xml:space="preserve">Raten </w:t>
      </w:r>
      <w:r w:rsidR="00BA1659">
        <w:t xml:space="preserve">eines Wärmespeichers für die </w:t>
      </w:r>
      <w:proofErr w:type="spellStart"/>
      <w:r w:rsidR="00BA1659">
        <w:t>Abwärmerückgewinnung</w:t>
      </w:r>
      <w:proofErr w:type="spellEnd"/>
      <w:r w:rsidR="00BA1659">
        <w:t xml:space="preserve"> </w:t>
      </w:r>
      <w:r w:rsidR="006E6720">
        <w:t xml:space="preserve">der Stahlproduktion </w:t>
      </w:r>
      <w:sdt>
        <w:sdtPr>
          <w:alias w:val="To edit, see citavi.com/edit"/>
          <w:tag w:val="CitaviPlaceholder#e6bceeb0-72e5-468b-8f9e-9ad9504b93cb"/>
          <w:id w:val="-700859512"/>
          <w:placeholder>
            <w:docPart w:val="DefaultPlaceholder_-1854013440"/>
          </w:placeholder>
        </w:sdtPr>
        <w:sdtEndPr/>
        <w:sdtContent>
          <w:r w:rsidR="006E6720">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YWE0MDA1LTMxN2QtNGE5ZC05MzRiLWRiYmE0MmU1ZmFiZCIsIlJhbmdlTGVuZ3RoIjoyMCwiUmVmZXJlbmNlSWQiOiJlZTdlZGU2NS01ZTg2LTQwYmYtYjNiMC03NmU1Y2RmMzcyY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FwZW5lcmd5LjIwMjMuMTIyMTkyIiwiVXJpU3RyaW5nIjoiaHR0cHM6Ly9kb2kub3JnLzEwLjEwMTYvai5hcGVuZXJneS4yMDIzLjEyMjE5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}</w:instrText>
          </w:r>
          <w:r w:rsidR="006E6720">
            <w:fldChar w:fldCharType="separate"/>
          </w:r>
          <w:r w:rsidR="00181E12">
            <w:t>(Kasper et al. 2024)</w:t>
          </w:r>
          <w:r w:rsidR="006E6720">
            <w:fldChar w:fldCharType="end"/>
          </w:r>
        </w:sdtContent>
      </w:sdt>
      <w:r w:rsidR="006E6720">
        <w:t xml:space="preserve">. </w:t>
      </w:r>
    </w:p>
    <w:p w14:paraId="0973F9ED" w14:textId="5B345656" w:rsidR="00704CEA" w:rsidRDefault="00704CEA" w:rsidP="00704CEA">
      <w:pPr>
        <w:pStyle w:val="Listenabsatz"/>
        <w:numPr>
          <w:ilvl w:val="0"/>
          <w:numId w:val="1"/>
        </w:numPr>
      </w:pPr>
      <w:r>
        <w:t>Berücksicht</w:t>
      </w:r>
      <w:r w:rsidR="00694075">
        <w:t>ig</w:t>
      </w:r>
      <w:r>
        <w:t xml:space="preserve">ung der Maximalen und minimalen Beladung sowie der Energiebilanz eines Wärmespeichers für die </w:t>
      </w:r>
      <w:proofErr w:type="spellStart"/>
      <w:r>
        <w:t>Abwärmerückgewinnung</w:t>
      </w:r>
      <w:proofErr w:type="spellEnd"/>
      <w:r>
        <w:t xml:space="preserve"> der Stahlproduktion </w:t>
      </w:r>
      <w:sdt>
        <w:sdtPr>
          <w:alias w:val="To edit, see citavi.com/edit"/>
          <w:tag w:val="CitaviPlaceholder#f7a6f2b9-fa9a-44c4-be5f-cb5bc7fbfd9e"/>
          <w:id w:val="-1831198659"/>
          <w:placeholder>
            <w:docPart w:val="7E6F5682D45049E098E7E338B675B1BB"/>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YWE0MDA1LTMxN2QtNGE5ZC05MzRiLWRiYmE0MmU1ZmFiZCIsIlJhbmdlTGVuZ3RoIjoyMCwiUmVmZXJlbmNlSWQiOiJlZTdlZGU2NS01ZTg2LTQwYmYtYjNiMC03NmU1Y2RmMzcyY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FwZW5lcmd5LjIwMjMuMTIyMTkyIiwiVXJpU3RyaW5nIjoiaHR0cHM6Ly9kb2kub3JnLzEwLjEwMTYvai5hcGVuZXJneS4yMDIzLjEyMjE5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}</w:instrText>
          </w:r>
          <w:r>
            <w:fldChar w:fldCharType="separate"/>
          </w:r>
          <w:r w:rsidR="00181E12">
            <w:t>(Kasper et al. 2024)</w:t>
          </w:r>
          <w:r>
            <w:fldChar w:fldCharType="end"/>
          </w:r>
        </w:sdtContent>
      </w:sdt>
      <w:r>
        <w:t xml:space="preserve">. </w:t>
      </w:r>
    </w:p>
    <w:p w14:paraId="56BA7F7B" w14:textId="543971F4" w:rsidR="00D14148" w:rsidRDefault="00145516" w:rsidP="00D14148">
      <w:pPr>
        <w:pStyle w:val="Listenabsatz"/>
        <w:numPr>
          <w:ilvl w:val="0"/>
          <w:numId w:val="1"/>
        </w:numPr>
      </w:pPr>
      <w:r>
        <w:t>Berücksicht</w:t>
      </w:r>
      <w:r w:rsidR="00694075">
        <w:t>ig</w:t>
      </w:r>
      <w:r>
        <w:t>ung der Betriebszustände</w:t>
      </w:r>
      <w:r w:rsidR="00D14148">
        <w:t xml:space="preserve"> und Zustandsdauern ‚Beladung‘ und ‚Entladung‘ eines Wärmespeichers für die </w:t>
      </w:r>
      <w:proofErr w:type="spellStart"/>
      <w:r w:rsidR="00D14148">
        <w:t>Abwärmerückgewinnung</w:t>
      </w:r>
      <w:proofErr w:type="spellEnd"/>
      <w:r w:rsidR="00D14148">
        <w:t xml:space="preserve"> der Stahlproduktion </w:t>
      </w:r>
      <w:sdt>
        <w:sdtPr>
          <w:alias w:val="To edit, see citavi.com/edit"/>
          <w:tag w:val="CitaviPlaceholder#0c247932-5882-4241-9c29-1744119ab109"/>
          <w:id w:val="-537895149"/>
          <w:placeholder>
            <w:docPart w:val="BB4541A84A994768B86D294CD3CAFA5A"/>
          </w:placeholder>
        </w:sdtPr>
        <w:sdtEndPr/>
        <w:sdtContent>
          <w:r w:rsidR="00D14148">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YWE0MDA1LTMxN2QtNGE5ZC05MzRiLWRiYmE0MmU1ZmFiZCIsIlJhbmdlTGVuZ3RoIjoyMCwiUmVmZXJlbmNlSWQiOiJlZTdlZGU2NS01ZTg2LTQwYmYtYjNiMC03NmU1Y2RmMzcyY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FwZW5lcmd5LjIwMjMuMTIyMTkyIiwiVXJpU3RyaW5nIjoiaHR0cHM6Ly9kb2kub3JnLzEwLjEwMTYvai5hcGVuZXJneS4yMDIzLjEyMjE5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}</w:instrText>
          </w:r>
          <w:r w:rsidR="00D14148">
            <w:fldChar w:fldCharType="separate"/>
          </w:r>
          <w:r w:rsidR="00181E12">
            <w:t>(Kasper et al. 2024)</w:t>
          </w:r>
          <w:r w:rsidR="00D14148">
            <w:fldChar w:fldCharType="end"/>
          </w:r>
        </w:sdtContent>
      </w:sdt>
      <w:r w:rsidR="00D14148">
        <w:t xml:space="preserve">. </w:t>
      </w:r>
    </w:p>
    <w:p w14:paraId="37B06223" w14:textId="38585357" w:rsidR="00241E19" w:rsidRDefault="00636FAA" w:rsidP="00241E19">
      <w:pPr>
        <w:pStyle w:val="Listenabsatz"/>
        <w:numPr>
          <w:ilvl w:val="0"/>
          <w:numId w:val="1"/>
        </w:numPr>
      </w:pPr>
      <w:r>
        <w:t xml:space="preserve">Abbilden </w:t>
      </w:r>
      <w:r w:rsidR="00241E19">
        <w:t xml:space="preserve">der maximalen Lade- und Entladeleistung eines Wärmespeichers für die </w:t>
      </w:r>
      <w:proofErr w:type="spellStart"/>
      <w:r w:rsidR="00241E19">
        <w:t>Abwärmerückgewinnung</w:t>
      </w:r>
      <w:proofErr w:type="spellEnd"/>
      <w:r w:rsidR="00241E19">
        <w:t xml:space="preserve"> der Stahlproduktion </w:t>
      </w:r>
      <w:r w:rsidR="00F46EC1">
        <w:t xml:space="preserve">als stückweise linearisierte Funktion </w:t>
      </w:r>
      <w:sdt>
        <w:sdtPr>
          <w:alias w:val="To edit, see citavi.com/edit"/>
          <w:tag w:val="CitaviPlaceholder#d6eccb14-c610-4176-9172-852d7a8e8dde"/>
          <w:id w:val="-804382830"/>
          <w:placeholder>
            <w:docPart w:val="DefaultPlaceholder_-1854013440"/>
          </w:placeholder>
        </w:sdtPr>
        <w:sdtEndPr/>
        <w:sdtContent>
          <w:r w:rsidR="00F46EC1">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MDY0ZmJmLTYxMjktNGI5Yi04MTc3LWRkYmU3ZDE4NDkyMiIsIlJhbmdlTGVuZ3RoIjoyMCwiUmVmZXJlbmNlSWQiOiJlZTdlZGU2NS01ZTg2LTQwYmYtYjNiMC03NmU1Y2RmMzcyY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FwZW5lcmd5LjIwMjMuMTIyMTkyIiwiVXJpU3RyaW5nIjoiaHR0cHM6Ly9kb2kub3JnLzEwLjEwMTYvai5hcGVuZXJneS4yMDIzLjEyMjE5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}</w:instrText>
          </w:r>
          <w:r w:rsidR="00F46EC1">
            <w:fldChar w:fldCharType="separate"/>
          </w:r>
          <w:r w:rsidR="00181E12">
            <w:t>(Kasper et al. 2024)</w:t>
          </w:r>
          <w:r w:rsidR="00F46EC1">
            <w:fldChar w:fldCharType="end"/>
          </w:r>
        </w:sdtContent>
      </w:sdt>
      <w:r w:rsidR="00F46EC1">
        <w:t xml:space="preserve">. </w:t>
      </w:r>
      <w:r w:rsidR="00241E19">
        <w:t xml:space="preserve"> </w:t>
      </w:r>
    </w:p>
    <w:p w14:paraId="4548C397" w14:textId="0B95B1E2" w:rsidR="009A6365" w:rsidRDefault="00A02BD7" w:rsidP="00241E19">
      <w:pPr>
        <w:pStyle w:val="Listenabsatz"/>
        <w:numPr>
          <w:ilvl w:val="0"/>
          <w:numId w:val="1"/>
        </w:numPr>
      </w:pPr>
      <w:r>
        <w:t>Verwendung eines gemischt ganzzahlig</w:t>
      </w:r>
      <w:r w:rsidR="0014328F">
        <w:t xml:space="preserve">en, linearen, </w:t>
      </w:r>
      <w:r>
        <w:t xml:space="preserve">thermischen Massenmodells einer experimentellen </w:t>
      </w:r>
      <w:r w:rsidR="0014328F">
        <w:t xml:space="preserve">Destillationskolonne, das Wärmeverluste entlang der Kolonne und </w:t>
      </w:r>
      <w:r w:rsidR="00F13E6E">
        <w:t xml:space="preserve">Stoffströme innerhalb der Kolonne sowie Wärmekapazitäten der Kolonne abbildet </w:t>
      </w:r>
      <w:sdt>
        <w:sdtPr>
          <w:alias w:val="To edit, see citavi.com/edit"/>
          <w:tag w:val="CitaviPlaceholder#99aeb719-7d1b-462b-a39e-07980f49b661"/>
          <w:id w:val="1778068252"/>
          <w:placeholder>
            <w:docPart w:val="DefaultPlaceholder_-1854013440"/>
          </w:placeholder>
        </w:sdtPr>
        <w:sdtEndPr/>
        <w:sdtContent>
          <w:r w:rsidR="00F13E6E">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YTQ1Mjc1LTZjYWItNGZiMy04ODkxLTYwNGRmMGJmNjhkYSIsIlJhbmdlTGVuZ3RoIjoyMiwiUmVmZXJlbmNlSWQiOiIyNzVjMzRmOS02NTk1LTQ2ZmItYTUwZS0xMmZkOTViYjM5M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T05DT042MDQ2My4yMDIzLjEwNDMwNzE3IiwiVXJpU3RyaW5nIjoiaHR0cHM6Ly9kb2kub3JnLzEwLjExMDkvT05DT042MDQ2My4yMDIzLjEwNDMwNzE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jZUMTE6NTg6NTEiLCJNb2RpZmllZEJ5IjoiX0xhc3NlIFJlaW5wb2xkIiwiSWQiOiJhZjNiMzY2OS0wZDM0LTRhMDAtYTJkYy04YTc4NDg2Njk2YTMiLCJNb2RpZmllZE9uIjoiMjAyNC0wOC0yNlQxMTo1ODo1MS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aWVlZXhwbG9yZS5pZWVlLm9yZy9kb2N1bWVudC8xMDQzMDcxNy8iLCJVcmlTdHJpbmciOiJodHRwczovL2llZWV4cGxvcmUuaWVlZS5vcmcvZG9jdW1lbnQvMTA0MzA3MTc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}</w:instrText>
          </w:r>
          <w:r w:rsidR="00F13E6E">
            <w:fldChar w:fldCharType="separate"/>
          </w:r>
          <w:r w:rsidR="00181E12">
            <w:t>(Reinpold et al. 2023)</w:t>
          </w:r>
          <w:r w:rsidR="00F13E6E">
            <w:fldChar w:fldCharType="end"/>
          </w:r>
        </w:sdtContent>
      </w:sdt>
      <w:r w:rsidR="00F13E6E">
        <w:t xml:space="preserve">. </w:t>
      </w:r>
    </w:p>
    <w:p w14:paraId="05324303" w14:textId="1851C34D" w:rsidR="002554AE" w:rsidRDefault="002554AE" w:rsidP="00241E19">
      <w:pPr>
        <w:pStyle w:val="Listenabsatz"/>
        <w:numPr>
          <w:ilvl w:val="0"/>
          <w:numId w:val="1"/>
        </w:numPr>
      </w:pPr>
      <w:r>
        <w:t xml:space="preserve">Unterscheidung zwischen zwei Zuständen bei der Modellierung einer experimentellen Destillationskolonne: </w:t>
      </w:r>
      <w:r w:rsidR="00C446A7">
        <w:t>‚</w:t>
      </w:r>
      <w:r>
        <w:t>In Betrieb</w:t>
      </w:r>
      <w:r w:rsidR="00C446A7">
        <w:t>‘</w:t>
      </w:r>
      <w:r>
        <w:t xml:space="preserve"> und </w:t>
      </w:r>
      <w:r w:rsidR="00C446A7">
        <w:t>‚Aufheizen/Abkühlen/Pause‘</w:t>
      </w:r>
    </w:p>
    <w:p w14:paraId="7C7BC188" w14:textId="719E5F6A" w:rsidR="00580BAE" w:rsidRDefault="00580BAE" w:rsidP="00241E19">
      <w:pPr>
        <w:pStyle w:val="Listenabsatz"/>
        <w:numPr>
          <w:ilvl w:val="0"/>
          <w:numId w:val="1"/>
        </w:numPr>
      </w:pPr>
      <w:r>
        <w:t xml:space="preserve">Abbilden des Zusammenhangs zwischen elektrischer Heizleistung, Temperatur und Produktionsrate einer experimentellen Destillationskolonne als MILP-Modell </w:t>
      </w:r>
      <w:sdt>
        <w:sdtPr>
          <w:alias w:val="To edit, see citavi.com/edit"/>
          <w:tag w:val="CitaviPlaceholder#9a68b812-69bc-476b-acee-b93a9f22ab80"/>
          <w:id w:val="-438145832"/>
          <w:placeholder>
            <w:docPart w:val="DefaultPlaceholder_-1854013440"/>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NWZmYzAxLTU0NmMtNGVhMi1iYjJmLTZlYzFkNDI2N2Q3ZiIsIlJhbmdlTGVuZ3RoIjoyMiwiUmVmZXJlbmNlSWQiOiIyNzVjMzRmOS02NTk1LTQ2ZmItYTUwZS0xMmZkOTViYjM5M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T05DT042MDQ2My4yMDIzLjEwNDMwNzE3IiwiVXJpU3RyaW5nIjoiaHR0cHM6Ly9kb2kub3JnLzEwLjExMDkvT05DT042MDQ2My4yMDIzLjEwNDMwNzE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jZUMTE6NTg6NTEiLCJNb2RpZmllZEJ5IjoiX0xhc3NlIFJlaW5wb2xkIiwiSWQiOiJhZjNiMzY2OS0wZDM0LTRhMDAtYTJkYy04YTc4NDg2Njk2YTMiLCJNb2RpZmllZE9uIjoiMjAyNC0wOC0yNlQxMTo1ODo1MS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aWVlZXhwbG9yZS5pZWVlLm9yZy9kb2N1bWVudC8xMDQzMDcxNy8iLCJVcmlTdHJpbmciOiJodHRwczovL2llZWV4cGxvcmUuaWVlZS5vcmcvZG9jdW1lbnQvMTA0MzA3MTc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}</w:instrText>
          </w:r>
          <w:r>
            <w:fldChar w:fldCharType="separate"/>
          </w:r>
          <w:r w:rsidR="00181E12">
            <w:t>(Reinpold et al. 2023)</w:t>
          </w:r>
          <w:r>
            <w:fldChar w:fldCharType="end"/>
          </w:r>
        </w:sdtContent>
      </w:sdt>
      <w:r>
        <w:t>.</w:t>
      </w:r>
    </w:p>
    <w:p w14:paraId="0148828A" w14:textId="580E417B" w:rsidR="00A9748B" w:rsidRDefault="00A9748B" w:rsidP="00241E19">
      <w:pPr>
        <w:pStyle w:val="Listenabsatz"/>
        <w:numPr>
          <w:ilvl w:val="0"/>
          <w:numId w:val="1"/>
        </w:numPr>
      </w:pPr>
      <w:r>
        <w:t xml:space="preserve">Abbilden </w:t>
      </w:r>
      <w:r w:rsidR="002214A8">
        <w:t>einer Zinkelektrolyseanlage als Neuronales Netz</w:t>
      </w:r>
      <w:r w:rsidR="00320621">
        <w:t xml:space="preserve"> (</w:t>
      </w:r>
      <w:proofErr w:type="spellStart"/>
      <w:r w:rsidR="00320621">
        <w:t>Backpropagating</w:t>
      </w:r>
      <w:proofErr w:type="spellEnd"/>
      <w:r w:rsidR="00320621">
        <w:t xml:space="preserve"> </w:t>
      </w:r>
      <w:proofErr w:type="spellStart"/>
      <w:r w:rsidR="00320621">
        <w:t>N</w:t>
      </w:r>
      <w:r w:rsidR="00155E7E">
        <w:t>eural</w:t>
      </w:r>
      <w:proofErr w:type="spellEnd"/>
      <w:r w:rsidR="00155E7E">
        <w:t xml:space="preserve"> Network)</w:t>
      </w:r>
      <w:r w:rsidR="002214A8">
        <w:t>, wobei die Spannung und die Effizienz der Elektrolysezelle in Abhängigkeit d</w:t>
      </w:r>
      <w:r w:rsidR="00320621">
        <w:t xml:space="preserve">er Zinkkonzentration, der Schwefelsäurekonzentration und der Stromdichte abgebildet werden </w:t>
      </w:r>
      <w:sdt>
        <w:sdtPr>
          <w:alias w:val="To edit, see citavi.com/edit"/>
          <w:tag w:val="CitaviPlaceholder#3f5a2871-b8c1-47d7-8f84-ee1782075977"/>
          <w:id w:val="563603380"/>
          <w:placeholder>
            <w:docPart w:val="DefaultPlaceholder_-1854013440"/>
          </w:placeholder>
        </w:sdtPr>
        <w:sdtEndPr/>
        <w:sdtContent>
          <w:r w:rsidR="00155E7E">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YjQyOGIxLWFkZmEtNGY4Yi04MjkwLWM0MDZjYTMxZjAwZiIsIlJhbmdlTGVuZ3RoIjoxOCwiUmVmZXJlbmNlSWQiOiI2MjdhOWRkNi0zODEwLTQ5ZDMtYmE3My0zODI1YWRkMDE2M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yNDQ0MjIiLCJVcmlTdHJpbmciOiJodHRwOi8vd3d3Lm5jYmkubmxtLm5paC5nb3YvcHVibWVkLzE4MjQ0NDI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YXNzZSBSZWlucG9sZCIsIkNyZWF0ZWRPbiI6IjIwMjQtMDgtMjZUMTQ6MDE6MDIiLCJNb2RpZmllZEJ5IjoiX0xhc3NlIFJlaW5wb2xkIiwiSWQiOiI0N2JhNzkwZC1hYTYyLTQ1ZmUtOTMwNi01ZmRlN2RlMmJiMWYiLCJNb2RpZmllZE9uIjoiMjAyNC0wOC0yNlQxNDowMTow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MDkvNzIuOTc3MzExIiwiVXJpU3RyaW5nIjoiaHR0cHM6Ly9kb2kub3JnLzEwLjExMDkvNzIuOTc3MzE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}</w:instrText>
          </w:r>
          <w:r w:rsidR="00155E7E">
            <w:fldChar w:fldCharType="separate"/>
          </w:r>
          <w:r w:rsidR="00181E12">
            <w:t>(Yang et al. 2002)</w:t>
          </w:r>
          <w:r w:rsidR="00155E7E">
            <w:fldChar w:fldCharType="end"/>
          </w:r>
        </w:sdtContent>
      </w:sdt>
      <w:r w:rsidR="00320621">
        <w:t xml:space="preserve">. </w:t>
      </w:r>
      <w:r w:rsidR="00377457">
        <w:t xml:space="preserve">Die Parameter des Neuronalen Netzes werden </w:t>
      </w:r>
      <w:r w:rsidR="00D16D5F">
        <w:t>nach vorgegebenen Zeitintervallen automatisch anhand aktueller Daten</w:t>
      </w:r>
      <w:r w:rsidR="00377457">
        <w:t xml:space="preserve"> aktualisiert</w:t>
      </w:r>
      <w:r w:rsidR="00D16D5F">
        <w:t>.</w:t>
      </w:r>
    </w:p>
    <w:p w14:paraId="5FADB864" w14:textId="26DEB1DA" w:rsidR="00A50645" w:rsidRDefault="00A50645" w:rsidP="00241E19">
      <w:pPr>
        <w:pStyle w:val="Listenabsatz"/>
        <w:numPr>
          <w:ilvl w:val="0"/>
          <w:numId w:val="1"/>
        </w:numPr>
      </w:pPr>
      <w:r>
        <w:t>Berechnen der Stromkosten und Abbilden der Produktionsziele einer Zinkelektrolyseanlage</w:t>
      </w:r>
      <w:r w:rsidR="00B01F25">
        <w:t xml:space="preserve"> </w:t>
      </w:r>
      <w:sdt>
        <w:sdtPr>
          <w:alias w:val="To edit, see citavi.com/edit"/>
          <w:tag w:val="CitaviPlaceholder#91883e48-7af2-4491-8a46-5f9bd774c7f2"/>
          <w:id w:val="-820422893"/>
          <w:placeholder>
            <w:docPart w:val="DefaultPlaceholder_-1854013440"/>
          </w:placeholder>
        </w:sdtPr>
        <w:sdtEndPr/>
        <w:sdtContent>
          <w:r w:rsidR="00B01F25">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OWQxNzk2LTQwYjktNDgyMC05NWIzLTNmNWI0NTkwZWE5MiIsIlJhbmdlTGVuZ3RoIjoxOCwiUmVmZXJlbmNlSWQiOiI2MjdhOWRkNi0zODEwLTQ5ZDMtYmE3My0zODI1YWRkMDE2M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yNDQ0MjIiLCJVcmlTdHJpbmciOiJodHRwOi8vd3d3Lm5jYmkubmxtLm5paC5nb3YvcHVibWVkLzE4MjQ0NDI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YXNzZSBSZWlucG9sZCIsIkNyZWF0ZWRPbiI6IjIwMjQtMDgtMjZUMTQ6MDE6MDIiLCJNb2RpZmllZEJ5IjoiX0xhc3NlIFJlaW5wb2xkIiwiSWQiOiI0N2JhNzkwZC1hYTYyLTQ1ZmUtOTMwNi01ZmRlN2RlMmJiMWYiLCJNb2RpZmllZE9uIjoiMjAyNC0wOC0yNlQxNDowMTow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MDkvNzIuOTc3MzExIiwiVXJpU3RyaW5nIjoiaHR0cHM6Ly9kb2kub3JnLzEwLjExMDkvNzIuOTc3MzE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}</w:instrText>
          </w:r>
          <w:r w:rsidR="00B01F25">
            <w:fldChar w:fldCharType="separate"/>
          </w:r>
          <w:r w:rsidR="00181E12">
            <w:t>(Yang et al. 2002)</w:t>
          </w:r>
          <w:r w:rsidR="00B01F25">
            <w:fldChar w:fldCharType="end"/>
          </w:r>
        </w:sdtContent>
      </w:sdt>
      <w:r w:rsidR="00B01F25">
        <w:t xml:space="preserve">. </w:t>
      </w:r>
    </w:p>
    <w:p w14:paraId="4C7AF864" w14:textId="34BF15A1" w:rsidR="00B01F25" w:rsidRDefault="00B01F25" w:rsidP="00241E19">
      <w:pPr>
        <w:pStyle w:val="Listenabsatz"/>
        <w:numPr>
          <w:ilvl w:val="0"/>
          <w:numId w:val="1"/>
        </w:numPr>
      </w:pPr>
      <w:r>
        <w:t xml:space="preserve">Berücksichtigung der maximalen und minimalen </w:t>
      </w:r>
      <w:r w:rsidR="00A2241B">
        <w:t xml:space="preserve">Stromdichte in einer Zinkelektrolyseanlage </w:t>
      </w:r>
      <w:sdt>
        <w:sdtPr>
          <w:alias w:val="To edit, see citavi.com/edit"/>
          <w:tag w:val="CitaviPlaceholder#a71c2732-43ec-4435-858b-6fee749ca221"/>
          <w:id w:val="1892457277"/>
          <w:placeholder>
            <w:docPart w:val="DefaultPlaceholder_-1854013440"/>
          </w:placeholder>
        </w:sdtPr>
        <w:sdtEndPr/>
        <w:sdtContent>
          <w:r w:rsidR="00A2241B">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ODY0OTlmLTNiMjktNDM4NC1hZWZjLWI3YmYzNzY5M2RjYyIsIlJhbmdlTGVuZ3RoIjoxOCwiUmVmZXJlbmNlSWQiOiI2MjdhOWRkNi0zODEwLTQ5ZDMtYmE3My0zODI1YWRkMDE2M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yNDQ0MjIiLCJVcmlTdHJpbmciOiJodHRwOi8vd3d3Lm5jYmkubmxtLm5paC5nb3YvcHVibWVkLzE4MjQ0NDI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YXNzZSBSZWlucG9sZCIsIkNyZWF0ZWRPbiI6IjIwMjQtMDgtMjZUMTQ6MDE6MDIiLCJNb2RpZmllZEJ5IjoiX0xhc3NlIFJlaW5wb2xkIiwiSWQiOiI0N2JhNzkwZC1hYTYyLTQ1ZmUtOTMwNi01ZmRlN2RlMmJiMWYiLCJNb2RpZmllZE9uIjoiMjAyNC0wOC0yNlQxNDowMTow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MDkvNzIuOTc3MzExIiwiVXJpU3RyaW5nIjoiaHR0cHM6Ly9kb2kub3JnLzEwLjExMDkvNzIuOTc3MzE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}</w:instrText>
          </w:r>
          <w:r w:rsidR="00A2241B">
            <w:fldChar w:fldCharType="separate"/>
          </w:r>
          <w:r w:rsidR="00181E12">
            <w:t>(Yang et al. 2002)</w:t>
          </w:r>
          <w:r w:rsidR="00A2241B">
            <w:fldChar w:fldCharType="end"/>
          </w:r>
        </w:sdtContent>
      </w:sdt>
      <w:r>
        <w:t xml:space="preserve"> </w:t>
      </w:r>
      <w:r w:rsidR="00693381">
        <w:t>.</w:t>
      </w:r>
    </w:p>
    <w:p w14:paraId="75A1C505" w14:textId="1D7BA2B1" w:rsidR="00693381" w:rsidRDefault="00693381" w:rsidP="00241E19">
      <w:pPr>
        <w:pStyle w:val="Listenabsatz"/>
        <w:numPr>
          <w:ilvl w:val="0"/>
          <w:numId w:val="1"/>
        </w:numPr>
      </w:pPr>
      <w:r>
        <w:t>Definieren der maximalen und minimalen Produktionsrate einer Luftzerlegungsanlage</w:t>
      </w:r>
      <w:r w:rsidR="002C1BAE">
        <w:t xml:space="preserve"> sowie der nachgelagerten Verflüssigungsanlage und der Speicherkapazitäten von Flüssigsauerstoff- und Flüssigstickstoffspeichern </w:t>
      </w:r>
      <w:sdt>
        <w:sdtPr>
          <w:alias w:val="To edit, see citavi.com/edit"/>
          <w:tag w:val="CitaviPlaceholder#0bf3a3d6-2b65-41ea-8b64-822d69cbc599"/>
          <w:id w:val="-1542662826"/>
          <w:placeholder>
            <w:docPart w:val="DefaultPlaceholder_-1854013440"/>
          </w:placeholder>
        </w:sdtPr>
        <w:sdtEndPr/>
        <w:sdtContent>
          <w:r w:rsidR="002C1BAE">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NjM1OTZjLWNhMmQtNDZhMC1iM2EzLWE1YzRmY2QxOGYwZSIsIlJhbmdlTGVuZ3RoIjoxNywiUmVmZXJlbmNlSWQiOiJiZjAzNzRjOC00NzBlLTQ0YWYtYjFkMS1jYmRjMDgyZGMyO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NvbmVuZ3ByYWMuMjAxNi4wMy4wMTgiLCJVcmlTdHJpbmciOiJodHRwczovL2RvaS5vcmcvMTAuMTAxNi9qLmNvbmVuZ3ByYWMuMjAxNi4wMy4w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}</w:instrText>
          </w:r>
          <w:r w:rsidR="002C1BAE">
            <w:fldChar w:fldCharType="separate"/>
          </w:r>
          <w:r w:rsidR="00181E12">
            <w:t>(Han et al. 2016)</w:t>
          </w:r>
          <w:r w:rsidR="002C1BAE">
            <w:fldChar w:fldCharType="end"/>
          </w:r>
        </w:sdtContent>
      </w:sdt>
      <w:r w:rsidR="002C1BAE">
        <w:t xml:space="preserve">. </w:t>
      </w:r>
    </w:p>
    <w:p w14:paraId="2230DE87" w14:textId="46C5BC00" w:rsidR="00F26597" w:rsidRDefault="00F26597" w:rsidP="00241E19">
      <w:pPr>
        <w:pStyle w:val="Listenabsatz"/>
        <w:numPr>
          <w:ilvl w:val="0"/>
          <w:numId w:val="1"/>
        </w:numPr>
      </w:pPr>
      <w:r>
        <w:t xml:space="preserve">Abbildung des </w:t>
      </w:r>
      <w:r w:rsidR="00634A02">
        <w:t xml:space="preserve">Zusammenhangs zwischen Stromerzeugung und Wärmeerzeugung eines Blockheizkraftwerks als </w:t>
      </w:r>
      <w:r w:rsidR="00874E3B">
        <w:t xml:space="preserve">statistisch ermitteltes </w:t>
      </w:r>
      <w:r w:rsidR="00634A02">
        <w:t xml:space="preserve">Polynom dritter Ordnung </w:t>
      </w:r>
      <w:sdt>
        <w:sdtPr>
          <w:alias w:val="To edit, see citavi.com/edit"/>
          <w:tag w:val="CitaviPlaceholder#8bf439e8-be1c-4513-8e90-2b73324a6d8b"/>
          <w:id w:val="1270515168"/>
          <w:placeholder>
            <w:docPart w:val="DefaultPlaceholder_-1854013440"/>
          </w:placeholder>
        </w:sdtPr>
        <w:sdtEndPr/>
        <w:sdtContent>
          <w:r w:rsidR="00634A02">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YTk0MGI3LTY2ODItNGM1NS1iZTA3LWQ3OWZhZGYzOGUxOSIsIlJhbmdlTGVuZ3RoIjoyMSwiUmVmZXJlbmNlSWQiOiI1NzQ0ZGNjZS1hMDNiLTRiODUtYjE4Yi1hYjc3MzgzYzlkO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mFwZW5lcmd5LjIwMTcuMDkuMDA1IiwiVXJpU3RyaW5nIjoiaHR0cHM6Ly9kb2kub3JnLzEwLjEwMTYvai5hcGVuZXJneS4yMDE3LjA5LjAwN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}</w:instrText>
          </w:r>
          <w:r w:rsidR="00634A02">
            <w:fldChar w:fldCharType="separate"/>
          </w:r>
          <w:r w:rsidR="00181E12">
            <w:t>(Ferrari et al. 2017)</w:t>
          </w:r>
          <w:r w:rsidR="00634A02">
            <w:fldChar w:fldCharType="end"/>
          </w:r>
        </w:sdtContent>
      </w:sdt>
      <w:r w:rsidR="00634A02">
        <w:t xml:space="preserve">. </w:t>
      </w:r>
    </w:p>
    <w:p w14:paraId="179DC17C" w14:textId="2AACAB32" w:rsidR="00634A02" w:rsidRDefault="00634A02" w:rsidP="00241E19">
      <w:pPr>
        <w:pStyle w:val="Listenabsatz"/>
        <w:numPr>
          <w:ilvl w:val="0"/>
          <w:numId w:val="1"/>
        </w:numPr>
      </w:pPr>
      <w:r>
        <w:t>Ab</w:t>
      </w:r>
      <w:r w:rsidR="002C3F13">
        <w:t>bildung des Zusammenhangs</w:t>
      </w:r>
      <w:r w:rsidR="00874E3B">
        <w:t xml:space="preserve"> zwischen Kühlleistung und Heizleistung einer Adsorptionskältemaschine als statistisch ermitteltes Polynom dritter Ordnung </w:t>
      </w:r>
      <w:sdt>
        <w:sdtPr>
          <w:alias w:val="To edit, see citavi.com/edit"/>
          <w:tag w:val="CitaviPlaceholder#7826e3df-e161-41b5-8683-a917bc83ba40"/>
          <w:id w:val="420607798"/>
          <w:placeholder>
            <w:docPart w:val="DefaultPlaceholder_-1854013440"/>
          </w:placeholder>
        </w:sdtPr>
        <w:sdtEndPr/>
        <w:sdtContent>
          <w:r w:rsidR="00874E3B">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ZDUzNDVlLTczNTctNDMyZC1iYjFkLTQyZjk0OWViNTBiYSIsIlJhbmdlTGVuZ3RoIjoyMSwiUmVmZXJlbmNlSWQiOiI1NzQ0ZGNjZS1hMDNiLTRiODUtYjE4Yi1hYjc3MzgzYzlkO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mFwZW5lcmd5LjIwMTcuMDkuMDA1IiwiVXJpU3RyaW5nIjoiaHR0cHM6Ly9kb2kub3JnLzEwLjEwMTYvai5hcGVuZXJneS4yMDE3LjA5LjAwN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}</w:instrText>
          </w:r>
          <w:r w:rsidR="00874E3B">
            <w:fldChar w:fldCharType="separate"/>
          </w:r>
          <w:r w:rsidR="00181E12">
            <w:t>(Ferrari et al. 2017)</w:t>
          </w:r>
          <w:r w:rsidR="00874E3B">
            <w:fldChar w:fldCharType="end"/>
          </w:r>
        </w:sdtContent>
      </w:sdt>
      <w:r w:rsidR="00874E3B">
        <w:t>.</w:t>
      </w:r>
    </w:p>
    <w:p w14:paraId="278FFF6C" w14:textId="69B319CF" w:rsidR="008E7CCE" w:rsidRDefault="008E7CCE" w:rsidP="00241E19">
      <w:pPr>
        <w:pStyle w:val="Listenabsatz"/>
        <w:numPr>
          <w:ilvl w:val="0"/>
          <w:numId w:val="1"/>
        </w:numPr>
      </w:pPr>
      <w:r>
        <w:lastRenderedPageBreak/>
        <w:t xml:space="preserve">Berücksichtigen der Wartungs-, Betriebs-, und Energiekosten </w:t>
      </w:r>
      <w:r w:rsidR="00065195">
        <w:t xml:space="preserve">von Energieversorgungressourcen einer Fabrik </w:t>
      </w:r>
      <w:sdt>
        <w:sdtPr>
          <w:alias w:val="To edit, see citavi.com/edit"/>
          <w:tag w:val="CitaviPlaceholder#abeb627f-19b4-47ee-918e-b171d52a45cc"/>
          <w:id w:val="-90864460"/>
          <w:placeholder>
            <w:docPart w:val="DefaultPlaceholder_-1854013440"/>
          </w:placeholder>
        </w:sdtPr>
        <w:sdtEndPr/>
        <w:sdtContent>
          <w:r w:rsidR="00065195">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ODJlMTFhLWU4N2ItNDkzYi1iN2M2LWE4NDk3NmRkNWMzZCIsIlJhbmdlTGVuZ3RoIjoyMSwiUmVmZXJlbmNlSWQiOiI1NzQ0ZGNjZS1hMDNiLTRiODUtYjE4Yi1hYjc3MzgzYzlkO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mFwZW5lcmd5LjIwMTcuMDkuMDA1IiwiVXJpU3RyaW5nIjoiaHR0cHM6Ly9kb2kub3JnLzEwLjEwMTYvai5hcGVuZXJneS4yMDE3LjA5LjAwN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}</w:instrText>
          </w:r>
          <w:r w:rsidR="00065195">
            <w:fldChar w:fldCharType="separate"/>
          </w:r>
          <w:r w:rsidR="00181E12">
            <w:t>(Ferrari et al. 2017)</w:t>
          </w:r>
          <w:r w:rsidR="00065195">
            <w:fldChar w:fldCharType="end"/>
          </w:r>
        </w:sdtContent>
      </w:sdt>
      <w:r w:rsidR="00065195">
        <w:t xml:space="preserve">. </w:t>
      </w:r>
    </w:p>
    <w:p w14:paraId="010443D9" w14:textId="5FC52041" w:rsidR="00065195" w:rsidRDefault="00065195" w:rsidP="00241E19">
      <w:pPr>
        <w:pStyle w:val="Listenabsatz"/>
        <w:numPr>
          <w:ilvl w:val="0"/>
          <w:numId w:val="1"/>
        </w:numPr>
      </w:pPr>
      <w:r>
        <w:t xml:space="preserve">Berücksichtigen der </w:t>
      </w:r>
      <w:r w:rsidR="007860BE">
        <w:t xml:space="preserve">maximalen und minimalen Temperaturen von thermischen Speichern, die bei der Energieversorgung einer Fabrik genutzt werden </w:t>
      </w:r>
      <w:sdt>
        <w:sdtPr>
          <w:alias w:val="To edit, see citavi.com/edit"/>
          <w:tag w:val="CitaviPlaceholder#ee60c735-90c0-4753-92f9-af60a04c84f4"/>
          <w:id w:val="-264922580"/>
          <w:placeholder>
            <w:docPart w:val="DefaultPlaceholder_-1854013440"/>
          </w:placeholder>
        </w:sdtPr>
        <w:sdtEndPr/>
        <w:sdtContent>
          <w:r w:rsidR="007860BE">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NGQzY2FiLTM2ZjQtNDllMy1iODA3LTAxNmNmMjBjYzI2ZiIsIlJhbmdlTGVuZ3RoIjoyMSwiUmVmZXJlbmNlSWQiOiI1NzQ0ZGNjZS1hMDNiLTRiODUtYjE4Yi1hYjc3MzgzYzlkO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mFwZW5lcmd5LjIwMTcuMDkuMDA1IiwiVXJpU3RyaW5nIjoiaHR0cHM6Ly9kb2kub3JnLzEwLjEwMTYvai5hcGVuZXJneS4yMDE3LjA5LjAwN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}</w:instrText>
          </w:r>
          <w:r w:rsidR="007860BE">
            <w:fldChar w:fldCharType="separate"/>
          </w:r>
          <w:r w:rsidR="00181E12">
            <w:t>(Ferrari et al. 2017)</w:t>
          </w:r>
          <w:r w:rsidR="007860BE">
            <w:fldChar w:fldCharType="end"/>
          </w:r>
        </w:sdtContent>
      </w:sdt>
      <w:r w:rsidR="007860BE">
        <w:t xml:space="preserve">.  </w:t>
      </w:r>
    </w:p>
    <w:p w14:paraId="78C5AA38" w14:textId="3BAF15EE" w:rsidR="00FF1CCD" w:rsidRDefault="00FF1CCD" w:rsidP="00241E19">
      <w:pPr>
        <w:pStyle w:val="Listenabsatz"/>
        <w:numPr>
          <w:ilvl w:val="0"/>
          <w:numId w:val="1"/>
        </w:numPr>
      </w:pPr>
      <w:r>
        <w:t xml:space="preserve">Modellieren </w:t>
      </w:r>
      <w:r w:rsidR="001F75B7">
        <w:t xml:space="preserve">der Betriebszustände </w:t>
      </w:r>
      <w:r w:rsidR="0060165D">
        <w:t xml:space="preserve">inkl. Zustandsübergänge und Übergangsbedingungen </w:t>
      </w:r>
      <w:r w:rsidR="001F75B7">
        <w:t xml:space="preserve">eines Wasserstoffelektrolyseurs </w:t>
      </w:r>
      <w:sdt>
        <w:sdtPr>
          <w:alias w:val="To edit, see citavi.com/edit"/>
          <w:tag w:val="CitaviPlaceholder#35454814-c155-4e73-b596-dc09ec4239c9"/>
          <w:id w:val="-1063944920"/>
          <w:placeholder>
            <w:docPart w:val="DefaultPlaceholder_-1854013440"/>
          </w:placeholder>
        </w:sdtPr>
        <w:sdtEndPr/>
        <w:sdtContent>
          <w:r w:rsidR="0060165D">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lNmYwYzNlLTllNTQtNGE3MS1iMWIxLTU2ODI1N2QyYTgwOCIsIlJhbmdlTGVuZ3RoIjoyMCwiUmVmZXJlbmNlSWQiOiJjMTg5M2NjNi01OWNhLTQyYjctYTFlOC0yNzJiZDNhZGIzO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lbmVyZ3kuMjAxMy4wMy4wMTciLCJVcmlTdHJpbmciOiJodHRwczovL2RvaS5vcmcvMTAuMTAxNi9qLmVuZXJneS4yMDEzLjAzLjAx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}</w:instrText>
          </w:r>
          <w:r w:rsidR="0060165D">
            <w:fldChar w:fldCharType="separate"/>
          </w:r>
          <w:r w:rsidR="00181E12">
            <w:t>(Ziogou et al. 2013)</w:t>
          </w:r>
          <w:r w:rsidR="0060165D">
            <w:fldChar w:fldCharType="end"/>
          </w:r>
        </w:sdtContent>
      </w:sdt>
      <w:r w:rsidR="001F75B7">
        <w:t xml:space="preserve">. </w:t>
      </w:r>
    </w:p>
    <w:p w14:paraId="69E02150" w14:textId="3861DAED" w:rsidR="00CB3904" w:rsidRDefault="00CB3904" w:rsidP="00241E19">
      <w:pPr>
        <w:pStyle w:val="Listenabsatz"/>
        <w:numPr>
          <w:ilvl w:val="0"/>
          <w:numId w:val="1"/>
        </w:numPr>
      </w:pPr>
      <w:r>
        <w:t xml:space="preserve">Abbilden der Hysterese, die den Druck in einem </w:t>
      </w:r>
      <w:r w:rsidR="007277C7">
        <w:t xml:space="preserve">der Elektrolyse nachgelagerten Wasserstoffpuffer steuert. Die Hysterese wird abgebildet, um deren Grenzen so zu optimieren, dass </w:t>
      </w:r>
      <w:r w:rsidR="00FF1CCD">
        <w:t xml:space="preserve">eine Planung des Energiebedarfs eingehalten wird </w:t>
      </w:r>
      <w:sdt>
        <w:sdtPr>
          <w:alias w:val="To edit, see citavi.com/edit"/>
          <w:tag w:val="CitaviPlaceholder#b1914261-8001-432a-bcfd-c56a810d29a3"/>
          <w:id w:val="473410113"/>
          <w:placeholder>
            <w:docPart w:val="DefaultPlaceholder_-1854013440"/>
          </w:placeholder>
        </w:sdtPr>
        <w:sdtEndPr/>
        <w:sdtContent>
          <w:r w:rsidR="00FF1CCD">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YzE2Mjg0LThjNTEtNDY0ZC1hNDhhLWYwZTQzYjI5OWZkMCIsIlJhbmdlTGVuZ3RoIjoyMCwiUmVmZXJlbmNlSWQiOiJjMTg5M2NjNi01OWNhLTQyYjctYTFlOC0yNzJiZDNhZGIzO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lbmVyZ3kuMjAxMy4wMy4wMTciLCJVcmlTdHJpbmciOiJodHRwczovL2RvaS5vcmcvMTAuMTAxNi9qLmVuZXJneS4yMDEzLjAzLjAx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}</w:instrText>
          </w:r>
          <w:r w:rsidR="00FF1CCD">
            <w:fldChar w:fldCharType="separate"/>
          </w:r>
          <w:r w:rsidR="00181E12">
            <w:t>(Ziogou et al. 2013)</w:t>
          </w:r>
          <w:r w:rsidR="00FF1CCD">
            <w:fldChar w:fldCharType="end"/>
          </w:r>
        </w:sdtContent>
      </w:sdt>
      <w:r w:rsidR="00FF1CCD">
        <w:t xml:space="preserve">. </w:t>
      </w:r>
    </w:p>
    <w:p w14:paraId="2B004C31" w14:textId="00286F05" w:rsidR="00E44A7E" w:rsidRDefault="00E44A7E" w:rsidP="00241E19">
      <w:pPr>
        <w:pStyle w:val="Listenabsatz"/>
        <w:numPr>
          <w:ilvl w:val="0"/>
          <w:numId w:val="1"/>
        </w:numPr>
      </w:pPr>
      <w:r>
        <w:t xml:space="preserve">Berechnung der benötigten Kühlleistung einzelner Abteile von Kühlregalen eines Supermarktes </w:t>
      </w:r>
      <w:sdt>
        <w:sdtPr>
          <w:alias w:val="To edit, see citavi.com/edit"/>
          <w:tag w:val="CitaviPlaceholder#afe5462f-61db-45a7-b7ac-297236c7094d"/>
          <w:id w:val="1540158767"/>
          <w:placeholder>
            <w:docPart w:val="DefaultPlaceholder_-1854013440"/>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zI2MjQ3LWQ0ZDMtNGFjMS1hODg4LTE1Njg2NDI1ZmQ2YSIsIlJhbmdlTGVuZ3RoIjoyMCwiUmVmZXJlbmNlSWQiOiI2NjEzMGExZS0yOGE1LTRlMGEtYmVmMi0wYTcwZDkwYzk4Z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zMzkwL3ByODA5MTEwNiIsIlVyaVN0cmluZyI6Imh0dHBzOi8vZG9pLm9yZy8xMC4zMzkwL3ByODA5MTEwN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}</w:instrText>
          </w:r>
          <w:r>
            <w:fldChar w:fldCharType="separate"/>
          </w:r>
          <w:r w:rsidR="00181E12">
            <w:t>(Cirera et al. 2020)</w:t>
          </w:r>
          <w:r>
            <w:fldChar w:fldCharType="end"/>
          </w:r>
        </w:sdtContent>
      </w:sdt>
      <w:r>
        <w:t xml:space="preserve">. </w:t>
      </w:r>
    </w:p>
    <w:p w14:paraId="7CA16146" w14:textId="17D11990" w:rsidR="00704CEA" w:rsidRDefault="0065687E" w:rsidP="0065687E">
      <w:r>
        <w:t xml:space="preserve">Herausforderungen: </w:t>
      </w:r>
    </w:p>
    <w:p w14:paraId="4879AFA8" w14:textId="6EEFF4A0" w:rsidR="0065687E" w:rsidRDefault="0065687E" w:rsidP="0065687E">
      <w:pPr>
        <w:pStyle w:val="Listenabsatz"/>
        <w:numPr>
          <w:ilvl w:val="0"/>
          <w:numId w:val="1"/>
        </w:numPr>
      </w:pPr>
      <w:r>
        <w:t xml:space="preserve">Bei der Modellierung von Ressourcen werden oft </w:t>
      </w:r>
      <w:r w:rsidR="00B40E0C">
        <w:t xml:space="preserve">gemischt-ganzzahlige lineare Modelle verwendet. Da viele Ressourcen in der Realität nicht-lineares Verhalten aufweisen, müssen nicht-Linearitäten linearisiert werden. </w:t>
      </w:r>
      <w:r w:rsidR="00782B17">
        <w:t xml:space="preserve">Bei starker nicht-Linearität können hierbei stückweise Linearisierungen verwendet werden. Die stückweise Linearisierung ist oft herausfordernd </w:t>
      </w:r>
      <w:sdt>
        <w:sdtPr>
          <w:alias w:val="To edit, see citavi.com/edit"/>
          <w:tag w:val="CitaviPlaceholder#0c2bf9e4-aee9-40b9-8fe0-e58cfe97b1c5"/>
          <w:id w:val="-1320414664"/>
          <w:placeholder>
            <w:docPart w:val="DefaultPlaceholder_-1854013440"/>
          </w:placeholder>
        </w:sdtPr>
        <w:sdtEndPr/>
        <w:sdtContent>
          <w:r w:rsidR="0028596B">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MzU1NGZjLWQyMWUtNDUyMi1iYmMyLTEyMGYwMjVjMDM1YyIsIlJhbmdlTGVuZ3RoIjoyMCwiUmVmZXJlbmNlSWQiOiJlZTdlZGU2NS01ZTg2LTQwYmYtYjNiMC03NmU1Y2RmMzcyY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FwZW5lcmd5LjIwMjMuMTIyMTkyIiwiVXJpU3RyaW5nIjoiaHR0cHM6Ly9kb2kub3JnLzEwLjEwMTYvai5hcGVuZXJneS4yMDIzLjEyMjE5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}</w:instrText>
          </w:r>
          <w:r w:rsidR="0028596B">
            <w:fldChar w:fldCharType="separate"/>
          </w:r>
          <w:r w:rsidR="00181E12">
            <w:t>(Kasper et al. 2024)</w:t>
          </w:r>
          <w:r w:rsidR="0028596B">
            <w:fldChar w:fldCharType="end"/>
          </w:r>
        </w:sdtContent>
      </w:sdt>
      <w:r w:rsidR="00782B17">
        <w:t xml:space="preserve">. </w:t>
      </w:r>
    </w:p>
    <w:p w14:paraId="7F60A065" w14:textId="00AFBDDF" w:rsidR="009E27F5" w:rsidRDefault="009E27F5" w:rsidP="0065687E">
      <w:pPr>
        <w:pStyle w:val="Listenabsatz"/>
        <w:numPr>
          <w:ilvl w:val="0"/>
          <w:numId w:val="1"/>
        </w:numPr>
      </w:pPr>
      <w:r>
        <w:t xml:space="preserve">Die Modellierung von Ressourcen, die eine variable Totzeit aufweisen, ist häufig besonders schwierig </w:t>
      </w:r>
      <w:sdt>
        <w:sdtPr>
          <w:alias w:val="To edit, see citavi.com/edit"/>
          <w:tag w:val="CitaviPlaceholder#057b8b74-31b8-4e51-9963-548f644b3571"/>
          <w:id w:val="-1862963999"/>
          <w:placeholder>
            <w:docPart w:val="DefaultPlaceholder_-1854013440"/>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YjEyZGRkLTZiOGUtNDExMS1hZjg3LTE4ZTBlZGFlNGU2NyIsIlJhbmdlTGVuZ3RoIjoyMSwiUmVmZXJlbmNlSWQiOiI5MjQ2NDliZi02ZmNmLTRlYzYtYjkwYy1mMDAyNmYzNzk0Z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UQ1NULjIwMTYuMjU2MzM4NSIsIlVyaVN0cmluZyI6Imh0dHBzOi8vZG9pLm9yZy8xMC4xMTA5L1RDU1QuMjAxNi4yNTY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}</w:instrText>
          </w:r>
          <w:r>
            <w:fldChar w:fldCharType="separate"/>
          </w:r>
          <w:r w:rsidR="00181E12">
            <w:t>(Rahnama et al. 2017)</w:t>
          </w:r>
          <w:r>
            <w:fldChar w:fldCharType="end"/>
          </w:r>
        </w:sdtContent>
      </w:sdt>
      <w:r>
        <w:t xml:space="preserve">. </w:t>
      </w:r>
    </w:p>
    <w:p w14:paraId="753B4391" w14:textId="720E6ED6" w:rsidR="003A70FD" w:rsidRDefault="003A70FD" w:rsidP="003A70FD">
      <w:r>
        <w:t xml:space="preserve">Alternativen: </w:t>
      </w:r>
    </w:p>
    <w:p w14:paraId="70532FA9" w14:textId="68B9C443" w:rsidR="003A70FD" w:rsidRDefault="00A60D98" w:rsidP="003A70FD">
      <w:pPr>
        <w:pStyle w:val="Listenabsatz"/>
        <w:numPr>
          <w:ilvl w:val="0"/>
          <w:numId w:val="1"/>
        </w:numPr>
      </w:pPr>
      <w:r>
        <w:t xml:space="preserve">In Fällen, in denen </w:t>
      </w:r>
      <w:r w:rsidR="00A203DB">
        <w:t xml:space="preserve">eine besonders schnelle Reaktion von Ressourcen erforderlich ist, werden häufig keine Planungsmodelle verwendet. Stattdessen </w:t>
      </w:r>
      <w:r w:rsidR="0014496F">
        <w:t xml:space="preserve">werden Ressourcen ausschließlich über ein geeignetes Steuerungsprogramm gesteuert, das einige Aspekte von Planungsmodellen beinhalten kann </w:t>
      </w:r>
      <w:sdt>
        <w:sdtPr>
          <w:alias w:val="To edit, see citavi.com/edit"/>
          <w:tag w:val="CitaviPlaceholder#cea9f6c5-a7f4-418c-8de6-e6d36adb1d53"/>
          <w:id w:val="-166095894"/>
          <w:placeholder>
            <w:docPart w:val="DefaultPlaceholder_-1854013440"/>
          </w:placeholder>
        </w:sdtPr>
        <w:sdtEndPr/>
        <w:sdtContent>
          <w:r w:rsidR="0014496F">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NzZhZjczLWNmM2MtNDJkNS1hNDA2LTU2MzFmNjdhMmI2ZSIsIlJhbmdlTGVuZ3RoIjozMSwiUmVmZXJlbmNlSWQiOiI2NTllZjUzNi02YzIxLTQyNDctYmZhYS1kZGE5NmRhN2RjN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pZWVleHBsb3JlLmllZWUub3JnL2RvY3VtZW50LzcxNjc1MjcvIiwiVXJpU3RyaW5nIjoiaHR0cDovL2llZWV4cGxvcmUuaWVlZS5vcmcvZG9jdW1lbnQvNzE2NzUyNy8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GFzc2UgUmVpbnBvbGQiLCJDcmVhdGVkT24iOiIyMDI0LTA4LTA2VDA5OjQxOjUxIiwiTW9kaWZpZWRCeSI6Il9MYXNzZSBSZWlucG9sZCIsIklkIjoiNzQ3YTJmMzMtNWU1Ni00YmVkLWE4MjktMjI4NGM0ZTdkYmYyIiwiTW9kaWZpZWRPbiI6IjIwMjQtMDgtMDZUMDk6NDE6NTE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A5L0lURUMuMjAxNS43MTY3NTI3IiwiVXJpU3RyaW5nIjoiaHR0cHM6Ly9kb2kub3JnLzEwLjExMDkvSVRFQy4yMDE1LjcxNjc1M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}</w:instrText>
          </w:r>
          <w:r w:rsidR="0014496F">
            <w:fldChar w:fldCharType="separate"/>
          </w:r>
          <w:r w:rsidR="00181E12">
            <w:t>(Abdel-Baqi et al. 2015 - 2015)</w:t>
          </w:r>
          <w:r w:rsidR="0014496F">
            <w:fldChar w:fldCharType="end"/>
          </w:r>
        </w:sdtContent>
      </w:sdt>
      <w:r w:rsidR="0014496F">
        <w:t>.</w:t>
      </w:r>
    </w:p>
    <w:p w14:paraId="416C1FC1" w14:textId="7E39A3D9" w:rsidR="00833DDB" w:rsidRDefault="00833DDB" w:rsidP="00833DDB">
      <w:r w:rsidRPr="00850D0E">
        <w:rPr>
          <w:b/>
          <w:bCs/>
        </w:rPr>
        <w:t xml:space="preserve">Ein Planungsmodell </w:t>
      </w:r>
      <w:r w:rsidR="00A177AE" w:rsidRPr="00850D0E">
        <w:rPr>
          <w:b/>
          <w:bCs/>
        </w:rPr>
        <w:t>berücksichtigt alle relevanten Kostenfaktoren</w:t>
      </w:r>
      <w:r w:rsidR="00A177AE">
        <w:t>, die durch den Energie</w:t>
      </w:r>
      <w:r w:rsidR="000644A4">
        <w:t>-</w:t>
      </w:r>
      <w:r w:rsidR="00A177AE">
        <w:t xml:space="preserve">flexiblen Betrieb entstehen. </w:t>
      </w:r>
      <w:r w:rsidR="001820D2">
        <w:t xml:space="preserve">Beispiele für Kostenfaktoren sind Kosten für Energie, Rohmaterialien, </w:t>
      </w:r>
      <w:r w:rsidR="00E120C0">
        <w:t xml:space="preserve">Personal, Wartung, </w:t>
      </w:r>
      <w:r w:rsidR="00424B75">
        <w:t>Kapital</w:t>
      </w:r>
      <w:r w:rsidR="00850D0E">
        <w:t>, Emissionen</w:t>
      </w:r>
      <w:r w:rsidR="00424B75">
        <w:t xml:space="preserve"> oder </w:t>
      </w:r>
      <w:r w:rsidR="00E120C0">
        <w:t>andere Betriebsmedien wie etwa Druckluft</w:t>
      </w:r>
      <w:r w:rsidR="00424B75">
        <w:t xml:space="preserve">. </w:t>
      </w:r>
      <w:r w:rsidR="000644A4">
        <w:t>D</w:t>
      </w:r>
      <w:r w:rsidR="001820D2">
        <w:t>a Kostenfaktoren oftmals nicht präzise beziffert werden können, kann es auch ausreichen, Kostenfaktoren durch Anlagenbetreiber schätzen zu lassen, oder Kostenfaktoren iterativ anzupassen</w:t>
      </w:r>
      <w:r w:rsidR="00424B75">
        <w:t xml:space="preserve">, sodass die resultierenden Betriebspläne </w:t>
      </w:r>
      <w:r w:rsidR="00850D0E">
        <w:t xml:space="preserve">plausibel sind. </w:t>
      </w:r>
      <w:r w:rsidR="00957B4E">
        <w:t>Es ist wichtig zu betrachten, dass nicht alle Kostenfaktoren, in Planungsmodellen aufgeführt werden müssen</w:t>
      </w:r>
      <w:r w:rsidR="00193EA9">
        <w:t>, e</w:t>
      </w:r>
      <w:r w:rsidR="00957B4E">
        <w:t>twa wenn</w:t>
      </w:r>
      <w:r w:rsidR="006C6A34">
        <w:t xml:space="preserve"> es sich um fixe Kosten handelt, die nicht vom Produktionsplan abhängen. Dies ist</w:t>
      </w:r>
      <w:r w:rsidR="00476831">
        <w:t xml:space="preserve"> oftmals etwa bei Personalkosten und Kapitalkosten der Fall. </w:t>
      </w:r>
      <w:r w:rsidR="00CE18F4">
        <w:t xml:space="preserve">Ebenso müssen keine Kosten aufgeführt werden, deren Betrag entsprechend der Einschätzung der </w:t>
      </w:r>
      <w:r w:rsidR="00D13426">
        <w:t xml:space="preserve">Verantwortlichen vernachlässigbar ist. </w:t>
      </w:r>
    </w:p>
    <w:p w14:paraId="4E047CCA" w14:textId="24EA89F2" w:rsidR="004E5F79" w:rsidRDefault="004E5F79" w:rsidP="00ED1BF9">
      <w:pPr>
        <w:pStyle w:val="berschrift2"/>
      </w:pPr>
      <w:r>
        <w:t>HMI</w:t>
      </w:r>
    </w:p>
    <w:p w14:paraId="40765010" w14:textId="2EFB00FC" w:rsidR="006C79FE" w:rsidRPr="00B03D98" w:rsidRDefault="00391457" w:rsidP="004E5F79">
      <w:r>
        <w:rPr>
          <w:b/>
          <w:bCs/>
        </w:rPr>
        <w:t xml:space="preserve">Ein HMI stellt die für den Energie-flexiblen Betrieb relevanten Messwerte </w:t>
      </w:r>
      <w:r w:rsidR="0032121E">
        <w:rPr>
          <w:b/>
          <w:bCs/>
        </w:rPr>
        <w:t xml:space="preserve">und Kennzahlen </w:t>
      </w:r>
      <w:r>
        <w:rPr>
          <w:b/>
          <w:bCs/>
        </w:rPr>
        <w:t>dar</w:t>
      </w:r>
      <w:r w:rsidR="00B03D98" w:rsidRPr="00B03D98">
        <w:t>, wobei relevante Messwerte</w:t>
      </w:r>
      <w:r w:rsidR="008215C0">
        <w:t xml:space="preserve"> die Messwerte des Energieverbrauchs, des Produktionsvolumens, der Speicherzustände, </w:t>
      </w:r>
      <w:r w:rsidR="00BF3975">
        <w:t>oder anderer physikalischer Größen, die einen Einfluss auf den Ener</w:t>
      </w:r>
      <w:r w:rsidR="00A064DC">
        <w:t xml:space="preserve">gieverbrauch oder die Energieerzeugung haben, sind. </w:t>
      </w:r>
      <w:r w:rsidR="007B418B">
        <w:t>Kennzahlen sind in diesem Kontext etwa Energiepreise oder KPIs des Energie-flexiblen Betriebs.</w:t>
      </w:r>
      <w:r w:rsidR="006C6906">
        <w:t xml:space="preserve"> So sollten etwa die Mehrwerte, z.B. finanzielle Mehrwerte, die sich aus dem Energie-flexiblen Betrieb ergeben</w:t>
      </w:r>
      <w:r w:rsidR="002C7E2A">
        <w:t>, den Verantwortlichen in einem HMI angezeigt werden.</w:t>
      </w:r>
      <w:r w:rsidR="007B418B">
        <w:t xml:space="preserve"> </w:t>
      </w:r>
      <w:r w:rsidR="000343A2">
        <w:t>Die Möglichkeit</w:t>
      </w:r>
      <w:r w:rsidR="009967F2">
        <w:t>,</w:t>
      </w:r>
      <w:r w:rsidR="000343A2">
        <w:t xml:space="preserve"> die beschriebenen relevanten </w:t>
      </w:r>
      <w:r w:rsidR="000343A2">
        <w:lastRenderedPageBreak/>
        <w:t>Werte in einem zentralen</w:t>
      </w:r>
      <w:r w:rsidR="009967F2">
        <w:t xml:space="preserve"> Interface anzuzeigen, ist maßgeblich, </w:t>
      </w:r>
      <w:r w:rsidR="000C61B2">
        <w:t xml:space="preserve">damit </w:t>
      </w:r>
      <w:r w:rsidR="00392D27">
        <w:t>Anlagenbetreiber situationsabhängig korrekte Entscheidungen treffen können</w:t>
      </w:r>
      <w:r w:rsidR="00F84A78">
        <w:t xml:space="preserve"> </w:t>
      </w:r>
      <w:sdt>
        <w:sdtPr>
          <w:alias w:val="To edit, see citavi.com/edit"/>
          <w:tag w:val="CitaviPlaceholder#f5da033a-44f3-4b27-baa9-29c0aa73a53c"/>
          <w:id w:val="1117105611"/>
          <w:placeholder>
            <w:docPart w:val="DefaultPlaceholder_-1854013440"/>
          </w:placeholder>
        </w:sdtPr>
        <w:sdtEndPr/>
        <w:sdtContent>
          <w:r w:rsidR="00F84A78">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M2JjNWZlLWYyZDItNGU0Ny1hZGU3LWFhNDliOWI3MGI5ZCIsIlJhbmdlTGVuZ3RoIjoyMSwiUmVmZXJlbmNlSWQiOiIzYTVlN2I0Zi1iMWFmLTQ5ODktYmY2YS1kM2M5MjJhODc3N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zM5MC9hc2k1MDEwMDE4IiwiVXJpU3RyaW5nIjoiaHR0cHM6Ly9kb2kub3JnLzEwLjMzOTAvYXNpNTAxMDAx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}</w:instrText>
          </w:r>
          <w:r w:rsidR="00F84A78">
            <w:fldChar w:fldCharType="separate"/>
          </w:r>
          <w:r w:rsidR="00181E12">
            <w:t>(Laayati et al. 2022)</w:t>
          </w:r>
          <w:r w:rsidR="00F84A78">
            <w:fldChar w:fldCharType="end"/>
          </w:r>
        </w:sdtContent>
      </w:sdt>
      <w:r w:rsidR="00392D27">
        <w:t>.</w:t>
      </w:r>
    </w:p>
    <w:p w14:paraId="41782DB9" w14:textId="22314DD2" w:rsidR="00C05B35" w:rsidRDefault="00C05B35" w:rsidP="004E5F79">
      <w:r>
        <w:t xml:space="preserve">Beispiele: </w:t>
      </w:r>
    </w:p>
    <w:p w14:paraId="617635D7" w14:textId="362EC550" w:rsidR="00BC2D08" w:rsidRDefault="00BC2D08" w:rsidP="00BC2D08">
      <w:pPr>
        <w:pStyle w:val="Listenabsatz"/>
        <w:numPr>
          <w:ilvl w:val="0"/>
          <w:numId w:val="1"/>
        </w:numPr>
      </w:pPr>
      <w:r>
        <w:t>Anzeigen des zeitlichen Verlaufes des Stromverbrauchs</w:t>
      </w:r>
      <w:r w:rsidR="0029177E">
        <w:t xml:space="preserve"> einer Klimaanlage </w:t>
      </w:r>
      <w:r w:rsidR="003A5AD3">
        <w:t>eines Raumes für die Zucht von Bakterien</w:t>
      </w:r>
      <w:r w:rsidR="001160E1">
        <w:t xml:space="preserve">, wobei Zeitintervalle, während denen Flexibilität abgerufen wird, </w:t>
      </w:r>
      <w:r w:rsidR="00E13108">
        <w:t>farblich hervorgehoben werden.</w:t>
      </w:r>
      <w:r w:rsidR="003A5AD3">
        <w:t xml:space="preserve"> </w:t>
      </w:r>
      <w:sdt>
        <w:sdtPr>
          <w:alias w:val="To edit, see citavi.com/edit"/>
          <w:tag w:val="CitaviPlaceholder#f394c7a7-24fd-41d3-ad7e-ccd08837458c"/>
          <w:id w:val="1527598555"/>
          <w:placeholder>
            <w:docPart w:val="DefaultPlaceholder_-1854013440"/>
          </w:placeholder>
        </w:sdtPr>
        <w:sdtEndPr/>
        <w:sdtContent>
          <w:r w:rsidR="003A5AD3">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YzE3NWQwLWMwNjctNGExYy1iZmIyLWRlMTQ1ZWMyMzlmMyIsIlJhbmdlTGVuZ3RoIjo5LCJSZWZlcmVuY2VJZCI6Ijc0NmFhZTU1LWVlODktNDBmOS1iNTVmLTc5NTdjOTE3NDgy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wOS9FQ0VJNTMxMDIuMjAyMi45ODI5NDgzIiwiVXJpU3RyaW5nIjoiaHR0cHM6Ly9kb2kub3JnLzEwLjExMDkvRUNFSTUzMTAyLjIwMjIuOTgyOTQ4M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A1VDA5OjI1OjM3IiwiTW9kaWZpZWRCeSI6Il9MYXNzZSBSZWlucG9sZCIsIklkIjoiOTE4MDZmNmUtNDE1OC00NTU5LWFjNzItODI0ODE4OWEzMGIyIiwiTW9kaWZpZWRPbiI6IjIwMjQtMDgtMDVUMDk6MjU6Mzc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llZWV4cGxvcmUuaWVlZS5vcmcvZG9jdW1lbnQvOTgyOTQ4My8iLCJVcmlTdHJpbmciOiJodHRwczovL2llZWV4cGxvcmUuaWVlZS5vcmcvZG9jdW1lbnQvOTgyOTQ4My8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}</w:instrText>
          </w:r>
          <w:r w:rsidR="003A5AD3">
            <w:fldChar w:fldCharType="separate"/>
          </w:r>
          <w:r w:rsidR="00181E12">
            <w:t>(Lu 2022)</w:t>
          </w:r>
          <w:r w:rsidR="003A5AD3">
            <w:fldChar w:fldCharType="end"/>
          </w:r>
        </w:sdtContent>
      </w:sdt>
    </w:p>
    <w:p w14:paraId="14E6A3BC" w14:textId="48EB9234" w:rsidR="007B418B" w:rsidRDefault="00DD794E" w:rsidP="00BC2D08">
      <w:pPr>
        <w:pStyle w:val="Listenabsatz"/>
        <w:numPr>
          <w:ilvl w:val="0"/>
          <w:numId w:val="1"/>
        </w:numPr>
      </w:pPr>
      <w:r>
        <w:t xml:space="preserve">Anzeigen zeitlich variabler Netzentgelte, um die </w:t>
      </w:r>
      <w:r w:rsidR="00300AD5">
        <w:t xml:space="preserve">Betriebsplanung und die Evaluation von Handlungsalternativen zu unterstützen. </w:t>
      </w:r>
      <w:sdt>
        <w:sdtPr>
          <w:alias w:val="To edit, see citavi.com/edit"/>
          <w:tag w:val="CitaviPlaceholder#8c5bf633-d962-49f4-a19e-08b18100afd4"/>
          <w:id w:val="-1204932589"/>
          <w:placeholder>
            <w:docPart w:val="DefaultPlaceholder_-1854013440"/>
          </w:placeholder>
        </w:sdtPr>
        <w:sdtEndPr/>
        <w:sdtContent>
          <w:r w:rsidR="00300AD5">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MTI1YjZlLTcxNDctNGViZi04ZGE2LWNkMDUxOWM3ZDg3ZiIsIlJhbmdlTGVuZ3RoIjoyMSwiUmVmZXJlbmNlSWQiOiIyZDliMTY3YS1hNzY4LTQ3NjMtOGRjMy1jYzUyOTdkYzQxZ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zM5MC9lbjE3MDgxOTExIiwiVXJpU3RyaW5nIjoiaHR0cHM6Ly9kb2kub3JnLzEwLjMzOTAvZW4xNzA4MTkx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}</w:instrText>
          </w:r>
          <w:r w:rsidR="00300AD5">
            <w:fldChar w:fldCharType="separate"/>
          </w:r>
          <w:r w:rsidR="00181E12">
            <w:t>(Sawczuk et al. 2024)</w:t>
          </w:r>
          <w:r w:rsidR="00300AD5">
            <w:fldChar w:fldCharType="end"/>
          </w:r>
        </w:sdtContent>
      </w:sdt>
    </w:p>
    <w:p w14:paraId="76FCF07A" w14:textId="4A13885D" w:rsidR="005C4B7C" w:rsidRDefault="005C4B7C" w:rsidP="00BC2D08">
      <w:pPr>
        <w:pStyle w:val="Listenabsatz"/>
        <w:numPr>
          <w:ilvl w:val="0"/>
          <w:numId w:val="1"/>
        </w:numPr>
      </w:pPr>
      <w:r>
        <w:t>Anzeigen</w:t>
      </w:r>
      <w:r w:rsidR="009113CC">
        <w:t xml:space="preserve"> verbleibenden Potenzials zur Erhöhung des Leistungsbezugs einer </w:t>
      </w:r>
      <w:proofErr w:type="gramStart"/>
      <w:r w:rsidR="009113CC">
        <w:t>Fabrik</w:t>
      </w:r>
      <w:proofErr w:type="gramEnd"/>
      <w:r w:rsidR="009113CC">
        <w:t xml:space="preserve"> bevor eine neue Spitzenlast erreicht wird. </w:t>
      </w:r>
      <w:sdt>
        <w:sdtPr>
          <w:alias w:val="To edit, see citavi.com/edit"/>
          <w:tag w:val="CitaviPlaceholder#e724f91e-0e54-4ebc-8156-30d1d691ab8e"/>
          <w:id w:val="-1283421766"/>
          <w:placeholder>
            <w:docPart w:val="DefaultPlaceholder_-1854013440"/>
          </w:placeholder>
        </w:sdtPr>
        <w:sdtEndPr/>
        <w:sdtContent>
          <w:r w:rsidR="009113CC">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ZmFmYzk1LTliNTQtNDRmMS05ZDgzLTcwN2FjNTZkNjNmMCIsIlJhbmdlTGVuZ3RoIjoyMSwiUmVmZXJlbmNlSWQiOiIyZDliMTY3YS1hNzY4LTQ3NjMtOGRjMy1jYzUyOTdkYzQxZ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zM5MC9lbjE3MDgxOTExIiwiVXJpU3RyaW5nIjoiaHR0cHM6Ly9kb2kub3JnLzEwLjMzOTAvZW4xNzA4MTkx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}</w:instrText>
          </w:r>
          <w:r w:rsidR="009113CC">
            <w:fldChar w:fldCharType="separate"/>
          </w:r>
          <w:r w:rsidR="00181E12">
            <w:t>(Sawczuk et al. 2024)</w:t>
          </w:r>
          <w:r w:rsidR="009113CC">
            <w:fldChar w:fldCharType="end"/>
          </w:r>
        </w:sdtContent>
      </w:sdt>
    </w:p>
    <w:p w14:paraId="061AFF36" w14:textId="2948DD81" w:rsidR="00A703FF" w:rsidRDefault="00A703FF" w:rsidP="00BC2D08">
      <w:pPr>
        <w:pStyle w:val="Listenabsatz"/>
        <w:numPr>
          <w:ilvl w:val="0"/>
          <w:numId w:val="1"/>
        </w:numPr>
      </w:pPr>
      <w:r>
        <w:t>Anzeigen von Energiepreisen</w:t>
      </w:r>
      <w:r w:rsidR="002901E2">
        <w:t>, Energieverbrauchsprognosen</w:t>
      </w:r>
      <w:r>
        <w:t xml:space="preserve"> und</w:t>
      </w:r>
      <w:r w:rsidR="00DB3479">
        <w:t xml:space="preserve"> realen</w:t>
      </w:r>
      <w:r>
        <w:t xml:space="preserve"> Energieverbrauchskurven bei der Betriebsplanung </w:t>
      </w:r>
      <w:r w:rsidR="00FA0510">
        <w:t xml:space="preserve">einer Mine </w:t>
      </w:r>
      <w:sdt>
        <w:sdtPr>
          <w:alias w:val="To edit, see citavi.com/edit"/>
          <w:tag w:val="CitaviPlaceholder#9dd3ce07-96f8-4e49-9069-8b34a6d87e24"/>
          <w:id w:val="1509174786"/>
          <w:placeholder>
            <w:docPart w:val="DefaultPlaceholder_-1854013440"/>
          </w:placeholder>
        </w:sdtPr>
        <w:sdtEndPr/>
        <w:sdtContent>
          <w:r w:rsidR="00FA0510">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YThjNGQxLWFkY2MtNDA3OC04NTVmLTU0ZTZmZTJlNzM4OCIsIlJhbmdlTGVuZ3RoIjoyMSwiUmVmZXJlbmNlSWQiOiIzYTVlN2I0Zi1iMWFmLTQ5ODktYmY2YS1kM2M5MjJhODc3N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zM5MC9hc2k1MDEwMDE4IiwiVXJpU3RyaW5nIjoiaHR0cHM6Ly9kb2kub3JnLzEwLjMzOTAvYXNpNTAxMDAx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}</w:instrText>
          </w:r>
          <w:r w:rsidR="00FA0510">
            <w:fldChar w:fldCharType="separate"/>
          </w:r>
          <w:r w:rsidR="00181E12">
            <w:t>(Laayati et al. 2022)</w:t>
          </w:r>
          <w:r w:rsidR="00FA0510">
            <w:fldChar w:fldCharType="end"/>
          </w:r>
        </w:sdtContent>
      </w:sdt>
      <w:r w:rsidR="00FA0510">
        <w:t>.</w:t>
      </w:r>
    </w:p>
    <w:p w14:paraId="2179D005" w14:textId="6D04C6DB" w:rsidR="002901E2" w:rsidRDefault="00916F67" w:rsidP="00BC2D08">
      <w:pPr>
        <w:pStyle w:val="Listenabsatz"/>
        <w:numPr>
          <w:ilvl w:val="0"/>
          <w:numId w:val="1"/>
        </w:numPr>
      </w:pPr>
      <w:r>
        <w:t>Individuelles a</w:t>
      </w:r>
      <w:r w:rsidR="00DB3479">
        <w:t xml:space="preserve">nzeigen </w:t>
      </w:r>
      <w:r w:rsidR="00C30F27">
        <w:t>der Spannung</w:t>
      </w:r>
      <w:r w:rsidR="00C42F54">
        <w:t>,</w:t>
      </w:r>
      <w:r w:rsidR="00C30F27">
        <w:t xml:space="preserve"> Stromstärke</w:t>
      </w:r>
      <w:r w:rsidR="00C42F54">
        <w:t>, Leistung und Netzfrequenz</w:t>
      </w:r>
      <w:r w:rsidR="00C30F27">
        <w:t xml:space="preserve"> </w:t>
      </w:r>
      <w:r>
        <w:t xml:space="preserve">aller </w:t>
      </w:r>
      <w:r w:rsidR="00C30F27">
        <w:t xml:space="preserve">Maschinen </w:t>
      </w:r>
      <w:r>
        <w:t xml:space="preserve">für den Betrieb einer Mine </w:t>
      </w:r>
      <w:sdt>
        <w:sdtPr>
          <w:alias w:val="To edit, see citavi.com/edit"/>
          <w:tag w:val="CitaviPlaceholder#2609c550-54d1-450b-bf14-b6cf1743c708"/>
          <w:id w:val="-331764907"/>
          <w:placeholder>
            <w:docPart w:val="DefaultPlaceholder_-1854013440"/>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N2VjNWE1LWY3NjUtNDA5Mi05M2NmLWM2ODdhZmMxNjk3MSIsIlJhbmdlTGVuZ3RoIjoyMSwiUmVmZXJlbmNlSWQiOiIzYTVlN2I0Zi1iMWFmLTQ5ODktYmY2YS1kM2M5MjJhODc3N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zM5MC9hc2k1MDEwMDE4IiwiVXJpU3RyaW5nIjoiaHR0cHM6Ly9kb2kub3JnLzEwLjMzOTAvYXNpNTAxMDAx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}</w:instrText>
          </w:r>
          <w:r>
            <w:fldChar w:fldCharType="separate"/>
          </w:r>
          <w:r w:rsidR="00181E12">
            <w:t>(Laayati et al. 2022)</w:t>
          </w:r>
          <w:r>
            <w:fldChar w:fldCharType="end"/>
          </w:r>
        </w:sdtContent>
      </w:sdt>
      <w:r>
        <w:t>.</w:t>
      </w:r>
    </w:p>
    <w:p w14:paraId="4043F9BA" w14:textId="4D8C2575" w:rsidR="00713545" w:rsidRDefault="00713545" w:rsidP="00BC2D08">
      <w:pPr>
        <w:pStyle w:val="Listenabsatz"/>
        <w:numPr>
          <w:ilvl w:val="0"/>
          <w:numId w:val="1"/>
        </w:numPr>
      </w:pPr>
      <w:r>
        <w:t>Anzeigen von Preis- und Wetterprognosen sowie</w:t>
      </w:r>
      <w:r w:rsidR="005B1115">
        <w:t xml:space="preserve"> des Energieverbrauchs von Energieversorgungsressourcen einer Fabrik </w:t>
      </w:r>
      <w:sdt>
        <w:sdtPr>
          <w:alias w:val="To edit, see citavi.com/edit"/>
          <w:tag w:val="CitaviPlaceholder#c0286df4-6e60-4a7a-8946-0d72885233be"/>
          <w:id w:val="-377010014"/>
          <w:placeholder>
            <w:docPart w:val="DefaultPlaceholder_-1854013440"/>
          </w:placeholder>
        </w:sdtPr>
        <w:sdtEndPr/>
        <w:sdtContent>
          <w:r w:rsidR="005B1115">
            <w:fldChar w:fldCharType="begin"/>
          </w:r>
          <w:r w:rsidR="005B111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MDA3OTA5LTM1ZDEtNDRjZS04ZjYwLTI4NDk1MTc2YTRmMCIsIlJhbmdlTGVuZ3RoIjoyOCwiUmVmZXJlbmNlSWQiOiJkYjI3YWY0NC0xYjQ5LTRmNTMtYTQ4Zi05YWRjN2QxMTRhZ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}</w:instrText>
          </w:r>
          <w:r w:rsidR="005B1115">
            <w:fldChar w:fldCharType="separate"/>
          </w:r>
          <w:r w:rsidR="00181E12">
            <w:t>(Sandro Magnani et al. 2018)</w:t>
          </w:r>
          <w:r w:rsidR="005B1115">
            <w:fldChar w:fldCharType="end"/>
          </w:r>
        </w:sdtContent>
      </w:sdt>
      <w:r w:rsidR="005B1115">
        <w:t>.</w:t>
      </w:r>
    </w:p>
    <w:p w14:paraId="268F678E" w14:textId="2E0AEB10" w:rsidR="001942F8" w:rsidRDefault="0055205F" w:rsidP="00BC2D08">
      <w:pPr>
        <w:pStyle w:val="Listenabsatz"/>
        <w:numPr>
          <w:ilvl w:val="0"/>
          <w:numId w:val="1"/>
        </w:numPr>
      </w:pPr>
      <w:r>
        <w:t xml:space="preserve">Anzeige von Betriebsdaten für die Überwachung einer Energie-flexibel betriebenen Anlage für die Zinkelektrolyse </w:t>
      </w:r>
      <w:sdt>
        <w:sdtPr>
          <w:alias w:val="To edit, see citavi.com/edit"/>
          <w:tag w:val="CitaviPlaceholder#115047e9-270b-46aa-b38e-1460279ff97a"/>
          <w:id w:val="838741928"/>
          <w:placeholder>
            <w:docPart w:val="DefaultPlaceholder_-1854013440"/>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NjA4Y2FhLTMwNTItNDk4OS04M2IxLTJlOTFiNzUyZmExZSIsIlJhbmdlTGVuZ3RoIjoxOCwiUmVmZXJlbmNlSWQiOiI2MjdhOWRkNi0zODEwLTQ5ZDMtYmE3My0zODI1YWRkMDE2M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yNDQ0MjIiLCJVcmlTdHJpbmciOiJodHRwOi8vd3d3Lm5jYmkubmxtLm5paC5nb3YvcHVibWVkLzE4MjQ0NDI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YXNzZSBSZWlucG9sZCIsIkNyZWF0ZWRPbiI6IjIwMjQtMDgtMjZUMTQ6MDE6MDIiLCJNb2RpZmllZEJ5IjoiX0xhc3NlIFJlaW5wb2xkIiwiSWQiOiI0N2JhNzkwZC1hYTYyLTQ1ZmUtOTMwNi01ZmRlN2RlMmJiMWYiLCJNb2RpZmllZE9uIjoiMjAyNC0wOC0yNlQxNDowMTow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MDkvNzIuOTc3MzExIiwiVXJpU3RyaW5nIjoiaHR0cHM6Ly9kb2kub3JnLzEwLjExMDkvNzIuOTc3MzE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}</w:instrText>
          </w:r>
          <w:r>
            <w:fldChar w:fldCharType="separate"/>
          </w:r>
          <w:r w:rsidR="00181E12">
            <w:t>(Yang et al. 2002)</w:t>
          </w:r>
          <w:r>
            <w:fldChar w:fldCharType="end"/>
          </w:r>
        </w:sdtContent>
      </w:sdt>
      <w:r>
        <w:t>.</w:t>
      </w:r>
    </w:p>
    <w:p w14:paraId="0E9343B3" w14:textId="3EFAF624" w:rsidR="0001762B" w:rsidRDefault="0001762B" w:rsidP="00BC2D08">
      <w:pPr>
        <w:pStyle w:val="Listenabsatz"/>
        <w:numPr>
          <w:ilvl w:val="0"/>
          <w:numId w:val="1"/>
        </w:numPr>
      </w:pPr>
      <w:r>
        <w:t>Anzeigen des Lastverlaufs eines Antriebsmotors einer Erdölförderpumpe</w:t>
      </w:r>
      <w:r w:rsidR="00D91A24">
        <w:t xml:space="preserve"> vor Ort oder Remote</w:t>
      </w:r>
      <w:r>
        <w:t xml:space="preserve"> </w:t>
      </w:r>
      <w:sdt>
        <w:sdtPr>
          <w:alias w:val="To edit, see citavi.com/edit"/>
          <w:tag w:val="CitaviPlaceholder#3ff76b6f-1c3e-4015-b43d-ffcbada6a1ec"/>
          <w:id w:val="1729502482"/>
          <w:placeholder>
            <w:docPart w:val="DefaultPlaceholder_-1854013440"/>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NGVmZWQ1LTg3M2MtNDc5YS05OGE5LTcyZDU1ODBjNzA0OSIsIlJhbmdlTGVuZ3RoIjoxOCwiUmVmZXJlbmNlSWQiOiI3ODA2ZDcwOC1iMWVkLTRiYzYtYjlmMC0xZjJmNjg5MzI3MD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MDkvSUFTNDgxODUuMjAyMS45Njc3MjIwIiwiVXJpU3RyaW5nIjoiaHR0cHM6Ly9kb2kub3JnLzEwLjExMDkvSUFTNDgxODUuMjAyMS45Njc3MjIw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jdUMTM6MjM6MjMiLCJNb2RpZmllZEJ5IjoiX0xhc3NlIFJlaW5wb2xkIiwiSWQiOiJkNWMzNzdhNS1jMTY3LTQ2ZDctYmMxYy03MTcyNzJjZTM0NTEiLCJNb2RpZmllZE9uIjoiMjAyNC0wOC0yN1QxMzoyMzoyMy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aWVlZXhwbG9yZS5pZWVlLm9yZy9kb2N1bWVudC85Njc3MjIwLyIsIlVyaVN0cmluZyI6Imh0dHBzOi8vaWVlZXhwbG9yZS5pZWVlLm9yZy9kb2N1bWVudC85Njc3MjIwL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}</w:instrText>
          </w:r>
          <w:r>
            <w:fldChar w:fldCharType="separate"/>
          </w:r>
          <w:r w:rsidR="00181E12">
            <w:t>(Zhao et al. 2021)</w:t>
          </w:r>
          <w:r>
            <w:fldChar w:fldCharType="end"/>
          </w:r>
        </w:sdtContent>
      </w:sdt>
      <w:r>
        <w:t>.</w:t>
      </w:r>
    </w:p>
    <w:p w14:paraId="78EBEC8D" w14:textId="240B3BA5" w:rsidR="00D91A24" w:rsidRDefault="00D91A24" w:rsidP="00BC2D08">
      <w:pPr>
        <w:pStyle w:val="Listenabsatz"/>
        <w:numPr>
          <w:ilvl w:val="0"/>
          <w:numId w:val="1"/>
        </w:numPr>
      </w:pPr>
      <w:r>
        <w:t xml:space="preserve">Anzeigen von Warnungen über </w:t>
      </w:r>
      <w:r w:rsidR="00701A9B">
        <w:t xml:space="preserve">abnormale Betriebszustände und Bauteilstörungen beim Betrieb einer Erdölförderpumpe </w:t>
      </w:r>
      <w:sdt>
        <w:sdtPr>
          <w:alias w:val="To edit, see citavi.com/edit"/>
          <w:tag w:val="CitaviPlaceholder#09e56512-6a43-4e30-a887-a3339fd927e9"/>
          <w:id w:val="1025747431"/>
          <w:placeholder>
            <w:docPart w:val="DefaultPlaceholder_-1854013440"/>
          </w:placeholder>
        </w:sdtPr>
        <w:sdtEndPr/>
        <w:sdtContent>
          <w:r w:rsidR="00701A9B">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yMTY4ZDEyLTNkYjAtNGYwMy05OTA0LTNmOWUwYzU0NjdmNCIsIlJhbmdlTGVuZ3RoIjoxOCwiUmVmZXJlbmNlSWQiOiI3ODA2ZDcwOC1iMWVkLTRiYzYtYjlmMC0xZjJmNjg5MzI3MD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MDkvSUFTNDgxODUuMjAyMS45Njc3MjIwIiwiVXJpU3RyaW5nIjoiaHR0cHM6Ly9kb2kub3JnLzEwLjExMDkvSUFTNDgxODUuMjAyMS45Njc3MjIw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jdUMTM6MjM6MjMiLCJNb2RpZmllZEJ5IjoiX0xhc3NlIFJlaW5wb2xkIiwiSWQiOiJkNWMzNzdhNS1jMTY3LTQ2ZDctYmMxYy03MTcyNzJjZTM0NTEiLCJNb2RpZmllZE9uIjoiMjAyNC0wOC0yN1QxMzoyMzoyMy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aWVlZXhwbG9yZS5pZWVlLm9yZy9kb2N1bWVudC85Njc3MjIwLyIsIlVyaVN0cmluZyI6Imh0dHBzOi8vaWVlZXhwbG9yZS5pZWVlLm9yZy9kb2N1bWVudC85Njc3MjIwL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}</w:instrText>
          </w:r>
          <w:r w:rsidR="00701A9B">
            <w:fldChar w:fldCharType="separate"/>
          </w:r>
          <w:r w:rsidR="00181E12">
            <w:t>(Zhao et al. 2021)</w:t>
          </w:r>
          <w:r w:rsidR="00701A9B">
            <w:fldChar w:fldCharType="end"/>
          </w:r>
        </w:sdtContent>
      </w:sdt>
      <w:r w:rsidR="00701A9B">
        <w:t xml:space="preserve">. </w:t>
      </w:r>
    </w:p>
    <w:p w14:paraId="752FFF84" w14:textId="02761F22" w:rsidR="00300C0F" w:rsidRDefault="00300C0F" w:rsidP="004E5F79"/>
    <w:p w14:paraId="58EB1240" w14:textId="4D886A53" w:rsidR="00300C0F" w:rsidRDefault="00300C0F" w:rsidP="004E5F79">
      <w:r w:rsidRPr="002468E3">
        <w:rPr>
          <w:b/>
          <w:bCs/>
        </w:rPr>
        <w:t>Ein HMI</w:t>
      </w:r>
      <w:r w:rsidR="00E83C33" w:rsidRPr="002468E3">
        <w:rPr>
          <w:b/>
          <w:bCs/>
        </w:rPr>
        <w:t xml:space="preserve"> zeigt die Energieflexibilität</w:t>
      </w:r>
      <w:r w:rsidR="00E83C33">
        <w:t>, also den Spielraum für die Anpassung des Energieverbrauchs oder der Energieerzeugung</w:t>
      </w:r>
      <w:r w:rsidR="002C15A0">
        <w:t>, an.</w:t>
      </w:r>
      <w:r w:rsidR="002468E3">
        <w:t xml:space="preserve"> Dies ist vor allem dann notwendig, wenn während des laufenden Betriebs </w:t>
      </w:r>
      <w:r w:rsidR="00810932">
        <w:t>auf nicht planbare Ereignisse reagiert werden muss, sodass in diesem Fall der Anlagenbetreiber zu jedem Zeitpunkt</w:t>
      </w:r>
      <w:r w:rsidR="00C85F27">
        <w:t xml:space="preserve"> die Handlungsoptionen kennt. </w:t>
      </w:r>
    </w:p>
    <w:p w14:paraId="5A8F3076" w14:textId="346849DF" w:rsidR="00C85F27" w:rsidRDefault="00C85F27" w:rsidP="004E5F79">
      <w:r>
        <w:t xml:space="preserve">Beispiele: </w:t>
      </w:r>
    </w:p>
    <w:p w14:paraId="7C3527A0" w14:textId="249AD89B" w:rsidR="00C85F27" w:rsidRDefault="00416C9B" w:rsidP="00C85F27">
      <w:pPr>
        <w:pStyle w:val="Listenabsatz"/>
        <w:numPr>
          <w:ilvl w:val="0"/>
          <w:numId w:val="1"/>
        </w:numPr>
      </w:pPr>
      <w:r>
        <w:t>Anzeigen der</w:t>
      </w:r>
      <w:r w:rsidR="00D81422">
        <w:t xml:space="preserve"> Flexibilitätsangebote </w:t>
      </w:r>
      <w:r w:rsidR="00DC1450">
        <w:t>für die Behebung von Netzengpässen</w:t>
      </w:r>
      <w:r w:rsidR="003D48AA">
        <w:t xml:space="preserve"> und für die Spannungsregelung </w:t>
      </w:r>
      <w:r w:rsidR="00D81422">
        <w:t>bei einem Netzbetreiber</w:t>
      </w:r>
      <w:r w:rsidR="003D48AA">
        <w:t xml:space="preserve">, damit der Netzbetreiber die besten Angebote auswählen kann. </w:t>
      </w:r>
      <w:sdt>
        <w:sdtPr>
          <w:alias w:val="To edit, see citavi.com/edit"/>
          <w:tag w:val="CitaviPlaceholder#1d8a7e19-61da-4a73-8819-7aa5bfd593d7"/>
          <w:id w:val="1588277010"/>
          <w:placeholder>
            <w:docPart w:val="DefaultPlaceholder_-1854013440"/>
          </w:placeholder>
        </w:sdtPr>
        <w:sdtEndPr/>
        <w:sdtContent>
          <w:r w:rsidR="003D48AA">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MzQzNDI5LTA2ODUtNDcyMy1hM2M4LWIyZGU3ZWI4NGZhYyIsIlJhbmdlTGVuZ3RoIjoyMiwiUmVmZXJlbmNlSWQiOiI2NTYyMTg1My1lMjlkLTQ0YzEtYTc2MC1iNzZkMDQ5MzJhN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IzOTE5L0FFSVQ1Njc4My4yMDIyLjk5NTE4MjQiLCJVcmlTdHJpbmciOiJodHRwczovL2RvaS5vcmcvMTAuMjM5MTkvQUVJVDU2NzgzLjIwMjIuOTk1MTgy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A1VDE1OjUzOjI4IiwiTW9kaWZpZWRCeSI6Il9MYXNzZSBSZWlucG9sZCIsIklkIjoiZWUzOTNiZmQtZDdlNC00ZDg0LThlMTEtOWEzNTk4N2UyOTc4IiwiTW9kaWZpZWRPbiI6IjIwMjQtMDgtMDVUMTU6NTM6Mjg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llZWV4cGxvcmUuaWVlZS5vcmcvZG9jdW1lbnQvOTk1MTgyNC8iLCJVcmlTdHJpbmciOiJodHRwczovL2llZWV4cGxvcmUuaWVlZS5vcmcvZG9jdW1lbnQvOTk1MTgyNC8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}</w:instrText>
          </w:r>
          <w:r w:rsidR="003D48AA">
            <w:fldChar w:fldCharType="separate"/>
          </w:r>
          <w:r w:rsidR="00181E12">
            <w:t>(Silletti et al. 2022)</w:t>
          </w:r>
          <w:r w:rsidR="003D48AA">
            <w:fldChar w:fldCharType="end"/>
          </w:r>
        </w:sdtContent>
      </w:sdt>
    </w:p>
    <w:p w14:paraId="6136ABFD" w14:textId="4174B8D9" w:rsidR="00D451C6" w:rsidRDefault="00D451C6" w:rsidP="00C85F27">
      <w:pPr>
        <w:pStyle w:val="Listenabsatz"/>
        <w:numPr>
          <w:ilvl w:val="0"/>
          <w:numId w:val="1"/>
        </w:numPr>
      </w:pPr>
      <w:r>
        <w:t xml:space="preserve">Aufzeigen von Handlungsalternativen, um Netzentgelte beim Betrieb </w:t>
      </w:r>
      <w:r w:rsidR="00583FBB">
        <w:t>von Produktionsanlagen zu reduzieren</w:t>
      </w:r>
      <w:r w:rsidR="001758E9">
        <w:t xml:space="preserve">, wobei die Entscheidung, welche Handlungsalternativen </w:t>
      </w:r>
      <w:r w:rsidR="00097133">
        <w:t xml:space="preserve">umgesetzt werden, beim Anlagenbetreiber </w:t>
      </w:r>
      <w:r w:rsidR="00A00E66">
        <w:t>liegt.</w:t>
      </w:r>
      <w:r w:rsidR="00934BCC">
        <w:t xml:space="preserve"> </w:t>
      </w:r>
      <w:r w:rsidR="002C2F77">
        <w:t xml:space="preserve">Simulationen der Handlungsalternativen zeigen an, </w:t>
      </w:r>
      <w:r w:rsidR="004A218F">
        <w:t xml:space="preserve">wie groß der Einfluss der verschiedenen Handlungsalternativen auf die Netzentgelte sind. </w:t>
      </w:r>
      <w:sdt>
        <w:sdtPr>
          <w:alias w:val="To edit, see citavi.com/edit"/>
          <w:tag w:val="CitaviPlaceholder#d9f41172-54c3-4b20-941d-7d844464ee42"/>
          <w:id w:val="1610241756"/>
          <w:placeholder>
            <w:docPart w:val="DefaultPlaceholder_-1854013440"/>
          </w:placeholder>
        </w:sdtPr>
        <w:sdtEndPr/>
        <w:sdtContent>
          <w:r w:rsidR="00A00E66">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ZGMzZDQ5LWExMmYtNDBhNS1iNjY5LThhOTNjNTFjNDMyNiIsIlJhbmdlTGVuZ3RoIjoyMSwiUmVmZXJlbmNlSWQiOiIyZDliMTY3YS1hNzY4LTQ3NjMtOGRjMy1jYzUyOTdkYzQxZ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zM5MC9lbjE3MDgxOTExIiwiVXJpU3RyaW5nIjoiaHR0cHM6Ly9kb2kub3JnLzEwLjMzOTAvZW4xNzA4MTkx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}</w:instrText>
          </w:r>
          <w:r w:rsidR="00A00E66">
            <w:fldChar w:fldCharType="separate"/>
          </w:r>
          <w:r w:rsidR="00181E12">
            <w:t>(Sawczuk et al. 2024)</w:t>
          </w:r>
          <w:r w:rsidR="00A00E66">
            <w:fldChar w:fldCharType="end"/>
          </w:r>
        </w:sdtContent>
      </w:sdt>
    </w:p>
    <w:p w14:paraId="75ACE7A4" w14:textId="62EDC6C5" w:rsidR="00FA0510" w:rsidRDefault="00FA0510" w:rsidP="00C85F27">
      <w:pPr>
        <w:pStyle w:val="Listenabsatz"/>
        <w:numPr>
          <w:ilvl w:val="0"/>
          <w:numId w:val="1"/>
        </w:numPr>
      </w:pPr>
      <w:r>
        <w:t xml:space="preserve">Anzeigen von Handlungsalternativen und deren Profitabilität bei der Betriebsplanung einer Mine </w:t>
      </w:r>
      <w:sdt>
        <w:sdtPr>
          <w:alias w:val="To edit, see citavi.com/edit"/>
          <w:tag w:val="CitaviPlaceholder#17b424a9-8ba1-4fc1-bc90-468d0395181f"/>
          <w:id w:val="1298803065"/>
          <w:placeholder>
            <w:docPart w:val="DefaultPlaceholder_-1854013440"/>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OWFmMjVhLWYzM2YtNDE3Zi05OTI3LWVmN2M4MWEwNDM4YyIsIlJhbmdlTGVuZ3RoIjoyMSwiUmVmZXJlbmNlSWQiOiIzYTVlN2I0Zi1iMWFmLTQ5ODktYmY2YS1kM2M5MjJhODc3N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zM5MC9hc2k1MDEwMDE4IiwiVXJpU3RyaW5nIjoiaHR0cHM6Ly9kb2kub3JnLzEwLjMzOTAvYXNpNTAxMDAx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}</w:instrText>
          </w:r>
          <w:r>
            <w:fldChar w:fldCharType="separate"/>
          </w:r>
          <w:r w:rsidR="00181E12">
            <w:t>(Laayati et al. 2022)</w:t>
          </w:r>
          <w:r>
            <w:fldChar w:fldCharType="end"/>
          </w:r>
        </w:sdtContent>
      </w:sdt>
      <w:r>
        <w:t xml:space="preserve">. </w:t>
      </w:r>
    </w:p>
    <w:p w14:paraId="484D5F3C" w14:textId="20129FF6" w:rsidR="00055417" w:rsidRDefault="00055417" w:rsidP="009F725D">
      <w:pPr>
        <w:rPr>
          <w:b/>
          <w:bCs/>
        </w:rPr>
      </w:pPr>
      <w:r w:rsidRPr="00710E90">
        <w:rPr>
          <w:b/>
          <w:bCs/>
        </w:rPr>
        <w:t>Das HMI</w:t>
      </w:r>
      <w:r w:rsidR="000F524C">
        <w:rPr>
          <w:b/>
          <w:bCs/>
        </w:rPr>
        <w:t xml:space="preserve"> </w:t>
      </w:r>
      <w:r w:rsidR="008255ED">
        <w:rPr>
          <w:b/>
          <w:bCs/>
        </w:rPr>
        <w:t xml:space="preserve">ermöglicht Nutzereingaben. </w:t>
      </w:r>
      <w:r w:rsidR="008255ED" w:rsidRPr="008255ED">
        <w:t>So</w:t>
      </w:r>
      <w:r w:rsidRPr="008255ED">
        <w:t xml:space="preserve"> </w:t>
      </w:r>
      <w:r w:rsidR="00710E90" w:rsidRPr="008255ED">
        <w:t xml:space="preserve">nimmt </w:t>
      </w:r>
      <w:r w:rsidR="008255ED" w:rsidRPr="008255ED">
        <w:t xml:space="preserve">das HMI etwa </w:t>
      </w:r>
      <w:r w:rsidR="00710E90" w:rsidRPr="008255ED">
        <w:t>Nutzerbefehle für die Steuerung von Ressourcen an</w:t>
      </w:r>
      <w:r w:rsidR="00710E90" w:rsidRPr="00A870B3">
        <w:t xml:space="preserve">. </w:t>
      </w:r>
      <w:r w:rsidR="00A870B3" w:rsidRPr="00A870B3">
        <w:t>Weiterhin bietet das HMI die Möglichkeit, Nutzerpräferenzen einzustellen. Dies ist etwa dann wichtig, wenn mehrere Ziele, wie das Produktionsvolumen und die Energiekosten gleichzeitig optimiert werden sollen, da in diesem Fall eine Gewichtung der Ziele erfolgen muss.</w:t>
      </w:r>
    </w:p>
    <w:p w14:paraId="3A2D6FE2" w14:textId="77777777" w:rsidR="00710E90" w:rsidRDefault="00710E90" w:rsidP="009F725D">
      <w:r>
        <w:t>Beispiele:</w:t>
      </w:r>
    </w:p>
    <w:p w14:paraId="4F43C656" w14:textId="17F9876E" w:rsidR="00B06169" w:rsidRDefault="00F6435B" w:rsidP="00710E90">
      <w:pPr>
        <w:pStyle w:val="Listenabsatz"/>
        <w:numPr>
          <w:ilvl w:val="0"/>
          <w:numId w:val="1"/>
        </w:numPr>
      </w:pPr>
      <w:r>
        <w:t xml:space="preserve">Empfangen von Nutzereingaben für die </w:t>
      </w:r>
      <w:r w:rsidR="00A20755">
        <w:t xml:space="preserve">Aktivierung von Standby-Modi in einem experimentellen Förderband. </w:t>
      </w:r>
      <w:sdt>
        <w:sdtPr>
          <w:alias w:val="To edit, see citavi.com/edit"/>
          <w:tag w:val="CitaviPlaceholder#b0dc8daf-5fd1-477e-a6f4-b2e1493f2ecf"/>
          <w:id w:val="439575172"/>
          <w:placeholder>
            <w:docPart w:val="DefaultPlaceholder_-1854013440"/>
          </w:placeholder>
        </w:sdtPr>
        <w:sdtEndPr/>
        <w:sdtContent>
          <w:r w:rsidR="00A20755">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NjgxN2Y0LThkNGItNDUxZi1hMjc2LWRlZjEzZDk5ZWZhZCIsIlJhbmdlTGVuZ3RoIjoxOSwiUmVmZXJlbmNlSWQiOiIwNWEyMmNkNC1lZTZiLTQ0MTMtYTFiOC0zZDgxYTUwNmYxY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aWVlZXhwbG9yZS5pZWVlLm9yZy9kb2N1bWVudC82NzAwMjgxLyIsIlVyaVN0cmluZyI6Imh0dHA6Ly9pZWVleHBsb3JlLmllZWUub3JnL2RvY3VtZW50LzY3MDAyODE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hc3NlIFJlaW5wb2xkIiwiQ3JlYXRlZE9uIjoiMjAyNC0wOC0yMlQxNDowNTo1MyIsIk1vZGlmaWVkQnkiOiJfTGFzc2UgUmVpbnBvbGQiLCJJZCI6IjEwNTc4YWNiLWI0NjEtNGI4Yy1iY2Q3LTgzZjE4NjA2MTNlZCIsIk1vZGlmaWVkT24iOiIyMDI0LTA4LTIyVDE0OjA1OjUz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wOS9JRUNPTi4yMDEzLjY3MDAyODEiLCJVcmlTdHJpbmciOiJodHRwczovL2RvaS5vcmcvMTAuMTEwOS9JRUNPTi4yMDEzLjY3MDAyOD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}</w:instrText>
          </w:r>
          <w:r w:rsidR="00A20755">
            <w:fldChar w:fldCharType="separate"/>
          </w:r>
          <w:r w:rsidR="00181E12">
            <w:t>(Mechs et al. 2013)</w:t>
          </w:r>
          <w:r w:rsidR="00A20755">
            <w:fldChar w:fldCharType="end"/>
          </w:r>
        </w:sdtContent>
      </w:sdt>
    </w:p>
    <w:p w14:paraId="2142B0FE" w14:textId="6AA5F441" w:rsidR="00710E90" w:rsidRDefault="00B06169" w:rsidP="00710E90">
      <w:pPr>
        <w:pStyle w:val="Listenabsatz"/>
        <w:numPr>
          <w:ilvl w:val="0"/>
          <w:numId w:val="1"/>
        </w:numPr>
      </w:pPr>
      <w:r>
        <w:t xml:space="preserve">Anbieten von Mikro-Services für die Nutzung von Funktionalitäten eines Digitalen Zwillings eines Wärmespeichers für die Abwärmenutzung </w:t>
      </w:r>
      <w:r w:rsidR="00924EC2">
        <w:t xml:space="preserve">der Stahlproduktion </w:t>
      </w:r>
      <w:sdt>
        <w:sdtPr>
          <w:alias w:val="To edit, see citavi.com/edit"/>
          <w:tag w:val="CitaviPlaceholder#6f696f2a-163b-4966-9582-c31e73c0e9da"/>
          <w:id w:val="1458524675"/>
          <w:placeholder>
            <w:docPart w:val="DefaultPlaceholder_-1854013440"/>
          </w:placeholder>
        </w:sdtPr>
        <w:sdtEndPr/>
        <w:sdtContent>
          <w:r w:rsidR="00924EC2">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YmRkNTllLTZlYWMtNDdhZS04NDU2LTg0NzBjY2YzMzU3YiIsIlJhbmdlTGVuZ3RoIjoyMCwiUmVmZXJlbmNlSWQiOiJlZTdlZGU2NS01ZTg2LTQwYmYtYjNiMC03NmU1Y2RmMzcyY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FwZW5lcmd5LjIwMjMuMTIyMTkyIiwiVXJpU3RyaW5nIjoiaHR0cHM6Ly9kb2kub3JnLzEwLjEwMTYvai5hcGVuZXJneS4yMDIzLjEyMjE5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}</w:instrText>
          </w:r>
          <w:r w:rsidR="00924EC2">
            <w:fldChar w:fldCharType="separate"/>
          </w:r>
          <w:r w:rsidR="00181E12">
            <w:t>(Kasper et al. 2024)</w:t>
          </w:r>
          <w:r w:rsidR="00924EC2">
            <w:fldChar w:fldCharType="end"/>
          </w:r>
        </w:sdtContent>
      </w:sdt>
      <w:r w:rsidR="00924EC2">
        <w:t>.</w:t>
      </w:r>
      <w:r w:rsidR="00710E90">
        <w:t xml:space="preserve"> </w:t>
      </w:r>
    </w:p>
    <w:p w14:paraId="7B86596B" w14:textId="48E7CE1E" w:rsidR="00424C6F" w:rsidRDefault="00424C6F" w:rsidP="00710E90">
      <w:pPr>
        <w:pStyle w:val="Listenabsatz"/>
        <w:numPr>
          <w:ilvl w:val="0"/>
          <w:numId w:val="1"/>
        </w:numPr>
      </w:pPr>
      <w:r>
        <w:t xml:space="preserve">Eingeben von Eigenschaften von </w:t>
      </w:r>
      <w:r w:rsidR="00242A06">
        <w:t xml:space="preserve">Rohmaterialien, die einen Einfluss auf die Energieeffizienz der Zinkelektrolyse haben, sodass die Eigenschaften der Rohmaterialien bei der Betriebsplanung berücksichtigt werden können </w:t>
      </w:r>
      <w:sdt>
        <w:sdtPr>
          <w:alias w:val="To edit, see citavi.com/edit"/>
          <w:tag w:val="CitaviPlaceholder#b068f3a6-9366-48e6-b5df-0e59fa24a13d"/>
          <w:id w:val="-131251495"/>
          <w:placeholder>
            <w:docPart w:val="DefaultPlaceholder_-1854013440"/>
          </w:placeholder>
        </w:sdtPr>
        <w:sdtEndPr/>
        <w:sdtContent>
          <w:r w:rsidR="00242A06">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yOTFjYjc3LWYwMjQtNDdkMC05YzgzLWJjZGZiZmVjZjY5MiIsIlJhbmdlTGVuZ3RoIjoxOCwiUmVmZXJlbmNlSWQiOiI2MjdhOWRkNi0zODEwLTQ5ZDMtYmE3My0zODI1YWRkMDE2M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yNDQ0MjIiLCJVcmlTdHJpbmciOiJodHRwOi8vd3d3Lm5jYmkubmxtLm5paC5nb3YvcHVibWVkLzE4MjQ0NDI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YXNzZSBSZWlucG9sZCIsIkNyZWF0ZWRPbiI6IjIwMjQtMDgtMjZUMTQ6MDE6MDIiLCJNb2RpZmllZEJ5IjoiX0xhc3NlIFJlaW5wb2xkIiwiSWQiOiI0N2JhNzkwZC1hYTYyLTQ1ZmUtOTMwNi01ZmRlN2RlMmJiMWYiLCJNb2RpZmllZE9uIjoiMjAyNC0wOC0yNlQxNDowMTow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MDkvNzIuOTc3MzExIiwiVXJpU3RyaW5nIjoiaHR0cHM6Ly9kb2kub3JnLzEwLjExMDkvNzIuOTc3MzE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}</w:instrText>
          </w:r>
          <w:r w:rsidR="00242A06">
            <w:fldChar w:fldCharType="separate"/>
          </w:r>
          <w:r w:rsidR="00181E12">
            <w:t>(Yang et al. 2002)</w:t>
          </w:r>
          <w:r w:rsidR="00242A06">
            <w:fldChar w:fldCharType="end"/>
          </w:r>
        </w:sdtContent>
      </w:sdt>
      <w:r w:rsidR="00242A06">
        <w:t>.</w:t>
      </w:r>
    </w:p>
    <w:p w14:paraId="0A6CEF47" w14:textId="05AA9BC1" w:rsidR="00E107B4" w:rsidRDefault="00E107B4" w:rsidP="00710E90">
      <w:pPr>
        <w:pStyle w:val="Listenabsatz"/>
        <w:numPr>
          <w:ilvl w:val="0"/>
          <w:numId w:val="1"/>
        </w:numPr>
      </w:pPr>
      <w:r>
        <w:t xml:space="preserve">Empfangen von Nutzereingaben für den Betrieb von Erdölförderpumpen vor Ort oder Remote </w:t>
      </w:r>
      <w:sdt>
        <w:sdtPr>
          <w:alias w:val="To edit, see citavi.com/edit"/>
          <w:tag w:val="CitaviPlaceholder#b8a661fb-2a14-4922-ae91-7a60aa894f99"/>
          <w:id w:val="-1275794254"/>
          <w:placeholder>
            <w:docPart w:val="DefaultPlaceholder_-1854013440"/>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NGRkNzU3LWZlYjEtNGIzZS05ZjI0LWI2NzU2NjhkZTFhMiIsIlJhbmdlTGVuZ3RoIjoxOCwiUmVmZXJlbmNlSWQiOiI3ODA2ZDcwOC1iMWVkLTRiYzYtYjlmMC0xZjJmNjg5MzI3MD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MDkvSUFTNDgxODUuMjAyMS45Njc3MjIwIiwiVXJpU3RyaW5nIjoiaHR0cHM6Ly9kb2kub3JnLzEwLjExMDkvSUFTNDgxODUuMjAyMS45Njc3MjIw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jdUMTM6MjM6MjMiLCJNb2RpZmllZEJ5IjoiX0xhc3NlIFJlaW5wb2xkIiwiSWQiOiJkNWMzNzdhNS1jMTY3LTQ2ZDctYmMxYy03MTcyNzJjZTM0NTEiLCJNb2RpZmllZE9uIjoiMjAyNC0wOC0yN1QxMzoyMzoyMy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aWVlZXhwbG9yZS5pZWVlLm9yZy9kb2N1bWVudC85Njc3MjIwLyIsIlVyaVN0cmluZyI6Imh0dHBzOi8vaWVlZXhwbG9yZS5pZWVlLm9yZy9kb2N1bWVudC85Njc3MjIwL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}</w:instrText>
          </w:r>
          <w:r>
            <w:fldChar w:fldCharType="separate"/>
          </w:r>
          <w:r w:rsidR="00181E12">
            <w:t>(Zhao et al. 2021)</w:t>
          </w:r>
          <w:r>
            <w:fldChar w:fldCharType="end"/>
          </w:r>
        </w:sdtContent>
      </w:sdt>
      <w:r>
        <w:t xml:space="preserve">. </w:t>
      </w:r>
    </w:p>
    <w:p w14:paraId="0F701106" w14:textId="29A162DC" w:rsidR="006971C1" w:rsidRDefault="006971C1" w:rsidP="00710E90">
      <w:pPr>
        <w:pStyle w:val="Listenabsatz"/>
        <w:numPr>
          <w:ilvl w:val="0"/>
          <w:numId w:val="1"/>
        </w:numPr>
      </w:pPr>
      <w:r>
        <w:t xml:space="preserve">Manuelle Umsetzung von optimierten Betriebsplänen für Luftzerlegungsanlagen für die Stahlproduktion </w:t>
      </w:r>
      <w:sdt>
        <w:sdtPr>
          <w:alias w:val="To edit, see citavi.com/edit"/>
          <w:tag w:val="CitaviPlaceholder#7d570914-5ac9-49bf-8cfe-9c14cddd645e"/>
          <w:id w:val="-1606038275"/>
          <w:placeholder>
            <w:docPart w:val="DefaultPlaceholder_-1854013440"/>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lMzUyYWVkLThkZWYtNDM5Yi04N2I3LWY2ZmYwYTBjMTg5YyIsIlJhbmdlTGVuZ3RoIjoxNywiUmVmZXJlbmNlSWQiOiJiZjAzNzRjOC00NzBlLTQ0YWYtYjFkMS1jYmRjMDgyZGMyO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NvbmVuZ3ByYWMuMjAxNi4wMy4wMTgiLCJVcmlTdHJpbmciOiJodHRwczovL2RvaS5vcmcvMTAuMTAxNi9qLmNvbmVuZ3ByYWMuMjAxNi4wMy4w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}</w:instrText>
          </w:r>
          <w:r>
            <w:fldChar w:fldCharType="separate"/>
          </w:r>
          <w:r w:rsidR="00181E12">
            <w:t>(Han et al. 2016)</w:t>
          </w:r>
          <w:r>
            <w:fldChar w:fldCharType="end"/>
          </w:r>
        </w:sdtContent>
      </w:sdt>
      <w:r>
        <w:t>.</w:t>
      </w:r>
    </w:p>
    <w:p w14:paraId="0D1F1C09" w14:textId="26292045" w:rsidR="00A870B3" w:rsidRDefault="00A870B3" w:rsidP="00A870B3">
      <w:pPr>
        <w:pStyle w:val="Listenabsatz"/>
        <w:numPr>
          <w:ilvl w:val="0"/>
          <w:numId w:val="1"/>
        </w:numPr>
      </w:pPr>
      <w:r>
        <w:t xml:space="preserve">Gewichten der Optimierungsziele ‚Stromkosten Minimierung‘ und ‚Produktionsdauer‘ beim Betrieb von CNC-Fräsen. </w:t>
      </w:r>
      <w:sdt>
        <w:sdtPr>
          <w:alias w:val="To edit, see citavi.com/edit"/>
          <w:tag w:val="CitaviPlaceholder#43dff4e5-ea9d-4056-9fff-f76e13a2918f"/>
          <w:id w:val="-729378303"/>
          <w:placeholder>
            <w:docPart w:val="116A7F9669E94387B2A9D380F4287D3E"/>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MWEwMzU3LWU4NGYtNDdhZC05YzFmLWMzNGZhODM4OGJjYSIsIlJhbmdlTGVuZ3RoIjoyMywiUmVmZXJlbmNlSWQiOiIzMTM2OGJhMy02MmM0LTRlNmQtOWI1ZS1lN2FjZGI5MGIyM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DcvczAwMTcwLTAyNC0xMzM3Mi03IiwiVXJpU3RyaW5nIjoiaHR0cHM6Ly9kb2kub3JnLzEwLjEwMDcvczAwMTcwLTAyNC0xMzM3Mi03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}</w:instrText>
          </w:r>
          <w:r>
            <w:fldChar w:fldCharType="separate"/>
          </w:r>
          <w:r>
            <w:t>(Wicaksono et al. 2024)</w:t>
          </w:r>
          <w:r>
            <w:fldChar w:fldCharType="end"/>
          </w:r>
        </w:sdtContent>
      </w:sdt>
    </w:p>
    <w:p w14:paraId="0E5244D1" w14:textId="3699F3C4" w:rsidR="00710E90" w:rsidRDefault="00DD6F1C" w:rsidP="009F725D">
      <w:r w:rsidRPr="00DD6F1C">
        <w:rPr>
          <w:b/>
          <w:bCs/>
        </w:rPr>
        <w:t>Das HMI zeigt Betriebspläne an.</w:t>
      </w:r>
      <w:r>
        <w:t xml:space="preserve"> Wenn mehrere </w:t>
      </w:r>
      <w:r w:rsidR="00545444">
        <w:t xml:space="preserve">alternative Betriebspläne zur Verfügung stehen, können auch mehrere Betriebspläne angezeigt werden. </w:t>
      </w:r>
    </w:p>
    <w:p w14:paraId="4370A0BB" w14:textId="1057CA00" w:rsidR="00770B09" w:rsidRDefault="00770B09" w:rsidP="009F725D">
      <w:r>
        <w:t xml:space="preserve">Beispiele: </w:t>
      </w:r>
    </w:p>
    <w:p w14:paraId="52BB4DB0" w14:textId="3CA23C1C" w:rsidR="00770B09" w:rsidRDefault="00770B09" w:rsidP="00770B09">
      <w:pPr>
        <w:pStyle w:val="Listenabsatz"/>
        <w:numPr>
          <w:ilvl w:val="0"/>
          <w:numId w:val="1"/>
        </w:numPr>
      </w:pPr>
      <w:r>
        <w:t xml:space="preserve">Anzeige von optimierten Betriebsplänen für die Zinkelektrolyse </w:t>
      </w:r>
      <w:sdt>
        <w:sdtPr>
          <w:alias w:val="To edit, see citavi.com/edit"/>
          <w:tag w:val="CitaviPlaceholder#6782053c-84b2-4893-954c-ccb694203a49"/>
          <w:id w:val="1745678323"/>
          <w:placeholder>
            <w:docPart w:val="86F17D87E5B74BC6919897381B204B01"/>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OWFkYWYyLWNlYjktNDJlNi1hZjgwLTViYjQ1MzVmNjk5MiIsIlJhbmdlTGVuZ3RoIjoxOCwiUmVmZXJlbmNlSWQiOiI2MjdhOWRkNi0zODEwLTQ5ZDMtYmE3My0zODI1YWRkMDE2M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yNDQ0MjIiLCJVcmlTdHJpbmciOiJodHRwOi8vd3d3Lm5jYmkubmxtLm5paC5nb3YvcHVibWVkLzE4MjQ0NDI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YXNzZSBSZWlucG9sZCIsIkNyZWF0ZWRPbiI6IjIwMjQtMDgtMjZUMTQ6MDE6MDIiLCJNb2RpZmllZEJ5IjoiX0xhc3NlIFJlaW5wb2xkIiwiSWQiOiI0N2JhNzkwZC1hYTYyLTQ1ZmUtOTMwNi01ZmRlN2RlMmJiMWYiLCJNb2RpZmllZE9uIjoiMjAyNC0wOC0yNlQxNDowMTow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MDkvNzIuOTc3MzExIiwiVXJpU3RyaW5nIjoiaHR0cHM6Ly9kb2kub3JnLzEwLjExMDkvNzIuOTc3MzE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}</w:instrText>
          </w:r>
          <w:r>
            <w:fldChar w:fldCharType="separate"/>
          </w:r>
          <w:r>
            <w:t>(Yang et al. 2002)</w:t>
          </w:r>
          <w:r>
            <w:fldChar w:fldCharType="end"/>
          </w:r>
        </w:sdtContent>
      </w:sdt>
      <w:r>
        <w:t>.</w:t>
      </w:r>
    </w:p>
    <w:p w14:paraId="2CB9B6DB" w14:textId="4C39ACD3" w:rsidR="00770B09" w:rsidRDefault="00770B09" w:rsidP="00770B09">
      <w:pPr>
        <w:pStyle w:val="Listenabsatz"/>
        <w:numPr>
          <w:ilvl w:val="0"/>
          <w:numId w:val="1"/>
        </w:numPr>
      </w:pPr>
      <w:r>
        <w:t xml:space="preserve">Anzeige optimierter Betriebspläne für den Energie-flexiblen Betrieb einer Luftzerlegungsanlage für die Versorgung einer Stahlfabrik. Betriebspläne werden als Leistungs- und Arbeitspunktänderung zu bestimmten Zeitpunkten angezeigt. Die Kosten eines Betriebsplans werden ebenso angezeigt. Die Umsetzung von Betriebsplänen erfolgt dann manuell durch Operatoren. </w:t>
      </w:r>
      <w:sdt>
        <w:sdtPr>
          <w:alias w:val="To edit, see citavi.com/edit"/>
          <w:tag w:val="CitaviPlaceholder#e48c7b64-d6ed-46ca-bf37-abc139dfe875"/>
          <w:id w:val="1897312874"/>
          <w:placeholder>
            <w:docPart w:val="45405F6CE53748F098BE2D240F689651"/>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OGU5YjBiLWIwZWQtNDliYy1iYzk4LWUyYmZmMmMxZjU3MSIsIlJhbmdlTGVuZ3RoIjoxNywiUmVmZXJlbmNlSWQiOiJiZjAzNzRjOC00NzBlLTQ0YWYtYjFkMS1jYmRjMDgyZGMyO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NvbmVuZ3ByYWMuMjAxNi4wMy4wMTgiLCJVcmlTdHJpbmciOiJodHRwczovL2RvaS5vcmcvMTAuMTAxNi9qLmNvbmVuZ3ByYWMuMjAxNi4wMy4w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}</w:instrText>
          </w:r>
          <w:r>
            <w:fldChar w:fldCharType="separate"/>
          </w:r>
          <w:r>
            <w:t>(Han et al. 2016)</w:t>
          </w:r>
          <w:r>
            <w:fldChar w:fldCharType="end"/>
          </w:r>
        </w:sdtContent>
      </w:sdt>
      <w:r>
        <w:t xml:space="preserve">   </w:t>
      </w:r>
    </w:p>
    <w:p w14:paraId="505C86D5" w14:textId="49E16AA4" w:rsidR="00A45D90" w:rsidRPr="00710E90" w:rsidRDefault="00A45D90" w:rsidP="00B42D1C">
      <w:pPr>
        <w:pStyle w:val="Listenabsatz"/>
        <w:numPr>
          <w:ilvl w:val="0"/>
          <w:numId w:val="1"/>
        </w:numPr>
      </w:pPr>
      <w:r>
        <w:t xml:space="preserve">Anzeigen von optimierten Betriebsplänen für den Betrieb einer Anlage für die Zinkelektrolyse, wobei Betriebspläne automatisch oder nach Bestätigung </w:t>
      </w:r>
      <w:proofErr w:type="gramStart"/>
      <w:r>
        <w:t>durch einen Operatoren</w:t>
      </w:r>
      <w:proofErr w:type="gramEnd"/>
      <w:r>
        <w:t xml:space="preserve"> ausgeführt werden können. </w:t>
      </w:r>
      <w:sdt>
        <w:sdtPr>
          <w:alias w:val="To edit, see citavi.com/edit"/>
          <w:tag w:val="CitaviPlaceholder#cbfb4b58-2056-4fc9-a61b-01a9f3dbffda"/>
          <w:id w:val="-118921395"/>
          <w:placeholder>
            <w:docPart w:val="CA7E7B57BD3D4FB294729CA994224784"/>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5ZGQ3ZjcwLWVhOTAtNDYwZS1iYjgzLWQzOTcyMTUzZDhjOCIsIlJhbmdlTGVuZ3RoIjoxOCwiUmVmZXJlbmNlSWQiOiI2MjdhOWRkNi0zODEwLTQ5ZDMtYmE3My0zODI1YWRkMDE2M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yNDQ0MjIiLCJVcmlTdHJpbmciOiJodHRwOi8vd3d3Lm5jYmkubmxtLm5paC5nb3YvcHVibWVkLzE4MjQ0NDI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MYXNzZSBSZWlucG9sZCIsIkNyZWF0ZWRPbiI6IjIwMjQtMDgtMjZUMTQ6MDE6MDIiLCJNb2RpZmllZEJ5IjoiX0xhc3NlIFJlaW5wb2xkIiwiSWQiOiI0N2JhNzkwZC1hYTYyLTQ1ZmUtOTMwNi01ZmRlN2RlMmJiMWYiLCJNb2RpZmllZE9uIjoiMjAyNC0wOC0yNlQxNDowMTow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MDkvNzIuOTc3MzExIiwiVXJpU3RyaW5nIjoiaHR0cHM6Ly9kb2kub3JnLzEwLjExMDkvNzIuOTc3MzE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}</w:instrText>
          </w:r>
          <w:r>
            <w:fldChar w:fldCharType="separate"/>
          </w:r>
          <w:r>
            <w:t>(Yang et al. 2002)</w:t>
          </w:r>
          <w:r>
            <w:fldChar w:fldCharType="end"/>
          </w:r>
        </w:sdtContent>
      </w:sdt>
    </w:p>
    <w:p w14:paraId="16102A6A" w14:textId="741E6B3A" w:rsidR="00A1544F" w:rsidRDefault="00A1544F" w:rsidP="00181E12">
      <w:pPr>
        <w:pStyle w:val="berschrift2"/>
      </w:pPr>
      <w:r>
        <w:t>Datenspeicher</w:t>
      </w:r>
    </w:p>
    <w:p w14:paraId="7F40C6E1" w14:textId="3E046BA3" w:rsidR="002A58F0" w:rsidRDefault="002A58F0" w:rsidP="004C5EFB">
      <w:r>
        <w:t xml:space="preserve">Im </w:t>
      </w:r>
      <w:r w:rsidRPr="00A75BA0">
        <w:rPr>
          <w:b/>
          <w:bCs/>
        </w:rPr>
        <w:t xml:space="preserve">Datenspeicher werden insbesondere die für die Energie-flexible Betriebsplanung und -Ausführung benötigten Daten </w:t>
      </w:r>
      <w:r w:rsidR="00753AA7">
        <w:rPr>
          <w:b/>
          <w:bCs/>
        </w:rPr>
        <w:t xml:space="preserve">als Zeitreihen </w:t>
      </w:r>
      <w:r w:rsidRPr="00A75BA0">
        <w:rPr>
          <w:b/>
          <w:bCs/>
        </w:rPr>
        <w:t>gespeichert.</w:t>
      </w:r>
      <w:r>
        <w:t xml:space="preserve"> Dies umfasst Daten, die für die </w:t>
      </w:r>
      <w:r w:rsidR="00AB633A">
        <w:t>Erarbeitung von Planungsfunktionen (Optimierungsmodelle, ML-Modelle)</w:t>
      </w:r>
      <w:r w:rsidR="00D10148">
        <w:t xml:space="preserve"> benötigt werden, als auch Randbedingungen für </w:t>
      </w:r>
      <w:r w:rsidR="001012EC">
        <w:t>Planungsfunktionen</w:t>
      </w:r>
      <w:r w:rsidR="008521C6">
        <w:t xml:space="preserve"> (Marktpreise, Lastprognosen, Wetterbedingungen)</w:t>
      </w:r>
      <w:r w:rsidR="00D10148">
        <w:t xml:space="preserve"> und Daten für die Ausführung von Steuerungsprogrammen</w:t>
      </w:r>
      <w:r w:rsidR="008521C6">
        <w:t xml:space="preserve"> (</w:t>
      </w:r>
      <w:r w:rsidR="00A75BA0">
        <w:t xml:space="preserve">bspw. </w:t>
      </w:r>
      <w:r w:rsidR="008521C6">
        <w:t>Störgrößen</w:t>
      </w:r>
      <w:r w:rsidR="00A75BA0">
        <w:t xml:space="preserve">). </w:t>
      </w:r>
    </w:p>
    <w:p w14:paraId="4D7B3234" w14:textId="78BA5068" w:rsidR="00C7485E" w:rsidRDefault="00C7485E" w:rsidP="004C5EFB">
      <w:r>
        <w:lastRenderedPageBreak/>
        <w:t>Beispiele:</w:t>
      </w:r>
    </w:p>
    <w:p w14:paraId="3B02BB2C" w14:textId="797D973A" w:rsidR="00C7485E" w:rsidRDefault="00125122" w:rsidP="00C7485E">
      <w:pPr>
        <w:pStyle w:val="Listenabsatz"/>
        <w:numPr>
          <w:ilvl w:val="0"/>
          <w:numId w:val="1"/>
        </w:numPr>
      </w:pPr>
      <w:r>
        <w:t xml:space="preserve">Speichern von Betriebsdaten wie der elektrischen Leistung, der Betriebstemperatur und </w:t>
      </w:r>
      <w:r w:rsidR="002406B7">
        <w:t xml:space="preserve">Wasserstoffgehalt im Sauerstoffstrom eines Elektrolyseurs. </w:t>
      </w:r>
      <w:sdt>
        <w:sdtPr>
          <w:alias w:val="To edit, see citavi.com/edit"/>
          <w:tag w:val="CitaviPlaceholder#05dcbd4b-287d-4a85-be29-a195c3b94109"/>
          <w:id w:val="794872277"/>
          <w:placeholder>
            <w:docPart w:val="DefaultPlaceholder_-1854013440"/>
          </w:placeholder>
        </w:sdtPr>
        <w:sdtEndPr/>
        <w:sdtContent>
          <w:r w:rsidR="002406B7">
            <w:fldChar w:fldCharType="begin"/>
          </w:r>
          <w:r w:rsidR="003E2B2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xZmE4ODIzLTZjZjYtNDg2YS1hMjQ4LWNkMmQxMjQzNTg5OSIsIlJhbmdlTGVuZ3RoIjoxMiwiUmVmZXJlbmNlSWQiOiJiYzFmMDBlOC1kODQ1LTQ4YWMtYmQzOS1mNjYwZjkzZmIxZ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aWVlZXhwbG9yZS5pZWVlLm9yZy9kb2N1bWVudC85ODQ2MzI5LyIsIlVyaVN0cmluZyI6Imh0dHBzOi8vaWVlZXhwbG9yZS5pZWVlLm9yZy9kb2N1bWVudC85ODQ2MzI5L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YXNzZSBSZWlucG9sZCIsIkNyZWF0ZWRPbiI6IjIwMjQtMDgtMDZUMTE6Mjc6MDEiLCJNb2RpZmllZEJ5IjoiX0xhc3NlIFJlaW5wb2xkIiwiSWQiOiJkYzE2YzI1My1iNjZjLTQ1NzgtYmI4ZS0zNDM5NmUxNTFkMmMiLCJNb2RpZmllZE9uIjoiMjAyNC0wOC0wNlQxMToyNzowMS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xMDkvQ0lFRUM1NDczNS4yMDIyLjk4NDYzMjkiLCJVcmlTdHJpbmciOiJodHRwczovL2RvaS5vcmcvMTAuMTEwOS9DSUVFQzU0NzM1LjIwMjIuOTg0NjMyO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}</w:instrText>
          </w:r>
          <w:r w:rsidR="002406B7">
            <w:fldChar w:fldCharType="separate"/>
          </w:r>
          <w:r w:rsidR="00201EAF">
            <w:t>(Qiu et al.)</w:t>
          </w:r>
          <w:r w:rsidR="002406B7">
            <w:fldChar w:fldCharType="end"/>
          </w:r>
        </w:sdtContent>
      </w:sdt>
    </w:p>
    <w:p w14:paraId="722491E1" w14:textId="7296696F" w:rsidR="00487401" w:rsidRDefault="00487401" w:rsidP="00487401">
      <w:pPr>
        <w:pStyle w:val="Listenabsatz"/>
        <w:numPr>
          <w:ilvl w:val="0"/>
          <w:numId w:val="1"/>
        </w:numPr>
      </w:pPr>
      <w:r>
        <w:t>Speichern von Betriebsdaten wie dem Ladestrom und der Spannung eines Kondensators, der als Energiespeicher eine</w:t>
      </w:r>
      <w:r w:rsidR="00B266EA">
        <w:t xml:space="preserve">s Radladers </w:t>
      </w:r>
      <w:r w:rsidR="00F1587D">
        <w:t>fungiert</w:t>
      </w:r>
      <w:r>
        <w:t>.</w:t>
      </w:r>
      <w:r w:rsidR="00C6659E">
        <w:t xml:space="preserve"> Weiterhin werden die Drehzahl des Antriebsmotors der Baggerschaufel, die Bus-Spannung und </w:t>
      </w:r>
      <w:r w:rsidR="00753AA7">
        <w:t xml:space="preserve">Motorleistung des Motors als Zeitreihen gespeichert. </w:t>
      </w:r>
      <w:r>
        <w:t xml:space="preserve"> </w:t>
      </w:r>
      <w:sdt>
        <w:sdtPr>
          <w:alias w:val="To edit, see citavi.com/edit"/>
          <w:tag w:val="CitaviPlaceholder#dfb6e8a3-87a3-483a-9435-5185d0d445d2"/>
          <w:id w:val="-582223716"/>
          <w:placeholder>
            <w:docPart w:val="1666BD2707DE4E34A1EAE8F7F735C754"/>
          </w:placeholder>
        </w:sdtPr>
        <w:sdtEndPr/>
        <w:sdtContent>
          <w:r>
            <w:fldChar w:fldCharType="begin"/>
          </w:r>
          <w:r w:rsidR="003E2B2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xZmE4ODIzLTZjZjYtNDg2YS1hMjQ4LWNkMmQxMjQzNTg5OSIsIlJhbmdlTGVuZ3RoIjoxMiwiUmVmZXJlbmNlSWQiOiJiYzFmMDBlOC1kODQ1LTQ4YWMtYmQzOS1mNjYwZjkzZmIxZ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aWVlZXhwbG9yZS5pZWVlLm9yZy9kb2N1bWVudC85ODQ2MzI5LyIsIlVyaVN0cmluZyI6Imh0dHBzOi8vaWVlZXhwbG9yZS5pZWVlLm9yZy9kb2N1bWVudC85ODQ2MzI5L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YXNzZSBSZWlucG9sZCIsIkNyZWF0ZWRPbiI6IjIwMjQtMDgtMDZUMTE6Mjc6MDEiLCJNb2RpZmllZEJ5IjoiX0xhc3NlIFJlaW5wb2xkIiwiSWQiOiJkYzE2YzI1My1iNjZjLTQ1NzgtYmI4ZS0zNDM5NmUxNTFkMmMiLCJNb2RpZmllZE9uIjoiMjAyNC0wOC0wNlQxMToyNzowMS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xMDkvQ0lFRUM1NDczNS4yMDIyLjk4NDYzMjkiLCJVcmlTdHJpbmciOiJodHRwczovL2RvaS5vcmcvMTAuMTEwOS9DSUVFQzU0NzM1LjIwMjIuOTg0NjMyO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}</w:instrText>
          </w:r>
          <w:r>
            <w:fldChar w:fldCharType="separate"/>
          </w:r>
          <w:r w:rsidR="00201EAF">
            <w:t>(Qiu et al.)</w:t>
          </w:r>
          <w:r>
            <w:fldChar w:fldCharType="end"/>
          </w:r>
        </w:sdtContent>
      </w:sdt>
    </w:p>
    <w:p w14:paraId="6A8915D3" w14:textId="395D9B06" w:rsidR="002406B7" w:rsidRPr="005451BB" w:rsidRDefault="00B638EB" w:rsidP="00C7485E">
      <w:pPr>
        <w:pStyle w:val="Listenabsatz"/>
        <w:numPr>
          <w:ilvl w:val="0"/>
          <w:numId w:val="1"/>
        </w:numPr>
      </w:pPr>
      <w:r>
        <w:t>Separa</w:t>
      </w:r>
      <w:r w:rsidR="00C73B9C">
        <w:t xml:space="preserve">tes Speichern der Stromverbrauchsdaten von drei Komponenten einer Maschine für das </w:t>
      </w:r>
      <w:proofErr w:type="spellStart"/>
      <w:r w:rsidR="00C73B9C">
        <w:t>Extrusionsblasformen</w:t>
      </w:r>
      <w:proofErr w:type="spellEnd"/>
      <w:r w:rsidR="00C73B9C">
        <w:t xml:space="preserve">. </w:t>
      </w:r>
      <w:sdt>
        <w:sdtPr>
          <w:alias w:val="To edit, see citavi.com/edit"/>
          <w:tag w:val="CitaviPlaceholder#e1ace029-e622-441b-8dfe-4a26a20f0c15"/>
          <w:id w:val="467704830"/>
          <w:placeholder>
            <w:docPart w:val="DefaultPlaceholder_-1854013440"/>
          </w:placeholder>
        </w:sdtPr>
        <w:sdtEndPr/>
        <w:sdtContent>
          <w:r w:rsidR="00C73B9C">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Y2EwODlkLWFlYjgtNDQ2MS05YWIxLTliNjRhZDQwZGViZSIsIlJhbmdlTGVuZ3RoIjoxOCwiUmVmZXJlbmNlSWQiOiJkMTc4YjI0ZS01OTI1LTQzNWMtYTY3OC04NTdhOTdhNzNhZ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MDkvVElJLjIwMTguMjgzOTY0NSIsIlVyaVN0cmluZyI6Imh0dHBzOi8vZG9pLm9yZy8xMC4xMTA5L1RJSS4yMDE4LjI4Mzk2ND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}</w:instrText>
          </w:r>
          <w:r w:rsidR="00C73B9C">
            <w:fldChar w:fldCharType="separate"/>
          </w:r>
          <w:r w:rsidR="00181E12">
            <w:t>(Gong et al. 2019)</w:t>
          </w:r>
          <w:r w:rsidR="00C73B9C">
            <w:fldChar w:fldCharType="end"/>
          </w:r>
        </w:sdtContent>
      </w:sdt>
    </w:p>
    <w:p w14:paraId="3FDCE308" w14:textId="6F18141B" w:rsidR="00985D47" w:rsidRPr="00133A50" w:rsidRDefault="00133A50" w:rsidP="00181E12">
      <w:pPr>
        <w:pStyle w:val="berschrift1"/>
      </w:pPr>
      <w:r w:rsidRPr="00133A50">
        <w:t>BACKUP</w:t>
      </w:r>
    </w:p>
    <w:p w14:paraId="5BD2DC21" w14:textId="77777777" w:rsidR="00253F98" w:rsidRDefault="00253F98" w:rsidP="00253F98">
      <w:r w:rsidRPr="008B755F">
        <w:rPr>
          <w:b/>
          <w:bCs/>
        </w:rPr>
        <w:t xml:space="preserve">Die Kommunikation zwischen der </w:t>
      </w:r>
      <w:r>
        <w:rPr>
          <w:b/>
          <w:bCs/>
        </w:rPr>
        <w:t>Steuerung</w:t>
      </w:r>
      <w:r w:rsidRPr="008B755F">
        <w:rPr>
          <w:b/>
          <w:bCs/>
        </w:rPr>
        <w:t xml:space="preserve"> und internen Datenbanken oder SCADA Systemen muss sichergestellt sein</w:t>
      </w:r>
      <w:r>
        <w:rPr>
          <w:b/>
          <w:bCs/>
        </w:rPr>
        <w:t xml:space="preserve">, </w:t>
      </w:r>
      <w:r>
        <w:t xml:space="preserve">um eine Auswertung des Energieflexiblen Betriebes vornehmen zu können. </w:t>
      </w:r>
    </w:p>
    <w:p w14:paraId="4353D81F" w14:textId="77777777" w:rsidR="00253F98" w:rsidRDefault="00253F98" w:rsidP="00253F98">
      <w:r>
        <w:t>Beispiele</w:t>
      </w:r>
    </w:p>
    <w:p w14:paraId="0296F9F4" w14:textId="5716B52F" w:rsidR="00253F98" w:rsidRDefault="00253F98" w:rsidP="00253F98">
      <w:pPr>
        <w:pStyle w:val="Listenabsatz"/>
        <w:numPr>
          <w:ilvl w:val="0"/>
          <w:numId w:val="1"/>
        </w:numPr>
      </w:pPr>
      <w:proofErr w:type="spellStart"/>
      <w:r>
        <w:t>Minütliches</w:t>
      </w:r>
      <w:proofErr w:type="spellEnd"/>
      <w:r>
        <w:t xml:space="preserve"> Aktualisieren von Betriebsdaten auf einer Datenbank, um Betriebsdaten in einem HMI anzeigen zu können </w:t>
      </w:r>
      <w:sdt>
        <w:sdtPr>
          <w:alias w:val="To edit, see citavi.com/edit"/>
          <w:tag w:val="CitaviPlaceholder#d7bcbe80-4576-408b-bb7e-a07bdc3cff6d"/>
          <w:id w:val="-1325276817"/>
          <w:placeholder>
            <w:docPart w:val="D088DF3133514577AB9A91CCDDE11428"/>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NmYwYTQ5LWVkNWUtNDMzNS04YjMxLTYxNjQxNmQwMmVmMiIsIlJhbmdlTGVuZ3RoIjo5LCJSZWZlcmVuY2VJZCI6Ijc0NmFhZTU1LWVlODktNDBmOS1iNTVmLTc5NTdjOTE3NDgy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wOS9FQ0VJNTMxMDIuMjAyMi45ODI5NDgzIiwiVXJpU3RyaW5nIjoiaHR0cHM6Ly9kb2kub3JnLzEwLjExMDkvRUNFSTUzMTAyLjIwMjIuOTgyOTQ4M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A1VDA5OjI1OjM3IiwiTW9kaWZpZWRCeSI6Il9MYXNzZSBSZWlucG9sZCIsIklkIjoiOTE4MDZmNmUtNDE1OC00NTU5LWFjNzItODI0ODE4OWEzMGIyIiwiTW9kaWZpZWRPbiI6IjIwMjQtMDgtMDVUMDk6MjU6Mzc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llZWV4cGxvcmUuaWVlZS5vcmcvZG9jdW1lbnQvOTgyOTQ4My8iLCJVcmlTdHJpbmciOiJodHRwczovL2llZWV4cGxvcmUuaWVlZS5vcmcvZG9jdW1lbnQvOTgyOTQ4My8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}</w:instrText>
          </w:r>
          <w:r>
            <w:fldChar w:fldCharType="separate"/>
          </w:r>
          <w:r w:rsidR="00181E12">
            <w:t>(Lu 2022)</w:t>
          </w:r>
          <w:r>
            <w:fldChar w:fldCharType="end"/>
          </w:r>
        </w:sdtContent>
      </w:sdt>
      <w:r>
        <w:t xml:space="preserve">.   </w:t>
      </w:r>
    </w:p>
    <w:p w14:paraId="74FFAD33" w14:textId="77777777" w:rsidR="00253F98" w:rsidRDefault="00253F98" w:rsidP="00253F98">
      <w:r>
        <w:t>Alternativen</w:t>
      </w:r>
    </w:p>
    <w:p w14:paraId="0FA47A24" w14:textId="77777777" w:rsidR="00253F98" w:rsidRDefault="00253F98" w:rsidP="00253F98">
      <w:pPr>
        <w:pStyle w:val="Listenabsatz"/>
        <w:numPr>
          <w:ilvl w:val="0"/>
          <w:numId w:val="1"/>
        </w:numPr>
      </w:pPr>
    </w:p>
    <w:p w14:paraId="33EE5DD1" w14:textId="77777777" w:rsidR="00253F98" w:rsidRDefault="00253F98" w:rsidP="00253F98">
      <w:r>
        <w:t>Challenges</w:t>
      </w:r>
    </w:p>
    <w:p w14:paraId="5A91F13E" w14:textId="77777777" w:rsidR="00253F98" w:rsidRPr="00490EB9" w:rsidRDefault="00253F98" w:rsidP="00253F98">
      <w:pPr>
        <w:pStyle w:val="Listenabsatz"/>
        <w:numPr>
          <w:ilvl w:val="0"/>
          <w:numId w:val="1"/>
        </w:numPr>
      </w:pPr>
    </w:p>
    <w:p w14:paraId="2BE0BAF4" w14:textId="77777777" w:rsidR="00253F98" w:rsidRDefault="00253F98" w:rsidP="00253F98">
      <w:r w:rsidRPr="008B755F">
        <w:rPr>
          <w:b/>
          <w:bCs/>
        </w:rPr>
        <w:t xml:space="preserve">Die Kommunikation zwischen der OT und </w:t>
      </w:r>
      <w:r>
        <w:rPr>
          <w:b/>
          <w:bCs/>
        </w:rPr>
        <w:t>internen Betriebsplanungskomponenten muss sichergestellt sein.</w:t>
      </w:r>
      <w:r>
        <w:t xml:space="preserve"> </w:t>
      </w:r>
    </w:p>
    <w:p w14:paraId="6770FDE7" w14:textId="77777777" w:rsidR="00253F98" w:rsidRDefault="00253F98" w:rsidP="00253F98">
      <w:r>
        <w:t>Beispiele</w:t>
      </w:r>
    </w:p>
    <w:p w14:paraId="74C969E5" w14:textId="06D59A67" w:rsidR="00253F98" w:rsidRDefault="00253F98" w:rsidP="00253F98">
      <w:pPr>
        <w:pStyle w:val="Listenabsatz"/>
        <w:numPr>
          <w:ilvl w:val="0"/>
          <w:numId w:val="1"/>
        </w:numPr>
      </w:pPr>
      <w:r>
        <w:t xml:space="preserve">Kommunizieren von Betriebsdaten aus der Feldebene an ein Optimierungsmodell für die Planung des Betriebs von Fertigungsmaschinen </w:t>
      </w:r>
      <w:sdt>
        <w:sdtPr>
          <w:alias w:val="To edit, see citavi.com/edit"/>
          <w:tag w:val="CitaviPlaceholder#fe5bfd6c-9dad-40ce-b3fb-afdbfa1744a7"/>
          <w:id w:val="513963240"/>
          <w:placeholder>
            <w:docPart w:val="8BC88543C26C49DE85C51D0733E93A9B"/>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ODNhMzA2LWJjMmYtNDI3Mi05YTViLWYxODE3MDY2OTlkYiIsIlJhbmdlTGVuZ3RoIjoxNiwiUmVmZXJlbmNlSWQiOiJmM2I3YzkyYy1jNTIyLTQ0NWQtOTA3Zi0yNjdjOTI3Mjc2Z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zOTAxL0NKTUUuMjAxNC4wMy40ODgiLCJVcmlTdHJpbmciOiJodHRwczovL2RvaS5vcmcvMTAuMzkwMS9DSk1FLjIwMTQuMDMuNDg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xMC4xMDQ5L2lldC1ndGQuMjAxNi4wMTM1IiwiVXJpU3RyaW5nIjoiaHR0cHM6Ly9kb2kub3JnLzEwLjEwNDkvaWV0LWd0ZC4yMDE2LjAxMzU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}</w:instrText>
          </w:r>
          <w:r>
            <w:fldChar w:fldCharType="separate"/>
          </w:r>
          <w:r w:rsidR="00181E12">
            <w:t>(Sun et al. 2014; Tian et al. 2016)</w:t>
          </w:r>
          <w:r>
            <w:fldChar w:fldCharType="end"/>
          </w:r>
        </w:sdtContent>
      </w:sdt>
      <w:r>
        <w:t xml:space="preserve">. </w:t>
      </w:r>
    </w:p>
    <w:p w14:paraId="6DF0745E" w14:textId="4045EE8C" w:rsidR="00253F98" w:rsidRDefault="00253F98" w:rsidP="00253F98">
      <w:pPr>
        <w:pStyle w:val="Listenabsatz"/>
        <w:numPr>
          <w:ilvl w:val="0"/>
          <w:numId w:val="1"/>
        </w:numPr>
      </w:pPr>
      <w:r>
        <w:t xml:space="preserve">Kommunizieren von optimierten Betriebsplänen aus einem Optimierungsmodell an die Feldebene für die Ausführung von Betriebsplänen auf Fertigungsmaschinen </w:t>
      </w:r>
      <w:sdt>
        <w:sdtPr>
          <w:alias w:val="To edit, see citavi.com/edit"/>
          <w:tag w:val="CitaviPlaceholder#4e3cf6c7-8dbf-4c9a-839c-d0c5949c54d1"/>
          <w:id w:val="-290513579"/>
          <w:placeholder>
            <w:docPart w:val="36844733DAC942DB80F3AF80A93447D8"/>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ODNhMzA2LWJjMmYtNDI3Mi05YTViLWYxODE3MDY2OTlkYiIsIlJhbmdlTGVuZ3RoIjoxNiwiUmVmZXJlbmNlSWQiOiJmM2I3YzkyYy1jNTIyLTQ0NWQtOTA3Zi0yNjdjOTI3Mjc2Z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zOTAxL0NKTUUuMjAxNC4wMy40ODgiLCJVcmlTdHJpbmciOiJodHRwczovL2RvaS5vcmcvMTAuMzkwMS9DSk1FLjIwMTQuMDMuNDg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xMC4xMDQ5L2lldC1ndGQuMjAxNi4wMTM1IiwiVXJpU3RyaW5nIjoiaHR0cHM6Ly9kb2kub3JnLzEwLjEwNDkvaWV0LWd0ZC4yMDE2LjAxMzU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}</w:instrText>
          </w:r>
          <w:r>
            <w:fldChar w:fldCharType="separate"/>
          </w:r>
          <w:r w:rsidR="00181E12">
            <w:t>(Sun et al. 2014; Tian et al. 2016)</w:t>
          </w:r>
          <w:r>
            <w:fldChar w:fldCharType="end"/>
          </w:r>
        </w:sdtContent>
      </w:sdt>
      <w:r>
        <w:t xml:space="preserve">. Optimierte Betriebspläne sind in diesem Fall der Zeitpunkt und die Dauer geplanter Lastreduktionen. </w:t>
      </w:r>
    </w:p>
    <w:p w14:paraId="3CAD35DB" w14:textId="77777777" w:rsidR="00253F98" w:rsidRDefault="00253F98" w:rsidP="00253F98">
      <w:pPr>
        <w:pStyle w:val="Listenabsatz"/>
        <w:numPr>
          <w:ilvl w:val="0"/>
          <w:numId w:val="1"/>
        </w:numPr>
      </w:pPr>
    </w:p>
    <w:p w14:paraId="5BF7E833" w14:textId="77777777" w:rsidR="00253F98" w:rsidRDefault="00253F98" w:rsidP="00253F98">
      <w:r>
        <w:t>Alternativen</w:t>
      </w:r>
    </w:p>
    <w:p w14:paraId="5093DDF8" w14:textId="77777777" w:rsidR="00253F98" w:rsidRDefault="00253F98" w:rsidP="00253F98">
      <w:pPr>
        <w:pStyle w:val="Listenabsatz"/>
        <w:numPr>
          <w:ilvl w:val="0"/>
          <w:numId w:val="1"/>
        </w:numPr>
      </w:pPr>
    </w:p>
    <w:p w14:paraId="53B74D15" w14:textId="77777777" w:rsidR="00253F98" w:rsidRDefault="00253F98" w:rsidP="00253F98">
      <w:r>
        <w:t>Challenges</w:t>
      </w:r>
    </w:p>
    <w:p w14:paraId="6E837109" w14:textId="77777777" w:rsidR="005502A2" w:rsidRDefault="005502A2" w:rsidP="001440D3">
      <w:pPr>
        <w:rPr>
          <w:b/>
          <w:bCs/>
        </w:rPr>
      </w:pPr>
    </w:p>
    <w:p w14:paraId="37861321" w14:textId="5461D995" w:rsidR="001E63A7" w:rsidRDefault="001E63A7" w:rsidP="00697851">
      <w:pPr>
        <w:pStyle w:val="Listenabsatz"/>
        <w:numPr>
          <w:ilvl w:val="0"/>
          <w:numId w:val="1"/>
        </w:numPr>
      </w:pPr>
    </w:p>
    <w:p w14:paraId="74823C10" w14:textId="77777777" w:rsidR="00181E12" w:rsidRDefault="00181E12" w:rsidP="00181E12">
      <w:pPr>
        <w:pStyle w:val="berschrift2"/>
      </w:pPr>
      <w:commentRangeStart w:id="4"/>
      <w:r>
        <w:t>Prozessleitsystem</w:t>
      </w:r>
      <w:commentRangeEnd w:id="4"/>
      <w:r>
        <w:rPr>
          <w:rStyle w:val="Kommentarzeichen"/>
          <w:rFonts w:asciiTheme="minorHAnsi" w:eastAsiaTheme="minorHAnsi" w:hAnsiTheme="minorHAnsi" w:cstheme="minorBidi"/>
          <w:color w:val="auto"/>
        </w:rPr>
        <w:commentReference w:id="4"/>
      </w:r>
    </w:p>
    <w:p w14:paraId="43472F78" w14:textId="77777777" w:rsidR="00181E12" w:rsidRDefault="00181E12" w:rsidP="00181E12">
      <w:pPr>
        <w:rPr>
          <w:b/>
          <w:bCs/>
        </w:rPr>
      </w:pPr>
      <w:r>
        <w:rPr>
          <w:b/>
          <w:bCs/>
        </w:rPr>
        <w:t xml:space="preserve">Prozessleitsystem stellt Daten und Informationen für andere Prozesse bereit. </w:t>
      </w:r>
    </w:p>
    <w:p w14:paraId="1CF4D999" w14:textId="77777777" w:rsidR="00181E12" w:rsidRDefault="00181E12" w:rsidP="00181E12">
      <w:r>
        <w:lastRenderedPageBreak/>
        <w:t>Beispiele:</w:t>
      </w:r>
    </w:p>
    <w:p w14:paraId="784C9599" w14:textId="7AA205EF" w:rsidR="00181E12" w:rsidRDefault="00181E12" w:rsidP="00181E12">
      <w:pPr>
        <w:pStyle w:val="Listenabsatz"/>
        <w:numPr>
          <w:ilvl w:val="0"/>
          <w:numId w:val="1"/>
        </w:numPr>
      </w:pPr>
      <w:r>
        <w:t xml:space="preserve">Bereitstellen von Betriebsdaten einer Mine für ein Energieflexibilitätsmanagement HMI. </w:t>
      </w:r>
      <w:sdt>
        <w:sdtPr>
          <w:alias w:val="To edit, see citavi.com/edit"/>
          <w:tag w:val="CitaviPlaceholder#3ab03dd9-8294-47f4-af6c-9b1ca25a0d6d"/>
          <w:id w:val="463389416"/>
          <w:placeholder>
            <w:docPart w:val="A5B2EC51DC37461384494BA2803DAEC4"/>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YjM2NmY4LTFiOWItNGNhYS1iYmQwLTE4MjE1YmIzMzIzZCIsIlJhbmdlTGVuZ3RoIjoyMSwiUmVmZXJlbmNlSWQiOiIzYTVlN2I0Zi1iMWFmLTQ5ODktYmY2YS1kM2M5MjJhODc3N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zM5MC9hc2k1MDEwMDE4IiwiVXJpU3RyaW5nIjoiaHR0cHM6Ly9kb2kub3JnLzEwLjMzOTAvYXNpNTAxMDAx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}</w:instrText>
          </w:r>
          <w:r>
            <w:fldChar w:fldCharType="separate"/>
          </w:r>
          <w:r>
            <w:t>(Laayati et al. 2022)</w:t>
          </w:r>
          <w:r>
            <w:fldChar w:fldCharType="end"/>
          </w:r>
        </w:sdtContent>
      </w:sdt>
    </w:p>
    <w:p w14:paraId="2D1418AD" w14:textId="544462B3" w:rsidR="00181E12" w:rsidRDefault="00181E12" w:rsidP="00181E12">
      <w:pPr>
        <w:pStyle w:val="Listenabsatz"/>
        <w:numPr>
          <w:ilvl w:val="0"/>
          <w:numId w:val="1"/>
        </w:numPr>
      </w:pPr>
      <w:r>
        <w:t xml:space="preserve">Bereitstellen von Betriebsdaten einer Mine für eine Datenbank. </w:t>
      </w:r>
      <w:sdt>
        <w:sdtPr>
          <w:alias w:val="To edit, see citavi.com/edit"/>
          <w:tag w:val="CitaviPlaceholder#dbdafe57-8cd8-413c-9075-81329e8d0b7a"/>
          <w:id w:val="-1260983366"/>
          <w:placeholder>
            <w:docPart w:val="C1DC1CC891934E55B8BF2A2CCDED78A2"/>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YjM2NmY4LTFiOWItNGNhYS1iYmQwLTE4MjE1YmIzMzIzZCIsIlJhbmdlTGVuZ3RoIjoyMSwiUmVmZXJlbmNlSWQiOiIzYTVlN2I0Zi1iMWFmLTQ5ODktYmY2YS1kM2M5MjJhODc3N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zM5MC9hc2k1MDEwMDE4IiwiVXJpU3RyaW5nIjoiaHR0cHM6Ly9kb2kub3JnLzEwLjMzOTAvYXNpNTAxMDAx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}</w:instrText>
          </w:r>
          <w:r>
            <w:fldChar w:fldCharType="separate"/>
          </w:r>
          <w:r>
            <w:t>(Laayati et al. 2022)</w:t>
          </w:r>
          <w:r>
            <w:fldChar w:fldCharType="end"/>
          </w:r>
        </w:sdtContent>
      </w:sdt>
    </w:p>
    <w:p w14:paraId="770375B1" w14:textId="79B2F022" w:rsidR="00181E12" w:rsidRDefault="00181E12" w:rsidP="00181E12">
      <w:pPr>
        <w:pStyle w:val="Listenabsatz"/>
        <w:numPr>
          <w:ilvl w:val="0"/>
          <w:numId w:val="1"/>
        </w:numPr>
      </w:pPr>
      <w:r>
        <w:t xml:space="preserve">Bereitstellen von Betriebsdaten von Wärmeversorgungsressourcen einer Fabrik für ein Energiemanagementsystem </w:t>
      </w:r>
      <w:sdt>
        <w:sdtPr>
          <w:alias w:val="To edit, see citavi.com/edit"/>
          <w:tag w:val="CitaviPlaceholder#09aa62fb-cbea-421c-a4ed-be618530ff4b"/>
          <w:id w:val="1235202812"/>
          <w:placeholder>
            <w:docPart w:val="A5B2EC51DC37461384494BA2803DAEC4"/>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YTcwOGUwLWNjYmItNGJkYi04NjRmLTA1OGE1YmMxOTcxNCIsIlJhbmdlTGVuZ3RoIjoyMiwiUmVmZXJlbmNlSWQiOiJhMzEyZTRjMS00NmM0LTQ2NzUtYTQwZi0xYzFlMzVmMWUxN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Y3NpdGUuMjAyMi4xMDI0NzMiLCJVcmlTdHJpbmciOiJodHRwczovL2RvaS5vcmcvMTAuMTAxNi9qLmNzaXRlLjIwMjIuMTAyNDc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}</w:instrText>
          </w:r>
          <w:r>
            <w:fldChar w:fldCharType="separate"/>
          </w:r>
          <w:r>
            <w:t>(Fuhrmann et al. 2022)</w:t>
          </w:r>
          <w:r>
            <w:fldChar w:fldCharType="end"/>
          </w:r>
        </w:sdtContent>
      </w:sdt>
      <w:r>
        <w:t>.</w:t>
      </w:r>
    </w:p>
    <w:p w14:paraId="5AC70721" w14:textId="31B98707" w:rsidR="00181E12" w:rsidRDefault="00181E12" w:rsidP="00181E12">
      <w:pPr>
        <w:pStyle w:val="Listenabsatz"/>
        <w:numPr>
          <w:ilvl w:val="0"/>
          <w:numId w:val="1"/>
        </w:numPr>
      </w:pPr>
      <w:r>
        <w:t xml:space="preserve">Bereitstellen von Betriebsdaten einer Luftzerlegungsanlage zur Versorgung einer Stahlfabrik für eine Datenbank. </w:t>
      </w:r>
      <w:sdt>
        <w:sdtPr>
          <w:alias w:val="To edit, see citavi.com/edit"/>
          <w:tag w:val="CitaviPlaceholder#27b5c3d7-f74f-448f-a8d8-98c025ad658c"/>
          <w:id w:val="2084790890"/>
          <w:placeholder>
            <w:docPart w:val="A5B2EC51DC37461384494BA2803DAEC4"/>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yNDI1MGE3LTU2ZGEtNDNjMy05NDk3LTI0YjYyNGM1YTFmMSIsIlJhbmdlTGVuZ3RoIjoxNywiUmVmZXJlbmNlSWQiOiJiZjAzNzRjOC00NzBlLTQ0YWYtYjFkMS1jYmRjMDgyZGMyO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NvbmVuZ3ByYWMuMjAxNi4wMy4wMTgiLCJVcmlTdHJpbmciOiJodHRwczovL2RvaS5vcmcvMTAuMTAxNi9qLmNvbmVuZ3ByYWMuMjAxNi4wMy4w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}</w:instrText>
          </w:r>
          <w:r>
            <w:fldChar w:fldCharType="separate"/>
          </w:r>
          <w:r>
            <w:t>(Han et al. 2016)</w:t>
          </w:r>
          <w:r>
            <w:fldChar w:fldCharType="end"/>
          </w:r>
        </w:sdtContent>
      </w:sdt>
    </w:p>
    <w:p w14:paraId="20695255" w14:textId="39CC4AE2" w:rsidR="00181E12" w:rsidRDefault="00181E12" w:rsidP="00181E12">
      <w:pPr>
        <w:pStyle w:val="Listenabsatz"/>
        <w:numPr>
          <w:ilvl w:val="0"/>
          <w:numId w:val="1"/>
        </w:numPr>
      </w:pPr>
      <w:r>
        <w:t xml:space="preserve">Bereitstellen von Daten (Betriebsdaten, Energiepreise, Lastprofile, Prognosen etc.) für eine Planungsfunktion für die Optimierung des Betriebs von Energieversorgungsressourcen einer Fabrik. </w:t>
      </w:r>
      <w:sdt>
        <w:sdtPr>
          <w:alias w:val="To edit, see citavi.com/edit"/>
          <w:tag w:val="CitaviPlaceholder#535f39a9-1686-47c4-9b5c-ff58cffe9e58"/>
          <w:id w:val="-1361424230"/>
          <w:placeholder>
            <w:docPart w:val="A5B2EC51DC37461384494BA2803DAEC4"/>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NmU0ZGQwLTBiOWYtNGNmNC05YWUyLWRhMzNiY2NjNjllZiIsIlJhbmdlTGVuZ3RoIjoyMSwiUmVmZXJlbmNlSWQiOiI1NzQ0ZGNjZS1hMDNiLTRiODUtYjE4Yi1hYjc3MzgzYzlkO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mFwZW5lcmd5LjIwMTcuMDkuMDA1IiwiVXJpU3RyaW5nIjoiaHR0cHM6Ly9kb2kub3JnLzEwLjEwMTYvai5hcGVuZXJneS4yMDE3LjA5LjAwN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}</w:instrText>
          </w:r>
          <w:r>
            <w:fldChar w:fldCharType="separate"/>
          </w:r>
          <w:r>
            <w:t>(Ferrari et al. 2017)</w:t>
          </w:r>
          <w:r>
            <w:fldChar w:fldCharType="end"/>
          </w:r>
        </w:sdtContent>
      </w:sdt>
    </w:p>
    <w:p w14:paraId="03885C73" w14:textId="77777777" w:rsidR="00181E12" w:rsidRDefault="00181E12" w:rsidP="00181E12">
      <w:r>
        <w:t>Alternativen:</w:t>
      </w:r>
    </w:p>
    <w:p w14:paraId="214F6BE4" w14:textId="77777777" w:rsidR="00181E12" w:rsidRDefault="00181E12" w:rsidP="00181E12">
      <w:r>
        <w:t>Challenges:</w:t>
      </w:r>
    </w:p>
    <w:p w14:paraId="7EEAC192" w14:textId="31D5D06D" w:rsidR="00181E12" w:rsidRDefault="00181E12" w:rsidP="00181E12">
      <w:pPr>
        <w:pStyle w:val="Listenabsatz"/>
        <w:numPr>
          <w:ilvl w:val="0"/>
          <w:numId w:val="1"/>
        </w:numPr>
      </w:pPr>
      <w:r>
        <w:t xml:space="preserve">Eine Störung von etablierten Prozessen wie der Steuerung von Ressourcen muss ausgeschlossen werden. Bei der Nachrüstung von Energie-Flexibilitätsfunktionalitäten können hierfür parallele Programme und Datenbanken etabliert werden, sodass bestehende, funktionierende Steuerungsprogramme nicht beeinträchtigt werden. </w:t>
      </w:r>
      <w:sdt>
        <w:sdtPr>
          <w:alias w:val="To edit, see citavi.com/edit"/>
          <w:tag w:val="CitaviPlaceholder#ce524333-c2cd-444e-8c48-9c107efd980f"/>
          <w:id w:val="1460301784"/>
          <w:placeholder>
            <w:docPart w:val="A5B2EC51DC37461384494BA2803DAEC4"/>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NzQ4Y2NiLTMwODctNDlhMC1hYzcwLWM1ZmYwNWE3MzEwYiIsIlJhbmdlTGVuZ3RoIjoyMSwiUmVmZXJlbmNlSWQiOiIzYTVlN2I0Zi1iMWFmLTQ5ODktYmY2YS1kM2M5MjJhODc3N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zM5MC9hc2k1MDEwMDE4IiwiVXJpU3RyaW5nIjoiaHR0cHM6Ly9kb2kub3JnLzEwLjMzOTAvYXNpNTAxMDAx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}</w:instrText>
          </w:r>
          <w:r>
            <w:fldChar w:fldCharType="separate"/>
          </w:r>
          <w:r>
            <w:t>(Laayati et al. 2022)</w:t>
          </w:r>
          <w:r>
            <w:fldChar w:fldCharType="end"/>
          </w:r>
        </w:sdtContent>
      </w:sdt>
    </w:p>
    <w:p w14:paraId="0F1103A4" w14:textId="77777777" w:rsidR="00181E12" w:rsidRDefault="00181E12" w:rsidP="00181E12">
      <w:pPr>
        <w:pStyle w:val="Listenabsatz"/>
        <w:numPr>
          <w:ilvl w:val="0"/>
          <w:numId w:val="1"/>
        </w:numPr>
      </w:pPr>
    </w:p>
    <w:p w14:paraId="1AC558F6" w14:textId="77777777" w:rsidR="00181E12" w:rsidRDefault="00181E12" w:rsidP="00181E12"/>
    <w:p w14:paraId="1FF2998E" w14:textId="77777777" w:rsidR="00181E12" w:rsidRPr="00957DCE" w:rsidRDefault="00181E12" w:rsidP="00181E12">
      <w:r>
        <w:rPr>
          <w:b/>
          <w:bCs/>
        </w:rPr>
        <w:t xml:space="preserve">Prozessleitsystem führt Daten und Informationen aus verteilten Energieressourcen und IT-Komponenten zusammen, </w:t>
      </w:r>
      <w:r>
        <w:t xml:space="preserve">wobei IT-Komponenten etwa Prognosen, Datenbanken oder Schnittstellen zu externen Stakeholdern wie Marktbetreibern und Aggregatoren oder Wetterdiensten sein können. Das Prozessleitsystem fungiert somit als zentrales Element der Energie-flexiblen Betriebsplanung. </w:t>
      </w:r>
    </w:p>
    <w:p w14:paraId="38F99B4D" w14:textId="77777777" w:rsidR="00181E12" w:rsidRDefault="00181E12" w:rsidP="00181E12">
      <w:r>
        <w:t xml:space="preserve">Beispiele: </w:t>
      </w:r>
    </w:p>
    <w:p w14:paraId="5AC7B416" w14:textId="77777777" w:rsidR="00181E12" w:rsidRDefault="00181E12" w:rsidP="00181E12">
      <w:pPr>
        <w:pStyle w:val="Listenabsatz"/>
        <w:numPr>
          <w:ilvl w:val="0"/>
          <w:numId w:val="1"/>
        </w:numPr>
      </w:pPr>
      <w:r>
        <w:t xml:space="preserve">Zusammenführen von Daten aus verschiedenen Maschinen in einer Mine, um Operatoren notwendige Informationen bereitzustellen und gesamtheitliche Planung durchzuführen. </w:t>
      </w:r>
    </w:p>
    <w:p w14:paraId="3A548509" w14:textId="7386C036" w:rsidR="00181E12" w:rsidRDefault="00181E12" w:rsidP="00181E12">
      <w:pPr>
        <w:pStyle w:val="Listenabsatz"/>
        <w:numPr>
          <w:ilvl w:val="0"/>
          <w:numId w:val="1"/>
        </w:numPr>
      </w:pPr>
      <w:r>
        <w:t xml:space="preserve">Empfangen von Messwerten von Wärmeversorgungsressourcen einer Fabrik </w:t>
      </w:r>
      <w:sdt>
        <w:sdtPr>
          <w:alias w:val="To edit, see citavi.com/edit"/>
          <w:tag w:val="CitaviPlaceholder#b11ca1a7-5e93-470e-afa9-fd2bd5327970"/>
          <w:id w:val="1103069111"/>
          <w:placeholder>
            <w:docPart w:val="A5B2EC51DC37461384494BA2803DAEC4"/>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DFiZDc4LWFlZTUtNGMyOC04Nzc4LTJhY2MwMzRkODY1ZiIsIlJhbmdlTGVuZ3RoIjoyMiwiUmVmZXJlbmNlSWQiOiJhMzEyZTRjMS00NmM0LTQ2NzUtYTQwZi0xYzFlMzVmMWUxN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Y3NpdGUuMjAyMi4xMDI0NzMiLCJVcmlTdHJpbmciOiJodHRwczovL2RvaS5vcmcvMTAuMTAxNi9qLmNzaXRlLjIwMjIuMTAyNDc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}</w:instrText>
          </w:r>
          <w:r>
            <w:fldChar w:fldCharType="separate"/>
          </w:r>
          <w:r>
            <w:t>(Fuhrmann et al. 2022)</w:t>
          </w:r>
          <w:r>
            <w:fldChar w:fldCharType="end"/>
          </w:r>
        </w:sdtContent>
      </w:sdt>
      <w:r>
        <w:t>.</w:t>
      </w:r>
    </w:p>
    <w:p w14:paraId="57808A54" w14:textId="01A576E2" w:rsidR="00181E12" w:rsidRDefault="00181E12" w:rsidP="00181E12">
      <w:pPr>
        <w:pStyle w:val="Listenabsatz"/>
        <w:numPr>
          <w:ilvl w:val="0"/>
          <w:numId w:val="1"/>
        </w:numPr>
      </w:pPr>
      <w:r>
        <w:t xml:space="preserve">Zusammenführen von Messwerten und Informationen zu Betriebszuständen aus verteilten Energieressourcen (PV, Batterie, Elektrolyseur) für die Wasserstoffproduktion. </w:t>
      </w:r>
      <w:sdt>
        <w:sdtPr>
          <w:alias w:val="To edit, see citavi.com/edit"/>
          <w:tag w:val="CitaviPlaceholder#487aa91b-4614-458e-b672-cc47f48e826d"/>
          <w:id w:val="-1312636238"/>
          <w:placeholder>
            <w:docPart w:val="A5B2EC51DC37461384494BA2803DAEC4"/>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OThlOTRkLTg4NGUtNGIwMC1hYWQyLWI0NmQ2YWFlMmJlYSIsIlJhbmdlTGVuZ3RoIjoyMCwiUmVmZXJlbmNlSWQiOiJjMTg5M2NjNi01OWNhLTQyYjctYTFlOC0yNzJiZDNhZGIzO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lbmVyZ3kuMjAxMy4wMy4wMTciLCJVcmlTdHJpbmciOiJodHRwczovL2RvaS5vcmcvMTAuMTAxNi9qLmVuZXJneS4yMDEzLjAzLjAx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}</w:instrText>
          </w:r>
          <w:r>
            <w:fldChar w:fldCharType="separate"/>
          </w:r>
          <w:r>
            <w:t>(Ziogou et al. 2013)</w:t>
          </w:r>
          <w:r>
            <w:fldChar w:fldCharType="end"/>
          </w:r>
        </w:sdtContent>
      </w:sdt>
    </w:p>
    <w:p w14:paraId="79478D1B" w14:textId="668BED23" w:rsidR="00181E12" w:rsidRDefault="00181E12" w:rsidP="00181E12">
      <w:pPr>
        <w:pStyle w:val="Listenabsatz"/>
        <w:numPr>
          <w:ilvl w:val="0"/>
          <w:numId w:val="1"/>
        </w:numPr>
      </w:pPr>
      <w:r>
        <w:t xml:space="preserve">Zusammenführen von Messwerten des derzeitigen Strombezugs verteilter Energieressourcen für die Stahlproduktion, der Stromnetzfrequenz, und der Betriebszustände verteilter Energieressourcen, wobei auch Fehler und die nicht-Verfügbarkeit von Ressourcen erfasst werden. </w:t>
      </w:r>
      <w:sdt>
        <w:sdtPr>
          <w:alias w:val="To edit, see citavi.com/edit"/>
          <w:tag w:val="CitaviPlaceholder#2d4de41f-0ce3-4137-acba-23e802599ce5"/>
          <w:id w:val="197597876"/>
          <w:placeholder>
            <w:docPart w:val="A5B2EC51DC37461384494BA2803DAEC4"/>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YTBlOTM0LTk5OWUtNDQ5Yi05NTEyLWFlODBhM2Q3MTExZCIsIlJhbmdlTGVuZ3RoIjoyMCwiUmVmZXJlbmNlSWQiOiI2NzI0NWFiYS1mYmEyLTQzZWUtODA0YS03MDJlZmI5YWQwZ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UU0cuMjAxOS4yOTE2NjIz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wOS9UU0cuMjAxOS4yOTE2NjIzIiwiVXJpU3RyaW5nIjoiaHR0cHM6Ly9kb2kub3JnLzEwLjExMDkvVFNHLjIwMTkuMjkxNjYy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}</w:instrText>
          </w:r>
          <w:r>
            <w:fldChar w:fldCharType="separate"/>
          </w:r>
          <w:r>
            <w:t>(Perroy et al. 2020)</w:t>
          </w:r>
          <w:r>
            <w:fldChar w:fldCharType="end"/>
          </w:r>
        </w:sdtContent>
      </w:sdt>
    </w:p>
    <w:p w14:paraId="48FD47C8" w14:textId="37BC6E79" w:rsidR="00181E12" w:rsidRDefault="00181E12" w:rsidP="00181E12">
      <w:pPr>
        <w:pStyle w:val="Listenabsatz"/>
        <w:numPr>
          <w:ilvl w:val="0"/>
          <w:numId w:val="1"/>
        </w:numPr>
      </w:pPr>
      <w:r>
        <w:t xml:space="preserve">Zusammenführen von Wetterberichtsdaten, Lastprofielen und Energiepreisen, die für die Energie-flexible Planung des Betriebs von Energieversorgungsressourcen einer Fabrik benötigt werden. </w:t>
      </w:r>
      <w:sdt>
        <w:sdtPr>
          <w:alias w:val="To edit, see citavi.com/edit"/>
          <w:tag w:val="CitaviPlaceholder#2a6a39cc-36eb-4aa6-90ac-593329d244b0"/>
          <w:id w:val="-479084379"/>
          <w:placeholder>
            <w:docPart w:val="A5B2EC51DC37461384494BA2803DAEC4"/>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ZWQzNjM4LTE5MDktNDEzYS1hYzYzLWUyMzA3MzIzNGM5MCIsIlJhbmdlTGVuZ3RoIjoyMSwiUmVmZXJlbmNlSWQiOiI1NzQ0ZGNjZS1hMDNiLTRiODUtYjE4Yi1hYjc3MzgzYzlkO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mFwZW5lcmd5LjIwMTcuMDkuMDA1IiwiVXJpU3RyaW5nIjoiaHR0cHM6Ly9kb2kub3JnLzEwLjEwMTYvai5hcGVuZXJneS4yMDE3LjA5LjAwN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}</w:instrText>
          </w:r>
          <w:r>
            <w:fldChar w:fldCharType="separate"/>
          </w:r>
          <w:r>
            <w:t>(Ferrari et al. 2017)</w:t>
          </w:r>
          <w:r>
            <w:fldChar w:fldCharType="end"/>
          </w:r>
        </w:sdtContent>
      </w:sdt>
    </w:p>
    <w:p w14:paraId="37B7B0FA" w14:textId="77777777" w:rsidR="00181E12" w:rsidRDefault="00181E12" w:rsidP="00181E12">
      <w:r>
        <w:t xml:space="preserve">Alternativen: </w:t>
      </w:r>
    </w:p>
    <w:p w14:paraId="1D0D4130" w14:textId="77777777" w:rsidR="00181E12" w:rsidRDefault="00181E12" w:rsidP="00181E12">
      <w:pPr>
        <w:rPr>
          <w:b/>
          <w:bCs/>
        </w:rPr>
      </w:pPr>
      <w:r>
        <w:t xml:space="preserve">Challenges: </w:t>
      </w:r>
      <w:r>
        <w:rPr>
          <w:b/>
          <w:bCs/>
        </w:rPr>
        <w:t xml:space="preserve"> </w:t>
      </w:r>
    </w:p>
    <w:p w14:paraId="208A842A" w14:textId="6526286F" w:rsidR="00181E12" w:rsidRDefault="00181E12" w:rsidP="00181E12">
      <w:pPr>
        <w:pStyle w:val="Listenabsatz"/>
        <w:numPr>
          <w:ilvl w:val="0"/>
          <w:numId w:val="1"/>
        </w:numPr>
      </w:pPr>
      <w:r>
        <w:lastRenderedPageBreak/>
        <w:t xml:space="preserve">Eine Störung von etablierten Prozessen wie der Steuerung von Ressourcen muss ausgeschlossen werden. Bei der Nachrüstung von Energie-Flexibilitätsfunktionalitäten können hierfür parallele Programme und Datenbanken etabliert werden, sodass bestehende, funktionierende Steuerungsprogramme nicht beeinträchtigt werden. </w:t>
      </w:r>
      <w:sdt>
        <w:sdtPr>
          <w:alias w:val="To edit, see citavi.com/edit"/>
          <w:tag w:val="CitaviPlaceholder#12a6d49a-3b59-42f5-8c53-2f2e11de2a29"/>
          <w:id w:val="2106916394"/>
          <w:placeholder>
            <w:docPart w:val="837293CD866B4A75B3310CB9FC2A265A"/>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NzQ4Y2NiLTMwODctNDlhMC1hYzcwLWM1ZmYwNWE3MzEwYiIsIlJhbmdlTGVuZ3RoIjoyMSwiUmVmZXJlbmNlSWQiOiIzYTVlN2I0Zi1iMWFmLTQ5ODktYmY2YS1kM2M5MjJhODc3N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zM5MC9hc2k1MDEwMDE4IiwiVXJpU3RyaW5nIjoiaHR0cHM6Ly9kb2kub3JnLzEwLjMzOTAvYXNpNTAxMDAx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}</w:instrText>
          </w:r>
          <w:r>
            <w:fldChar w:fldCharType="separate"/>
          </w:r>
          <w:r>
            <w:t>(Laayati et al. 2022)</w:t>
          </w:r>
          <w:r>
            <w:fldChar w:fldCharType="end"/>
          </w:r>
        </w:sdtContent>
      </w:sdt>
    </w:p>
    <w:p w14:paraId="7CFCFBCC" w14:textId="77777777" w:rsidR="00181E12" w:rsidRPr="000B6BDD" w:rsidRDefault="00181E12" w:rsidP="00181E12">
      <w:pPr>
        <w:pStyle w:val="Listenabsatz"/>
        <w:numPr>
          <w:ilvl w:val="0"/>
          <w:numId w:val="1"/>
        </w:numPr>
        <w:rPr>
          <w:b/>
          <w:bCs/>
        </w:rPr>
      </w:pPr>
    </w:p>
    <w:p w14:paraId="1054B853" w14:textId="77777777" w:rsidR="00181E12" w:rsidRPr="004C102B" w:rsidRDefault="00181E12" w:rsidP="00181E12">
      <w:pPr>
        <w:rPr>
          <w:b/>
          <w:bCs/>
        </w:rPr>
      </w:pPr>
      <w:r w:rsidRPr="004C102B">
        <w:rPr>
          <w:b/>
          <w:bCs/>
        </w:rPr>
        <w:t xml:space="preserve">Prozessleitsystem empfängt Betriebspläne </w:t>
      </w:r>
      <w:r>
        <w:rPr>
          <w:b/>
          <w:bCs/>
        </w:rPr>
        <w:t xml:space="preserve">oder Steuersignale </w:t>
      </w:r>
      <w:r w:rsidRPr="004C102B">
        <w:rPr>
          <w:b/>
          <w:bCs/>
        </w:rPr>
        <w:t>von Planungskomponenten</w:t>
      </w:r>
      <w:r>
        <w:rPr>
          <w:b/>
          <w:bCs/>
        </w:rPr>
        <w:t xml:space="preserve"> oder externen Stakeholdern</w:t>
      </w:r>
      <w:r w:rsidRPr="004C102B">
        <w:rPr>
          <w:b/>
          <w:bCs/>
        </w:rPr>
        <w:t xml:space="preserve">. </w:t>
      </w:r>
    </w:p>
    <w:p w14:paraId="1D2FFB55" w14:textId="77777777" w:rsidR="00181E12" w:rsidRDefault="00181E12" w:rsidP="00181E12">
      <w:r>
        <w:t xml:space="preserve">Beispiele: </w:t>
      </w:r>
    </w:p>
    <w:p w14:paraId="54C9A1AD" w14:textId="43387F72" w:rsidR="00181E12" w:rsidRDefault="00181E12" w:rsidP="00181E12">
      <w:pPr>
        <w:pStyle w:val="Listenabsatz"/>
        <w:numPr>
          <w:ilvl w:val="0"/>
          <w:numId w:val="1"/>
        </w:numPr>
      </w:pPr>
      <w:r>
        <w:t xml:space="preserve">Empfangen von optimierten Betriebsplänen für den Betrieb von Wärmeversorgungsressourcen einer Fabrik mit Speicher. </w:t>
      </w:r>
      <w:sdt>
        <w:sdtPr>
          <w:alias w:val="To edit, see citavi.com/edit"/>
          <w:tag w:val="CitaviPlaceholder#5d4f9cbd-92eb-4bcf-ab1a-768b21700cbd"/>
          <w:id w:val="1074779431"/>
          <w:placeholder>
            <w:docPart w:val="A5B2EC51DC37461384494BA2803DAEC4"/>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3MzJhMDJjLTE4YzMtNDgzOS05Njg0LWNiZTJlYWFlOWRjMCIsIlJhbmdlTGVuZ3RoIjoyMiwiUmVmZXJlbmNlSWQiOiJhMzEyZTRjMS00NmM0LTQ2NzUtYTQwZi0xYzFlMzVmMWUxN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Y3NpdGUuMjAyMi4xMDI0NzMiLCJVcmlTdHJpbmciOiJodHRwczovL2RvaS5vcmcvMTAuMTAxNi9qLmNzaXRlLjIwMjIuMTAyNDc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}</w:instrText>
          </w:r>
          <w:r>
            <w:fldChar w:fldCharType="separate"/>
          </w:r>
          <w:r>
            <w:t>(Fuhrmann et al. 2022)</w:t>
          </w:r>
          <w:r>
            <w:fldChar w:fldCharType="end"/>
          </w:r>
        </w:sdtContent>
      </w:sdt>
    </w:p>
    <w:p w14:paraId="564C53B8" w14:textId="5A9B0D6E" w:rsidR="00181E12" w:rsidRDefault="00181E12" w:rsidP="00181E12">
      <w:pPr>
        <w:pStyle w:val="Listenabsatz"/>
        <w:numPr>
          <w:ilvl w:val="0"/>
          <w:numId w:val="1"/>
        </w:numPr>
      </w:pPr>
      <w:r>
        <w:t xml:space="preserve">Empfangen von Signalen zur Lastreduktion von Aggregatoren beim Betrieb von Kältemaschinen </w:t>
      </w:r>
      <w:sdt>
        <w:sdtPr>
          <w:alias w:val="To edit, see citavi.com/edit"/>
          <w:tag w:val="CitaviPlaceholder#6321fbc8-e04f-488b-9cab-1b9e87b606cc"/>
          <w:id w:val="897171070"/>
          <w:placeholder>
            <w:docPart w:val="A5B2EC51DC37461384494BA2803DAEC4"/>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iMjhkNDJmLWU1YjctNDM0OS1iMDg1LTg3NTE5NGQyY2VhOCIsIlJhbmdlTGVuZ3RoIjoyMSwiUmVmZXJlbmNlSWQiOiI5MjQ2NDliZi02ZmNmLTRlYzYtYjkwYy1mMDAyNmYzNzk0Z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UQ1NULjIwMTYuMjU2MzM4NSIsIlVyaVN0cmluZyI6Imh0dHBzOi8vZG9pLm9yZy8xMC4xMTA5L1RDU1QuMjAxNi4yNTY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}</w:instrText>
          </w:r>
          <w:r>
            <w:fldChar w:fldCharType="separate"/>
          </w:r>
          <w:r>
            <w:t>(Rahnama et al. 2017)</w:t>
          </w:r>
          <w:r>
            <w:fldChar w:fldCharType="end"/>
          </w:r>
        </w:sdtContent>
      </w:sdt>
      <w:r>
        <w:t>.</w:t>
      </w:r>
    </w:p>
    <w:p w14:paraId="4934ACEF" w14:textId="77777777" w:rsidR="00181E12" w:rsidRDefault="00181E12" w:rsidP="00181E12">
      <w:r>
        <w:t xml:space="preserve">Alternativen: </w:t>
      </w:r>
    </w:p>
    <w:p w14:paraId="04DB26AB" w14:textId="77777777" w:rsidR="00181E12" w:rsidRDefault="00181E12" w:rsidP="00181E12">
      <w:pPr>
        <w:pStyle w:val="Listenabsatz"/>
        <w:numPr>
          <w:ilvl w:val="0"/>
          <w:numId w:val="1"/>
        </w:numPr>
      </w:pPr>
    </w:p>
    <w:p w14:paraId="6667196D" w14:textId="77777777" w:rsidR="00181E12" w:rsidRDefault="00181E12" w:rsidP="00181E12">
      <w:r>
        <w:t xml:space="preserve">Challenges: </w:t>
      </w:r>
    </w:p>
    <w:p w14:paraId="1C476A5A" w14:textId="77777777" w:rsidR="00181E12" w:rsidRDefault="00181E12" w:rsidP="00181E12">
      <w:pPr>
        <w:pStyle w:val="Listenabsatz"/>
        <w:numPr>
          <w:ilvl w:val="0"/>
          <w:numId w:val="1"/>
        </w:numPr>
      </w:pPr>
    </w:p>
    <w:p w14:paraId="7AC7CCEB" w14:textId="77777777" w:rsidR="00181E12" w:rsidRDefault="00181E12" w:rsidP="00181E12"/>
    <w:p w14:paraId="5E0D457C" w14:textId="77777777" w:rsidR="00181E12" w:rsidRDefault="00181E12" w:rsidP="00181E12">
      <w:r w:rsidRPr="005451BB">
        <w:rPr>
          <w:b/>
          <w:bCs/>
        </w:rPr>
        <w:t xml:space="preserve">Prozessleitsystem übersetzt Betriebspläne in Steuerbefehle. </w:t>
      </w:r>
      <w:r>
        <w:t>Betriebspläne sind nicht immer unmittelbar in Steuerbefehle überführbar. So kann es etwa sein, dass ein Betriebsplan den Energieverbrauch in kW definiert, die Steuerung aber Arbeitspunkte in Prozentangaben benötigt. In einigen Fällen können Steuerungsbefehle direkt in Planungsmodellen integriert werden, sodass keine Übersetzung notwendig ist. In anderen Fällen mit geringer Komplexität genügt eine lineare Umrechnung, um Betriebspläne in Steuerungsbefehle zu überführen. Wenn es keinen einfachen Zusammenhang zwischen den im Betriebsplan vorgegebenen Werten und Steuerungsbefehlen gibt, wie es etwa der Fall ist, wenn ein Prozess auf eine bestimmte Temperatur eingeregelt wird, der Betriebsplan jedoch nur einen Wert für den Energieverbrauch vorsieht, können Methoden aus dem Bereich des ‚</w:t>
      </w:r>
      <w:proofErr w:type="spellStart"/>
      <w:r>
        <w:t>Advanced</w:t>
      </w:r>
      <w:proofErr w:type="spellEnd"/>
      <w:r>
        <w:t xml:space="preserve"> </w:t>
      </w:r>
      <w:proofErr w:type="spellStart"/>
      <w:r>
        <w:t>Process</w:t>
      </w:r>
      <w:proofErr w:type="spellEnd"/>
      <w:r>
        <w:t xml:space="preserve"> Control‘ angewendet werden. Wenn solche Methoden nicht angewendet werden können oder sollen, müssen Betriebspläne von Anlagenbetreibern in Steuerungsbefehle überführt werden. Ein wichtiger Aspekt bei der Übersetzung von Betriebsplänen in Steuerbefehle ist die die zeitlich exakte Versendung von Steuerbefehlen entsprechend des Betriebsplans. </w:t>
      </w:r>
    </w:p>
    <w:p w14:paraId="3E2F9876" w14:textId="77777777" w:rsidR="00181E12" w:rsidRDefault="00181E12" w:rsidP="00181E12">
      <w:r>
        <w:t xml:space="preserve">Beispiele: </w:t>
      </w:r>
    </w:p>
    <w:p w14:paraId="42F8CEB8" w14:textId="12CB5AD2" w:rsidR="00181E12" w:rsidRDefault="00181E12" w:rsidP="00181E12">
      <w:pPr>
        <w:pStyle w:val="Listenabsatz"/>
        <w:numPr>
          <w:ilvl w:val="0"/>
          <w:numId w:val="1"/>
        </w:numPr>
      </w:pPr>
      <w:r>
        <w:t xml:space="preserve">Übersetzen Betriebsplänen für den Betrieb von Wärmeversorgungsressourcen einer Fabrik in Steuersignale für einzelne Aktoren wie Pumpen, Ventile oder Boiler. Zeitlich grob aufgelöste Betriebspläne (15-minütig) werden durch einen MPC-Ansatz in zeitlich höher aufgelöste (1-minütig) Steuersignale überführt. </w:t>
      </w:r>
      <w:sdt>
        <w:sdtPr>
          <w:alias w:val="To edit, see citavi.com/edit"/>
          <w:tag w:val="CitaviPlaceholder#1543bd4d-ec9f-49cf-abdd-59f514d75777"/>
          <w:id w:val="-1197086621"/>
          <w:placeholder>
            <w:docPart w:val="A5B2EC51DC37461384494BA2803DAEC4"/>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M2NkMDk2LWFjZWEtNDg5Yy1iZjg0LTVjNjgwMDdkZGRkNiIsIlJhbmdlTGVuZ3RoIjoyMiwiUmVmZXJlbmNlSWQiOiJhMzEyZTRjMS00NmM0LTQ2NzUtYTQwZi0xYzFlMzVmMWUxN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Y3NpdGUuMjAyMi4xMDI0NzMiLCJVcmlTdHJpbmciOiJodHRwczovL2RvaS5vcmcvMTAuMTAxNi9qLmNzaXRlLjIwMjIuMTAyNDc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}</w:instrText>
          </w:r>
          <w:r>
            <w:fldChar w:fldCharType="separate"/>
          </w:r>
          <w:r>
            <w:t>(Fuhrmann et al. 2022)</w:t>
          </w:r>
          <w:r>
            <w:fldChar w:fldCharType="end"/>
          </w:r>
        </w:sdtContent>
      </w:sdt>
    </w:p>
    <w:p w14:paraId="5E1F393E" w14:textId="4B7AAEE0" w:rsidR="00181E12" w:rsidRDefault="00181E12" w:rsidP="00181E12">
      <w:pPr>
        <w:pStyle w:val="Listenabsatz"/>
        <w:numPr>
          <w:ilvl w:val="0"/>
          <w:numId w:val="1"/>
        </w:numPr>
      </w:pPr>
      <w:r>
        <w:t xml:space="preserve">Übersetzen von Betriebsplänen für Wärmespeicher für die Stahlherstellung in Steuersignale für die Be- und Entladung des Wärmespeichers, wobei die im Betriebsplan vorgesehene Be- und Entladungsleistung in dafür benötigte Volumenströme im Speicher umgerechnet werden. </w:t>
      </w:r>
      <w:sdt>
        <w:sdtPr>
          <w:alias w:val="To edit, see citavi.com/edit"/>
          <w:tag w:val="CitaviPlaceholder#9eadf0a2-85c7-4415-9e3a-90cecb0782c8"/>
          <w:id w:val="2143768450"/>
          <w:placeholder>
            <w:docPart w:val="A5B2EC51DC37461384494BA2803DAEC4"/>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MmU5OTgyLWUxNjQtNDkyYi05OGUyLTI1YzI5NjFiZDIyMiIsIlJhbmdlTGVuZ3RoIjoyMCwiUmVmZXJlbmNlSWQiOiJlZTdlZGU2NS01ZTg2LTQwYmYtYjNiMC03NmU1Y2RmMzcyY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FwZW5lcmd5LjIwMjMuMTIyMTkyIiwiVXJpU3RyaW5nIjoiaHR0cHM6Ly9kb2kub3JnLzEwLjEwMTYvai5hcGVuZXJneS4yMDIzLjEyMjE5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}</w:instrText>
          </w:r>
          <w:r>
            <w:fldChar w:fldCharType="separate"/>
          </w:r>
          <w:r>
            <w:t>(Kasper et al. 2024)</w:t>
          </w:r>
          <w:r>
            <w:fldChar w:fldCharType="end"/>
          </w:r>
        </w:sdtContent>
      </w:sdt>
    </w:p>
    <w:p w14:paraId="6EE3D58A" w14:textId="68BCBFE7" w:rsidR="00181E12" w:rsidRDefault="00181E12" w:rsidP="00181E12">
      <w:pPr>
        <w:pStyle w:val="Listenabsatz"/>
        <w:numPr>
          <w:ilvl w:val="0"/>
          <w:numId w:val="1"/>
        </w:numPr>
      </w:pPr>
      <w:r>
        <w:lastRenderedPageBreak/>
        <w:t xml:space="preserve">Übersetzen von Sollwerten für den Stromverbrauch einer experimentellen Destillationskolonne in Steuersignale und Übermitteln der Steuersignale an eine SPS zu durch die Betriebsplanung vorgesehenen Zeitpunkten </w:t>
      </w:r>
      <w:sdt>
        <w:sdtPr>
          <w:alias w:val="To edit, see citavi.com/edit"/>
          <w:tag w:val="CitaviPlaceholder#37c6bc47-2d8c-4a46-a792-2e9ab28879e9"/>
          <w:id w:val="-1843308876"/>
          <w:placeholder>
            <w:docPart w:val="39F6EFCD44F1440AAA2C33233D83201A"/>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WIzNmM0LTMzMzAtNDQ3Ni04ZGQ4LTYzYWJjNjMzNjE3MiIsIlJhbmdlTGVuZ3RoIjoyMiwiUmVmZXJlbmNlSWQiOiIyNzVjMzRmOS02NTk1LTQ2ZmItYTUwZS0xMmZkOTViYjM5M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T05DT042MDQ2My4yMDIzLjEwNDMwNzE3IiwiVXJpU3RyaW5nIjoiaHR0cHM6Ly9kb2kub3JnLzEwLjExMDkvT05DT042MDQ2My4yMDIzLjEwNDMwNzE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jZUMTE6NTg6NTEiLCJNb2RpZmllZEJ5IjoiX0xhc3NlIFJlaW5wb2xkIiwiSWQiOiJhZjNiMzY2OS0wZDM0LTRhMDAtYTJkYy04YTc4NDg2Njk2YTMiLCJNb2RpZmllZE9uIjoiMjAyNC0wOC0yNlQxMTo1ODo1MS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aWVlZXhwbG9yZS5pZWVlLm9yZy9kb2N1bWVudC8xMDQzMDcxNy8iLCJVcmlTdHJpbmciOiJodHRwczovL2llZWV4cGxvcmUuaWVlZS5vcmcvZG9jdW1lbnQvMTA0MzA3MTc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}</w:instrText>
          </w:r>
          <w:r>
            <w:fldChar w:fldCharType="separate"/>
          </w:r>
          <w:r>
            <w:t>(Reinpold et al. 2023)</w:t>
          </w:r>
          <w:r>
            <w:fldChar w:fldCharType="end"/>
          </w:r>
        </w:sdtContent>
      </w:sdt>
      <w:r>
        <w:t xml:space="preserve">. </w:t>
      </w:r>
    </w:p>
    <w:p w14:paraId="3583FD0E" w14:textId="77777777" w:rsidR="00181E12" w:rsidRDefault="00181E12" w:rsidP="00181E12">
      <w:r>
        <w:t>Alternativen:</w:t>
      </w:r>
    </w:p>
    <w:p w14:paraId="238FC78C" w14:textId="3519D6DD" w:rsidR="00181E12" w:rsidRDefault="00181E12" w:rsidP="00181E12">
      <w:pPr>
        <w:pStyle w:val="Listenabsatz"/>
        <w:numPr>
          <w:ilvl w:val="0"/>
          <w:numId w:val="1"/>
        </w:numPr>
      </w:pPr>
      <w:r>
        <w:t xml:space="preserve">Es besteht oft auch die Möglichkeit Betriebspläne manuell von den Operatoren von Ressourcen umsetzen zu lassen, indem die entsprechenden Steuerbefehle von den Operatoren in einem Prozessleitsystem eingetragen werden </w:t>
      </w:r>
      <w:sdt>
        <w:sdtPr>
          <w:alias w:val="To edit, see citavi.com/edit"/>
          <w:tag w:val="CitaviPlaceholder#a94a369e-2287-47eb-bed5-e58e99d437e0"/>
          <w:id w:val="-1656283346"/>
          <w:placeholder>
            <w:docPart w:val="39F6EFCD44F1440AAA2C33233D83201A"/>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YmZkNjUzLWNjNGEtNDY1Mi1hM2UwLTk4YWZhMGU4NTk0OCIsIlJhbmdlTGVuZ3RoIjoxNywiUmVmZXJlbmNlSWQiOiJiZjAzNzRjOC00NzBlLTQ0YWYtYjFkMS1jYmRjMDgyZGMyO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NvbmVuZ3ByYWMuMjAxNi4wMy4wMTgiLCJVcmlTdHJpbmciOiJodHRwczovL2RvaS5vcmcvMTAuMTAxNi9qLmNvbmVuZ3ByYWMuMjAxNi4wMy4w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}</w:instrText>
          </w:r>
          <w:r>
            <w:fldChar w:fldCharType="separate"/>
          </w:r>
          <w:r>
            <w:t>(Han et al. 2016)</w:t>
          </w:r>
          <w:r>
            <w:fldChar w:fldCharType="end"/>
          </w:r>
        </w:sdtContent>
      </w:sdt>
      <w:r>
        <w:t>(XXX Wagner et al. 2024)</w:t>
      </w:r>
    </w:p>
    <w:p w14:paraId="5DE707F2" w14:textId="77777777" w:rsidR="00181E12" w:rsidRDefault="00181E12" w:rsidP="00181E12">
      <w:r>
        <w:t xml:space="preserve">Challenges: </w:t>
      </w:r>
    </w:p>
    <w:p w14:paraId="0328B0B3" w14:textId="77777777" w:rsidR="00181E12" w:rsidRDefault="00181E12" w:rsidP="00181E12"/>
    <w:p w14:paraId="4B0F7814" w14:textId="77777777" w:rsidR="00181E12" w:rsidRDefault="00181E12" w:rsidP="00181E12">
      <w:commentRangeStart w:id="5"/>
      <w:r>
        <w:rPr>
          <w:b/>
          <w:bCs/>
        </w:rPr>
        <w:t xml:space="preserve">Prozessleitsystem sendet Steuerbefehle an verteilte Ressourcen, </w:t>
      </w:r>
      <w:commentRangeEnd w:id="5"/>
      <w:r>
        <w:rPr>
          <w:rStyle w:val="Kommentarzeichen"/>
        </w:rPr>
        <w:commentReference w:id="5"/>
      </w:r>
      <w:r>
        <w:t xml:space="preserve">wobei verteilte Ressourcen Steuerungen, einzelne Aktoren oder untergeordnete Prozessleitsysteme sein können. </w:t>
      </w:r>
    </w:p>
    <w:p w14:paraId="2B7E61D3" w14:textId="77777777" w:rsidR="00181E12" w:rsidRDefault="00181E12" w:rsidP="00181E12">
      <w:r>
        <w:t xml:space="preserve">Beispiele: </w:t>
      </w:r>
    </w:p>
    <w:p w14:paraId="2A7B9BDE" w14:textId="2189FFB0" w:rsidR="00181E12" w:rsidRDefault="00181E12" w:rsidP="00181E12">
      <w:pPr>
        <w:pStyle w:val="Listenabsatz"/>
        <w:numPr>
          <w:ilvl w:val="0"/>
          <w:numId w:val="1"/>
        </w:numPr>
      </w:pPr>
      <w:r>
        <w:t xml:space="preserve">Versenden von Steuerbefehlen an verteilte Wärmeversorgungsressourcen einer Fabrik (Pumpen, Ventile oder Boiler). </w:t>
      </w:r>
      <w:sdt>
        <w:sdtPr>
          <w:alias w:val="To edit, see citavi.com/edit"/>
          <w:tag w:val="CitaviPlaceholder#7e0738e3-bacd-4e7d-892a-f44c9a460e22"/>
          <w:id w:val="1724097814"/>
          <w:placeholder>
            <w:docPart w:val="A5B2EC51DC37461384494BA2803DAEC4"/>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NGQ1MTBiLTYwZTgtNGU2ZC1hZDhlLWU1MzY2NzFmOWNjNCIsIlJhbmdlTGVuZ3RoIjoyMiwiUmVmZXJlbmNlSWQiOiJhMzEyZTRjMS00NmM0LTQ2NzUtYTQwZi0xYzFlMzVmMWUxN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Y3NpdGUuMjAyMi4xMDI0NzMiLCJVcmlTdHJpbmciOiJodHRwczovL2RvaS5vcmcvMTAuMTAxNi9qLmNzaXRlLjIwMjIuMTAyNDc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}</w:instrText>
          </w:r>
          <w:r>
            <w:fldChar w:fldCharType="separate"/>
          </w:r>
          <w:r>
            <w:t>(Fuhrmann et al. 2022)</w:t>
          </w:r>
          <w:r>
            <w:fldChar w:fldCharType="end"/>
          </w:r>
        </w:sdtContent>
      </w:sdt>
    </w:p>
    <w:p w14:paraId="631760AC" w14:textId="3613E14B" w:rsidR="00181E12" w:rsidRDefault="00181E12" w:rsidP="00181E12">
      <w:pPr>
        <w:pStyle w:val="Listenabsatz"/>
        <w:numPr>
          <w:ilvl w:val="0"/>
          <w:numId w:val="1"/>
        </w:numPr>
      </w:pPr>
      <w:r>
        <w:t xml:space="preserve">Versenden von Steuerbefehlen an verteilte Energieressourcen für die Wasserstoffproduktion. </w:t>
      </w:r>
      <w:sdt>
        <w:sdtPr>
          <w:alias w:val="To edit, see citavi.com/edit"/>
          <w:tag w:val="CitaviPlaceholder#3980528b-a231-4d35-9de4-d8b8a6faed55"/>
          <w:id w:val="-1131481240"/>
          <w:placeholder>
            <w:docPart w:val="A5B2EC51DC37461384494BA2803DAEC4"/>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YTc5OGNkLTA5MDctNDc5NC04YTk4LTNlM2EwZmFlMzJhOSIsIlJhbmdlTGVuZ3RoIjoyMCwiUmVmZXJlbmNlSWQiOiJjMTg5M2NjNi01OWNhLTQyYjctYTFlOC0yNzJiZDNhZGIzO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lbmVyZ3kuMjAxMy4wMy4wMTciLCJVcmlTdHJpbmciOiJodHRwczovL2RvaS5vcmcvMTAuMTAxNi9qLmVuZXJneS4yMDEzLjAzLjAx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}</w:instrText>
          </w:r>
          <w:r>
            <w:fldChar w:fldCharType="separate"/>
          </w:r>
          <w:r>
            <w:t>(Ziogou et al. 2013)</w:t>
          </w:r>
          <w:r>
            <w:fldChar w:fldCharType="end"/>
          </w:r>
        </w:sdtContent>
      </w:sdt>
    </w:p>
    <w:p w14:paraId="12E49C33" w14:textId="6847090F" w:rsidR="00181E12" w:rsidRDefault="00181E12" w:rsidP="00181E12">
      <w:pPr>
        <w:pStyle w:val="Listenabsatz"/>
        <w:numPr>
          <w:ilvl w:val="0"/>
          <w:numId w:val="1"/>
        </w:numPr>
      </w:pPr>
      <w:r>
        <w:t xml:space="preserve">Koordinierende Steuerung örtlich verteilter Energieressourcen (Stahlproduktion, Elektrolyse) zur Erbringung von Regelleistung: Versenden von Steuersignalen: Sollstrom der Elektrolyse-Einheiten, Stufen von Stufenschaltern in der </w:t>
      </w:r>
      <w:proofErr w:type="spellStart"/>
      <w:r>
        <w:t>Stahlproktion</w:t>
      </w:r>
      <w:proofErr w:type="spellEnd"/>
      <w:r>
        <w:t xml:space="preserve"> (Elektro-Lichtbogenofen).</w:t>
      </w:r>
      <w:r w:rsidRPr="00854DD3">
        <w:t xml:space="preserve"> </w:t>
      </w:r>
      <w:sdt>
        <w:sdtPr>
          <w:alias w:val="To edit, see citavi.com/edit"/>
          <w:tag w:val="CitaviPlaceholder#e419b56a-da0c-4074-aa27-fff96cf4364a"/>
          <w:id w:val="222183213"/>
          <w:placeholder>
            <w:docPart w:val="6C405F1CA2344BFE9C3E8C3599C2B7A5"/>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YThjYmQ0LTQ2NzEtNDc2YS05ZTY5LTgzNmZmMWY5MDEzZSIsIlJhbmdlTGVuZ3RoIjoyMCwiUmVmZXJlbmNlSWQiOiI2NzI0NWFiYS1mYmEyLTQzZWUtODA0YS03MDJlZmI5YWQwZ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UU0cuMjAxOS4yOTE2NjIz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wOS9UU0cuMjAxOS4yOTE2NjIzIiwiVXJpU3RyaW5nIjoiaHR0cHM6Ly9kb2kub3JnLzEwLjExMDkvVFNHLjIwMTkuMjkxNjYy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}</w:instrText>
          </w:r>
          <w:r>
            <w:fldChar w:fldCharType="separate"/>
          </w:r>
          <w:r>
            <w:t>(Perroy et al. 2020)</w:t>
          </w:r>
          <w:r>
            <w:fldChar w:fldCharType="end"/>
          </w:r>
        </w:sdtContent>
      </w:sdt>
    </w:p>
    <w:p w14:paraId="674911B6" w14:textId="55EA6716" w:rsidR="00181E12" w:rsidRDefault="00181E12" w:rsidP="00181E12">
      <w:pPr>
        <w:pStyle w:val="Listenabsatz"/>
        <w:numPr>
          <w:ilvl w:val="0"/>
          <w:numId w:val="1"/>
        </w:numPr>
      </w:pPr>
      <w:r>
        <w:t xml:space="preserve">Senden von Befehlen zur Aktivierung von Standby Zuständen in Rechenressourcen und Feldgeräten für die Steuerung eines experimentellen Förderbandes, wobei Standby Zustände als </w:t>
      </w:r>
      <w:proofErr w:type="spellStart"/>
      <w:r>
        <w:t>mittel</w:t>
      </w:r>
      <w:proofErr w:type="spellEnd"/>
      <w:r>
        <w:t xml:space="preserve"> zur Lastregulierung eingesetzt werden. </w:t>
      </w:r>
      <w:sdt>
        <w:sdtPr>
          <w:alias w:val="To edit, see citavi.com/edit"/>
          <w:tag w:val="CitaviPlaceholder#93f4dd19-72bc-451b-afac-e452fd662bc7"/>
          <w:id w:val="295650462"/>
          <w:placeholder>
            <w:docPart w:val="A5B2EC51DC37461384494BA2803DAEC4"/>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WM3MGQ5LTZlZTYtNDQyNS1iOGFhLTRlZDI4MjMxODJjYSIsIlJhbmdlTGVuZ3RoIjoxOSwiUmVmZXJlbmNlSWQiOiIwNWEyMmNkNC1lZTZiLTQ0MTMtYTFiOC0zZDgxYTUwNmYxY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aWVlZXhwbG9yZS5pZWVlLm9yZy9kb2N1bWVudC82NzAwMjgxLyIsIlVyaVN0cmluZyI6Imh0dHA6Ly9pZWVleHBsb3JlLmllZWUub3JnL2RvY3VtZW50LzY3MDAyODEv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hc3NlIFJlaW5wb2xkIiwiQ3JlYXRlZE9uIjoiMjAyNC0wOC0yMlQxNDowNTo1MyIsIk1vZGlmaWVkQnkiOiJfTGFzc2UgUmVpbnBvbGQiLCJJZCI6IjEwNTc4YWNiLWI0NjEtNGI4Yy1iY2Q3LTgzZjE4NjA2MTNlZCIsIk1vZGlmaWVkT24iOiIyMDI0LTA4LTIyVDE0OjA1OjUz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wOS9JRUNPTi4yMDEzLjY3MDAyODEiLCJVcmlTdHJpbmciOiJodHRwczovL2RvaS5vcmcvMTAuMTEwOS9JRUNPTi4yMDEzLjY3MDAyOD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}</w:instrText>
          </w:r>
          <w:r>
            <w:fldChar w:fldCharType="separate"/>
          </w:r>
          <w:r>
            <w:t>(Mechs et al. 2013)</w:t>
          </w:r>
          <w:r>
            <w:fldChar w:fldCharType="end"/>
          </w:r>
        </w:sdtContent>
      </w:sdt>
    </w:p>
    <w:p w14:paraId="7939745E" w14:textId="33EA5C4F" w:rsidR="00181E12" w:rsidRDefault="00181E12" w:rsidP="00181E12">
      <w:pPr>
        <w:pStyle w:val="Listenabsatz"/>
        <w:numPr>
          <w:ilvl w:val="0"/>
          <w:numId w:val="1"/>
        </w:numPr>
      </w:pPr>
      <w:r>
        <w:t xml:space="preserve">Senden von Steuerbefehlen an die Aktorik eines Wärmespeichers für die Stahlproduktion. </w:t>
      </w:r>
      <w:sdt>
        <w:sdtPr>
          <w:alias w:val="To edit, see citavi.com/edit"/>
          <w:tag w:val="CitaviPlaceholder#4a822bcb-dac4-480f-a53f-ad38b56463c1"/>
          <w:id w:val="12739597"/>
          <w:placeholder>
            <w:docPart w:val="A5B2EC51DC37461384494BA2803DAEC4"/>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ZTcwYzI2LWUxM2EtNDYyZi05MzJlLWViMzRhMGUwNDMwMCIsIlJhbmdlTGVuZ3RoIjoyMCwiUmVmZXJlbmNlSWQiOiJlZTdlZGU2NS01ZTg2LTQwYmYtYjNiMC03NmU1Y2RmMzcyY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FwZW5lcmd5LjIwMjMuMTIyMTkyIiwiVXJpU3RyaW5nIjoiaHR0cHM6Ly9kb2kub3JnLzEwLjEwMTYvai5hcGVuZXJneS4yMDIzLjEyMjE5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}</w:instrText>
          </w:r>
          <w:r>
            <w:fldChar w:fldCharType="separate"/>
          </w:r>
          <w:r>
            <w:t>(Kasper et al. 2024)</w:t>
          </w:r>
          <w:r>
            <w:fldChar w:fldCharType="end"/>
          </w:r>
        </w:sdtContent>
      </w:sdt>
    </w:p>
    <w:p w14:paraId="2C3220A7" w14:textId="77777777" w:rsidR="00181E12" w:rsidRDefault="00181E12" w:rsidP="00181E12">
      <w:r>
        <w:t xml:space="preserve">Alternativen: </w:t>
      </w:r>
    </w:p>
    <w:p w14:paraId="1A1B6CBB" w14:textId="77777777" w:rsidR="00181E12" w:rsidRDefault="00181E12" w:rsidP="00181E12">
      <w:r>
        <w:t xml:space="preserve">Challenges: </w:t>
      </w:r>
    </w:p>
    <w:p w14:paraId="6EE12B40" w14:textId="63E0578C" w:rsidR="00697851" w:rsidRPr="00490EB9" w:rsidRDefault="00697851" w:rsidP="00697851"/>
    <w:p w14:paraId="62CE169E" w14:textId="7360B15A" w:rsidR="004E1BC6" w:rsidRDefault="004E1BC6" w:rsidP="004E1BC6">
      <w:pPr>
        <w:pStyle w:val="berschrift2"/>
      </w:pPr>
      <w:r>
        <w:t>Datenspeicher</w:t>
      </w:r>
    </w:p>
    <w:p w14:paraId="18EE827B" w14:textId="5B7714A0" w:rsidR="00940ECB" w:rsidRDefault="00BE6D71" w:rsidP="0025683F">
      <w:commentRangeStart w:id="6"/>
      <w:r>
        <w:t xml:space="preserve">Die </w:t>
      </w:r>
      <w:r w:rsidR="003848F5">
        <w:t>erfassten Messwerte werden meist mit einer Frequenz von 1/s</w:t>
      </w:r>
      <w:r w:rsidR="00BD3B62">
        <w:t xml:space="preserve"> bis 1/min geloggt</w:t>
      </w:r>
      <w:r w:rsidR="00B91FC9">
        <w:t xml:space="preserve"> </w:t>
      </w:r>
      <w:sdt>
        <w:sdtPr>
          <w:alias w:val="To edit, see citavi.com/edit"/>
          <w:tag w:val="CitaviPlaceholder#cc215bea-e078-48b7-bc13-f727a820abfe"/>
          <w:id w:val="-1155518410"/>
          <w:placeholder>
            <w:docPart w:val="DefaultPlaceholder_-1854013440"/>
          </w:placeholder>
        </w:sdtPr>
        <w:sdtEndPr/>
        <w:sdtContent>
          <w:r w:rsidR="00B91FC9">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mMmI1NGQxLTRlNjUtNDE1ZC1hYjljLWMzOWMxZDJlZDUyMCIsIlJhbmdlTGVuZ3RoIjoxNywiUmVmZXJlbmNlSWQiOiI3ZjM1MmMxNS1jZGI3LTQ0MDUtYjA1My1iMjA5ZjhlZTc0ZT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SVNHVEV1cm9wZS4yMDEzLjY2OTUzMDMiLCJVcmlTdHJpbmciOiJodHRwczovL2RvaS5vcmcvMTAuMTEwOS9JU0dURXVyb3BlLjIwMTMuNjY5NTMw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A1VDA4OjExOjI1IiwiTW9kaWZpZWRCeSI6Il9MYXNzZSBSZWlucG9sZCIsIklkIjoiM2MzNWQxZTktZWYzNy00MDQwLTg0N2ItNjQ3NDQ4YWNjYmZlIiwiTW9kaWZpZWRPbiI6IjIwMjQtMDgtMDVUMDg6MTE6MjU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2llZWV4cGxvcmUuaWVlZS5vcmcveHBsL21vc3RSZWNlbnRJc3N1ZS5qc3A/cHVudW1iZXI9NjY4MzkzNCIsIlVyaVN0cmluZyI6Imh0dHBzOi8vaWVlZXhwbG9yZS5pZWVlLm9yZy94cGwvbW9zdFJlY2VudElzc3VlLmpzcD9wdW51bWJlcj02NjgzOTM0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MTEwOS9JU0dURXVyb3BlMzAxMDIuMjAxMyIsIlVyaVN0cmluZyI6Imh0dHBzOi8vZG9pLm9yZy8xMC4xMTA5L0lTR1RFdXJvcGUzMDEwMi4yMDEz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}</w:instrText>
          </w:r>
          <w:r w:rsidR="00B91FC9">
            <w:fldChar w:fldCharType="separate"/>
          </w:r>
          <w:r w:rsidR="00181E12">
            <w:t>(Emec et al. 2013; Gong et al. 2019; Cirera et al. 2020)</w:t>
          </w:r>
          <w:r w:rsidR="00B91FC9">
            <w:fldChar w:fldCharType="end"/>
          </w:r>
        </w:sdtContent>
      </w:sdt>
      <w:r w:rsidR="00BD3B62">
        <w:t xml:space="preserve">. </w:t>
      </w:r>
      <w:commentRangeEnd w:id="6"/>
      <w:r w:rsidR="00F7650C">
        <w:rPr>
          <w:rStyle w:val="Kommentarzeichen"/>
        </w:rPr>
        <w:commentReference w:id="6"/>
      </w:r>
      <w:r w:rsidR="00924171">
        <w:t>Die Frequenz der Aufzeichnung von Messwerten sollte dabei</w:t>
      </w:r>
      <w:r w:rsidR="00C03925">
        <w:t xml:space="preserve"> </w:t>
      </w:r>
      <w:r w:rsidR="00A50596">
        <w:t xml:space="preserve">der Vermarktungsstrategie und der Prozessdynamik der Ressourcen angemessen sein. </w:t>
      </w:r>
      <w:r w:rsidR="0001582E">
        <w:t xml:space="preserve"> </w:t>
      </w:r>
      <w:r w:rsidR="00160321">
        <w:t xml:space="preserve">Vermarktungsstrategien, </w:t>
      </w:r>
      <w:r w:rsidR="00DA4043">
        <w:t>die</w:t>
      </w:r>
      <w:r w:rsidR="00160321">
        <w:t xml:space="preserve"> zeitlich höherfrequente Änderungen</w:t>
      </w:r>
      <w:r w:rsidR="00DA4043">
        <w:t xml:space="preserve"> erfordern</w:t>
      </w:r>
      <w:r w:rsidR="004752D7">
        <w:t>, wie etwa das Erbringen von Regelleistung,</w:t>
      </w:r>
      <w:r w:rsidR="00160321">
        <w:t xml:space="preserve"> erfor</w:t>
      </w:r>
      <w:r w:rsidR="00A84E4E">
        <w:t>dern ebenso wie dynamische Prozesse mit schnellen Änderungsraten</w:t>
      </w:r>
      <w:r w:rsidR="00FF2502">
        <w:t>, die häufig in der diskreten Fertigung vorkommen</w:t>
      </w:r>
      <w:r w:rsidR="00204DD6">
        <w:t xml:space="preserve">, eine höhere Messfrequenz. </w:t>
      </w:r>
      <w:r w:rsidR="00971CB9">
        <w:t>Prozesse mit kleineren zeitlichen Änderungsraten erfordern eine geringere Messfrequenz ebenso wie Vermarktungsstrategien</w:t>
      </w:r>
      <w:r w:rsidR="00917BEF">
        <w:t>, die einem klaren ze</w:t>
      </w:r>
      <w:r w:rsidR="008766D8">
        <w:t>itlichen Rhythmus folgen, wie die Teilnahme an der Day-</w:t>
      </w:r>
      <w:proofErr w:type="spellStart"/>
      <w:r w:rsidR="008766D8">
        <w:t>Ahead</w:t>
      </w:r>
      <w:proofErr w:type="spellEnd"/>
      <w:r w:rsidR="008766D8">
        <w:t xml:space="preserve"> oder Intraday-Strombörse. </w:t>
      </w:r>
    </w:p>
    <w:p w14:paraId="60713110" w14:textId="2AC7DD5E" w:rsidR="00AC71A8" w:rsidRDefault="00AC71A8" w:rsidP="0025683F">
      <w:r>
        <w:t xml:space="preserve">Short Notes: </w:t>
      </w:r>
    </w:p>
    <w:p w14:paraId="79718BC3" w14:textId="66ADE13E" w:rsidR="00AC71A8" w:rsidRPr="005D08F3" w:rsidRDefault="00AC592D" w:rsidP="0025683F">
      <w:r>
        <w:lastRenderedPageBreak/>
        <w:t>Speicherzustand von Eisspeichern kann mittels Ultraschallsensoren erfasst werden</w:t>
      </w:r>
      <w:r w:rsidR="00CA55DD">
        <w:t xml:space="preserve">. Ultraschallsensoren erfassen in diesem Fall den Abstand zur Eisdecke, der sich aufgrund der Dichteunterschiede zwischen Wasser und Eis </w:t>
      </w:r>
      <w:r w:rsidR="00690F60">
        <w:t xml:space="preserve">mit zunehmendem Eisgehalt verringert. </w:t>
      </w:r>
    </w:p>
    <w:p w14:paraId="5A8D50EE" w14:textId="184795FE" w:rsidR="00FD699E" w:rsidRDefault="000F0C40" w:rsidP="00FD699E">
      <w:pPr>
        <w:pStyle w:val="CitaviBibliographyEntry"/>
      </w:pPr>
      <w:r>
        <w:t xml:space="preserve">Speicherzustand von </w:t>
      </w:r>
      <w:r w:rsidR="009E2DF9">
        <w:t xml:space="preserve">Heißwasserspeichern muss ggf. mithilfe mehrerer Thermometer erfasst werden. </w:t>
      </w:r>
    </w:p>
    <w:p w14:paraId="34391D06" w14:textId="08FD7C9F" w:rsidR="00462F8E" w:rsidRDefault="00462F8E" w:rsidP="00FD699E">
      <w:pPr>
        <w:pStyle w:val="CitaviBibliographyEntry"/>
      </w:pPr>
      <w:r>
        <w:t xml:space="preserve">Für die Messung von </w:t>
      </w:r>
      <w:proofErr w:type="spellStart"/>
      <w:r>
        <w:t>Enthalpieströmen</w:t>
      </w:r>
      <w:proofErr w:type="spellEnd"/>
      <w:r>
        <w:t xml:space="preserve"> </w:t>
      </w:r>
      <w:r w:rsidR="001D52F1">
        <w:t xml:space="preserve">werden sowohl Temperatur- als auch Flussmessungen benötigt. </w:t>
      </w:r>
    </w:p>
    <w:p w14:paraId="77F41D2B" w14:textId="2DFA41A9" w:rsidR="00EF2C7E" w:rsidRDefault="00EF2C7E" w:rsidP="00FD699E">
      <w:pPr>
        <w:pStyle w:val="CitaviBibliographyEntry"/>
      </w:pPr>
      <w:r>
        <w:t xml:space="preserve">Füllstände von Druckbehältern können über Drucksensoren gemessen werden. </w:t>
      </w:r>
    </w:p>
    <w:p w14:paraId="54FFEBB5" w14:textId="7D231863" w:rsidR="00497C68" w:rsidRPr="00497C68" w:rsidRDefault="00497C68" w:rsidP="00497C68">
      <w:pPr>
        <w:pStyle w:val="berschrift2"/>
      </w:pPr>
      <w:r>
        <w:t>Daten und Informationsmanagement</w:t>
      </w:r>
    </w:p>
    <w:p w14:paraId="57C2AD56" w14:textId="41D9A0F0" w:rsidR="00497C68" w:rsidRDefault="00497C68" w:rsidP="00497C68">
      <w:pPr>
        <w:rPr>
          <w:b/>
          <w:bCs/>
        </w:rPr>
      </w:pPr>
      <w:r w:rsidRPr="004500A5">
        <w:rPr>
          <w:b/>
          <w:bCs/>
        </w:rPr>
        <w:t xml:space="preserve">Daten- und Informationsmanagement sendet Befehle an Steuerungen. </w:t>
      </w:r>
    </w:p>
    <w:p w14:paraId="62809D92" w14:textId="77777777" w:rsidR="00497C68" w:rsidRDefault="00497C68" w:rsidP="00497C68">
      <w:r>
        <w:t xml:space="preserve">Beispiele: </w:t>
      </w:r>
    </w:p>
    <w:p w14:paraId="7B29E85D" w14:textId="0A438D40" w:rsidR="00497C68" w:rsidRDefault="00497C68" w:rsidP="00497C68">
      <w:pPr>
        <w:pStyle w:val="Listenabsatz"/>
        <w:numPr>
          <w:ilvl w:val="0"/>
          <w:numId w:val="1"/>
        </w:numPr>
      </w:pPr>
      <w:r>
        <w:t xml:space="preserve">Weiterleiten von Lastreduktionsbefehlen von einem Aggregator in Form einer maximal zulässigen Last für Kältemaschinen an Steuerungseinheiten </w:t>
      </w:r>
      <w:sdt>
        <w:sdtPr>
          <w:alias w:val="To edit, see citavi.com/edit"/>
          <w:tag w:val="CitaviPlaceholder#4af144b0-b84f-4fbb-9b14-51f0b4849460"/>
          <w:id w:val="-1288810910"/>
          <w:placeholder>
            <w:docPart w:val="C1EB52BC36644E8CAC52FB19D60123DF"/>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OWI4ODNkLTdhZDUtNDhkMC1hMGE5LTkxN2ZjM2I2M2RmYSIsIlJhbmdlTGVuZ3RoIjoyMSwiUmVmZXJlbmNlSWQiOiI5MjQ2NDliZi02ZmNmLTRlYzYtYjkwYy1mMDAyNmYzNzk0Z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wOS9UQ1NULjIwMTYuMjU2MzM4NSIsIlVyaVN0cmluZyI6Imh0dHBzOi8vZG9pLm9yZy8xMC4xMTA5L1RDU1QuMjAxNi4yNTY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}</w:instrText>
          </w:r>
          <w:r>
            <w:fldChar w:fldCharType="separate"/>
          </w:r>
          <w:r>
            <w:t>(Rahnama et al. 2017)</w:t>
          </w:r>
          <w:r>
            <w:fldChar w:fldCharType="end"/>
          </w:r>
        </w:sdtContent>
      </w:sdt>
      <w:r>
        <w:t xml:space="preserve">. </w:t>
      </w:r>
    </w:p>
    <w:p w14:paraId="11C4416E" w14:textId="7E6D2715" w:rsidR="00497C68" w:rsidRDefault="00497C68" w:rsidP="00497C68">
      <w:pPr>
        <w:pStyle w:val="Listenabsatz"/>
        <w:numPr>
          <w:ilvl w:val="0"/>
          <w:numId w:val="1"/>
        </w:numPr>
      </w:pPr>
      <w:r>
        <w:t xml:space="preserve">Versenden von Steuerbefehlen an verteilte Wärmeversorgungsressourcen einer Fabrik (Pumpen, Ventile oder Boiler). </w:t>
      </w:r>
      <w:sdt>
        <w:sdtPr>
          <w:alias w:val="To edit, see citavi.com/edit"/>
          <w:tag w:val="CitaviPlaceholder#1eddb0e2-945d-46c0-9ae0-5182423bf518"/>
          <w:id w:val="1178084222"/>
          <w:placeholder>
            <w:docPart w:val="E857C723B6EB474B9483ABCD20C66F67"/>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NGQ1MTBiLTYwZTgtNGU2ZC1hZDhlLWU1MzY2NzFmOWNjNCIsIlJhbmdlTGVuZ3RoIjoyMiwiUmVmZXJlbmNlSWQiOiJhMzEyZTRjMS00NmM0LTQ2NzUtYTQwZi0xYzFlMzVmMWUxN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Y3NpdGUuMjAyMi4xMDI0NzMiLCJVcmlTdHJpbmciOiJodHRwczovL2RvaS5vcmcvMTAuMTAxNi9qLmNzaXRlLjIwMjIuMTAyNDc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}</w:instrText>
          </w:r>
          <w:r>
            <w:fldChar w:fldCharType="separate"/>
          </w:r>
          <w:r>
            <w:t>(Fuhrmann et al. 2022)</w:t>
          </w:r>
          <w:r>
            <w:fldChar w:fldCharType="end"/>
          </w:r>
        </w:sdtContent>
      </w:sdt>
    </w:p>
    <w:p w14:paraId="310EE65D" w14:textId="16A19AA2" w:rsidR="00497C68" w:rsidRDefault="00497C68" w:rsidP="00497C68">
      <w:pPr>
        <w:pStyle w:val="Listenabsatz"/>
        <w:numPr>
          <w:ilvl w:val="0"/>
          <w:numId w:val="1"/>
        </w:numPr>
      </w:pPr>
      <w:r>
        <w:t xml:space="preserve">Versenden von Steuerbefehlen an verteilte Energieressourcen für die Wasserstoffproduktion. </w:t>
      </w:r>
      <w:sdt>
        <w:sdtPr>
          <w:alias w:val="To edit, see citavi.com/edit"/>
          <w:tag w:val="CitaviPlaceholder#979e978f-220e-4f45-aa76-2610aa875fa2"/>
          <w:id w:val="-205107121"/>
          <w:placeholder>
            <w:docPart w:val="E857C723B6EB474B9483ABCD20C66F67"/>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YTc5OGNkLTA5MDctNDc5NC04YTk4LTNlM2EwZmFlMzJhOSIsIlJhbmdlTGVuZ3RoIjoyMCwiUmVmZXJlbmNlSWQiOiJjMTg5M2NjNi01OWNhLTQyYjctYTFlOC0yNzJiZDNhZGIzO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lbmVyZ3kuMjAxMy4wMy4wMTciLCJVcmlTdHJpbmciOiJodHRwczovL2RvaS5vcmcvMTAuMTAxNi9qLmVuZXJneS4yMDEzLjAzLjAx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}</w:instrText>
          </w:r>
          <w:r>
            <w:fldChar w:fldCharType="separate"/>
          </w:r>
          <w:r>
            <w:t>(Ziogou et al. 2013)</w:t>
          </w:r>
          <w:r>
            <w:fldChar w:fldCharType="end"/>
          </w:r>
        </w:sdtContent>
      </w:sdt>
    </w:p>
    <w:p w14:paraId="23A8499D" w14:textId="1281AC34" w:rsidR="00497C68" w:rsidRDefault="00497C68" w:rsidP="00497C68">
      <w:pPr>
        <w:pStyle w:val="Listenabsatz"/>
        <w:numPr>
          <w:ilvl w:val="0"/>
          <w:numId w:val="1"/>
        </w:numPr>
      </w:pPr>
      <w:r>
        <w:t xml:space="preserve">Koordinierende Steuerung örtlich verteilter Energieressourcen (Stahlproduktion, Elektrolyse) zur Erbringung von Regelleistung: Versenden von Steuersignalen: Sollstrom der Elektrolyse-Einheiten, Stufen von Stufen </w:t>
      </w:r>
      <w:proofErr w:type="spellStart"/>
      <w:r>
        <w:t>schaltern</w:t>
      </w:r>
      <w:proofErr w:type="spellEnd"/>
      <w:r>
        <w:t xml:space="preserve"> in der </w:t>
      </w:r>
      <w:proofErr w:type="spellStart"/>
      <w:r>
        <w:t>Stahlproktion</w:t>
      </w:r>
      <w:proofErr w:type="spellEnd"/>
      <w:r>
        <w:t xml:space="preserve"> (Elektro-Lichtbogenofen). </w:t>
      </w:r>
      <w:sdt>
        <w:sdtPr>
          <w:alias w:val="To edit, see citavi.com/edit"/>
          <w:tag w:val="CitaviPlaceholder#79455e5c-dfa0-4097-ab44-3e61a84aab8a"/>
          <w:id w:val="1723319204"/>
          <w:placeholder>
            <w:docPart w:val="0B0D8B7BBF8D4CD783808342BB7A1EBD"/>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ODgxYjkwLTlhNzAtNDAwNC04ZTE4LTRhNWEwM2FkZmQ2ZCIsIlJhbmdlTGVuZ3RoIjoyMCwiUmVmZXJlbmNlSWQiOiI2NzI0NWFiYS1mYmEyLTQzZWUtODA0YS03MDJlZmI5YWQwZ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UU0cuMjAxOS4yOTE2NjIz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wOS9UU0cuMjAxOS4yOTE2NjIzIiwiVXJpU3RyaW5nIjoiaHR0cHM6Ly9kb2kub3JnLzEwLjExMDkvVFNHLjIwMTkuMjkxNjYy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}</w:instrText>
          </w:r>
          <w:r>
            <w:fldChar w:fldCharType="separate"/>
          </w:r>
          <w:r>
            <w:t>(Perroy et al. 2020)</w:t>
          </w:r>
          <w:r>
            <w:fldChar w:fldCharType="end"/>
          </w:r>
        </w:sdtContent>
      </w:sdt>
    </w:p>
    <w:p w14:paraId="0A1CDEFC" w14:textId="285C813E" w:rsidR="00497C68" w:rsidRDefault="00497C68" w:rsidP="00497C68">
      <w:pPr>
        <w:pStyle w:val="Listenabsatz"/>
        <w:numPr>
          <w:ilvl w:val="0"/>
          <w:numId w:val="1"/>
        </w:numPr>
      </w:pPr>
      <w:r>
        <w:t xml:space="preserve">Senden von Befehlen zur Aktivierung von Standby Zuständen in Rechenressourcen und Feldgeräten für die Steuerung eines experimentellen Förderbandes, wobei Standby Zustände als </w:t>
      </w:r>
      <w:proofErr w:type="spellStart"/>
      <w:r>
        <w:t>mittel</w:t>
      </w:r>
      <w:proofErr w:type="spellEnd"/>
      <w:r>
        <w:t xml:space="preserve"> zur Lastregulierung eingesetzt werden. </w:t>
      </w:r>
      <w:sdt>
        <w:sdtPr>
          <w:alias w:val="To edit, see citavi.com/edit"/>
          <w:tag w:val="CitaviPlaceholder#2bbc1ddd-72fb-4771-867f-96fe7b83c047"/>
          <w:id w:val="1259802165"/>
          <w:placeholder>
            <w:docPart w:val="E857C723B6EB474B9483ABCD20C66F67"/>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YThjYmQ0LTQ2NzEtNDc2YS05ZTY5LTgzNmZmMWY5MDEzZSIsIlJhbmdlTGVuZ3RoIjoyMCwiUmVmZXJlbmNlSWQiOiI2NzI0NWFiYS1mYmEyLTQzZWUtODA0YS03MDJlZmI5YWQwZ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UU0cuMjAxOS4yOTE2NjIz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wOS9UU0cuMjAxOS4yOTE2NjIzIiwiVXJpU3RyaW5nIjoiaHR0cHM6Ly9kb2kub3JnLzEwLjExMDkvVFNHLjIwMTkuMjkxNjYy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}</w:instrText>
          </w:r>
          <w:r>
            <w:fldChar w:fldCharType="separate"/>
          </w:r>
          <w:r>
            <w:t>(Perroy et al. 2020)</w:t>
          </w:r>
          <w:r>
            <w:fldChar w:fldCharType="end"/>
          </w:r>
        </w:sdtContent>
      </w:sdt>
      <w:r>
        <w:t xml:space="preserve"> </w:t>
      </w:r>
    </w:p>
    <w:p w14:paraId="10A31FF3" w14:textId="49CE632F" w:rsidR="00497C68" w:rsidRPr="00497C68" w:rsidRDefault="00497C68" w:rsidP="00497C68">
      <w:pPr>
        <w:pStyle w:val="Listenabsatz"/>
        <w:numPr>
          <w:ilvl w:val="0"/>
          <w:numId w:val="1"/>
        </w:numPr>
        <w:rPr>
          <w:lang w:val="en-US"/>
        </w:rPr>
      </w:pPr>
      <w:r>
        <w:t xml:space="preserve">Senden von Steuerbefehlen an die Aktorik eines Wärmespeichers für die Stahlproduktion. </w:t>
      </w:r>
      <w:sdt>
        <w:sdtPr>
          <w:alias w:val="To edit, see citavi.com/edit"/>
          <w:tag w:val="CitaviPlaceholder#bfcb0338-1536-40c1-b985-b3502f8c3914"/>
          <w:id w:val="1311137377"/>
          <w:placeholder>
            <w:docPart w:val="E857C723B6EB474B9483ABCD20C66F67"/>
          </w:placeholder>
        </w:sdtPr>
        <w:sdtEndPr/>
        <w:sdtContent>
          <w:r>
            <w:fldChar w:fldCharType="begin"/>
          </w:r>
          <w:r w:rsidR="00A72C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ZTcwYzI2LWUxM2EtNDYyZi05MzJlLWViMzRhMGUwNDMwMCIsIlJhbmdlTGVuZ3RoIjoyMCwiUmVmZXJlbmNlSWQiOiJlZTdlZGU2NS01ZTg2LTQwYmYtYjNiMC03NmU1Y2RmMzcyY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FwZW5lcmd5LjIwMjMuMTIyMTkyIiwiVXJpU3RyaW5nIjoiaHR0cHM6Ly9kb2kub3JnLzEwLjEwMTYvai5hcGVuZXJneS4yMDIzLjEyMjE5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</w:instrText>
          </w:r>
          <w:r w:rsidR="00A72CA0" w:rsidRPr="00FD0FA0">
            <w:rPr>
              <w:lang w:val="en-US"/>
            </w:rPr>
            <w:instrText>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}</w:instrText>
          </w:r>
          <w:r>
            <w:fldChar w:fldCharType="separate"/>
          </w:r>
          <w:r w:rsidRPr="00497C68">
            <w:rPr>
              <w:lang w:val="en-US"/>
            </w:rPr>
            <w:t>(Kasper et al. 2024)</w:t>
          </w:r>
          <w:r>
            <w:fldChar w:fldCharType="end"/>
          </w:r>
        </w:sdtContent>
      </w:sdt>
    </w:p>
    <w:p w14:paraId="1EB61929" w14:textId="77777777" w:rsidR="00A4427F" w:rsidRDefault="00A4427F" w:rsidP="00A4427F">
      <w:pPr>
        <w:pStyle w:val="Listenabsatz"/>
        <w:numPr>
          <w:ilvl w:val="0"/>
          <w:numId w:val="1"/>
        </w:numPr>
        <w:spacing w:after="0" w:line="240" w:lineRule="auto"/>
        <w:rPr>
          <w:rFonts w:ascii="Times New Roman" w:eastAsia="Times New Roman" w:hAnsi="Times New Roman" w:cs="Times New Roman"/>
          <w:kern w:val="0"/>
          <w:sz w:val="24"/>
          <w:szCs w:val="24"/>
          <w:lang w:eastAsia="de-DE"/>
          <w14:ligatures w14:val="none"/>
        </w:rPr>
      </w:pPr>
      <w:commentRangeStart w:id="7"/>
      <w:proofErr w:type="spellStart"/>
      <w:r w:rsidRPr="00184CD0">
        <w:rPr>
          <w:rFonts w:ascii="Times New Roman" w:eastAsia="Times New Roman" w:hAnsi="Times New Roman" w:cs="Times New Roman"/>
          <w:kern w:val="0"/>
          <w:sz w:val="24"/>
          <w:szCs w:val="24"/>
          <w:lang w:eastAsia="de-DE"/>
          <w14:ligatures w14:val="none"/>
        </w:rPr>
        <w:t>To</w:t>
      </w:r>
      <w:proofErr w:type="spellEnd"/>
      <w:r w:rsidRPr="00184CD0">
        <w:rPr>
          <w:rFonts w:ascii="Times New Roman" w:eastAsia="Times New Roman" w:hAnsi="Times New Roman" w:cs="Times New Roman"/>
          <w:kern w:val="0"/>
          <w:sz w:val="24"/>
          <w:szCs w:val="24"/>
          <w:lang w:eastAsia="de-DE"/>
          <w14:ligatures w14:val="none"/>
        </w:rPr>
        <w:t xml:space="preserve"> Do: Wann sind herkömmliche Ste</w:t>
      </w:r>
      <w:r>
        <w:rPr>
          <w:rFonts w:ascii="Times New Roman" w:eastAsia="Times New Roman" w:hAnsi="Times New Roman" w:cs="Times New Roman"/>
          <w:kern w:val="0"/>
          <w:sz w:val="24"/>
          <w:szCs w:val="24"/>
          <w:lang w:eastAsia="de-DE"/>
          <w14:ligatures w14:val="none"/>
        </w:rPr>
        <w:t>uerungsprogramme NICHT für E-Flex Betrieb geeignet</w:t>
      </w:r>
      <w:commentRangeEnd w:id="7"/>
      <w:r>
        <w:rPr>
          <w:rStyle w:val="Kommentarzeichen"/>
        </w:rPr>
        <w:commentReference w:id="7"/>
      </w:r>
    </w:p>
    <w:p w14:paraId="4AEFE9B3" w14:textId="77777777" w:rsidR="00A4427F" w:rsidRDefault="00A4427F" w:rsidP="00A4427F">
      <w:pPr>
        <w:pStyle w:val="Listenabsatz"/>
        <w:numPr>
          <w:ilvl w:val="1"/>
          <w:numId w:val="1"/>
        </w:numPr>
        <w:spacing w:after="0" w:line="240" w:lineRule="auto"/>
        <w:rPr>
          <w:rFonts w:ascii="Times New Roman" w:eastAsia="Times New Roman" w:hAnsi="Times New Roman" w:cs="Times New Roman"/>
          <w:kern w:val="0"/>
          <w:sz w:val="24"/>
          <w:szCs w:val="24"/>
          <w:lang w:eastAsia="de-DE"/>
          <w14:ligatures w14:val="none"/>
        </w:rPr>
      </w:pPr>
      <w:r>
        <w:rPr>
          <w:rFonts w:ascii="Times New Roman" w:eastAsia="Times New Roman" w:hAnsi="Times New Roman" w:cs="Times New Roman"/>
          <w:kern w:val="0"/>
          <w:sz w:val="24"/>
          <w:szCs w:val="24"/>
          <w:lang w:eastAsia="de-DE"/>
          <w14:ligatures w14:val="none"/>
        </w:rPr>
        <w:t>Hysterese?</w:t>
      </w:r>
    </w:p>
    <w:p w14:paraId="70E54D85" w14:textId="77777777" w:rsidR="00A4427F" w:rsidRDefault="00A4427F" w:rsidP="00A4427F">
      <w:pPr>
        <w:pStyle w:val="Listenabsatz"/>
        <w:numPr>
          <w:ilvl w:val="1"/>
          <w:numId w:val="1"/>
        </w:numPr>
        <w:spacing w:after="0" w:line="240" w:lineRule="auto"/>
        <w:rPr>
          <w:rFonts w:ascii="Times New Roman" w:eastAsia="Times New Roman" w:hAnsi="Times New Roman" w:cs="Times New Roman"/>
          <w:kern w:val="0"/>
          <w:sz w:val="24"/>
          <w:szCs w:val="24"/>
          <w:lang w:eastAsia="de-DE"/>
          <w14:ligatures w14:val="none"/>
        </w:rPr>
      </w:pPr>
      <w:r>
        <w:rPr>
          <w:rFonts w:ascii="Times New Roman" w:eastAsia="Times New Roman" w:hAnsi="Times New Roman" w:cs="Times New Roman"/>
          <w:kern w:val="0"/>
          <w:sz w:val="24"/>
          <w:szCs w:val="24"/>
          <w:lang w:eastAsia="de-DE"/>
          <w14:ligatures w14:val="none"/>
        </w:rPr>
        <w:t>PID?</w:t>
      </w:r>
    </w:p>
    <w:p w14:paraId="27DBCAD3" w14:textId="77777777" w:rsidR="00A4427F" w:rsidRDefault="00A4427F" w:rsidP="00A4427F">
      <w:pPr>
        <w:pStyle w:val="Listenabsatz"/>
        <w:numPr>
          <w:ilvl w:val="1"/>
          <w:numId w:val="1"/>
        </w:numPr>
        <w:spacing w:after="0" w:line="240" w:lineRule="auto"/>
        <w:rPr>
          <w:rFonts w:ascii="Times New Roman" w:eastAsia="Times New Roman" w:hAnsi="Times New Roman" w:cs="Times New Roman"/>
          <w:kern w:val="0"/>
          <w:sz w:val="24"/>
          <w:szCs w:val="24"/>
          <w:lang w:eastAsia="de-DE"/>
          <w14:ligatures w14:val="none"/>
        </w:rPr>
      </w:pPr>
      <w:r>
        <w:rPr>
          <w:rFonts w:ascii="Times New Roman" w:eastAsia="Times New Roman" w:hAnsi="Times New Roman" w:cs="Times New Roman"/>
          <w:kern w:val="0"/>
          <w:sz w:val="24"/>
          <w:szCs w:val="24"/>
          <w:lang w:eastAsia="de-DE"/>
          <w14:ligatures w14:val="none"/>
        </w:rPr>
        <w:t>Diskret?</w:t>
      </w:r>
    </w:p>
    <w:p w14:paraId="3600BC85" w14:textId="77777777" w:rsidR="00A4427F" w:rsidRPr="00184CD0" w:rsidRDefault="00A4427F" w:rsidP="00A4427F">
      <w:pPr>
        <w:pStyle w:val="Listenabsatz"/>
        <w:numPr>
          <w:ilvl w:val="1"/>
          <w:numId w:val="1"/>
        </w:numPr>
        <w:spacing w:after="0" w:line="240" w:lineRule="auto"/>
        <w:rPr>
          <w:rFonts w:ascii="Times New Roman" w:eastAsia="Times New Roman" w:hAnsi="Times New Roman" w:cs="Times New Roman"/>
          <w:kern w:val="0"/>
          <w:sz w:val="24"/>
          <w:szCs w:val="24"/>
          <w:lang w:eastAsia="de-DE"/>
          <w14:ligatures w14:val="none"/>
        </w:rPr>
      </w:pPr>
      <w:r w:rsidRPr="00EF51FB">
        <w:rPr>
          <w:rFonts w:ascii="Times New Roman" w:eastAsia="Times New Roman" w:hAnsi="Times New Roman" w:cs="Times New Roman"/>
          <w:kern w:val="0"/>
          <w:sz w:val="24"/>
          <w:szCs w:val="24"/>
          <w:lang w:eastAsia="de-DE"/>
          <w14:ligatures w14:val="none"/>
        </w:rPr>
        <w:sym w:font="Wingdings" w:char="F0E0"/>
      </w:r>
      <w:r>
        <w:rPr>
          <w:rFonts w:ascii="Times New Roman" w:eastAsia="Times New Roman" w:hAnsi="Times New Roman" w:cs="Times New Roman"/>
          <w:kern w:val="0"/>
          <w:sz w:val="24"/>
          <w:szCs w:val="24"/>
          <w:lang w:eastAsia="de-DE"/>
          <w14:ligatures w14:val="none"/>
        </w:rPr>
        <w:t xml:space="preserve"> Eigentlich eher Kategorie ‚Lösung‘</w:t>
      </w:r>
    </w:p>
    <w:p w14:paraId="7A208D4F" w14:textId="77777777" w:rsidR="00A95348" w:rsidRPr="00497C68" w:rsidRDefault="00A95348" w:rsidP="00FD699E">
      <w:pPr>
        <w:pStyle w:val="CitaviBibliographyEntry"/>
        <w:rPr>
          <w:lang w:val="en-US"/>
        </w:rPr>
      </w:pPr>
    </w:p>
    <w:p w14:paraId="253EF0D3" w14:textId="77777777" w:rsidR="00D378EA" w:rsidRPr="00E60F0B" w:rsidRDefault="00D378EA" w:rsidP="00D378EA">
      <w:pPr>
        <w:pStyle w:val="berschrift1"/>
        <w:rPr>
          <w:lang w:val="en-US"/>
        </w:rPr>
      </w:pPr>
      <w:proofErr w:type="spellStart"/>
      <w:r w:rsidRPr="00E60F0B">
        <w:rPr>
          <w:lang w:val="en-US"/>
        </w:rPr>
        <w:t>Anforderungen</w:t>
      </w:r>
      <w:proofErr w:type="spellEnd"/>
    </w:p>
    <w:p w14:paraId="7AA99E4C" w14:textId="77777777" w:rsidR="00D378EA" w:rsidRPr="00E60F0B" w:rsidRDefault="00D378EA" w:rsidP="00D378EA">
      <w:pPr>
        <w:rPr>
          <w:lang w:val="en-US"/>
        </w:rPr>
      </w:pPr>
      <w:proofErr w:type="spellStart"/>
      <w:r w:rsidRPr="00E60F0B">
        <w:rPr>
          <w:lang w:val="en-US"/>
        </w:rPr>
        <w:t>Auxilliaries</w:t>
      </w:r>
      <w:proofErr w:type="spellEnd"/>
      <w:r w:rsidRPr="00E60F0B">
        <w:rPr>
          <w:lang w:val="en-US"/>
        </w:rPr>
        <w:t xml:space="preserve"> </w:t>
      </w:r>
      <w:proofErr w:type="spellStart"/>
      <w:r w:rsidRPr="00E60F0B">
        <w:rPr>
          <w:lang w:val="en-US"/>
        </w:rPr>
        <w:t>müssen</w:t>
      </w:r>
      <w:proofErr w:type="spellEnd"/>
      <w:r w:rsidRPr="00E60F0B">
        <w:rPr>
          <w:lang w:val="en-US"/>
        </w:rPr>
        <w:t xml:space="preserve"> </w:t>
      </w:r>
      <w:proofErr w:type="spellStart"/>
      <w:r w:rsidRPr="00E60F0B">
        <w:rPr>
          <w:lang w:val="en-US"/>
        </w:rPr>
        <w:t>auch</w:t>
      </w:r>
      <w:proofErr w:type="spellEnd"/>
      <w:r w:rsidRPr="00E60F0B">
        <w:rPr>
          <w:lang w:val="en-US"/>
        </w:rPr>
        <w:t xml:space="preserve"> für den </w:t>
      </w:r>
      <w:proofErr w:type="spellStart"/>
      <w:r w:rsidRPr="00E60F0B">
        <w:rPr>
          <w:lang w:val="en-US"/>
        </w:rPr>
        <w:t>Teillastbetrieb</w:t>
      </w:r>
      <w:proofErr w:type="spellEnd"/>
      <w:r w:rsidRPr="00E60F0B">
        <w:rPr>
          <w:lang w:val="en-US"/>
        </w:rPr>
        <w:t xml:space="preserve"> </w:t>
      </w:r>
      <w:proofErr w:type="spellStart"/>
      <w:r w:rsidRPr="00E60F0B">
        <w:rPr>
          <w:lang w:val="en-US"/>
        </w:rPr>
        <w:t>geeignet</w:t>
      </w:r>
      <w:proofErr w:type="spellEnd"/>
      <w:r w:rsidRPr="00E60F0B">
        <w:rPr>
          <w:lang w:val="en-US"/>
        </w:rPr>
        <w:t xml:space="preserve"> sein, um </w:t>
      </w:r>
      <w:proofErr w:type="spellStart"/>
      <w:r w:rsidRPr="00E60F0B">
        <w:rPr>
          <w:lang w:val="en-US"/>
        </w:rPr>
        <w:t>Ineffizienzen</w:t>
      </w:r>
      <w:proofErr w:type="spellEnd"/>
      <w:r w:rsidRPr="00E60F0B">
        <w:rPr>
          <w:lang w:val="en-US"/>
        </w:rPr>
        <w:t xml:space="preserve"> </w:t>
      </w:r>
      <w:proofErr w:type="spellStart"/>
      <w:r w:rsidRPr="00E60F0B">
        <w:rPr>
          <w:lang w:val="en-US"/>
        </w:rPr>
        <w:t>zu</w:t>
      </w:r>
      <w:proofErr w:type="spellEnd"/>
      <w:r w:rsidRPr="00E60F0B">
        <w:rPr>
          <w:lang w:val="en-US"/>
        </w:rPr>
        <w:t xml:space="preserve"> </w:t>
      </w:r>
      <w:proofErr w:type="spellStart"/>
      <w:r w:rsidRPr="00E60F0B">
        <w:rPr>
          <w:lang w:val="en-US"/>
        </w:rPr>
        <w:t>vermeiden</w:t>
      </w:r>
      <w:proofErr w:type="spellEnd"/>
      <w:r w:rsidRPr="00E60F0B">
        <w:rPr>
          <w:lang w:val="en-US"/>
        </w:rPr>
        <w:t xml:space="preserve"> (PSA </w:t>
      </w:r>
      <w:proofErr w:type="spellStart"/>
      <w:r w:rsidRPr="00E60F0B">
        <w:rPr>
          <w:lang w:val="en-US"/>
        </w:rPr>
        <w:t>zur</w:t>
      </w:r>
      <w:proofErr w:type="spellEnd"/>
      <w:r w:rsidRPr="00E60F0B">
        <w:rPr>
          <w:lang w:val="en-US"/>
        </w:rPr>
        <w:t xml:space="preserve"> </w:t>
      </w:r>
      <w:proofErr w:type="spellStart"/>
      <w:r w:rsidRPr="00E60F0B">
        <w:rPr>
          <w:lang w:val="en-US"/>
        </w:rPr>
        <w:t>Wasserstofftrocknung</w:t>
      </w:r>
      <w:proofErr w:type="spellEnd"/>
      <w:r w:rsidRPr="00E60F0B">
        <w:rPr>
          <w:lang w:val="en-US"/>
        </w:rPr>
        <w:t>).</w:t>
      </w:r>
    </w:p>
    <w:p w14:paraId="235AC85F" w14:textId="77777777" w:rsidR="00FD699E" w:rsidRPr="00E60F0B" w:rsidRDefault="00FD699E" w:rsidP="00FD699E">
      <w:pPr>
        <w:rPr>
          <w:lang w:val="en-US"/>
        </w:rPr>
      </w:pPr>
    </w:p>
    <w:sdt>
      <w:sdtPr>
        <w:rPr>
          <w:rFonts w:eastAsiaTheme="minorHAnsi"/>
          <w:lang w:val="en-US"/>
        </w:rPr>
        <w:tag w:val="CitaviBibliography"/>
        <w:id w:val="-197237879"/>
        <w:placeholder>
          <w:docPart w:val="DefaultPlaceholder_-1854013440"/>
        </w:placeholder>
      </w:sdtPr>
      <w:sdtEndPr>
        <w:rPr>
          <w:rFonts w:asciiTheme="minorHAnsi" w:hAnsiTheme="minorHAnsi" w:cstheme="minorBidi"/>
          <w:color w:val="auto"/>
          <w:sz w:val="22"/>
          <w:szCs w:val="22"/>
        </w:rPr>
      </w:sdtEndPr>
      <w:sdtContent>
        <w:p w14:paraId="01AA2AE7" w14:textId="77777777" w:rsidR="00160CD2" w:rsidRDefault="00A76C7C" w:rsidP="00160CD2">
          <w:pPr>
            <w:pStyle w:val="CitaviBibliographyHeading"/>
            <w:rPr>
              <w:lang w:val="en-US"/>
            </w:rPr>
          </w:pPr>
          <w:r>
            <w:rPr>
              <w:lang w:val="en-US"/>
            </w:rPr>
            <w:fldChar w:fldCharType="begin"/>
          </w:r>
          <w:r w:rsidRPr="003C69EB">
            <w:rPr>
              <w:lang w:val="en-US"/>
            </w:rPr>
            <w:instrText>ADDIN CitaviBibliography</w:instrText>
          </w:r>
          <w:r>
            <w:rPr>
              <w:lang w:val="en-US"/>
            </w:rPr>
            <w:fldChar w:fldCharType="separate"/>
          </w:r>
          <w:proofErr w:type="spellStart"/>
          <w:r w:rsidR="00160CD2">
            <w:rPr>
              <w:lang w:val="en-US"/>
            </w:rPr>
            <w:t>Literaturverzeichnis</w:t>
          </w:r>
          <w:proofErr w:type="spellEnd"/>
        </w:p>
        <w:p w14:paraId="0F8B0845" w14:textId="77777777" w:rsidR="00160CD2" w:rsidRDefault="00160CD2" w:rsidP="00160CD2">
          <w:pPr>
            <w:pStyle w:val="CitaviBibliographyEntry"/>
            <w:rPr>
              <w:lang w:val="en-US"/>
            </w:rPr>
          </w:pPr>
          <w:bookmarkStart w:id="8" w:name="_CTVL001659ef5366c214247bfaadda96da7dc5e"/>
          <w:r>
            <w:rPr>
              <w:lang w:val="en-US"/>
            </w:rPr>
            <w:t>Abdel-Baqi, O.; Miller, P.; Nasiri, A. (2015 - 2015): Energy management for an 8000HP hybrid hydraulic mining shovel. In: 2015 IEEE Transportation Electrification Conference and Expo (ITEC). 2015 IEEE Transportation Electrification Conference and Expo (ITEC). Dearborn, MI, USA, 14.06.2015 - 17.06.2015: IEEE, S. 1–8.</w:t>
          </w:r>
        </w:p>
        <w:p w14:paraId="15BB74C4" w14:textId="77777777" w:rsidR="00160CD2" w:rsidRDefault="00160CD2" w:rsidP="00160CD2">
          <w:pPr>
            <w:pStyle w:val="CitaviBibliographyEntry"/>
            <w:rPr>
              <w:lang w:val="en-US"/>
            </w:rPr>
          </w:pPr>
          <w:bookmarkStart w:id="9" w:name="_CTVL00166130a1e28a54e0abef20a70d90c98fb"/>
          <w:bookmarkEnd w:id="8"/>
          <w:r>
            <w:rPr>
              <w:lang w:val="en-US"/>
            </w:rPr>
            <w:t>Cirera, Josep; Carino, Jesus A.; Zurita, Daniel; Ortega, Juan A. (2020): Improving the Energy Efficiency of Industrial Refrigeration Systems by Means of Data-Driven Load Management. In:</w:t>
          </w:r>
          <w:bookmarkEnd w:id="9"/>
          <w:r>
            <w:rPr>
              <w:lang w:val="en-US"/>
            </w:rPr>
            <w:t xml:space="preserve"> </w:t>
          </w:r>
          <w:r w:rsidRPr="00160CD2">
            <w:rPr>
              <w:i/>
              <w:lang w:val="en-US"/>
            </w:rPr>
            <w:t xml:space="preserve">Processes </w:t>
          </w:r>
          <w:r w:rsidRPr="00160CD2">
            <w:rPr>
              <w:lang w:val="en-US"/>
            </w:rPr>
            <w:t>8 (9), S. 1106. DOI: 10.3390/pr8091106.</w:t>
          </w:r>
        </w:p>
        <w:p w14:paraId="2B093EDA" w14:textId="77777777" w:rsidR="00160CD2" w:rsidRDefault="00160CD2" w:rsidP="00160CD2">
          <w:pPr>
            <w:pStyle w:val="CitaviBibliographyEntry"/>
            <w:rPr>
              <w:lang w:val="en-US"/>
            </w:rPr>
          </w:pPr>
          <w:bookmarkStart w:id="10" w:name="_CTVL0018b5f4f9734b14ee0a84cb4149db75c00"/>
          <w:r>
            <w:rPr>
              <w:lang w:val="en-US"/>
            </w:rPr>
            <w:t xml:space="preserve">Crespi, Elena; </w:t>
          </w:r>
          <w:proofErr w:type="spellStart"/>
          <w:r>
            <w:rPr>
              <w:lang w:val="en-US"/>
            </w:rPr>
            <w:t>Guandalini</w:t>
          </w:r>
          <w:proofErr w:type="spellEnd"/>
          <w:r>
            <w:rPr>
              <w:lang w:val="en-US"/>
            </w:rPr>
            <w:t xml:space="preserve">, Giulio; Mastropasqua, Luca; </w:t>
          </w:r>
          <w:proofErr w:type="spellStart"/>
          <w:r>
            <w:rPr>
              <w:lang w:val="en-US"/>
            </w:rPr>
            <w:t>Campanari</w:t>
          </w:r>
          <w:proofErr w:type="spellEnd"/>
          <w:r>
            <w:rPr>
              <w:lang w:val="en-US"/>
            </w:rPr>
            <w:t>, Stefano; Brouwer, Jacob (2023): Experimental and theoretical evaluation of a 60 kW PEM electrolysis system for flexible dynamic operation. In:</w:t>
          </w:r>
          <w:bookmarkEnd w:id="10"/>
          <w:r>
            <w:rPr>
              <w:lang w:val="en-US"/>
            </w:rPr>
            <w:t xml:space="preserve"> </w:t>
          </w:r>
          <w:r w:rsidRPr="00160CD2">
            <w:rPr>
              <w:i/>
              <w:lang w:val="en-US"/>
            </w:rPr>
            <w:t xml:space="preserve">Energy Conversion and Management </w:t>
          </w:r>
          <w:r w:rsidRPr="00160CD2">
            <w:rPr>
              <w:lang w:val="en-US"/>
            </w:rPr>
            <w:t>277, S. 116622. DOI: 10.1016/j.enconman.2022.116622.</w:t>
          </w:r>
        </w:p>
        <w:p w14:paraId="696FC7BB" w14:textId="77777777" w:rsidR="00160CD2" w:rsidRDefault="00160CD2" w:rsidP="00160CD2">
          <w:pPr>
            <w:pStyle w:val="CitaviBibliographyEntry"/>
            <w:rPr>
              <w:lang w:val="en-US"/>
            </w:rPr>
          </w:pPr>
          <w:bookmarkStart w:id="11" w:name="_CTVL0017f352c15cdb74405b053b209f8ee74e6"/>
          <w:proofErr w:type="spellStart"/>
          <w:r>
            <w:rPr>
              <w:lang w:val="en-US"/>
            </w:rPr>
            <w:t>Emec</w:t>
          </w:r>
          <w:proofErr w:type="spellEnd"/>
          <w:r>
            <w:rPr>
              <w:lang w:val="en-US"/>
            </w:rPr>
            <w:t xml:space="preserve">, Soner; </w:t>
          </w:r>
          <w:proofErr w:type="spellStart"/>
          <w:r>
            <w:rPr>
              <w:lang w:val="en-US"/>
            </w:rPr>
            <w:t>Kuschke</w:t>
          </w:r>
          <w:proofErr w:type="spellEnd"/>
          <w:r>
            <w:rPr>
              <w:lang w:val="en-US"/>
            </w:rPr>
            <w:t>, Maren; Chemnitz, Moritz; Strunz, Kai (2013): Potential for demand side management in automotive manufacturing. In: IEEE PES ISGT Europe 2013. 2013 4th IEEE/PES Innovative Smart Grid Technologies Europe (ISGT EUROPE). Lyngby, Denmark, 06.10.2013 - 09.10.2013: IEEE, S. 1–5.</w:t>
          </w:r>
        </w:p>
        <w:p w14:paraId="0415BD4A" w14:textId="77777777" w:rsidR="00160CD2" w:rsidRDefault="00160CD2" w:rsidP="00160CD2">
          <w:pPr>
            <w:pStyle w:val="CitaviBibliographyEntry"/>
            <w:rPr>
              <w:lang w:val="en-US"/>
            </w:rPr>
          </w:pPr>
          <w:bookmarkStart w:id="12" w:name="_CTVL0015744dccea03b4b85b18bab77383c9d82"/>
          <w:bookmarkEnd w:id="11"/>
          <w:r>
            <w:rPr>
              <w:lang w:val="en-US"/>
            </w:rPr>
            <w:t xml:space="preserve">Ferrari, Lorenzo; Esposito, Fabio; </w:t>
          </w:r>
          <w:proofErr w:type="spellStart"/>
          <w:r>
            <w:rPr>
              <w:lang w:val="en-US"/>
            </w:rPr>
            <w:t>Becciani</w:t>
          </w:r>
          <w:proofErr w:type="spellEnd"/>
          <w:r>
            <w:rPr>
              <w:lang w:val="en-US"/>
            </w:rPr>
            <w:t>, Michele; Ferrara, Giovanni; Magnani, Sandro; Andreini, Mirko et al. (2017): Development of an optimization algorithm for the energy management of an industrial Smart User. In:</w:t>
          </w:r>
          <w:bookmarkEnd w:id="12"/>
          <w:r>
            <w:rPr>
              <w:lang w:val="en-US"/>
            </w:rPr>
            <w:t xml:space="preserve"> </w:t>
          </w:r>
          <w:r w:rsidRPr="00160CD2">
            <w:rPr>
              <w:i/>
              <w:lang w:val="en-US"/>
            </w:rPr>
            <w:t xml:space="preserve">Applied Energy </w:t>
          </w:r>
          <w:r w:rsidRPr="00160CD2">
            <w:rPr>
              <w:lang w:val="en-US"/>
            </w:rPr>
            <w:t>208, S. 1468–1486. DOI: 10.1016/j.apenergy.2017.09.005.</w:t>
          </w:r>
        </w:p>
        <w:p w14:paraId="7924D6CC" w14:textId="77777777" w:rsidR="00160CD2" w:rsidRDefault="00160CD2" w:rsidP="00160CD2">
          <w:pPr>
            <w:pStyle w:val="CitaviBibliographyEntry"/>
            <w:rPr>
              <w:lang w:val="en-US"/>
            </w:rPr>
          </w:pPr>
          <w:bookmarkStart w:id="13" w:name="_CTVL0011e96e70b7781427493e4ee25864ffa8f"/>
          <w:proofErr w:type="spellStart"/>
          <w:r>
            <w:rPr>
              <w:lang w:val="en-US"/>
            </w:rPr>
            <w:t>Fuhrländer</w:t>
          </w:r>
          <w:proofErr w:type="spellEnd"/>
          <w:r>
            <w:rPr>
              <w:lang w:val="en-US"/>
            </w:rPr>
            <w:t>-Völker, Daniel; Magin, Jonathan; Weigold, Matthias (2023): Automation architecture for harnessing the demand response potential of aqueous parts cleaning machines. In:</w:t>
          </w:r>
          <w:bookmarkEnd w:id="13"/>
          <w:r>
            <w:rPr>
              <w:lang w:val="en-US"/>
            </w:rPr>
            <w:t xml:space="preserve"> </w:t>
          </w:r>
          <w:r w:rsidRPr="00160CD2">
            <w:rPr>
              <w:i/>
              <w:lang w:val="en-US"/>
            </w:rPr>
            <w:t xml:space="preserve">Prod. Eng. Res. Devel. </w:t>
          </w:r>
          <w:r w:rsidRPr="00160CD2">
            <w:rPr>
              <w:lang w:val="en-US"/>
            </w:rPr>
            <w:t>17 (6), S. 785–803. DOI: 10.1007/s11740-023-01201-x.</w:t>
          </w:r>
        </w:p>
        <w:p w14:paraId="1553A00B" w14:textId="77777777" w:rsidR="00160CD2" w:rsidRDefault="00160CD2" w:rsidP="00160CD2">
          <w:pPr>
            <w:pStyle w:val="CitaviBibliographyEntry"/>
            <w:rPr>
              <w:lang w:val="en-US"/>
            </w:rPr>
          </w:pPr>
          <w:bookmarkStart w:id="14" w:name="_CTVL001a312e4c146c44675a40f1c1e35f1e162"/>
          <w:r>
            <w:rPr>
              <w:lang w:val="en-US"/>
            </w:rPr>
            <w:t xml:space="preserve">Fuhrmann, Florian; Windholz, Bernd; </w:t>
          </w:r>
          <w:proofErr w:type="spellStart"/>
          <w:r>
            <w:rPr>
              <w:lang w:val="en-US"/>
            </w:rPr>
            <w:t>Schirrer</w:t>
          </w:r>
          <w:proofErr w:type="spellEnd"/>
          <w:r>
            <w:rPr>
              <w:lang w:val="en-US"/>
            </w:rPr>
            <w:t xml:space="preserve">, Alexander; </w:t>
          </w:r>
          <w:proofErr w:type="spellStart"/>
          <w:r>
            <w:rPr>
              <w:lang w:val="en-US"/>
            </w:rPr>
            <w:t>Knöttner</w:t>
          </w:r>
          <w:proofErr w:type="spellEnd"/>
          <w:r>
            <w:rPr>
              <w:lang w:val="en-US"/>
            </w:rPr>
            <w:t xml:space="preserve">, Sophie; </w:t>
          </w:r>
          <w:proofErr w:type="spellStart"/>
          <w:r>
            <w:rPr>
              <w:lang w:val="en-US"/>
            </w:rPr>
            <w:t>Schenzel</w:t>
          </w:r>
          <w:proofErr w:type="spellEnd"/>
          <w:r>
            <w:rPr>
              <w:lang w:val="en-US"/>
            </w:rPr>
            <w:t>, Karl; Kozek, Martin (2022): Energy management for thermal batch processes with temporarily available energy sources– Laboratory experiments. In:</w:t>
          </w:r>
          <w:bookmarkEnd w:id="14"/>
          <w:r>
            <w:rPr>
              <w:lang w:val="en-US"/>
            </w:rPr>
            <w:t xml:space="preserve"> </w:t>
          </w:r>
          <w:r w:rsidRPr="00160CD2">
            <w:rPr>
              <w:i/>
              <w:lang w:val="en-US"/>
            </w:rPr>
            <w:t xml:space="preserve">Case Studies in Thermal Engineering </w:t>
          </w:r>
          <w:r w:rsidRPr="00160CD2">
            <w:rPr>
              <w:lang w:val="en-US"/>
            </w:rPr>
            <w:t>39, S. 102473. DOI: 10.1016/j.csite.2022.102473.</w:t>
          </w:r>
        </w:p>
        <w:p w14:paraId="614F00E2" w14:textId="77777777" w:rsidR="00160CD2" w:rsidRDefault="00160CD2" w:rsidP="00160CD2">
          <w:pPr>
            <w:pStyle w:val="CitaviBibliographyEntry"/>
            <w:rPr>
              <w:lang w:val="en-US"/>
            </w:rPr>
          </w:pPr>
          <w:bookmarkStart w:id="15" w:name="_CTVL001d178b24e5925435ca678857a97a73af5"/>
          <w:r>
            <w:rPr>
              <w:lang w:val="en-US"/>
            </w:rPr>
            <w:t xml:space="preserve">Gong, Xu; Liu, Ying; Lohse, Niels; </w:t>
          </w:r>
          <w:proofErr w:type="spellStart"/>
          <w:r>
            <w:rPr>
              <w:lang w:val="en-US"/>
            </w:rPr>
            <w:t>Pessemier</w:t>
          </w:r>
          <w:proofErr w:type="spellEnd"/>
          <w:r>
            <w:rPr>
              <w:lang w:val="en-US"/>
            </w:rPr>
            <w:t xml:space="preserve">, Toon de; Martens, Luc; Joseph, Wout (2019): Energy- and Labor-Aware Production Scheduling for Industrial Demand Response Using Adaptive </w:t>
          </w:r>
          <w:proofErr w:type="spellStart"/>
          <w:r>
            <w:rPr>
              <w:lang w:val="en-US"/>
            </w:rPr>
            <w:t>Multiobjective</w:t>
          </w:r>
          <w:proofErr w:type="spellEnd"/>
          <w:r>
            <w:rPr>
              <w:lang w:val="en-US"/>
            </w:rPr>
            <w:t xml:space="preserve"> Memetic Algorithm. In:</w:t>
          </w:r>
          <w:bookmarkEnd w:id="15"/>
          <w:r>
            <w:rPr>
              <w:lang w:val="en-US"/>
            </w:rPr>
            <w:t xml:space="preserve"> </w:t>
          </w:r>
          <w:r w:rsidRPr="00160CD2">
            <w:rPr>
              <w:i/>
              <w:lang w:val="en-US"/>
            </w:rPr>
            <w:t xml:space="preserve">IEEE Trans. Ind. Inf. </w:t>
          </w:r>
          <w:r w:rsidRPr="00160CD2">
            <w:rPr>
              <w:lang w:val="en-US"/>
            </w:rPr>
            <w:t>15 (2), S. 942–953. DOI: 10.1109/TII.2018.2839645.</w:t>
          </w:r>
        </w:p>
        <w:p w14:paraId="07C8395D" w14:textId="77777777" w:rsidR="00160CD2" w:rsidRDefault="00160CD2" w:rsidP="00160CD2">
          <w:pPr>
            <w:pStyle w:val="CitaviBibliographyEntry"/>
            <w:rPr>
              <w:lang w:val="en-US"/>
            </w:rPr>
          </w:pPr>
          <w:bookmarkStart w:id="16" w:name="_CTVL001bf0374c8470e44afb1d1cbdc082dc282"/>
          <w:r>
            <w:rPr>
              <w:lang w:val="en-US"/>
            </w:rPr>
            <w:t>Han, Zhongyang; Zhao, Jun; Wang, Wei; Liu, Ying (2016): A two-stage method for predicting and scheduling energy in an oxygen/nitrogen system of the steel industry. In:</w:t>
          </w:r>
          <w:bookmarkEnd w:id="16"/>
          <w:r>
            <w:rPr>
              <w:lang w:val="en-US"/>
            </w:rPr>
            <w:t xml:space="preserve"> </w:t>
          </w:r>
          <w:r w:rsidRPr="00160CD2">
            <w:rPr>
              <w:i/>
              <w:lang w:val="en-US"/>
            </w:rPr>
            <w:t xml:space="preserve">Control Engineering Practice </w:t>
          </w:r>
          <w:r w:rsidRPr="00160CD2">
            <w:rPr>
              <w:lang w:val="en-US"/>
            </w:rPr>
            <w:t>52, S. 35–45. DOI: 10.1016/j.conengprac.2016.03.018.</w:t>
          </w:r>
        </w:p>
        <w:p w14:paraId="0BF26203" w14:textId="77777777" w:rsidR="00160CD2" w:rsidRDefault="00160CD2" w:rsidP="00160CD2">
          <w:pPr>
            <w:pStyle w:val="CitaviBibliographyEntry"/>
            <w:rPr>
              <w:lang w:val="en-US"/>
            </w:rPr>
          </w:pPr>
          <w:bookmarkStart w:id="17" w:name="_CTVL001b7d132d7d3d346b88f702c2836205950"/>
          <w:r>
            <w:rPr>
              <w:lang w:val="en-US"/>
            </w:rPr>
            <w:t>Hayn, Adrian von; Wendt, Jonas; Lieberth, Nicolas; Weisel, Nicole; Weigold, Matthias (2023): Development of Energy Flexible and Sustainable Operation Strategies of Air Conditioning Systems for Industrial Production Environments. In:</w:t>
          </w:r>
          <w:bookmarkEnd w:id="17"/>
          <w:r>
            <w:rPr>
              <w:lang w:val="en-US"/>
            </w:rPr>
            <w:t xml:space="preserve"> </w:t>
          </w:r>
          <w:r w:rsidRPr="00160CD2">
            <w:rPr>
              <w:i/>
              <w:lang w:val="en-US"/>
            </w:rPr>
            <w:t xml:space="preserve">Procedia CIRP </w:t>
          </w:r>
          <w:r w:rsidRPr="00160CD2">
            <w:rPr>
              <w:lang w:val="en-US"/>
            </w:rPr>
            <w:t>116, S. 155–160. DOI: 10.1016/j.procir.2023.02.027.</w:t>
          </w:r>
        </w:p>
        <w:p w14:paraId="086A0A03" w14:textId="77777777" w:rsidR="00160CD2" w:rsidRDefault="00160CD2" w:rsidP="00160CD2">
          <w:pPr>
            <w:pStyle w:val="CitaviBibliographyEntry"/>
            <w:rPr>
              <w:lang w:val="en-US"/>
            </w:rPr>
          </w:pPr>
          <w:bookmarkStart w:id="18" w:name="_CTVL0013814a8466d1344879200f69aec8d2940"/>
          <w:r>
            <w:rPr>
              <w:lang w:val="en-US"/>
            </w:rPr>
            <w:t xml:space="preserve">Hsu, Chang-Hong; Deng, Qingyuan; Mars, Jason; Tang, </w:t>
          </w:r>
          <w:proofErr w:type="spellStart"/>
          <w:r>
            <w:rPr>
              <w:lang w:val="en-US"/>
            </w:rPr>
            <w:t>Lingjia</w:t>
          </w:r>
          <w:proofErr w:type="spellEnd"/>
          <w:r>
            <w:rPr>
              <w:lang w:val="en-US"/>
            </w:rPr>
            <w:t xml:space="preserve"> (2018): </w:t>
          </w:r>
          <w:proofErr w:type="spellStart"/>
          <w:r>
            <w:rPr>
              <w:lang w:val="en-US"/>
            </w:rPr>
            <w:t>SmoothOperator</w:t>
          </w:r>
          <w:proofErr w:type="spellEnd"/>
          <w:r>
            <w:rPr>
              <w:lang w:val="en-US"/>
            </w:rPr>
            <w:t xml:space="preserve">. In: </w:t>
          </w:r>
          <w:proofErr w:type="spellStart"/>
          <w:r>
            <w:rPr>
              <w:lang w:val="en-US"/>
            </w:rPr>
            <w:t>Xipeng</w:t>
          </w:r>
          <w:proofErr w:type="spellEnd"/>
          <w:r>
            <w:rPr>
              <w:lang w:val="en-US"/>
            </w:rPr>
            <w:t xml:space="preserve"> Shen, James Tuck, Ricardo Bianchini und Vivek Sarkar (Hg.): Proceedings of the Twenty-Third International Conference on Architectural Support for Programming Languages and Operating Systems. ASPLOS '18: Architectural Support for Programming Languages and Operating Systems. Williamsburg VA USA, 24 03 2018 28 03 2018. New York, NY, USA: ACM, S. 535–548.</w:t>
          </w:r>
        </w:p>
        <w:p w14:paraId="3CDBCDA1" w14:textId="77777777" w:rsidR="00160CD2" w:rsidRDefault="00160CD2" w:rsidP="00160CD2">
          <w:pPr>
            <w:pStyle w:val="CitaviBibliographyEntry"/>
            <w:rPr>
              <w:lang w:val="en-US"/>
            </w:rPr>
          </w:pPr>
          <w:bookmarkStart w:id="19" w:name="_CTVL001ee7ede655e8640bfb3b076e5cdf372c6"/>
          <w:bookmarkEnd w:id="18"/>
          <w:r>
            <w:rPr>
              <w:lang w:val="en-US"/>
            </w:rPr>
            <w:t xml:space="preserve">Kasper, Lukas; </w:t>
          </w:r>
          <w:proofErr w:type="spellStart"/>
          <w:r>
            <w:rPr>
              <w:lang w:val="en-US"/>
            </w:rPr>
            <w:t>Schwarzmayr</w:t>
          </w:r>
          <w:proofErr w:type="spellEnd"/>
          <w:r>
            <w:rPr>
              <w:lang w:val="en-US"/>
            </w:rPr>
            <w:t xml:space="preserve">, Paul; Birkelbach, Felix; </w:t>
          </w:r>
          <w:proofErr w:type="spellStart"/>
          <w:r>
            <w:rPr>
              <w:lang w:val="en-US"/>
            </w:rPr>
            <w:t>Javernik</w:t>
          </w:r>
          <w:proofErr w:type="spellEnd"/>
          <w:r>
            <w:rPr>
              <w:lang w:val="en-US"/>
            </w:rPr>
            <w:t>, Florian; Schwaiger, Michael; Hofmann, René (2024): A digital twin-based adaptive optimization approach applied to waste heat recovery in green steel production: Development and experimental investigation. In:</w:t>
          </w:r>
          <w:bookmarkEnd w:id="19"/>
          <w:r>
            <w:rPr>
              <w:lang w:val="en-US"/>
            </w:rPr>
            <w:t xml:space="preserve"> </w:t>
          </w:r>
          <w:r w:rsidRPr="00160CD2">
            <w:rPr>
              <w:i/>
              <w:lang w:val="en-US"/>
            </w:rPr>
            <w:t xml:space="preserve">Applied Energy </w:t>
          </w:r>
          <w:r w:rsidRPr="00160CD2">
            <w:rPr>
              <w:lang w:val="en-US"/>
            </w:rPr>
            <w:t>353, S. 122192. DOI: 10.1016/j.apenergy.2023.122192.</w:t>
          </w:r>
        </w:p>
        <w:p w14:paraId="1738ED8D" w14:textId="77777777" w:rsidR="00160CD2" w:rsidRDefault="00160CD2" w:rsidP="00160CD2">
          <w:pPr>
            <w:pStyle w:val="CitaviBibliographyEntry"/>
            <w:rPr>
              <w:lang w:val="en-US"/>
            </w:rPr>
          </w:pPr>
          <w:bookmarkStart w:id="20" w:name="_CTVL0013a5e7b4fb1af4989bf6ad3c922a8776a"/>
          <w:proofErr w:type="spellStart"/>
          <w:r>
            <w:rPr>
              <w:lang w:val="en-US"/>
            </w:rPr>
            <w:t>Laayati</w:t>
          </w:r>
          <w:proofErr w:type="spellEnd"/>
          <w:r>
            <w:rPr>
              <w:lang w:val="en-US"/>
            </w:rPr>
            <w:t xml:space="preserve">, Oussama; Bouzi, Mostafa; </w:t>
          </w:r>
          <w:proofErr w:type="spellStart"/>
          <w:r>
            <w:rPr>
              <w:lang w:val="en-US"/>
            </w:rPr>
            <w:t>Chebak</w:t>
          </w:r>
          <w:proofErr w:type="spellEnd"/>
          <w:r>
            <w:rPr>
              <w:lang w:val="en-US"/>
            </w:rPr>
            <w:t>, Ahmed (2022): Smart Energy Management System: Design of a Monitoring and Peak Load Forecasting System for an Experimental Open-Pit Mine. In:</w:t>
          </w:r>
          <w:bookmarkEnd w:id="20"/>
          <w:r>
            <w:rPr>
              <w:lang w:val="en-US"/>
            </w:rPr>
            <w:t xml:space="preserve"> </w:t>
          </w:r>
          <w:r w:rsidRPr="00160CD2">
            <w:rPr>
              <w:i/>
              <w:lang w:val="en-US"/>
            </w:rPr>
            <w:t xml:space="preserve">ASI </w:t>
          </w:r>
          <w:r w:rsidRPr="00160CD2">
            <w:rPr>
              <w:lang w:val="en-US"/>
            </w:rPr>
            <w:t>5 (1), S. 18. DOI: 10.3390/asi5010018.</w:t>
          </w:r>
        </w:p>
        <w:p w14:paraId="67D4308F" w14:textId="77777777" w:rsidR="00160CD2" w:rsidRDefault="00160CD2" w:rsidP="00160CD2">
          <w:pPr>
            <w:pStyle w:val="CitaviBibliographyEntry"/>
            <w:rPr>
              <w:lang w:val="en-US"/>
            </w:rPr>
          </w:pPr>
          <w:bookmarkStart w:id="21" w:name="_CTVL00183375f00000c4ef6bf264ed5e80a5c60"/>
          <w:r>
            <w:rPr>
              <w:lang w:val="en-US"/>
            </w:rPr>
            <w:t>Liu, J.; Tylor, M.; Dorreen, M. (2016): DYNAMIC RESPONSE OF CRYOLITIC BATH AND INFLUENCE ON CELL HEAT AND MASS BALANCE WITH LARGE SCALE POTLINE POWER SHIFTS. In:</w:t>
          </w:r>
          <w:bookmarkEnd w:id="21"/>
          <w:r>
            <w:rPr>
              <w:lang w:val="en-US"/>
            </w:rPr>
            <w:t xml:space="preserve"> </w:t>
          </w:r>
          <w:r w:rsidRPr="00160CD2">
            <w:rPr>
              <w:i/>
              <w:lang w:val="en-US"/>
            </w:rPr>
            <w:t>Light Metals 2016</w:t>
          </w:r>
          <w:r w:rsidRPr="00160CD2">
            <w:rPr>
              <w:lang w:val="en-US"/>
            </w:rPr>
            <w:t>. DOI: 10.1007/978-3-319-48251-4.</w:t>
          </w:r>
        </w:p>
        <w:p w14:paraId="30CE8E53" w14:textId="77777777" w:rsidR="00160CD2" w:rsidRDefault="00160CD2" w:rsidP="00160CD2">
          <w:pPr>
            <w:pStyle w:val="CitaviBibliographyEntry"/>
            <w:rPr>
              <w:lang w:val="en-US"/>
            </w:rPr>
          </w:pPr>
          <w:bookmarkStart w:id="22" w:name="_CTVL001746aae55ee8940f9b55f7957c917482a"/>
          <w:r>
            <w:rPr>
              <w:lang w:val="en-US"/>
            </w:rPr>
            <w:t>Lu, I-Huai (2022): Research on Energy-Saving Efficiency of the Air-Conditioning Host in Agricultural Plant Bacteria Room. In: 2022 IEEE 5th Eurasian Conference on Educational Innovation (ECEI). 2022 IEEE 5th Eurasian Conference on Educational Innovation (ECEI). Taipei, Taiwan, 10.02.2022 - 12.02.2022: IEEE, S. 384–387.</w:t>
          </w:r>
        </w:p>
        <w:p w14:paraId="17400164" w14:textId="77777777" w:rsidR="00160CD2" w:rsidRDefault="00160CD2" w:rsidP="00160CD2">
          <w:pPr>
            <w:pStyle w:val="CitaviBibliographyEntry"/>
            <w:rPr>
              <w:lang w:val="en-US"/>
            </w:rPr>
          </w:pPr>
          <w:bookmarkStart w:id="23" w:name="_CTVL00105a22cd4ee6b4413a1b83d81a506f1c7"/>
          <w:bookmarkEnd w:id="22"/>
          <w:r>
            <w:rPr>
              <w:lang w:val="en-US"/>
            </w:rPr>
            <w:t>Mechs, Sebastian; Grimm, Stephan; Beyer, Dagmar; Lamparter, Steffen (2013): Evaluation of prediction accuracy for energy-efficient switching of automation facilities. In: IECON 2013 - 39th Annual Conference of the IEEE Industrial Electronics Society. IECON 2013 - 39th Annual Conference of the IEEE Industrial Electronics Society. Vienna, Austria, 10.11.2013 - 13.11.2013: IEEE, S. 6928–6933.</w:t>
          </w:r>
        </w:p>
        <w:p w14:paraId="63DAFE70" w14:textId="77777777" w:rsidR="00160CD2" w:rsidRDefault="00160CD2" w:rsidP="00160CD2">
          <w:pPr>
            <w:pStyle w:val="CitaviBibliographyEntry"/>
            <w:rPr>
              <w:lang w:val="en-US"/>
            </w:rPr>
          </w:pPr>
          <w:bookmarkStart w:id="24" w:name="_CTVL00167245abafba243ee804a702efb9ad0d6"/>
          <w:bookmarkEnd w:id="23"/>
          <w:proofErr w:type="spellStart"/>
          <w:r>
            <w:rPr>
              <w:lang w:val="en-US"/>
            </w:rPr>
            <w:t>Perroy</w:t>
          </w:r>
          <w:proofErr w:type="spellEnd"/>
          <w:r>
            <w:rPr>
              <w:lang w:val="en-US"/>
            </w:rPr>
            <w:t xml:space="preserve">, Edouard; Lucas, Damien; </w:t>
          </w:r>
          <w:proofErr w:type="spellStart"/>
          <w:r>
            <w:rPr>
              <w:lang w:val="en-US"/>
            </w:rPr>
            <w:t>Debusschere</w:t>
          </w:r>
          <w:proofErr w:type="spellEnd"/>
          <w:r>
            <w:rPr>
              <w:lang w:val="en-US"/>
            </w:rPr>
            <w:t>, Vincent (2020): Provision of Frequency Containment Reserve Through Large Industrial End-Users Pooling. In:</w:t>
          </w:r>
          <w:bookmarkEnd w:id="24"/>
          <w:r>
            <w:rPr>
              <w:lang w:val="en-US"/>
            </w:rPr>
            <w:t xml:space="preserve"> </w:t>
          </w:r>
          <w:r w:rsidRPr="00160CD2">
            <w:rPr>
              <w:i/>
              <w:lang w:val="en-US"/>
            </w:rPr>
            <w:t xml:space="preserve">IEEE Trans. Smart Grid </w:t>
          </w:r>
          <w:r w:rsidRPr="00160CD2">
            <w:rPr>
              <w:lang w:val="en-US"/>
            </w:rPr>
            <w:t>11 (1), S. 26–36. DOI: 10.1109/TSG.2019.2916623.</w:t>
          </w:r>
        </w:p>
        <w:p w14:paraId="443A1EB3" w14:textId="77777777" w:rsidR="00160CD2" w:rsidRDefault="00160CD2" w:rsidP="00160CD2">
          <w:pPr>
            <w:pStyle w:val="CitaviBibliographyEntry"/>
            <w:rPr>
              <w:lang w:val="en-US"/>
            </w:rPr>
          </w:pPr>
          <w:bookmarkStart w:id="25" w:name="_CTVL001bc1f00e8d84548acbd39f660f93fb1fe"/>
          <w:r>
            <w:rPr>
              <w:lang w:val="en-US"/>
            </w:rPr>
            <w:t xml:space="preserve">Qiu, </w:t>
          </w:r>
          <w:proofErr w:type="spellStart"/>
          <w:r>
            <w:rPr>
              <w:lang w:val="en-US"/>
            </w:rPr>
            <w:t>Yiwei</w:t>
          </w:r>
          <w:proofErr w:type="spellEnd"/>
          <w:r>
            <w:rPr>
              <w:lang w:val="en-US"/>
            </w:rPr>
            <w:t xml:space="preserve">; Zhou, </w:t>
          </w:r>
          <w:proofErr w:type="spellStart"/>
          <w:r>
            <w:rPr>
              <w:lang w:val="en-US"/>
            </w:rPr>
            <w:t>Buxiang</w:t>
          </w:r>
          <w:proofErr w:type="spellEnd"/>
          <w:r>
            <w:rPr>
              <w:lang w:val="en-US"/>
            </w:rPr>
            <w:t xml:space="preserve">; Zang, </w:t>
          </w:r>
          <w:proofErr w:type="spellStart"/>
          <w:r>
            <w:rPr>
              <w:lang w:val="en-US"/>
            </w:rPr>
            <w:t>Tianlei</w:t>
          </w:r>
          <w:proofErr w:type="spellEnd"/>
          <w:r>
            <w:rPr>
              <w:lang w:val="en-US"/>
            </w:rPr>
            <w:t>; Zhou, Yi; Qi, Ruomei; Lin, Jin: Extended Load Flexibility of Industrial P2H Plants: A Process Constraint-Aware Scheduling Approach. In: 2022 IEEE 5th International Electrical and Energy Conference (CIEEC), S. 3344–3349.</w:t>
          </w:r>
        </w:p>
        <w:p w14:paraId="48377302" w14:textId="77777777" w:rsidR="00160CD2" w:rsidRDefault="00160CD2" w:rsidP="00160CD2">
          <w:pPr>
            <w:pStyle w:val="CitaviBibliographyEntry"/>
            <w:rPr>
              <w:lang w:val="en-US"/>
            </w:rPr>
          </w:pPr>
          <w:bookmarkStart w:id="26" w:name="_CTVL001924649bf6fcf4ec6b90cf0026f3794e5"/>
          <w:bookmarkEnd w:id="25"/>
          <w:r>
            <w:rPr>
              <w:lang w:val="en-US"/>
            </w:rPr>
            <w:t>Rahnama, Samira; Green, Torben; Lyhne, Casper Hillerup; Bendtsen, Jan Dimon (2017): Industrial Demand Management Providing Ancillary Services to the Distribution Grid: Experimental Verification. In:</w:t>
          </w:r>
          <w:bookmarkEnd w:id="26"/>
          <w:r>
            <w:rPr>
              <w:lang w:val="en-US"/>
            </w:rPr>
            <w:t xml:space="preserve"> </w:t>
          </w:r>
          <w:r w:rsidRPr="00160CD2">
            <w:rPr>
              <w:i/>
              <w:lang w:val="en-US"/>
            </w:rPr>
            <w:t xml:space="preserve">IEEE Trans. Contr. Syst. Technol. </w:t>
          </w:r>
          <w:r w:rsidRPr="00160CD2">
            <w:rPr>
              <w:lang w:val="en-US"/>
            </w:rPr>
            <w:t>25 (2), S. 485–495. DOI: 10.1109/TCST.2016.2563385.</w:t>
          </w:r>
        </w:p>
        <w:p w14:paraId="223F83C9" w14:textId="77777777" w:rsidR="00160CD2" w:rsidRDefault="00160CD2" w:rsidP="00160CD2">
          <w:pPr>
            <w:pStyle w:val="CitaviBibliographyEntry"/>
            <w:rPr>
              <w:lang w:val="en-US"/>
            </w:rPr>
          </w:pPr>
          <w:bookmarkStart w:id="27" w:name="_CTVL001275c34f9659546fba50e12fd95bb3930"/>
          <w:r>
            <w:rPr>
              <w:lang w:val="en-US"/>
            </w:rPr>
            <w:t>Reinpold, Lasse Matthias; Wagner, Lukas Peter; Reiche, Leif-Thore; Fay, Alexander (2023): Experimental Setup for the Evaluation of Optimization Strategies for Flexible Energy Resources. In: 2023 IEEE 2nd Industrial Electronics Society Annual On-Line Conference (ONCON). 2023 IEEE 2nd Industrial Electronics Society Annual On-Line Conference (ONCON). SC, USA, 08.12.2023 - 10.12.2023: IEEE, S. 1–6.</w:t>
          </w:r>
        </w:p>
        <w:p w14:paraId="2B165C68" w14:textId="77777777" w:rsidR="00160CD2" w:rsidRDefault="00160CD2" w:rsidP="00160CD2">
          <w:pPr>
            <w:pStyle w:val="CitaviBibliographyEntry"/>
            <w:rPr>
              <w:lang w:val="en-US"/>
            </w:rPr>
          </w:pPr>
          <w:bookmarkStart w:id="28" w:name="_CTVL001db27af441b494f53a48f9adc7d114ae4"/>
          <w:bookmarkEnd w:id="27"/>
          <w:r>
            <w:rPr>
              <w:lang w:val="en-US"/>
            </w:rPr>
            <w:t>Sandro Magnani; Piero Danti; Giovanni Cauchi (2018): Experimental results of the optimized management of an EMS-equipped small-size prosumer. In:</w:t>
          </w:r>
          <w:bookmarkEnd w:id="28"/>
          <w:r>
            <w:rPr>
              <w:lang w:val="en-US"/>
            </w:rPr>
            <w:t xml:space="preserve"> </w:t>
          </w:r>
          <w:r w:rsidRPr="00160CD2">
            <w:rPr>
              <w:i/>
              <w:lang w:val="en-US"/>
            </w:rPr>
            <w:t>2019 UK/ China Emerging Technologies (UCET)</w:t>
          </w:r>
          <w:r w:rsidRPr="00160CD2">
            <w:rPr>
              <w:lang w:val="en-US"/>
            </w:rPr>
            <w:t>.</w:t>
          </w:r>
        </w:p>
        <w:p w14:paraId="324462E9" w14:textId="77777777" w:rsidR="00160CD2" w:rsidRDefault="00160CD2" w:rsidP="00160CD2">
          <w:pPr>
            <w:pStyle w:val="CitaviBibliographyEntry"/>
            <w:rPr>
              <w:lang w:val="en-US"/>
            </w:rPr>
          </w:pPr>
          <w:bookmarkStart w:id="29" w:name="_CTVL0012d9b167aa76847638dc3cc5297dc41ed"/>
          <w:r>
            <w:rPr>
              <w:lang w:val="en-US"/>
            </w:rPr>
            <w:t xml:space="preserve">Sawczuk, Marcin; </w:t>
          </w:r>
          <w:proofErr w:type="spellStart"/>
          <w:r>
            <w:rPr>
              <w:lang w:val="en-US"/>
            </w:rPr>
            <w:t>Stawowy</w:t>
          </w:r>
          <w:proofErr w:type="spellEnd"/>
          <w:r>
            <w:rPr>
              <w:lang w:val="en-US"/>
            </w:rPr>
            <w:t>, Adam; Okrzesik, Olga; Kurek, Damian; Sawczuk, Mariola (2024): Managing Costs of the Capacity Charge through Real-Time Adjustment of the Demand Pattern. In:</w:t>
          </w:r>
          <w:bookmarkEnd w:id="29"/>
          <w:r>
            <w:rPr>
              <w:lang w:val="en-US"/>
            </w:rPr>
            <w:t xml:space="preserve"> </w:t>
          </w:r>
          <w:r w:rsidRPr="00160CD2">
            <w:rPr>
              <w:i/>
              <w:lang w:val="en-US"/>
            </w:rPr>
            <w:t xml:space="preserve">Energies </w:t>
          </w:r>
          <w:r w:rsidRPr="00160CD2">
            <w:rPr>
              <w:lang w:val="en-US"/>
            </w:rPr>
            <w:t>17 (8), S. 1911. DOI: 10.3390/en17081911.</w:t>
          </w:r>
        </w:p>
        <w:p w14:paraId="0E3A78E4" w14:textId="77777777" w:rsidR="00160CD2" w:rsidRDefault="00160CD2" w:rsidP="00160CD2">
          <w:pPr>
            <w:pStyle w:val="CitaviBibliographyEntry"/>
            <w:rPr>
              <w:lang w:val="en-US"/>
            </w:rPr>
          </w:pPr>
          <w:bookmarkStart w:id="30" w:name="_CTVL00165621853e29d44c1a760b76d04932a5a"/>
          <w:r>
            <w:rPr>
              <w:lang w:val="en-US"/>
            </w:rPr>
            <w:t xml:space="preserve">Silletti, Francesco; Orru, Luca; Di Serafino, Marco; Bolla, Laura; Maso, Francesco (2022): H2020 OSMOSE PROJECT: </w:t>
          </w:r>
          <w:proofErr w:type="gramStart"/>
          <w:r>
            <w:rPr>
              <w:lang w:val="en-US"/>
            </w:rPr>
            <w:t>Final results</w:t>
          </w:r>
          <w:proofErr w:type="gramEnd"/>
          <w:r>
            <w:rPr>
              <w:lang w:val="en-US"/>
            </w:rPr>
            <w:t xml:space="preserve"> of the experimentation phase of industrial Demand Response (DR). In: 2022 AEIT International Annual Conference (AEIT). 2022 AEIT International Annual Conference (AEIT). Rome, Italy, 03.10.2022 - 05.10.2022: IEEE, S. 1–6.</w:t>
          </w:r>
        </w:p>
        <w:p w14:paraId="57AD2779" w14:textId="77777777" w:rsidR="00160CD2" w:rsidRDefault="00160CD2" w:rsidP="00160CD2">
          <w:pPr>
            <w:pStyle w:val="CitaviBibliographyEntry"/>
            <w:rPr>
              <w:lang w:val="en-US"/>
            </w:rPr>
          </w:pPr>
          <w:bookmarkStart w:id="31" w:name="_CTVL001726364b593fe4e15af4d5628e2de37f0"/>
          <w:bookmarkEnd w:id="30"/>
          <w:r>
            <w:rPr>
              <w:lang w:val="en-US"/>
            </w:rPr>
            <w:t xml:space="preserve">Sokolovsky, M. A.; </w:t>
          </w:r>
          <w:proofErr w:type="spellStart"/>
          <w:r>
            <w:rPr>
              <w:lang w:val="en-US"/>
            </w:rPr>
            <w:t>Klimash</w:t>
          </w:r>
          <w:proofErr w:type="spellEnd"/>
          <w:r>
            <w:rPr>
              <w:lang w:val="en-US"/>
            </w:rPr>
            <w:t>, V. S. (2019): Power Management of a Continuous Mining Process. In: 2019 International Multi-Conference on Industrial Engineering and Modern Technologies (</w:t>
          </w:r>
          <w:proofErr w:type="spellStart"/>
          <w:r>
            <w:rPr>
              <w:lang w:val="en-US"/>
            </w:rPr>
            <w:t>FarEastCon</w:t>
          </w:r>
          <w:proofErr w:type="spellEnd"/>
          <w:r>
            <w:rPr>
              <w:lang w:val="en-US"/>
            </w:rPr>
            <w:t>). 2019 International Multi-Conference on Industrial Engineering and Modern Technologies (</w:t>
          </w:r>
          <w:proofErr w:type="spellStart"/>
          <w:r>
            <w:rPr>
              <w:lang w:val="en-US"/>
            </w:rPr>
            <w:t>FarEastCon</w:t>
          </w:r>
          <w:proofErr w:type="spellEnd"/>
          <w:r>
            <w:rPr>
              <w:lang w:val="en-US"/>
            </w:rPr>
            <w:t>). Vladivostok, Russia, 01.10.2019 - 04.10.2019: IEEE, S. 1–3.</w:t>
          </w:r>
        </w:p>
        <w:p w14:paraId="04FFF750" w14:textId="77777777" w:rsidR="00160CD2" w:rsidRDefault="00160CD2" w:rsidP="00160CD2">
          <w:pPr>
            <w:pStyle w:val="CitaviBibliographyEntry"/>
            <w:rPr>
              <w:lang w:val="en-US"/>
            </w:rPr>
          </w:pPr>
          <w:bookmarkStart w:id="32" w:name="_CTVL001f3b7c92cc522445d907f267c927276db"/>
          <w:bookmarkEnd w:id="31"/>
          <w:r>
            <w:rPr>
              <w:lang w:val="en-US"/>
            </w:rPr>
            <w:t xml:space="preserve">Sun, Xinyao; Wang, Xue; Wu, </w:t>
          </w:r>
          <w:proofErr w:type="spellStart"/>
          <w:r>
            <w:rPr>
              <w:lang w:val="en-US"/>
            </w:rPr>
            <w:t>Jiangwei</w:t>
          </w:r>
          <w:proofErr w:type="spellEnd"/>
          <w:r>
            <w:rPr>
              <w:lang w:val="en-US"/>
            </w:rPr>
            <w:t xml:space="preserve">; Liu, </w:t>
          </w:r>
          <w:proofErr w:type="spellStart"/>
          <w:r>
            <w:rPr>
              <w:lang w:val="en-US"/>
            </w:rPr>
            <w:t>Youda</w:t>
          </w:r>
          <w:proofErr w:type="spellEnd"/>
          <w:r>
            <w:rPr>
              <w:lang w:val="en-US"/>
            </w:rPr>
            <w:t xml:space="preserve"> (2014): Prediction-based manufacturing center self-adaptive demand side energy optimization in cyber physical systems. In:</w:t>
          </w:r>
          <w:bookmarkEnd w:id="32"/>
          <w:r>
            <w:rPr>
              <w:lang w:val="en-US"/>
            </w:rPr>
            <w:t xml:space="preserve"> </w:t>
          </w:r>
          <w:r w:rsidRPr="00160CD2">
            <w:rPr>
              <w:i/>
              <w:lang w:val="en-US"/>
            </w:rPr>
            <w:t xml:space="preserve">Chin. J. Mech. Eng. </w:t>
          </w:r>
          <w:r w:rsidRPr="00160CD2">
            <w:rPr>
              <w:lang w:val="en-US"/>
            </w:rPr>
            <w:t>27 (3), S. 488–495. DOI: 10.3901/CJME.2014.03.488.</w:t>
          </w:r>
        </w:p>
        <w:p w14:paraId="5A6F748E" w14:textId="77777777" w:rsidR="00160CD2" w:rsidRDefault="00160CD2" w:rsidP="00160CD2">
          <w:pPr>
            <w:pStyle w:val="CitaviBibliographyEntry"/>
            <w:rPr>
              <w:lang w:val="en-US"/>
            </w:rPr>
          </w:pPr>
          <w:bookmarkStart w:id="33" w:name="_CTVL00179cb44eb78d34e8cb010d326c7bffdc4"/>
          <w:proofErr w:type="spellStart"/>
          <w:r>
            <w:rPr>
              <w:lang w:val="en-US"/>
            </w:rPr>
            <w:t>Suwa</w:t>
          </w:r>
          <w:proofErr w:type="spellEnd"/>
          <w:r>
            <w:rPr>
              <w:lang w:val="en-US"/>
            </w:rPr>
            <w:t xml:space="preserve">, Haruhiko; </w:t>
          </w:r>
          <w:proofErr w:type="spellStart"/>
          <w:r>
            <w:rPr>
              <w:lang w:val="en-US"/>
            </w:rPr>
            <w:t>Samukawa</w:t>
          </w:r>
          <w:proofErr w:type="spellEnd"/>
          <w:r>
            <w:rPr>
              <w:lang w:val="en-US"/>
            </w:rPr>
            <w:t>, Tetsuo (2016): A New Framework of Energy-efficient Manufacturing Systems Based on Energy Load Profiles. In:</w:t>
          </w:r>
          <w:bookmarkEnd w:id="33"/>
          <w:r>
            <w:rPr>
              <w:lang w:val="en-US"/>
            </w:rPr>
            <w:t xml:space="preserve"> </w:t>
          </w:r>
          <w:r w:rsidRPr="00160CD2">
            <w:rPr>
              <w:i/>
              <w:lang w:val="en-US"/>
            </w:rPr>
            <w:t xml:space="preserve">Procedia CIRP </w:t>
          </w:r>
          <w:r w:rsidRPr="00160CD2">
            <w:rPr>
              <w:lang w:val="en-US"/>
            </w:rPr>
            <w:t>41, S. 313–317. DOI: 10.1016/j.procir.2015.10.011.</w:t>
          </w:r>
        </w:p>
        <w:p w14:paraId="066DC58B" w14:textId="77777777" w:rsidR="00160CD2" w:rsidRDefault="00160CD2" w:rsidP="00160CD2">
          <w:pPr>
            <w:pStyle w:val="CitaviBibliographyEntry"/>
            <w:rPr>
              <w:lang w:val="en-US"/>
            </w:rPr>
          </w:pPr>
          <w:bookmarkStart w:id="34" w:name="_CTVL0015bef2a18523145939ea355a49c830b65"/>
          <w:r>
            <w:rPr>
              <w:lang w:val="en-US"/>
            </w:rPr>
            <w:t xml:space="preserve">Tian, Jun; Liu, </w:t>
          </w:r>
          <w:proofErr w:type="spellStart"/>
          <w:r>
            <w:rPr>
              <w:lang w:val="en-US"/>
            </w:rPr>
            <w:t>Zhengyu</w:t>
          </w:r>
          <w:proofErr w:type="spellEnd"/>
          <w:r>
            <w:rPr>
              <w:lang w:val="en-US"/>
            </w:rPr>
            <w:t xml:space="preserve">; Shu, Jun; Liu, </w:t>
          </w:r>
          <w:proofErr w:type="spellStart"/>
          <w:r>
            <w:rPr>
              <w:lang w:val="en-US"/>
            </w:rPr>
            <w:t>Jingbo</w:t>
          </w:r>
          <w:proofErr w:type="spellEnd"/>
          <w:r>
            <w:rPr>
              <w:lang w:val="en-US"/>
            </w:rPr>
            <w:t>; Tang, Jian (2016): Base on the ultra</w:t>
          </w:r>
          <w:r>
            <w:rPr>
              <w:rFonts w:ascii="Cambria Math" w:hAnsi="Cambria Math" w:cs="Cambria Math"/>
              <w:lang w:val="en-US"/>
            </w:rPr>
            <w:t>‐</w:t>
          </w:r>
          <w:r>
            <w:rPr>
              <w:lang w:val="en-US"/>
            </w:rPr>
            <w:t>short term power prediction and feed</w:t>
          </w:r>
          <w:r>
            <w:rPr>
              <w:rFonts w:ascii="Cambria Math" w:hAnsi="Cambria Math" w:cs="Cambria Math"/>
              <w:lang w:val="en-US"/>
            </w:rPr>
            <w:t>‐</w:t>
          </w:r>
          <w:r>
            <w:rPr>
              <w:lang w:val="en-US"/>
            </w:rPr>
            <w:t>forward control of energy management for microgrid system applied in industrial park. In:</w:t>
          </w:r>
          <w:bookmarkEnd w:id="34"/>
          <w:r>
            <w:rPr>
              <w:lang w:val="en-US"/>
            </w:rPr>
            <w:t xml:space="preserve"> </w:t>
          </w:r>
          <w:r w:rsidRPr="00160CD2">
            <w:rPr>
              <w:i/>
              <w:lang w:val="en-US"/>
            </w:rPr>
            <w:t xml:space="preserve">IET Generation, Transmission &amp; Distribution </w:t>
          </w:r>
          <w:r w:rsidRPr="00160CD2">
            <w:rPr>
              <w:lang w:val="en-US"/>
            </w:rPr>
            <w:t>10 (9), S. 2259–2266. DOI: 10.1049/iet-gtd.2016.0135.</w:t>
          </w:r>
        </w:p>
        <w:p w14:paraId="456BB6ED" w14:textId="77777777" w:rsidR="00160CD2" w:rsidRDefault="00160CD2" w:rsidP="00160CD2">
          <w:pPr>
            <w:pStyle w:val="CitaviBibliographyEntry"/>
            <w:rPr>
              <w:lang w:val="en-US"/>
            </w:rPr>
          </w:pPr>
          <w:bookmarkStart w:id="35" w:name="_CTVL00151bdf926992547e4b52c5b294e86a90f"/>
          <w:proofErr w:type="spellStart"/>
          <w:r>
            <w:rPr>
              <w:lang w:val="en-US"/>
            </w:rPr>
            <w:t>Vigants</w:t>
          </w:r>
          <w:proofErr w:type="spellEnd"/>
          <w:r>
            <w:rPr>
              <w:lang w:val="en-US"/>
            </w:rPr>
            <w:t xml:space="preserve">, Haralds; </w:t>
          </w:r>
          <w:proofErr w:type="spellStart"/>
          <w:r>
            <w:rPr>
              <w:lang w:val="en-US"/>
            </w:rPr>
            <w:t>Blumberga</w:t>
          </w:r>
          <w:proofErr w:type="spellEnd"/>
          <w:r>
            <w:rPr>
              <w:lang w:val="en-US"/>
            </w:rPr>
            <w:t xml:space="preserve">, Dagnija; </w:t>
          </w:r>
          <w:proofErr w:type="spellStart"/>
          <w:r>
            <w:rPr>
              <w:lang w:val="en-US"/>
            </w:rPr>
            <w:t>Veidenbergs</w:t>
          </w:r>
          <w:proofErr w:type="spellEnd"/>
          <w:r>
            <w:rPr>
              <w:lang w:val="en-US"/>
            </w:rPr>
            <w:t>, Ivars (2014): Demand Side Management in Pellet Production: Internal and External Factors. In:</w:t>
          </w:r>
          <w:bookmarkEnd w:id="35"/>
          <w:r>
            <w:rPr>
              <w:lang w:val="en-US"/>
            </w:rPr>
            <w:t xml:space="preserve"> </w:t>
          </w:r>
          <w:r w:rsidRPr="00160CD2">
            <w:rPr>
              <w:i/>
              <w:lang w:val="en-US"/>
            </w:rPr>
            <w:t xml:space="preserve">Environmental and Climate Technologies </w:t>
          </w:r>
          <w:r w:rsidRPr="00160CD2">
            <w:rPr>
              <w:lang w:val="en-US"/>
            </w:rPr>
            <w:t>14 (1), S. 30–35. DOI: 10.1515/rtuect-2014-0011.</w:t>
          </w:r>
        </w:p>
        <w:p w14:paraId="23E1F788" w14:textId="77777777" w:rsidR="00160CD2" w:rsidRDefault="00160CD2" w:rsidP="00160CD2">
          <w:pPr>
            <w:pStyle w:val="CitaviBibliographyEntry"/>
            <w:rPr>
              <w:lang w:val="en-US"/>
            </w:rPr>
          </w:pPr>
          <w:bookmarkStart w:id="36" w:name="_CTVL0017d9702911deb4216a8793a241e486bf2"/>
          <w:r>
            <w:rPr>
              <w:lang w:val="en-US"/>
            </w:rPr>
            <w:t>Wagner, Lukas Peter; Reinpold, Lasse Matthias; Fay, Alexander (2023): Design Patterns for Optimization Models of Flexible Energy Resources. In: 2023 IEEE 2nd Industrial Electronics Society Annual On-Line Conference (ONCON). 2023 IEEE 2nd Industrial Electronics Society Annual On-Line Conference (ONCON). SC, USA, 08.12.2023 - 10.12.2023: IEEE, S. 1–6.</w:t>
          </w:r>
        </w:p>
        <w:p w14:paraId="58EECEDE" w14:textId="77777777" w:rsidR="00160CD2" w:rsidRPr="00160CD2" w:rsidRDefault="00160CD2" w:rsidP="00160CD2">
          <w:pPr>
            <w:pStyle w:val="CitaviBibliographyEntry"/>
          </w:pPr>
          <w:bookmarkStart w:id="37" w:name="_CTVL001d5f5fd92bde64ffb814ceada8d38cbc8"/>
          <w:bookmarkEnd w:id="36"/>
          <w:r>
            <w:rPr>
              <w:lang w:val="en-US"/>
            </w:rPr>
            <w:t xml:space="preserve">Wagner, Lukas Peter; Reinpold, Lasse Matthias; Kilthau, Maximilian; Gehlhoff, Felix; Derksen, Christian; Loose, Nils et al. </w:t>
          </w:r>
          <w:r w:rsidRPr="00160CD2">
            <w:t>(2024): Nutzung von Massespeichern zur Flexibilisierung des Energieverbrauchs: Kosteneffizienter Anlagenbetrieb durch Anpassung an Marktpreise.</w:t>
          </w:r>
        </w:p>
        <w:p w14:paraId="63EC3FCA" w14:textId="77777777" w:rsidR="00160CD2" w:rsidRDefault="00160CD2" w:rsidP="00160CD2">
          <w:pPr>
            <w:pStyle w:val="CitaviBibliographyEntry"/>
            <w:rPr>
              <w:lang w:val="en-US"/>
            </w:rPr>
          </w:pPr>
          <w:bookmarkStart w:id="38" w:name="_CTVL001cd8f5f1755944593897919e869c63a72"/>
          <w:bookmarkEnd w:id="37"/>
          <w:r>
            <w:rPr>
              <w:lang w:val="en-US"/>
            </w:rPr>
            <w:t xml:space="preserve">Wan, </w:t>
          </w:r>
          <w:proofErr w:type="spellStart"/>
          <w:r>
            <w:rPr>
              <w:lang w:val="en-US"/>
            </w:rPr>
            <w:t>Jiafu</w:t>
          </w:r>
          <w:proofErr w:type="spellEnd"/>
          <w:r>
            <w:rPr>
              <w:lang w:val="en-US"/>
            </w:rPr>
            <w:t xml:space="preserve">; Chen, </w:t>
          </w:r>
          <w:proofErr w:type="spellStart"/>
          <w:r>
            <w:rPr>
              <w:lang w:val="en-US"/>
            </w:rPr>
            <w:t>Baotong</w:t>
          </w:r>
          <w:proofErr w:type="spellEnd"/>
          <w:r>
            <w:rPr>
              <w:lang w:val="en-US"/>
            </w:rPr>
            <w:t xml:space="preserve">; Wang, </w:t>
          </w:r>
          <w:proofErr w:type="spellStart"/>
          <w:r>
            <w:rPr>
              <w:lang w:val="en-US"/>
            </w:rPr>
            <w:t>Shiyong</w:t>
          </w:r>
          <w:proofErr w:type="spellEnd"/>
          <w:r>
            <w:rPr>
              <w:lang w:val="en-US"/>
            </w:rPr>
            <w:t xml:space="preserve">; Xia, Min; Di Li; Liu, </w:t>
          </w:r>
          <w:proofErr w:type="spellStart"/>
          <w:r>
            <w:rPr>
              <w:lang w:val="en-US"/>
            </w:rPr>
            <w:t>Chengliang</w:t>
          </w:r>
          <w:proofErr w:type="spellEnd"/>
          <w:r>
            <w:rPr>
              <w:lang w:val="en-US"/>
            </w:rPr>
            <w:t xml:space="preserve"> (2018): Fog Computing for Energy-Aware Load Balancing and Scheduling in Smart Factory. In:</w:t>
          </w:r>
          <w:bookmarkEnd w:id="38"/>
          <w:r>
            <w:rPr>
              <w:lang w:val="en-US"/>
            </w:rPr>
            <w:t xml:space="preserve"> </w:t>
          </w:r>
          <w:r w:rsidRPr="00160CD2">
            <w:rPr>
              <w:i/>
              <w:lang w:val="en-US"/>
            </w:rPr>
            <w:t xml:space="preserve">IEEE Trans. Ind. Inf. </w:t>
          </w:r>
          <w:r w:rsidRPr="00160CD2">
            <w:rPr>
              <w:lang w:val="en-US"/>
            </w:rPr>
            <w:t>14 (10), S. 4548–4556. DOI: 10.1109/TII.2018.2818932.</w:t>
          </w:r>
        </w:p>
        <w:p w14:paraId="0A15136A" w14:textId="77777777" w:rsidR="00160CD2" w:rsidRDefault="00160CD2" w:rsidP="00160CD2">
          <w:pPr>
            <w:pStyle w:val="CitaviBibliographyEntry"/>
            <w:rPr>
              <w:lang w:val="en-US"/>
            </w:rPr>
          </w:pPr>
          <w:bookmarkStart w:id="39" w:name="_CTVL00131368ba362c44e6d9b5ee7acdb90b22d"/>
          <w:proofErr w:type="spellStart"/>
          <w:r>
            <w:rPr>
              <w:lang w:val="en-US"/>
            </w:rPr>
            <w:t>Wicaksono</w:t>
          </w:r>
          <w:proofErr w:type="spellEnd"/>
          <w:r>
            <w:rPr>
              <w:lang w:val="en-US"/>
            </w:rPr>
            <w:t xml:space="preserve">, </w:t>
          </w:r>
          <w:proofErr w:type="spellStart"/>
          <w:r>
            <w:rPr>
              <w:lang w:val="en-US"/>
            </w:rPr>
            <w:t>Hendro</w:t>
          </w:r>
          <w:proofErr w:type="spellEnd"/>
          <w:r>
            <w:rPr>
              <w:lang w:val="en-US"/>
            </w:rPr>
            <w:t xml:space="preserve">; Trat, Martin; </w:t>
          </w:r>
          <w:proofErr w:type="spellStart"/>
          <w:r>
            <w:rPr>
              <w:lang w:val="en-US"/>
            </w:rPr>
            <w:t>Bashyal</w:t>
          </w:r>
          <w:proofErr w:type="spellEnd"/>
          <w:r>
            <w:rPr>
              <w:lang w:val="en-US"/>
            </w:rPr>
            <w:t xml:space="preserve">, Atit; </w:t>
          </w:r>
          <w:proofErr w:type="spellStart"/>
          <w:r>
            <w:rPr>
              <w:lang w:val="en-US"/>
            </w:rPr>
            <w:t>Boroukhian</w:t>
          </w:r>
          <w:proofErr w:type="spellEnd"/>
          <w:r>
            <w:rPr>
              <w:lang w:val="en-US"/>
            </w:rPr>
            <w:t>, Tina; Felder, Mine; Ahrens, Mischa et al. (2024): Artificial-intelligence-enabled dynamic demand response system for maximizing the use of renewable electricity in production processes. In:</w:t>
          </w:r>
          <w:bookmarkEnd w:id="39"/>
          <w:r>
            <w:rPr>
              <w:lang w:val="en-US"/>
            </w:rPr>
            <w:t xml:space="preserve"> </w:t>
          </w:r>
          <w:r w:rsidRPr="00160CD2">
            <w:rPr>
              <w:i/>
              <w:lang w:val="en-US"/>
            </w:rPr>
            <w:t xml:space="preserve">Int J Adv </w:t>
          </w:r>
          <w:proofErr w:type="spellStart"/>
          <w:r w:rsidRPr="00160CD2">
            <w:rPr>
              <w:i/>
              <w:lang w:val="en-US"/>
            </w:rPr>
            <w:t>Manuf</w:t>
          </w:r>
          <w:proofErr w:type="spellEnd"/>
          <w:r w:rsidRPr="00160CD2">
            <w:rPr>
              <w:i/>
              <w:lang w:val="en-US"/>
            </w:rPr>
            <w:t xml:space="preserve"> Technol</w:t>
          </w:r>
          <w:r w:rsidRPr="00160CD2">
            <w:rPr>
              <w:lang w:val="en-US"/>
            </w:rPr>
            <w:t>. DOI: 10.1007/s00170-024-13372-7.</w:t>
          </w:r>
        </w:p>
        <w:p w14:paraId="2B230D73" w14:textId="77777777" w:rsidR="00160CD2" w:rsidRDefault="00160CD2" w:rsidP="00160CD2">
          <w:pPr>
            <w:pStyle w:val="CitaviBibliographyEntry"/>
            <w:rPr>
              <w:lang w:val="en-US"/>
            </w:rPr>
          </w:pPr>
          <w:bookmarkStart w:id="40" w:name="_CTVL001627a9dd6381049d3ba733825add0163d"/>
          <w:r>
            <w:rPr>
              <w:lang w:val="en-US"/>
            </w:rPr>
            <w:t xml:space="preserve">Yang, Chunhua; Deconinck, G.; Gui, Weihua; Li, </w:t>
          </w:r>
          <w:proofErr w:type="spellStart"/>
          <w:r>
            <w:rPr>
              <w:lang w:val="en-US"/>
            </w:rPr>
            <w:t>Yonggang</w:t>
          </w:r>
          <w:proofErr w:type="spellEnd"/>
          <w:r>
            <w:rPr>
              <w:lang w:val="en-US"/>
            </w:rPr>
            <w:t xml:space="preserve"> (2002): An optimal power-dispatching system using neural networks for the electrochemical process of zinc depending on varying prices of electricity. In:</w:t>
          </w:r>
          <w:bookmarkEnd w:id="40"/>
          <w:r>
            <w:rPr>
              <w:lang w:val="en-US"/>
            </w:rPr>
            <w:t xml:space="preserve"> </w:t>
          </w:r>
          <w:r w:rsidRPr="00160CD2">
            <w:rPr>
              <w:i/>
              <w:lang w:val="en-US"/>
            </w:rPr>
            <w:t xml:space="preserve">IEEE transactions on neural networks </w:t>
          </w:r>
          <w:r w:rsidRPr="00160CD2">
            <w:rPr>
              <w:lang w:val="en-US"/>
            </w:rPr>
            <w:t>13 (1), S. 229–236. DOI: 10.1109/72.977311.</w:t>
          </w:r>
        </w:p>
        <w:p w14:paraId="1329A60E" w14:textId="77777777" w:rsidR="00160CD2" w:rsidRDefault="00160CD2" w:rsidP="00160CD2">
          <w:pPr>
            <w:pStyle w:val="CitaviBibliographyEntry"/>
            <w:rPr>
              <w:lang w:val="en-US"/>
            </w:rPr>
          </w:pPr>
          <w:bookmarkStart w:id="41" w:name="_CTVL0017806d708b1ed4bc6b9f01f2f68932703"/>
          <w:r>
            <w:rPr>
              <w:lang w:val="en-US"/>
            </w:rPr>
            <w:t xml:space="preserve">Zhao, </w:t>
          </w:r>
          <w:proofErr w:type="spellStart"/>
          <w:r>
            <w:rPr>
              <w:lang w:val="en-US"/>
            </w:rPr>
            <w:t>Haisen</w:t>
          </w:r>
          <w:proofErr w:type="spellEnd"/>
          <w:r>
            <w:rPr>
              <w:lang w:val="en-US"/>
            </w:rPr>
            <w:t xml:space="preserve">; Wang, Zixu; Wang, Yilong; Zhang, </w:t>
          </w:r>
          <w:proofErr w:type="spellStart"/>
          <w:r>
            <w:rPr>
              <w:lang w:val="en-US"/>
            </w:rPr>
            <w:t>Liancheng</w:t>
          </w:r>
          <w:proofErr w:type="spellEnd"/>
          <w:r>
            <w:rPr>
              <w:lang w:val="en-US"/>
            </w:rPr>
            <w:t xml:space="preserve">; Eldeeb, Hassan H.; Zhan, Yang; Xu, </w:t>
          </w:r>
          <w:proofErr w:type="spellStart"/>
          <w:r>
            <w:rPr>
              <w:lang w:val="en-US"/>
            </w:rPr>
            <w:t>Guorui</w:t>
          </w:r>
          <w:proofErr w:type="spellEnd"/>
          <w:r>
            <w:rPr>
              <w:lang w:val="en-US"/>
            </w:rPr>
            <w:t xml:space="preserve"> (2021): Electromechanical Based Energy Saving Control Strategy for Beam Pumping Motor Systems in Oil Production Industry. In: 2021 IEEE Industry Applications Society Annual Meeting (IAS). 2021 IEEE Industry Applications Society Annual Meeting (IAS). Vancouver, BC, Canada, 10.10.2021 - 14.10.2021: IEEE, S. 1–8.</w:t>
          </w:r>
        </w:p>
        <w:p w14:paraId="54A7C005" w14:textId="0934C5EF" w:rsidR="00A76C7C" w:rsidRDefault="00160CD2" w:rsidP="00160CD2">
          <w:pPr>
            <w:pStyle w:val="CitaviBibliographyEntry"/>
            <w:rPr>
              <w:lang w:val="en-US"/>
            </w:rPr>
          </w:pPr>
          <w:bookmarkStart w:id="42" w:name="_CTVL001c1893cc659ca42b7a1e8272bd3adb39a"/>
          <w:bookmarkEnd w:id="41"/>
          <w:proofErr w:type="spellStart"/>
          <w:r>
            <w:rPr>
              <w:lang w:val="en-US"/>
            </w:rPr>
            <w:t>Ziogou</w:t>
          </w:r>
          <w:proofErr w:type="spellEnd"/>
          <w:r>
            <w:rPr>
              <w:lang w:val="en-US"/>
            </w:rPr>
            <w:t xml:space="preserve">, </w:t>
          </w:r>
          <w:proofErr w:type="spellStart"/>
          <w:r>
            <w:rPr>
              <w:lang w:val="en-US"/>
            </w:rPr>
            <w:t>Chrysovalantou</w:t>
          </w:r>
          <w:proofErr w:type="spellEnd"/>
          <w:r>
            <w:rPr>
              <w:lang w:val="en-US"/>
            </w:rPr>
            <w:t xml:space="preserve">; </w:t>
          </w:r>
          <w:proofErr w:type="spellStart"/>
          <w:r>
            <w:rPr>
              <w:lang w:val="en-US"/>
            </w:rPr>
            <w:t>Ipsakis</w:t>
          </w:r>
          <w:proofErr w:type="spellEnd"/>
          <w:r>
            <w:rPr>
              <w:lang w:val="en-US"/>
            </w:rPr>
            <w:t xml:space="preserve">, Dimitris; </w:t>
          </w:r>
          <w:proofErr w:type="spellStart"/>
          <w:r>
            <w:rPr>
              <w:lang w:val="en-US"/>
            </w:rPr>
            <w:t>Seferlis</w:t>
          </w:r>
          <w:proofErr w:type="spellEnd"/>
          <w:r>
            <w:rPr>
              <w:lang w:val="en-US"/>
            </w:rPr>
            <w:t xml:space="preserve">, Panos; </w:t>
          </w:r>
          <w:proofErr w:type="spellStart"/>
          <w:r>
            <w:rPr>
              <w:lang w:val="en-US"/>
            </w:rPr>
            <w:t>Bezergianni</w:t>
          </w:r>
          <w:proofErr w:type="spellEnd"/>
          <w:r>
            <w:rPr>
              <w:lang w:val="en-US"/>
            </w:rPr>
            <w:t xml:space="preserve">, Stella; Papadopoulou, Simira; </w:t>
          </w:r>
          <w:proofErr w:type="spellStart"/>
          <w:r>
            <w:rPr>
              <w:lang w:val="en-US"/>
            </w:rPr>
            <w:t>Voutetakis</w:t>
          </w:r>
          <w:proofErr w:type="spellEnd"/>
          <w:r>
            <w:rPr>
              <w:lang w:val="en-US"/>
            </w:rPr>
            <w:t>, Spyros (2013): Optimal production of renewable hydrogen based on an efficient energy management strategy. In:</w:t>
          </w:r>
          <w:bookmarkEnd w:id="42"/>
          <w:r>
            <w:rPr>
              <w:lang w:val="en-US"/>
            </w:rPr>
            <w:t xml:space="preserve"> </w:t>
          </w:r>
          <w:r w:rsidRPr="00160CD2">
            <w:rPr>
              <w:i/>
              <w:lang w:val="en-US"/>
            </w:rPr>
            <w:t xml:space="preserve">Energy </w:t>
          </w:r>
          <w:r w:rsidRPr="00160CD2">
            <w:rPr>
              <w:lang w:val="en-US"/>
            </w:rPr>
            <w:t>55, S. 58–67. DOI: 10.1016/j.energy.2013.03.017.</w:t>
          </w:r>
          <w:r w:rsidR="00A76C7C">
            <w:rPr>
              <w:lang w:val="en-US"/>
            </w:rPr>
            <w:fldChar w:fldCharType="end"/>
          </w:r>
        </w:p>
      </w:sdtContent>
    </w:sdt>
    <w:p w14:paraId="05238F8E" w14:textId="77777777" w:rsidR="00A76C7C" w:rsidRPr="00A76C7C" w:rsidRDefault="00A76C7C" w:rsidP="00A76C7C">
      <w:pPr>
        <w:rPr>
          <w:lang w:val="en-US"/>
        </w:rPr>
      </w:pPr>
    </w:p>
    <w:sectPr w:rsidR="00A76C7C" w:rsidRPr="00A76C7C">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Lasse Matthias Reinpold" w:date="2024-11-04T10:29:00Z" w:initials="LR">
    <w:p w14:paraId="239AA01D" w14:textId="77777777" w:rsidR="00832ECC" w:rsidRDefault="00832ECC" w:rsidP="00832ECC">
      <w:pPr>
        <w:pStyle w:val="Kommentartext"/>
      </w:pPr>
      <w:r>
        <w:rPr>
          <w:rStyle w:val="Kommentarzeichen"/>
        </w:rPr>
        <w:annotationRef/>
      </w:r>
      <w:r>
        <w:t xml:space="preserve">Steuerung kann aus zwei perspektiven betrachtet werden: Ermöglicht das Steueruprogramm ‚as is‘ eine zeitlich variable Steuerung? Zweite Perspektive: ‚Was sagt die Art des Steueruprogramms über die Relevanz des Prozesses aus. Steuerungen mit PID Controller sind aufwendiger und werden daher eher für relevante Prozesse verwendet. Ein PID-Controller mag zwar einfach zeitlich variabel zu nutzen zu sein, sollte aber ggf. nicht stark verstellt werden, da dann die Prozessqualität leiden kann. </w:t>
      </w:r>
    </w:p>
  </w:comment>
  <w:comment w:id="1" w:author="Lasse Matthias Reinpold" w:date="2024-11-04T10:55:00Z" w:initials="LR">
    <w:p w14:paraId="3E2395C6" w14:textId="77777777" w:rsidR="002F1337" w:rsidRDefault="002F1337" w:rsidP="002F1337">
      <w:pPr>
        <w:pStyle w:val="Kommentartext"/>
      </w:pPr>
      <w:r>
        <w:rPr>
          <w:rStyle w:val="Kommentarzeichen"/>
        </w:rPr>
        <w:annotationRef/>
      </w:r>
      <w:r>
        <w:t>Lösungsvorschläge für die Gestaltung des Steuerungsprogramms werden in 10.1007/s11740-023-01201-x</w:t>
      </w:r>
    </w:p>
    <w:p w14:paraId="5A8CFE46" w14:textId="77777777" w:rsidR="002F1337" w:rsidRDefault="002F1337" w:rsidP="002F1337">
      <w:pPr>
        <w:pStyle w:val="Kommentartext"/>
      </w:pPr>
      <w:r>
        <w:t xml:space="preserve"> gemacht (Kapitel 3.2)</w:t>
      </w:r>
    </w:p>
  </w:comment>
  <w:comment w:id="2" w:author="Lasse Matthias Reinpold" w:date="2024-09-03T17:24:00Z" w:initials="LR">
    <w:p w14:paraId="79C336BC" w14:textId="0066069C" w:rsidR="00BB35B7" w:rsidRDefault="00BB35B7" w:rsidP="00BB35B7">
      <w:pPr>
        <w:pStyle w:val="Kommentartext"/>
      </w:pPr>
      <w:r>
        <w:rPr>
          <w:rStyle w:val="Kommentarzeichen"/>
        </w:rPr>
        <w:annotationRef/>
      </w:r>
      <w:r>
        <w:t>Ggf. in einzelne Funktionen: Steuern, Regeln, Überwachen, etc. aufteilen .</w:t>
      </w:r>
    </w:p>
  </w:comment>
  <w:comment w:id="3" w:author="Lasse Matthias Reinpold" w:date="2024-11-04T10:50:00Z" w:initials="LR">
    <w:p w14:paraId="77E850F0" w14:textId="77777777" w:rsidR="00FB6B73" w:rsidRDefault="00FB6B73" w:rsidP="00FB6B73">
      <w:pPr>
        <w:pStyle w:val="Kommentartext"/>
      </w:pPr>
      <w:r>
        <w:rPr>
          <w:rStyle w:val="Kommentarzeichen"/>
        </w:rPr>
        <w:annotationRef/>
      </w:r>
      <w:r>
        <w:t xml:space="preserve">Entweder hier, oder in HMI, Funktion ‚Beobachten von derzeitigen DR-Abrufen‘ um festzustellen ob DR korrekt funktioniert. </w:t>
      </w:r>
    </w:p>
  </w:comment>
  <w:comment w:id="4" w:author="Lasse Matthias Reinpold" w:date="2024-10-28T16:08:00Z" w:initials="LR">
    <w:p w14:paraId="2926EF0B" w14:textId="77777777" w:rsidR="00181E12" w:rsidRDefault="00181E12" w:rsidP="00181E12">
      <w:pPr>
        <w:pStyle w:val="Kommentartext"/>
      </w:pPr>
      <w:r>
        <w:rPr>
          <w:rStyle w:val="Kommentarzeichen"/>
        </w:rPr>
        <w:annotationRef/>
      </w:r>
      <w:r>
        <w:t>In der Art wie die Komponenten von IT/OT gewählt sind, ist es nicht ganz einheitlich: Prognose ist eine Funktion, Datenspeicher ist eine Funktion, während Prozessleitsystem ein Konzept ist. Hier sollte nachgebessert werden.</w:t>
      </w:r>
    </w:p>
  </w:comment>
  <w:comment w:id="5" w:author="Lasse Matthias Reinpold" w:date="2024-10-28T14:01:00Z" w:initials="LR">
    <w:p w14:paraId="55AD39CF" w14:textId="77777777" w:rsidR="00181E12" w:rsidRDefault="00181E12" w:rsidP="00181E12">
      <w:pPr>
        <w:pStyle w:val="Kommentartext"/>
      </w:pPr>
      <w:r>
        <w:rPr>
          <w:rStyle w:val="Kommentarzeichen"/>
        </w:rPr>
        <w:annotationRef/>
      </w:r>
      <w:r>
        <w:t xml:space="preserve">Doppelung mit Kapitel ‚ Steuerung‘ beheben. </w:t>
      </w:r>
    </w:p>
  </w:comment>
  <w:comment w:id="6" w:author="Lasse Matthias Reinpold" w:date="2024-08-08T13:18:00Z" w:initials="LR">
    <w:p w14:paraId="37F63D0C" w14:textId="246DF743" w:rsidR="00F7650C" w:rsidRDefault="00F7650C" w:rsidP="00F7650C">
      <w:pPr>
        <w:pStyle w:val="Kommentartext"/>
      </w:pPr>
      <w:r>
        <w:rPr>
          <w:rStyle w:val="Kommentarzeichen"/>
        </w:rPr>
        <w:annotationRef/>
      </w:r>
      <w:r>
        <w:t xml:space="preserve">Messfrequenz in Abhängigkeit von Prozesstyp und Vermarktungsstrategie anhand der Quellen belegen. </w:t>
      </w:r>
    </w:p>
  </w:comment>
  <w:comment w:id="7" w:author="Lasse Matthias Reinpold" w:date="2024-12-09T13:18:00Z" w:initials="LR">
    <w:p w14:paraId="554D192D" w14:textId="77777777" w:rsidR="00A4427F" w:rsidRDefault="00A4427F" w:rsidP="00A4427F">
      <w:pPr>
        <w:pStyle w:val="Kommentartext"/>
      </w:pPr>
      <w:r>
        <w:rPr>
          <w:rStyle w:val="Kommentarzeichen"/>
        </w:rPr>
        <w:annotationRef/>
      </w:r>
      <w:r>
        <w:t>To D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39AA01D" w15:done="0"/>
  <w15:commentEx w15:paraId="5A8CFE46" w15:done="0"/>
  <w15:commentEx w15:paraId="79C336BC" w15:done="0"/>
  <w15:commentEx w15:paraId="77E850F0" w15:done="0"/>
  <w15:commentEx w15:paraId="2926EF0B" w15:done="0"/>
  <w15:commentEx w15:paraId="55AD39CF" w15:done="0"/>
  <w15:commentEx w15:paraId="37F63D0C" w15:done="0"/>
  <w15:commentEx w15:paraId="554D192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062727C" w16cex:dateUtc="2024-11-04T09:29:00Z"/>
  <w16cex:commentExtensible w16cex:durableId="3E08006C" w16cex:dateUtc="2024-11-04T09:55:00Z"/>
  <w16cex:commentExtensible w16cex:durableId="496FFE8F" w16cex:dateUtc="2024-09-03T15:24:00Z"/>
  <w16cex:commentExtensible w16cex:durableId="52D3CAA7" w16cex:dateUtc="2024-11-04T09:50:00Z"/>
  <w16cex:commentExtensible w16cex:durableId="6B9CE58F" w16cex:dateUtc="2024-10-28T15:08:00Z"/>
  <w16cex:commentExtensible w16cex:durableId="2E2FE8CE" w16cex:dateUtc="2024-10-28T13:01:00Z"/>
  <w16cex:commentExtensible w16cex:durableId="4F4BE1C7" w16cex:dateUtc="2024-08-08T11:18:00Z"/>
  <w16cex:commentExtensible w16cex:durableId="6FFF8D1B" w16cex:dateUtc="2024-12-09T12: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39AA01D" w16cid:durableId="5062727C"/>
  <w16cid:commentId w16cid:paraId="5A8CFE46" w16cid:durableId="3E08006C"/>
  <w16cid:commentId w16cid:paraId="79C336BC" w16cid:durableId="496FFE8F"/>
  <w16cid:commentId w16cid:paraId="77E850F0" w16cid:durableId="52D3CAA7"/>
  <w16cid:commentId w16cid:paraId="2926EF0B" w16cid:durableId="6B9CE58F"/>
  <w16cid:commentId w16cid:paraId="55AD39CF" w16cid:durableId="2E2FE8CE"/>
  <w16cid:commentId w16cid:paraId="37F63D0C" w16cid:durableId="4F4BE1C7"/>
  <w16cid:commentId w16cid:paraId="554D192D" w16cid:durableId="6FFF8D1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335AAA"/>
    <w:multiLevelType w:val="multilevel"/>
    <w:tmpl w:val="F4AE5FD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9D765A"/>
    <w:multiLevelType w:val="multilevel"/>
    <w:tmpl w:val="7B2E25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7BB3447"/>
    <w:multiLevelType w:val="hybridMultilevel"/>
    <w:tmpl w:val="AA343D66"/>
    <w:lvl w:ilvl="0" w:tplc="81A875B8">
      <w:numFmt w:val="bullet"/>
      <w:lvlText w:val="-"/>
      <w:lvlJc w:val="left"/>
      <w:pPr>
        <w:ind w:left="720" w:hanging="360"/>
      </w:pPr>
      <w:rPr>
        <w:rFonts w:ascii="Times New Roman" w:eastAsiaTheme="minorHAnsi" w:hAnsi="Times New Roman" w:cs="Times New Roman" w:hint="default"/>
        <w:b/>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2E76EA1"/>
    <w:multiLevelType w:val="hybridMultilevel"/>
    <w:tmpl w:val="E646B1A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176D6C00"/>
    <w:multiLevelType w:val="multilevel"/>
    <w:tmpl w:val="1CCC4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02D1BBC"/>
    <w:multiLevelType w:val="hybridMultilevel"/>
    <w:tmpl w:val="E772979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2501D8B"/>
    <w:multiLevelType w:val="multilevel"/>
    <w:tmpl w:val="0C6CD5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93A5F38"/>
    <w:multiLevelType w:val="hybridMultilevel"/>
    <w:tmpl w:val="50763D1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CEB76AE"/>
    <w:multiLevelType w:val="hybridMultilevel"/>
    <w:tmpl w:val="3FFE7120"/>
    <w:lvl w:ilvl="0" w:tplc="04070001">
      <w:start w:val="1"/>
      <w:numFmt w:val="bullet"/>
      <w:lvlText w:val=""/>
      <w:lvlJc w:val="left"/>
      <w:pPr>
        <w:ind w:left="720" w:hanging="360"/>
      </w:pPr>
      <w:rPr>
        <w:rFonts w:ascii="Symbol" w:hAnsi="Symbol" w:hint="default"/>
        <w:b/>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2F5A4B92"/>
    <w:multiLevelType w:val="hybridMultilevel"/>
    <w:tmpl w:val="D04A36E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2F95234C"/>
    <w:multiLevelType w:val="hybridMultilevel"/>
    <w:tmpl w:val="842C00A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316B1608"/>
    <w:multiLevelType w:val="multilevel"/>
    <w:tmpl w:val="B588CA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72E0EEA"/>
    <w:multiLevelType w:val="multilevel"/>
    <w:tmpl w:val="A446C2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7EA3B77"/>
    <w:multiLevelType w:val="hybridMultilevel"/>
    <w:tmpl w:val="259400A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3ACA05B3"/>
    <w:multiLevelType w:val="hybridMultilevel"/>
    <w:tmpl w:val="9AE4818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B7826DE"/>
    <w:multiLevelType w:val="multilevel"/>
    <w:tmpl w:val="7BDC10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DE5387B"/>
    <w:multiLevelType w:val="multilevel"/>
    <w:tmpl w:val="F6246D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3B066DC"/>
    <w:multiLevelType w:val="hybridMultilevel"/>
    <w:tmpl w:val="CABE7DD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9F51124"/>
    <w:multiLevelType w:val="hybridMultilevel"/>
    <w:tmpl w:val="9B86D0F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576C220B"/>
    <w:multiLevelType w:val="multilevel"/>
    <w:tmpl w:val="821A90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78D0212"/>
    <w:multiLevelType w:val="multilevel"/>
    <w:tmpl w:val="1ABA98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CDF10E7"/>
    <w:multiLevelType w:val="multilevel"/>
    <w:tmpl w:val="56F69A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2AC319E"/>
    <w:multiLevelType w:val="hybridMultilevel"/>
    <w:tmpl w:val="4A82D63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643F13FF"/>
    <w:multiLevelType w:val="hybridMultilevel"/>
    <w:tmpl w:val="A5262DF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6BD76D43"/>
    <w:multiLevelType w:val="hybridMultilevel"/>
    <w:tmpl w:val="8EB09FB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6C4E2885"/>
    <w:multiLevelType w:val="hybridMultilevel"/>
    <w:tmpl w:val="ADCCE19C"/>
    <w:lvl w:ilvl="0" w:tplc="FFA61972">
      <w:numFmt w:val="bullet"/>
      <w:lvlText w:val="-"/>
      <w:lvlJc w:val="left"/>
      <w:pPr>
        <w:ind w:left="720" w:hanging="360"/>
      </w:pPr>
      <w:rPr>
        <w:rFonts w:ascii="Aptos" w:eastAsiaTheme="minorHAnsi" w:hAnsi="Aptos"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6C607FBD"/>
    <w:multiLevelType w:val="multilevel"/>
    <w:tmpl w:val="A1388A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D6810AC"/>
    <w:multiLevelType w:val="hybridMultilevel"/>
    <w:tmpl w:val="91D4E28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73D512C0"/>
    <w:multiLevelType w:val="multilevel"/>
    <w:tmpl w:val="2BA6F1F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7EB4B44"/>
    <w:multiLevelType w:val="multilevel"/>
    <w:tmpl w:val="73D2B1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8633917"/>
    <w:multiLevelType w:val="hybridMultilevel"/>
    <w:tmpl w:val="AA503DA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78D41FFA"/>
    <w:multiLevelType w:val="multilevel"/>
    <w:tmpl w:val="F072F0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BE43A45"/>
    <w:multiLevelType w:val="multilevel"/>
    <w:tmpl w:val="72ACD1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D3E091D"/>
    <w:multiLevelType w:val="multilevel"/>
    <w:tmpl w:val="A04C12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604459527">
    <w:abstractNumId w:val="25"/>
  </w:num>
  <w:num w:numId="2" w16cid:durableId="1271279394">
    <w:abstractNumId w:val="30"/>
  </w:num>
  <w:num w:numId="3" w16cid:durableId="325789932">
    <w:abstractNumId w:val="10"/>
  </w:num>
  <w:num w:numId="4" w16cid:durableId="11033140">
    <w:abstractNumId w:val="13"/>
  </w:num>
  <w:num w:numId="5" w16cid:durableId="964119280">
    <w:abstractNumId w:val="3"/>
  </w:num>
  <w:num w:numId="6" w16cid:durableId="901721925">
    <w:abstractNumId w:val="9"/>
  </w:num>
  <w:num w:numId="7" w16cid:durableId="1492942428">
    <w:abstractNumId w:val="23"/>
  </w:num>
  <w:num w:numId="8" w16cid:durableId="1734154389">
    <w:abstractNumId w:val="14"/>
  </w:num>
  <w:num w:numId="9" w16cid:durableId="2026049622">
    <w:abstractNumId w:val="22"/>
  </w:num>
  <w:num w:numId="10" w16cid:durableId="1195845770">
    <w:abstractNumId w:val="27"/>
  </w:num>
  <w:num w:numId="11" w16cid:durableId="1735346331">
    <w:abstractNumId w:val="7"/>
  </w:num>
  <w:num w:numId="12" w16cid:durableId="1855875474">
    <w:abstractNumId w:val="17"/>
  </w:num>
  <w:num w:numId="13" w16cid:durableId="779297285">
    <w:abstractNumId w:val="18"/>
  </w:num>
  <w:num w:numId="14" w16cid:durableId="1676572288">
    <w:abstractNumId w:val="5"/>
  </w:num>
  <w:num w:numId="15" w16cid:durableId="1246568099">
    <w:abstractNumId w:val="24"/>
  </w:num>
  <w:num w:numId="16" w16cid:durableId="1826362248">
    <w:abstractNumId w:val="15"/>
  </w:num>
  <w:num w:numId="17" w16cid:durableId="679430803">
    <w:abstractNumId w:val="28"/>
  </w:num>
  <w:num w:numId="18" w16cid:durableId="77488687">
    <w:abstractNumId w:val="11"/>
  </w:num>
  <w:num w:numId="19" w16cid:durableId="1475024032">
    <w:abstractNumId w:val="32"/>
  </w:num>
  <w:num w:numId="20" w16cid:durableId="838160593">
    <w:abstractNumId w:val="33"/>
  </w:num>
  <w:num w:numId="21" w16cid:durableId="963005441">
    <w:abstractNumId w:val="4"/>
  </w:num>
  <w:num w:numId="22" w16cid:durableId="1179389604">
    <w:abstractNumId w:val="1"/>
  </w:num>
  <w:num w:numId="23" w16cid:durableId="1728718319">
    <w:abstractNumId w:val="19"/>
  </w:num>
  <w:num w:numId="24" w16cid:durableId="2111848817">
    <w:abstractNumId w:val="0"/>
  </w:num>
  <w:num w:numId="25" w16cid:durableId="1724719868">
    <w:abstractNumId w:val="21"/>
  </w:num>
  <w:num w:numId="26" w16cid:durableId="1421679967">
    <w:abstractNumId w:val="20"/>
  </w:num>
  <w:num w:numId="27" w16cid:durableId="497580693">
    <w:abstractNumId w:val="29"/>
  </w:num>
  <w:num w:numId="28" w16cid:durableId="554120303">
    <w:abstractNumId w:val="26"/>
  </w:num>
  <w:num w:numId="29" w16cid:durableId="1504125267">
    <w:abstractNumId w:val="16"/>
  </w:num>
  <w:num w:numId="30" w16cid:durableId="384304045">
    <w:abstractNumId w:val="6"/>
  </w:num>
  <w:num w:numId="31" w16cid:durableId="2005233861">
    <w:abstractNumId w:val="12"/>
  </w:num>
  <w:num w:numId="32" w16cid:durableId="291179932">
    <w:abstractNumId w:val="31"/>
  </w:num>
  <w:num w:numId="33" w16cid:durableId="1232232982">
    <w:abstractNumId w:val="2"/>
  </w:num>
  <w:num w:numId="34" w16cid:durableId="853228975">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Lasse Matthias Reinpold">
    <w15:presenceInfo w15:providerId="AD" w15:userId="S::reinpoll@hsu-hh.de::65a9c59c-b956-4842-8eda-edf6de3ee13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4E2C"/>
    <w:rsid w:val="000010D9"/>
    <w:rsid w:val="0000287A"/>
    <w:rsid w:val="0000469B"/>
    <w:rsid w:val="00005101"/>
    <w:rsid w:val="0000559B"/>
    <w:rsid w:val="000065C9"/>
    <w:rsid w:val="0000672F"/>
    <w:rsid w:val="00006789"/>
    <w:rsid w:val="000112DC"/>
    <w:rsid w:val="00011FA2"/>
    <w:rsid w:val="00012049"/>
    <w:rsid w:val="000129B5"/>
    <w:rsid w:val="000131D0"/>
    <w:rsid w:val="0001582E"/>
    <w:rsid w:val="00016E8A"/>
    <w:rsid w:val="0001762B"/>
    <w:rsid w:val="000221C3"/>
    <w:rsid w:val="000246DF"/>
    <w:rsid w:val="00026077"/>
    <w:rsid w:val="00027144"/>
    <w:rsid w:val="0003029F"/>
    <w:rsid w:val="00033F2C"/>
    <w:rsid w:val="000343A2"/>
    <w:rsid w:val="00035D6E"/>
    <w:rsid w:val="000364C5"/>
    <w:rsid w:val="00036A90"/>
    <w:rsid w:val="00037953"/>
    <w:rsid w:val="00037BF8"/>
    <w:rsid w:val="000407E1"/>
    <w:rsid w:val="00042674"/>
    <w:rsid w:val="00042C51"/>
    <w:rsid w:val="00042F8A"/>
    <w:rsid w:val="000430F7"/>
    <w:rsid w:val="00043D53"/>
    <w:rsid w:val="00044234"/>
    <w:rsid w:val="000449F0"/>
    <w:rsid w:val="00047BD1"/>
    <w:rsid w:val="00047CE9"/>
    <w:rsid w:val="0005050C"/>
    <w:rsid w:val="000507F0"/>
    <w:rsid w:val="00050B95"/>
    <w:rsid w:val="000541E7"/>
    <w:rsid w:val="00055417"/>
    <w:rsid w:val="00057028"/>
    <w:rsid w:val="00057237"/>
    <w:rsid w:val="000574C2"/>
    <w:rsid w:val="00057D21"/>
    <w:rsid w:val="00060230"/>
    <w:rsid w:val="000614B0"/>
    <w:rsid w:val="00062475"/>
    <w:rsid w:val="000637DF"/>
    <w:rsid w:val="000644A4"/>
    <w:rsid w:val="00065195"/>
    <w:rsid w:val="00065930"/>
    <w:rsid w:val="000704B7"/>
    <w:rsid w:val="00070C7B"/>
    <w:rsid w:val="00072904"/>
    <w:rsid w:val="00073D17"/>
    <w:rsid w:val="00074243"/>
    <w:rsid w:val="00074533"/>
    <w:rsid w:val="00075507"/>
    <w:rsid w:val="00075916"/>
    <w:rsid w:val="000761A7"/>
    <w:rsid w:val="00076CF6"/>
    <w:rsid w:val="00077279"/>
    <w:rsid w:val="00080406"/>
    <w:rsid w:val="0008083C"/>
    <w:rsid w:val="000818BA"/>
    <w:rsid w:val="00081CF6"/>
    <w:rsid w:val="00085B02"/>
    <w:rsid w:val="00085B77"/>
    <w:rsid w:val="00087391"/>
    <w:rsid w:val="000907CA"/>
    <w:rsid w:val="000908B1"/>
    <w:rsid w:val="0009187E"/>
    <w:rsid w:val="000919F9"/>
    <w:rsid w:val="000929C3"/>
    <w:rsid w:val="0009370A"/>
    <w:rsid w:val="000948A8"/>
    <w:rsid w:val="00096CA0"/>
    <w:rsid w:val="00097133"/>
    <w:rsid w:val="000A085E"/>
    <w:rsid w:val="000A1EE4"/>
    <w:rsid w:val="000A3A42"/>
    <w:rsid w:val="000A46F7"/>
    <w:rsid w:val="000A503F"/>
    <w:rsid w:val="000A5C6A"/>
    <w:rsid w:val="000A602B"/>
    <w:rsid w:val="000A65A8"/>
    <w:rsid w:val="000A7189"/>
    <w:rsid w:val="000A7B0C"/>
    <w:rsid w:val="000A7EC3"/>
    <w:rsid w:val="000B176D"/>
    <w:rsid w:val="000B28A1"/>
    <w:rsid w:val="000B550D"/>
    <w:rsid w:val="000B6BDD"/>
    <w:rsid w:val="000B7025"/>
    <w:rsid w:val="000C127E"/>
    <w:rsid w:val="000C12D6"/>
    <w:rsid w:val="000C1D80"/>
    <w:rsid w:val="000C21A4"/>
    <w:rsid w:val="000C2A39"/>
    <w:rsid w:val="000C3E59"/>
    <w:rsid w:val="000C432D"/>
    <w:rsid w:val="000C4965"/>
    <w:rsid w:val="000C61B2"/>
    <w:rsid w:val="000C68DC"/>
    <w:rsid w:val="000C777A"/>
    <w:rsid w:val="000C777F"/>
    <w:rsid w:val="000C77A7"/>
    <w:rsid w:val="000C7D45"/>
    <w:rsid w:val="000D22A7"/>
    <w:rsid w:val="000D2A6C"/>
    <w:rsid w:val="000D3477"/>
    <w:rsid w:val="000D40B7"/>
    <w:rsid w:val="000D5279"/>
    <w:rsid w:val="000D5743"/>
    <w:rsid w:val="000D5AC9"/>
    <w:rsid w:val="000D7BFF"/>
    <w:rsid w:val="000D7C0D"/>
    <w:rsid w:val="000E05C3"/>
    <w:rsid w:val="000E0EF7"/>
    <w:rsid w:val="000E10B8"/>
    <w:rsid w:val="000E1A71"/>
    <w:rsid w:val="000E2239"/>
    <w:rsid w:val="000E491C"/>
    <w:rsid w:val="000E6EFF"/>
    <w:rsid w:val="000E7A22"/>
    <w:rsid w:val="000F0597"/>
    <w:rsid w:val="000F0C40"/>
    <w:rsid w:val="000F1CEF"/>
    <w:rsid w:val="000F524C"/>
    <w:rsid w:val="000F525A"/>
    <w:rsid w:val="000F74D2"/>
    <w:rsid w:val="000F7A7E"/>
    <w:rsid w:val="00101180"/>
    <w:rsid w:val="001012EC"/>
    <w:rsid w:val="00105970"/>
    <w:rsid w:val="00107C63"/>
    <w:rsid w:val="00107DAB"/>
    <w:rsid w:val="00110F85"/>
    <w:rsid w:val="00111296"/>
    <w:rsid w:val="001120FF"/>
    <w:rsid w:val="00114D3C"/>
    <w:rsid w:val="00115999"/>
    <w:rsid w:val="001160E1"/>
    <w:rsid w:val="00117A50"/>
    <w:rsid w:val="00117C7C"/>
    <w:rsid w:val="001213BC"/>
    <w:rsid w:val="001228C8"/>
    <w:rsid w:val="00123481"/>
    <w:rsid w:val="00125122"/>
    <w:rsid w:val="00125F1E"/>
    <w:rsid w:val="00127616"/>
    <w:rsid w:val="00127B05"/>
    <w:rsid w:val="00127DE6"/>
    <w:rsid w:val="00130137"/>
    <w:rsid w:val="00130271"/>
    <w:rsid w:val="00130D38"/>
    <w:rsid w:val="00130E0B"/>
    <w:rsid w:val="00131E0F"/>
    <w:rsid w:val="001323A0"/>
    <w:rsid w:val="00132C60"/>
    <w:rsid w:val="00133A50"/>
    <w:rsid w:val="00133C44"/>
    <w:rsid w:val="00135E93"/>
    <w:rsid w:val="00141786"/>
    <w:rsid w:val="0014328F"/>
    <w:rsid w:val="001437A5"/>
    <w:rsid w:val="00143F05"/>
    <w:rsid w:val="001440D3"/>
    <w:rsid w:val="0014496F"/>
    <w:rsid w:val="00145516"/>
    <w:rsid w:val="00145EF5"/>
    <w:rsid w:val="001462C5"/>
    <w:rsid w:val="00146898"/>
    <w:rsid w:val="00147703"/>
    <w:rsid w:val="0015013E"/>
    <w:rsid w:val="001503D2"/>
    <w:rsid w:val="00155998"/>
    <w:rsid w:val="00155E4E"/>
    <w:rsid w:val="00155E7E"/>
    <w:rsid w:val="00156306"/>
    <w:rsid w:val="00156779"/>
    <w:rsid w:val="00160321"/>
    <w:rsid w:val="001609F6"/>
    <w:rsid w:val="00160CD2"/>
    <w:rsid w:val="001613C7"/>
    <w:rsid w:val="00162B22"/>
    <w:rsid w:val="00163106"/>
    <w:rsid w:val="00165063"/>
    <w:rsid w:val="00165DE9"/>
    <w:rsid w:val="00166993"/>
    <w:rsid w:val="00166B59"/>
    <w:rsid w:val="00167425"/>
    <w:rsid w:val="001674AA"/>
    <w:rsid w:val="0016779D"/>
    <w:rsid w:val="0017013B"/>
    <w:rsid w:val="0017049D"/>
    <w:rsid w:val="001716AF"/>
    <w:rsid w:val="001729FE"/>
    <w:rsid w:val="0017458A"/>
    <w:rsid w:val="001746F5"/>
    <w:rsid w:val="00174DAA"/>
    <w:rsid w:val="0017568E"/>
    <w:rsid w:val="00175726"/>
    <w:rsid w:val="001758E9"/>
    <w:rsid w:val="001764AB"/>
    <w:rsid w:val="0017699F"/>
    <w:rsid w:val="00176DB6"/>
    <w:rsid w:val="001805A3"/>
    <w:rsid w:val="00181205"/>
    <w:rsid w:val="0018149D"/>
    <w:rsid w:val="00181643"/>
    <w:rsid w:val="00181E12"/>
    <w:rsid w:val="001820D2"/>
    <w:rsid w:val="0018275D"/>
    <w:rsid w:val="00184CBB"/>
    <w:rsid w:val="00184CD0"/>
    <w:rsid w:val="001869C9"/>
    <w:rsid w:val="00186E15"/>
    <w:rsid w:val="00187B2E"/>
    <w:rsid w:val="00190FEE"/>
    <w:rsid w:val="0019145B"/>
    <w:rsid w:val="00191D22"/>
    <w:rsid w:val="00191FE9"/>
    <w:rsid w:val="001924DA"/>
    <w:rsid w:val="0019288B"/>
    <w:rsid w:val="00193EA9"/>
    <w:rsid w:val="001942F8"/>
    <w:rsid w:val="00196818"/>
    <w:rsid w:val="001A04AC"/>
    <w:rsid w:val="001A3EA1"/>
    <w:rsid w:val="001A4225"/>
    <w:rsid w:val="001A498B"/>
    <w:rsid w:val="001A7E77"/>
    <w:rsid w:val="001B040C"/>
    <w:rsid w:val="001B0C15"/>
    <w:rsid w:val="001B21C2"/>
    <w:rsid w:val="001B2DA4"/>
    <w:rsid w:val="001B36CC"/>
    <w:rsid w:val="001B38E1"/>
    <w:rsid w:val="001B3B20"/>
    <w:rsid w:val="001B5DF7"/>
    <w:rsid w:val="001B60D7"/>
    <w:rsid w:val="001B6BDE"/>
    <w:rsid w:val="001C0B95"/>
    <w:rsid w:val="001C0F41"/>
    <w:rsid w:val="001C129C"/>
    <w:rsid w:val="001C219D"/>
    <w:rsid w:val="001C6C7F"/>
    <w:rsid w:val="001D0AC8"/>
    <w:rsid w:val="001D144A"/>
    <w:rsid w:val="001D3874"/>
    <w:rsid w:val="001D4542"/>
    <w:rsid w:val="001D487E"/>
    <w:rsid w:val="001D52F1"/>
    <w:rsid w:val="001D613A"/>
    <w:rsid w:val="001D69B6"/>
    <w:rsid w:val="001D756A"/>
    <w:rsid w:val="001E0E0B"/>
    <w:rsid w:val="001E2206"/>
    <w:rsid w:val="001E32F5"/>
    <w:rsid w:val="001E4360"/>
    <w:rsid w:val="001E4C77"/>
    <w:rsid w:val="001E50DF"/>
    <w:rsid w:val="001E5A23"/>
    <w:rsid w:val="001E63A7"/>
    <w:rsid w:val="001E6954"/>
    <w:rsid w:val="001F0D42"/>
    <w:rsid w:val="001F1771"/>
    <w:rsid w:val="001F18EE"/>
    <w:rsid w:val="001F3203"/>
    <w:rsid w:val="001F3730"/>
    <w:rsid w:val="001F3F61"/>
    <w:rsid w:val="001F43C0"/>
    <w:rsid w:val="001F50ED"/>
    <w:rsid w:val="001F5690"/>
    <w:rsid w:val="001F5EAF"/>
    <w:rsid w:val="001F75B7"/>
    <w:rsid w:val="0020084A"/>
    <w:rsid w:val="00201230"/>
    <w:rsid w:val="00201EAF"/>
    <w:rsid w:val="00203668"/>
    <w:rsid w:val="0020381D"/>
    <w:rsid w:val="00203BE3"/>
    <w:rsid w:val="00203F7E"/>
    <w:rsid w:val="00204DD6"/>
    <w:rsid w:val="0020518F"/>
    <w:rsid w:val="00205F6B"/>
    <w:rsid w:val="002060AC"/>
    <w:rsid w:val="00206EB6"/>
    <w:rsid w:val="00207216"/>
    <w:rsid w:val="002073F1"/>
    <w:rsid w:val="0020766F"/>
    <w:rsid w:val="002104CF"/>
    <w:rsid w:val="0021141E"/>
    <w:rsid w:val="002127C0"/>
    <w:rsid w:val="0021419F"/>
    <w:rsid w:val="00214FBF"/>
    <w:rsid w:val="002172A0"/>
    <w:rsid w:val="00217696"/>
    <w:rsid w:val="002206EF"/>
    <w:rsid w:val="00221494"/>
    <w:rsid w:val="002214A8"/>
    <w:rsid w:val="00222527"/>
    <w:rsid w:val="00222874"/>
    <w:rsid w:val="00223093"/>
    <w:rsid w:val="00224372"/>
    <w:rsid w:val="00225162"/>
    <w:rsid w:val="00225642"/>
    <w:rsid w:val="00225C35"/>
    <w:rsid w:val="0022624F"/>
    <w:rsid w:val="00226E06"/>
    <w:rsid w:val="00227B47"/>
    <w:rsid w:val="00230E9F"/>
    <w:rsid w:val="00231A48"/>
    <w:rsid w:val="0023328D"/>
    <w:rsid w:val="00234FC0"/>
    <w:rsid w:val="002376FB"/>
    <w:rsid w:val="00237C2C"/>
    <w:rsid w:val="002406B7"/>
    <w:rsid w:val="00240734"/>
    <w:rsid w:val="00241E19"/>
    <w:rsid w:val="0024256D"/>
    <w:rsid w:val="00242A06"/>
    <w:rsid w:val="00242B25"/>
    <w:rsid w:val="002432E6"/>
    <w:rsid w:val="002436A1"/>
    <w:rsid w:val="00243DB5"/>
    <w:rsid w:val="00243DCF"/>
    <w:rsid w:val="002444A8"/>
    <w:rsid w:val="002458A6"/>
    <w:rsid w:val="002468E3"/>
    <w:rsid w:val="002508A7"/>
    <w:rsid w:val="002519A8"/>
    <w:rsid w:val="00253F98"/>
    <w:rsid w:val="00254C18"/>
    <w:rsid w:val="002550EA"/>
    <w:rsid w:val="002554AE"/>
    <w:rsid w:val="002559C4"/>
    <w:rsid w:val="00256728"/>
    <w:rsid w:val="0025683F"/>
    <w:rsid w:val="00260D13"/>
    <w:rsid w:val="0026254B"/>
    <w:rsid w:val="00262BB2"/>
    <w:rsid w:val="00263E0D"/>
    <w:rsid w:val="002647BF"/>
    <w:rsid w:val="00264CEC"/>
    <w:rsid w:val="0026509F"/>
    <w:rsid w:val="002667BA"/>
    <w:rsid w:val="00266D6E"/>
    <w:rsid w:val="00267401"/>
    <w:rsid w:val="00267417"/>
    <w:rsid w:val="0026799B"/>
    <w:rsid w:val="00271D7E"/>
    <w:rsid w:val="002725FC"/>
    <w:rsid w:val="0027349A"/>
    <w:rsid w:val="00273ABA"/>
    <w:rsid w:val="00273BC1"/>
    <w:rsid w:val="002740BE"/>
    <w:rsid w:val="002751B4"/>
    <w:rsid w:val="00275CF4"/>
    <w:rsid w:val="00275ECC"/>
    <w:rsid w:val="00277D77"/>
    <w:rsid w:val="002821C3"/>
    <w:rsid w:val="00282C89"/>
    <w:rsid w:val="00282F68"/>
    <w:rsid w:val="00283C4C"/>
    <w:rsid w:val="00284DB7"/>
    <w:rsid w:val="0028596B"/>
    <w:rsid w:val="002865D5"/>
    <w:rsid w:val="002901E2"/>
    <w:rsid w:val="0029068A"/>
    <w:rsid w:val="00290925"/>
    <w:rsid w:val="0029177E"/>
    <w:rsid w:val="0029291E"/>
    <w:rsid w:val="00292D7A"/>
    <w:rsid w:val="00294D27"/>
    <w:rsid w:val="00296611"/>
    <w:rsid w:val="002967CD"/>
    <w:rsid w:val="00296FA1"/>
    <w:rsid w:val="002970A5"/>
    <w:rsid w:val="00297460"/>
    <w:rsid w:val="00297C17"/>
    <w:rsid w:val="002A0642"/>
    <w:rsid w:val="002A0B62"/>
    <w:rsid w:val="002A5249"/>
    <w:rsid w:val="002A58F0"/>
    <w:rsid w:val="002A7147"/>
    <w:rsid w:val="002B00E7"/>
    <w:rsid w:val="002B049B"/>
    <w:rsid w:val="002B1E3C"/>
    <w:rsid w:val="002B2DB5"/>
    <w:rsid w:val="002B4AEC"/>
    <w:rsid w:val="002B789D"/>
    <w:rsid w:val="002C0865"/>
    <w:rsid w:val="002C15A0"/>
    <w:rsid w:val="002C1BAE"/>
    <w:rsid w:val="002C2F77"/>
    <w:rsid w:val="002C3D02"/>
    <w:rsid w:val="002C3F13"/>
    <w:rsid w:val="002C4FBC"/>
    <w:rsid w:val="002C6A2F"/>
    <w:rsid w:val="002C75B3"/>
    <w:rsid w:val="002C7E2A"/>
    <w:rsid w:val="002D50BD"/>
    <w:rsid w:val="002D7FF9"/>
    <w:rsid w:val="002E1032"/>
    <w:rsid w:val="002E1107"/>
    <w:rsid w:val="002E2936"/>
    <w:rsid w:val="002E3A15"/>
    <w:rsid w:val="002E55FC"/>
    <w:rsid w:val="002E6048"/>
    <w:rsid w:val="002E6244"/>
    <w:rsid w:val="002F08FA"/>
    <w:rsid w:val="002F10A8"/>
    <w:rsid w:val="002F1337"/>
    <w:rsid w:val="002F18ED"/>
    <w:rsid w:val="002F1AF3"/>
    <w:rsid w:val="002F2FCE"/>
    <w:rsid w:val="002F4727"/>
    <w:rsid w:val="002F4B2E"/>
    <w:rsid w:val="002F6046"/>
    <w:rsid w:val="003002E0"/>
    <w:rsid w:val="00300584"/>
    <w:rsid w:val="00300AD5"/>
    <w:rsid w:val="00300C0F"/>
    <w:rsid w:val="0030113E"/>
    <w:rsid w:val="003014BB"/>
    <w:rsid w:val="00303338"/>
    <w:rsid w:val="00303894"/>
    <w:rsid w:val="00303ED0"/>
    <w:rsid w:val="00305B21"/>
    <w:rsid w:val="00305CDE"/>
    <w:rsid w:val="00306662"/>
    <w:rsid w:val="0031104C"/>
    <w:rsid w:val="0031239C"/>
    <w:rsid w:val="00312E82"/>
    <w:rsid w:val="00313A25"/>
    <w:rsid w:val="0031484F"/>
    <w:rsid w:val="0031740F"/>
    <w:rsid w:val="0031742B"/>
    <w:rsid w:val="00320621"/>
    <w:rsid w:val="00320A1B"/>
    <w:rsid w:val="00320BF2"/>
    <w:rsid w:val="0032121E"/>
    <w:rsid w:val="00322C2F"/>
    <w:rsid w:val="003234B1"/>
    <w:rsid w:val="003239DE"/>
    <w:rsid w:val="00324F0D"/>
    <w:rsid w:val="00325506"/>
    <w:rsid w:val="003267E5"/>
    <w:rsid w:val="00331349"/>
    <w:rsid w:val="003336ED"/>
    <w:rsid w:val="0033424C"/>
    <w:rsid w:val="003355C0"/>
    <w:rsid w:val="00340C1F"/>
    <w:rsid w:val="00341A1F"/>
    <w:rsid w:val="00341AB2"/>
    <w:rsid w:val="003429BB"/>
    <w:rsid w:val="003434B7"/>
    <w:rsid w:val="00343E00"/>
    <w:rsid w:val="00345664"/>
    <w:rsid w:val="00345D0D"/>
    <w:rsid w:val="0034725E"/>
    <w:rsid w:val="00352056"/>
    <w:rsid w:val="0035264D"/>
    <w:rsid w:val="00356412"/>
    <w:rsid w:val="00356805"/>
    <w:rsid w:val="00357903"/>
    <w:rsid w:val="00360FFD"/>
    <w:rsid w:val="00361CB9"/>
    <w:rsid w:val="003664BA"/>
    <w:rsid w:val="00366C2D"/>
    <w:rsid w:val="0036733E"/>
    <w:rsid w:val="003703EF"/>
    <w:rsid w:val="0037169B"/>
    <w:rsid w:val="00371A90"/>
    <w:rsid w:val="003736B0"/>
    <w:rsid w:val="00375A74"/>
    <w:rsid w:val="00375DA8"/>
    <w:rsid w:val="00376FA3"/>
    <w:rsid w:val="00377457"/>
    <w:rsid w:val="0038013F"/>
    <w:rsid w:val="0038163E"/>
    <w:rsid w:val="00381BCA"/>
    <w:rsid w:val="003826AE"/>
    <w:rsid w:val="00382A08"/>
    <w:rsid w:val="00383220"/>
    <w:rsid w:val="003848F5"/>
    <w:rsid w:val="0038603A"/>
    <w:rsid w:val="0038784D"/>
    <w:rsid w:val="0038797D"/>
    <w:rsid w:val="00387EEC"/>
    <w:rsid w:val="00390444"/>
    <w:rsid w:val="00390B6E"/>
    <w:rsid w:val="00391457"/>
    <w:rsid w:val="003918AA"/>
    <w:rsid w:val="00391934"/>
    <w:rsid w:val="0039200D"/>
    <w:rsid w:val="00392981"/>
    <w:rsid w:val="00392D27"/>
    <w:rsid w:val="00393C68"/>
    <w:rsid w:val="003961A4"/>
    <w:rsid w:val="00396B98"/>
    <w:rsid w:val="00397846"/>
    <w:rsid w:val="003A3556"/>
    <w:rsid w:val="003A360C"/>
    <w:rsid w:val="003A5AD3"/>
    <w:rsid w:val="003A6628"/>
    <w:rsid w:val="003A70FD"/>
    <w:rsid w:val="003A7F18"/>
    <w:rsid w:val="003B0FB1"/>
    <w:rsid w:val="003B1D36"/>
    <w:rsid w:val="003B31F2"/>
    <w:rsid w:val="003B5368"/>
    <w:rsid w:val="003B6066"/>
    <w:rsid w:val="003B6117"/>
    <w:rsid w:val="003C1D25"/>
    <w:rsid w:val="003C1E2F"/>
    <w:rsid w:val="003C3FD8"/>
    <w:rsid w:val="003C525E"/>
    <w:rsid w:val="003C69EB"/>
    <w:rsid w:val="003C70EC"/>
    <w:rsid w:val="003D01D1"/>
    <w:rsid w:val="003D0B0A"/>
    <w:rsid w:val="003D1DBC"/>
    <w:rsid w:val="003D287F"/>
    <w:rsid w:val="003D3F32"/>
    <w:rsid w:val="003D48AA"/>
    <w:rsid w:val="003D4D45"/>
    <w:rsid w:val="003D51F0"/>
    <w:rsid w:val="003D5D8D"/>
    <w:rsid w:val="003D6117"/>
    <w:rsid w:val="003D6260"/>
    <w:rsid w:val="003D62CB"/>
    <w:rsid w:val="003D71EA"/>
    <w:rsid w:val="003D731D"/>
    <w:rsid w:val="003E1FF0"/>
    <w:rsid w:val="003E216E"/>
    <w:rsid w:val="003E24DA"/>
    <w:rsid w:val="003E2B2D"/>
    <w:rsid w:val="003E3C10"/>
    <w:rsid w:val="003E3F05"/>
    <w:rsid w:val="003E3F87"/>
    <w:rsid w:val="003E490A"/>
    <w:rsid w:val="003E4BB0"/>
    <w:rsid w:val="003E598E"/>
    <w:rsid w:val="003E5EC5"/>
    <w:rsid w:val="003E7945"/>
    <w:rsid w:val="003E7B3E"/>
    <w:rsid w:val="003F0BD5"/>
    <w:rsid w:val="003F1068"/>
    <w:rsid w:val="003F128D"/>
    <w:rsid w:val="003F1A41"/>
    <w:rsid w:val="003F5866"/>
    <w:rsid w:val="003F5F03"/>
    <w:rsid w:val="003F60F8"/>
    <w:rsid w:val="003F758E"/>
    <w:rsid w:val="00401413"/>
    <w:rsid w:val="00403603"/>
    <w:rsid w:val="00405280"/>
    <w:rsid w:val="0040556D"/>
    <w:rsid w:val="00405F94"/>
    <w:rsid w:val="00406514"/>
    <w:rsid w:val="0040659A"/>
    <w:rsid w:val="00407419"/>
    <w:rsid w:val="004101F2"/>
    <w:rsid w:val="004113FF"/>
    <w:rsid w:val="004125B0"/>
    <w:rsid w:val="0041266F"/>
    <w:rsid w:val="0041673A"/>
    <w:rsid w:val="00416C9B"/>
    <w:rsid w:val="0041726B"/>
    <w:rsid w:val="00417306"/>
    <w:rsid w:val="00420E2C"/>
    <w:rsid w:val="004210EB"/>
    <w:rsid w:val="00421AEC"/>
    <w:rsid w:val="00422828"/>
    <w:rsid w:val="00423A50"/>
    <w:rsid w:val="00424B75"/>
    <w:rsid w:val="00424C6F"/>
    <w:rsid w:val="004257D7"/>
    <w:rsid w:val="00425B21"/>
    <w:rsid w:val="004264CF"/>
    <w:rsid w:val="00427312"/>
    <w:rsid w:val="00427CAB"/>
    <w:rsid w:val="00431207"/>
    <w:rsid w:val="00431486"/>
    <w:rsid w:val="00433733"/>
    <w:rsid w:val="00433EF8"/>
    <w:rsid w:val="0043422B"/>
    <w:rsid w:val="00435249"/>
    <w:rsid w:val="00435389"/>
    <w:rsid w:val="00435AFA"/>
    <w:rsid w:val="00436131"/>
    <w:rsid w:val="004365D0"/>
    <w:rsid w:val="0044000E"/>
    <w:rsid w:val="00440C84"/>
    <w:rsid w:val="00441E4E"/>
    <w:rsid w:val="00442613"/>
    <w:rsid w:val="00444D24"/>
    <w:rsid w:val="00446CC1"/>
    <w:rsid w:val="004500A5"/>
    <w:rsid w:val="004514AE"/>
    <w:rsid w:val="004518E7"/>
    <w:rsid w:val="00452F78"/>
    <w:rsid w:val="00453A6C"/>
    <w:rsid w:val="00454053"/>
    <w:rsid w:val="004548BE"/>
    <w:rsid w:val="00454A2A"/>
    <w:rsid w:val="00457CF9"/>
    <w:rsid w:val="00462F8E"/>
    <w:rsid w:val="00462FA8"/>
    <w:rsid w:val="0046391C"/>
    <w:rsid w:val="00464FC9"/>
    <w:rsid w:val="00465152"/>
    <w:rsid w:val="0046677C"/>
    <w:rsid w:val="004706F8"/>
    <w:rsid w:val="0047415D"/>
    <w:rsid w:val="004744F8"/>
    <w:rsid w:val="0047508D"/>
    <w:rsid w:val="004752D7"/>
    <w:rsid w:val="004753F1"/>
    <w:rsid w:val="00476831"/>
    <w:rsid w:val="00480329"/>
    <w:rsid w:val="004817BF"/>
    <w:rsid w:val="0048187C"/>
    <w:rsid w:val="004820CE"/>
    <w:rsid w:val="0048215A"/>
    <w:rsid w:val="00483DFB"/>
    <w:rsid w:val="00483FF8"/>
    <w:rsid w:val="00484F4A"/>
    <w:rsid w:val="00487401"/>
    <w:rsid w:val="00490803"/>
    <w:rsid w:val="00490896"/>
    <w:rsid w:val="00490EB9"/>
    <w:rsid w:val="004915A2"/>
    <w:rsid w:val="0049291A"/>
    <w:rsid w:val="004931F2"/>
    <w:rsid w:val="00494DBE"/>
    <w:rsid w:val="00497C68"/>
    <w:rsid w:val="004A0138"/>
    <w:rsid w:val="004A218F"/>
    <w:rsid w:val="004A4FE7"/>
    <w:rsid w:val="004A671D"/>
    <w:rsid w:val="004A7555"/>
    <w:rsid w:val="004A7CD2"/>
    <w:rsid w:val="004B28D3"/>
    <w:rsid w:val="004B3BDB"/>
    <w:rsid w:val="004B515B"/>
    <w:rsid w:val="004B5437"/>
    <w:rsid w:val="004B56F3"/>
    <w:rsid w:val="004B5CFF"/>
    <w:rsid w:val="004B6635"/>
    <w:rsid w:val="004B71B1"/>
    <w:rsid w:val="004B7802"/>
    <w:rsid w:val="004B7AA7"/>
    <w:rsid w:val="004C0772"/>
    <w:rsid w:val="004C102B"/>
    <w:rsid w:val="004C114B"/>
    <w:rsid w:val="004C371B"/>
    <w:rsid w:val="004C45EA"/>
    <w:rsid w:val="004C4D1B"/>
    <w:rsid w:val="004C4DFF"/>
    <w:rsid w:val="004C5EFB"/>
    <w:rsid w:val="004C6B7A"/>
    <w:rsid w:val="004C7879"/>
    <w:rsid w:val="004C7FD1"/>
    <w:rsid w:val="004D0D41"/>
    <w:rsid w:val="004D2ABA"/>
    <w:rsid w:val="004D3E87"/>
    <w:rsid w:val="004D45E6"/>
    <w:rsid w:val="004D67EC"/>
    <w:rsid w:val="004E1BC6"/>
    <w:rsid w:val="004E1F0D"/>
    <w:rsid w:val="004E2134"/>
    <w:rsid w:val="004E467B"/>
    <w:rsid w:val="004E5F79"/>
    <w:rsid w:val="004F0647"/>
    <w:rsid w:val="004F1553"/>
    <w:rsid w:val="004F19EE"/>
    <w:rsid w:val="004F3AEF"/>
    <w:rsid w:val="004F6FB6"/>
    <w:rsid w:val="0050036B"/>
    <w:rsid w:val="005013B9"/>
    <w:rsid w:val="00502DDE"/>
    <w:rsid w:val="00504FB2"/>
    <w:rsid w:val="0050551A"/>
    <w:rsid w:val="0050627E"/>
    <w:rsid w:val="0050657E"/>
    <w:rsid w:val="00507276"/>
    <w:rsid w:val="0051041F"/>
    <w:rsid w:val="00510AF5"/>
    <w:rsid w:val="00510B2C"/>
    <w:rsid w:val="00510F19"/>
    <w:rsid w:val="0051205D"/>
    <w:rsid w:val="00512939"/>
    <w:rsid w:val="00513B6E"/>
    <w:rsid w:val="00513C50"/>
    <w:rsid w:val="005147A8"/>
    <w:rsid w:val="005148F6"/>
    <w:rsid w:val="00517377"/>
    <w:rsid w:val="00517B17"/>
    <w:rsid w:val="00521716"/>
    <w:rsid w:val="00521C0F"/>
    <w:rsid w:val="00521D9F"/>
    <w:rsid w:val="00522AD6"/>
    <w:rsid w:val="00523566"/>
    <w:rsid w:val="00525042"/>
    <w:rsid w:val="00526F58"/>
    <w:rsid w:val="00526FB6"/>
    <w:rsid w:val="00532CDD"/>
    <w:rsid w:val="00534B7F"/>
    <w:rsid w:val="00536BD3"/>
    <w:rsid w:val="00537D20"/>
    <w:rsid w:val="00540D18"/>
    <w:rsid w:val="0054107D"/>
    <w:rsid w:val="005413A1"/>
    <w:rsid w:val="005418D8"/>
    <w:rsid w:val="00541A64"/>
    <w:rsid w:val="00542664"/>
    <w:rsid w:val="00542B2D"/>
    <w:rsid w:val="00542E4D"/>
    <w:rsid w:val="005433D0"/>
    <w:rsid w:val="00544311"/>
    <w:rsid w:val="005451BB"/>
    <w:rsid w:val="00545444"/>
    <w:rsid w:val="00545FCF"/>
    <w:rsid w:val="00546C6F"/>
    <w:rsid w:val="005502A2"/>
    <w:rsid w:val="00550F2A"/>
    <w:rsid w:val="0055205F"/>
    <w:rsid w:val="005524C6"/>
    <w:rsid w:val="00554894"/>
    <w:rsid w:val="00556C6F"/>
    <w:rsid w:val="00560254"/>
    <w:rsid w:val="00562871"/>
    <w:rsid w:val="00562A2A"/>
    <w:rsid w:val="00564DDB"/>
    <w:rsid w:val="005657EA"/>
    <w:rsid w:val="0056606B"/>
    <w:rsid w:val="005661A2"/>
    <w:rsid w:val="0056719F"/>
    <w:rsid w:val="00567AA2"/>
    <w:rsid w:val="00567D55"/>
    <w:rsid w:val="00570F4F"/>
    <w:rsid w:val="0057141D"/>
    <w:rsid w:val="00572F70"/>
    <w:rsid w:val="00573154"/>
    <w:rsid w:val="00574E2C"/>
    <w:rsid w:val="0057693B"/>
    <w:rsid w:val="00580BAE"/>
    <w:rsid w:val="00581462"/>
    <w:rsid w:val="00582D9C"/>
    <w:rsid w:val="00583535"/>
    <w:rsid w:val="00583FBB"/>
    <w:rsid w:val="00585679"/>
    <w:rsid w:val="00585BDA"/>
    <w:rsid w:val="00587118"/>
    <w:rsid w:val="00587F84"/>
    <w:rsid w:val="005906E8"/>
    <w:rsid w:val="00591423"/>
    <w:rsid w:val="00591CDF"/>
    <w:rsid w:val="00592B68"/>
    <w:rsid w:val="00594A5D"/>
    <w:rsid w:val="00596024"/>
    <w:rsid w:val="005966A3"/>
    <w:rsid w:val="005968F3"/>
    <w:rsid w:val="00597259"/>
    <w:rsid w:val="005A1D5B"/>
    <w:rsid w:val="005A20D2"/>
    <w:rsid w:val="005A350B"/>
    <w:rsid w:val="005A3877"/>
    <w:rsid w:val="005A3CCD"/>
    <w:rsid w:val="005A49A5"/>
    <w:rsid w:val="005B1115"/>
    <w:rsid w:val="005B3821"/>
    <w:rsid w:val="005C0C0F"/>
    <w:rsid w:val="005C1507"/>
    <w:rsid w:val="005C22EA"/>
    <w:rsid w:val="005C3880"/>
    <w:rsid w:val="005C44BB"/>
    <w:rsid w:val="005C4B7C"/>
    <w:rsid w:val="005C602F"/>
    <w:rsid w:val="005C736B"/>
    <w:rsid w:val="005D08F3"/>
    <w:rsid w:val="005D1808"/>
    <w:rsid w:val="005D2410"/>
    <w:rsid w:val="005D2B44"/>
    <w:rsid w:val="005D7C3B"/>
    <w:rsid w:val="005E21F6"/>
    <w:rsid w:val="005E3E30"/>
    <w:rsid w:val="005E3ED4"/>
    <w:rsid w:val="005E409F"/>
    <w:rsid w:val="005E4355"/>
    <w:rsid w:val="005E4BEE"/>
    <w:rsid w:val="005E4F25"/>
    <w:rsid w:val="005E5397"/>
    <w:rsid w:val="005E576B"/>
    <w:rsid w:val="005E5AD1"/>
    <w:rsid w:val="005E65C4"/>
    <w:rsid w:val="005F30F8"/>
    <w:rsid w:val="005F3329"/>
    <w:rsid w:val="005F4716"/>
    <w:rsid w:val="005F4893"/>
    <w:rsid w:val="005F4FCC"/>
    <w:rsid w:val="005F6601"/>
    <w:rsid w:val="005F769E"/>
    <w:rsid w:val="00600B3A"/>
    <w:rsid w:val="00600F6A"/>
    <w:rsid w:val="006015A8"/>
    <w:rsid w:val="0060165D"/>
    <w:rsid w:val="0060175F"/>
    <w:rsid w:val="00601917"/>
    <w:rsid w:val="00601F14"/>
    <w:rsid w:val="00604CEE"/>
    <w:rsid w:val="00605C5A"/>
    <w:rsid w:val="0060634C"/>
    <w:rsid w:val="0060692B"/>
    <w:rsid w:val="00607A1E"/>
    <w:rsid w:val="006102CE"/>
    <w:rsid w:val="00610953"/>
    <w:rsid w:val="00611900"/>
    <w:rsid w:val="006129B0"/>
    <w:rsid w:val="00613361"/>
    <w:rsid w:val="00613DD9"/>
    <w:rsid w:val="006147F2"/>
    <w:rsid w:val="00615EE7"/>
    <w:rsid w:val="00616254"/>
    <w:rsid w:val="00620D88"/>
    <w:rsid w:val="0062350D"/>
    <w:rsid w:val="00623903"/>
    <w:rsid w:val="006248C0"/>
    <w:rsid w:val="006262B2"/>
    <w:rsid w:val="00626AF0"/>
    <w:rsid w:val="00631DDF"/>
    <w:rsid w:val="00631E7D"/>
    <w:rsid w:val="00632992"/>
    <w:rsid w:val="006344FE"/>
    <w:rsid w:val="00634A02"/>
    <w:rsid w:val="00635736"/>
    <w:rsid w:val="006364BD"/>
    <w:rsid w:val="00636FAA"/>
    <w:rsid w:val="0064088E"/>
    <w:rsid w:val="00642255"/>
    <w:rsid w:val="006423DB"/>
    <w:rsid w:val="00643ACD"/>
    <w:rsid w:val="00643E42"/>
    <w:rsid w:val="00644921"/>
    <w:rsid w:val="00645014"/>
    <w:rsid w:val="00645A15"/>
    <w:rsid w:val="00645BA8"/>
    <w:rsid w:val="00646F91"/>
    <w:rsid w:val="0064782B"/>
    <w:rsid w:val="00651C6F"/>
    <w:rsid w:val="00652959"/>
    <w:rsid w:val="00652B4C"/>
    <w:rsid w:val="00653DFB"/>
    <w:rsid w:val="00654453"/>
    <w:rsid w:val="00654810"/>
    <w:rsid w:val="00654D2B"/>
    <w:rsid w:val="006563EF"/>
    <w:rsid w:val="00656417"/>
    <w:rsid w:val="0065687E"/>
    <w:rsid w:val="00657B1F"/>
    <w:rsid w:val="00657FBF"/>
    <w:rsid w:val="00662C85"/>
    <w:rsid w:val="00670A94"/>
    <w:rsid w:val="00670D2F"/>
    <w:rsid w:val="006716B5"/>
    <w:rsid w:val="00671E09"/>
    <w:rsid w:val="00672128"/>
    <w:rsid w:val="0067213C"/>
    <w:rsid w:val="00674EFA"/>
    <w:rsid w:val="00675CD9"/>
    <w:rsid w:val="0067641D"/>
    <w:rsid w:val="006766DE"/>
    <w:rsid w:val="00680D71"/>
    <w:rsid w:val="0068151D"/>
    <w:rsid w:val="00681B7B"/>
    <w:rsid w:val="00682DC1"/>
    <w:rsid w:val="00682FF4"/>
    <w:rsid w:val="00683262"/>
    <w:rsid w:val="0068387F"/>
    <w:rsid w:val="00684CA8"/>
    <w:rsid w:val="00685BE4"/>
    <w:rsid w:val="00686C4B"/>
    <w:rsid w:val="00687185"/>
    <w:rsid w:val="006877DA"/>
    <w:rsid w:val="00690EF1"/>
    <w:rsid w:val="00690F60"/>
    <w:rsid w:val="00691796"/>
    <w:rsid w:val="00692EA4"/>
    <w:rsid w:val="00693381"/>
    <w:rsid w:val="00694075"/>
    <w:rsid w:val="00695D6B"/>
    <w:rsid w:val="006971C1"/>
    <w:rsid w:val="00697851"/>
    <w:rsid w:val="006A0346"/>
    <w:rsid w:val="006A18E5"/>
    <w:rsid w:val="006A1D6E"/>
    <w:rsid w:val="006A3945"/>
    <w:rsid w:val="006A3BAB"/>
    <w:rsid w:val="006A3C3A"/>
    <w:rsid w:val="006A5172"/>
    <w:rsid w:val="006A53B5"/>
    <w:rsid w:val="006A5EC0"/>
    <w:rsid w:val="006A5FFD"/>
    <w:rsid w:val="006A6281"/>
    <w:rsid w:val="006A6368"/>
    <w:rsid w:val="006B078B"/>
    <w:rsid w:val="006B0F6F"/>
    <w:rsid w:val="006B16BE"/>
    <w:rsid w:val="006B1A19"/>
    <w:rsid w:val="006B1FE4"/>
    <w:rsid w:val="006B3CD0"/>
    <w:rsid w:val="006C197C"/>
    <w:rsid w:val="006C1EFD"/>
    <w:rsid w:val="006C20E2"/>
    <w:rsid w:val="006C313D"/>
    <w:rsid w:val="006C4C95"/>
    <w:rsid w:val="006C4F2B"/>
    <w:rsid w:val="006C6906"/>
    <w:rsid w:val="006C6A34"/>
    <w:rsid w:val="006C72E3"/>
    <w:rsid w:val="006C79FE"/>
    <w:rsid w:val="006C7E0C"/>
    <w:rsid w:val="006D0730"/>
    <w:rsid w:val="006D08CB"/>
    <w:rsid w:val="006D172B"/>
    <w:rsid w:val="006D23E9"/>
    <w:rsid w:val="006D542F"/>
    <w:rsid w:val="006D7AFD"/>
    <w:rsid w:val="006E01C8"/>
    <w:rsid w:val="006E0464"/>
    <w:rsid w:val="006E074B"/>
    <w:rsid w:val="006E0D55"/>
    <w:rsid w:val="006E1227"/>
    <w:rsid w:val="006E21E9"/>
    <w:rsid w:val="006E28F7"/>
    <w:rsid w:val="006E2CE9"/>
    <w:rsid w:val="006E3369"/>
    <w:rsid w:val="006E44DB"/>
    <w:rsid w:val="006E64FF"/>
    <w:rsid w:val="006E6720"/>
    <w:rsid w:val="006F5786"/>
    <w:rsid w:val="007002E8"/>
    <w:rsid w:val="007015D3"/>
    <w:rsid w:val="00701A0C"/>
    <w:rsid w:val="00701A9B"/>
    <w:rsid w:val="007030A9"/>
    <w:rsid w:val="00704CEA"/>
    <w:rsid w:val="00710A22"/>
    <w:rsid w:val="00710E90"/>
    <w:rsid w:val="00711482"/>
    <w:rsid w:val="00711BB4"/>
    <w:rsid w:val="00712561"/>
    <w:rsid w:val="0071306B"/>
    <w:rsid w:val="00713545"/>
    <w:rsid w:val="00713A05"/>
    <w:rsid w:val="00715419"/>
    <w:rsid w:val="00715F21"/>
    <w:rsid w:val="00716D7E"/>
    <w:rsid w:val="00717031"/>
    <w:rsid w:val="007206BD"/>
    <w:rsid w:val="0072088C"/>
    <w:rsid w:val="00722462"/>
    <w:rsid w:val="00724432"/>
    <w:rsid w:val="007244E7"/>
    <w:rsid w:val="0072455F"/>
    <w:rsid w:val="00725740"/>
    <w:rsid w:val="00725B98"/>
    <w:rsid w:val="0072695E"/>
    <w:rsid w:val="00726E8D"/>
    <w:rsid w:val="007277C7"/>
    <w:rsid w:val="007279BB"/>
    <w:rsid w:val="00732B24"/>
    <w:rsid w:val="00733141"/>
    <w:rsid w:val="0073340E"/>
    <w:rsid w:val="00733D4C"/>
    <w:rsid w:val="00734280"/>
    <w:rsid w:val="00736224"/>
    <w:rsid w:val="00736D97"/>
    <w:rsid w:val="00741A28"/>
    <w:rsid w:val="00741CE0"/>
    <w:rsid w:val="0074270E"/>
    <w:rsid w:val="00742D96"/>
    <w:rsid w:val="00743A74"/>
    <w:rsid w:val="00743DE7"/>
    <w:rsid w:val="0074503F"/>
    <w:rsid w:val="007453FC"/>
    <w:rsid w:val="00745517"/>
    <w:rsid w:val="00745749"/>
    <w:rsid w:val="007460CB"/>
    <w:rsid w:val="00746F09"/>
    <w:rsid w:val="007507F8"/>
    <w:rsid w:val="00750B5B"/>
    <w:rsid w:val="00750DC5"/>
    <w:rsid w:val="00753AA7"/>
    <w:rsid w:val="007545DF"/>
    <w:rsid w:val="007550ED"/>
    <w:rsid w:val="007558F2"/>
    <w:rsid w:val="00755AC9"/>
    <w:rsid w:val="00756CC4"/>
    <w:rsid w:val="00760046"/>
    <w:rsid w:val="0076225C"/>
    <w:rsid w:val="0076266D"/>
    <w:rsid w:val="0076305E"/>
    <w:rsid w:val="007649F7"/>
    <w:rsid w:val="00764F15"/>
    <w:rsid w:val="00765AE7"/>
    <w:rsid w:val="00767A2F"/>
    <w:rsid w:val="00767CFB"/>
    <w:rsid w:val="00767E4E"/>
    <w:rsid w:val="00770B09"/>
    <w:rsid w:val="00772C5E"/>
    <w:rsid w:val="00773BDC"/>
    <w:rsid w:val="00776AC5"/>
    <w:rsid w:val="00777D3E"/>
    <w:rsid w:val="00780662"/>
    <w:rsid w:val="0078151D"/>
    <w:rsid w:val="00782B17"/>
    <w:rsid w:val="0078393A"/>
    <w:rsid w:val="00784E36"/>
    <w:rsid w:val="00785BEF"/>
    <w:rsid w:val="007860BE"/>
    <w:rsid w:val="00786F6B"/>
    <w:rsid w:val="00787E03"/>
    <w:rsid w:val="00791C37"/>
    <w:rsid w:val="00791E84"/>
    <w:rsid w:val="00795AF6"/>
    <w:rsid w:val="007972D9"/>
    <w:rsid w:val="00797A03"/>
    <w:rsid w:val="00797AAD"/>
    <w:rsid w:val="007A08D4"/>
    <w:rsid w:val="007A1370"/>
    <w:rsid w:val="007A14AB"/>
    <w:rsid w:val="007A16AF"/>
    <w:rsid w:val="007A1931"/>
    <w:rsid w:val="007A2288"/>
    <w:rsid w:val="007A2848"/>
    <w:rsid w:val="007A358C"/>
    <w:rsid w:val="007A4200"/>
    <w:rsid w:val="007B01AB"/>
    <w:rsid w:val="007B0B7F"/>
    <w:rsid w:val="007B2540"/>
    <w:rsid w:val="007B30CD"/>
    <w:rsid w:val="007B418B"/>
    <w:rsid w:val="007B4651"/>
    <w:rsid w:val="007B4E61"/>
    <w:rsid w:val="007B6769"/>
    <w:rsid w:val="007B6B53"/>
    <w:rsid w:val="007C283F"/>
    <w:rsid w:val="007C2CE5"/>
    <w:rsid w:val="007C2D37"/>
    <w:rsid w:val="007C45EE"/>
    <w:rsid w:val="007C5736"/>
    <w:rsid w:val="007D1692"/>
    <w:rsid w:val="007D1AAE"/>
    <w:rsid w:val="007D48DC"/>
    <w:rsid w:val="007D7D10"/>
    <w:rsid w:val="007E11EB"/>
    <w:rsid w:val="007E143C"/>
    <w:rsid w:val="007E1E46"/>
    <w:rsid w:val="007E3F5D"/>
    <w:rsid w:val="007E63CA"/>
    <w:rsid w:val="007E6A6B"/>
    <w:rsid w:val="007E78F2"/>
    <w:rsid w:val="007F1611"/>
    <w:rsid w:val="007F30B7"/>
    <w:rsid w:val="007F3502"/>
    <w:rsid w:val="007F3563"/>
    <w:rsid w:val="007F6342"/>
    <w:rsid w:val="00800177"/>
    <w:rsid w:val="008007DD"/>
    <w:rsid w:val="00801F9F"/>
    <w:rsid w:val="008065CE"/>
    <w:rsid w:val="00806C77"/>
    <w:rsid w:val="008079F1"/>
    <w:rsid w:val="00810932"/>
    <w:rsid w:val="008130DC"/>
    <w:rsid w:val="0081456C"/>
    <w:rsid w:val="00816202"/>
    <w:rsid w:val="008166F7"/>
    <w:rsid w:val="00817F25"/>
    <w:rsid w:val="008209EB"/>
    <w:rsid w:val="00820B91"/>
    <w:rsid w:val="008215C0"/>
    <w:rsid w:val="00823937"/>
    <w:rsid w:val="008240A6"/>
    <w:rsid w:val="008255ED"/>
    <w:rsid w:val="0082566B"/>
    <w:rsid w:val="00832ECC"/>
    <w:rsid w:val="008332D9"/>
    <w:rsid w:val="0083331E"/>
    <w:rsid w:val="0083351D"/>
    <w:rsid w:val="00833DDB"/>
    <w:rsid w:val="00834AF6"/>
    <w:rsid w:val="00836CAE"/>
    <w:rsid w:val="00841B2D"/>
    <w:rsid w:val="00841DE4"/>
    <w:rsid w:val="008425F2"/>
    <w:rsid w:val="0084357D"/>
    <w:rsid w:val="00843869"/>
    <w:rsid w:val="00843AAC"/>
    <w:rsid w:val="00844C88"/>
    <w:rsid w:val="008452A9"/>
    <w:rsid w:val="00845A6A"/>
    <w:rsid w:val="008462DA"/>
    <w:rsid w:val="00847383"/>
    <w:rsid w:val="00850D0E"/>
    <w:rsid w:val="00851BEF"/>
    <w:rsid w:val="008521C6"/>
    <w:rsid w:val="00853BD3"/>
    <w:rsid w:val="00854DD3"/>
    <w:rsid w:val="00856F17"/>
    <w:rsid w:val="00860E5B"/>
    <w:rsid w:val="008654FA"/>
    <w:rsid w:val="0086601F"/>
    <w:rsid w:val="00866924"/>
    <w:rsid w:val="00870E34"/>
    <w:rsid w:val="008711FC"/>
    <w:rsid w:val="0087132C"/>
    <w:rsid w:val="00871603"/>
    <w:rsid w:val="00874B33"/>
    <w:rsid w:val="00874E3B"/>
    <w:rsid w:val="008753FA"/>
    <w:rsid w:val="008766D8"/>
    <w:rsid w:val="008767B3"/>
    <w:rsid w:val="00876E7C"/>
    <w:rsid w:val="0087729D"/>
    <w:rsid w:val="0088108F"/>
    <w:rsid w:val="00881D84"/>
    <w:rsid w:val="008833AF"/>
    <w:rsid w:val="008836C4"/>
    <w:rsid w:val="00886E59"/>
    <w:rsid w:val="008918F2"/>
    <w:rsid w:val="008920AF"/>
    <w:rsid w:val="008965C3"/>
    <w:rsid w:val="008A15F1"/>
    <w:rsid w:val="008A1C3C"/>
    <w:rsid w:val="008A21D2"/>
    <w:rsid w:val="008A2F4D"/>
    <w:rsid w:val="008A47B1"/>
    <w:rsid w:val="008A5774"/>
    <w:rsid w:val="008B37A3"/>
    <w:rsid w:val="008B387B"/>
    <w:rsid w:val="008B4518"/>
    <w:rsid w:val="008B474F"/>
    <w:rsid w:val="008B5084"/>
    <w:rsid w:val="008B585C"/>
    <w:rsid w:val="008B6826"/>
    <w:rsid w:val="008B6D98"/>
    <w:rsid w:val="008B736A"/>
    <w:rsid w:val="008B755F"/>
    <w:rsid w:val="008B7862"/>
    <w:rsid w:val="008B7B13"/>
    <w:rsid w:val="008C09F6"/>
    <w:rsid w:val="008C1A66"/>
    <w:rsid w:val="008C252C"/>
    <w:rsid w:val="008C2F80"/>
    <w:rsid w:val="008C3604"/>
    <w:rsid w:val="008C407E"/>
    <w:rsid w:val="008C4E3A"/>
    <w:rsid w:val="008C50D0"/>
    <w:rsid w:val="008C51B5"/>
    <w:rsid w:val="008C6005"/>
    <w:rsid w:val="008C7101"/>
    <w:rsid w:val="008C7627"/>
    <w:rsid w:val="008C7E9B"/>
    <w:rsid w:val="008D0692"/>
    <w:rsid w:val="008D2BFA"/>
    <w:rsid w:val="008D6453"/>
    <w:rsid w:val="008D69D1"/>
    <w:rsid w:val="008E040F"/>
    <w:rsid w:val="008E056A"/>
    <w:rsid w:val="008E1CB7"/>
    <w:rsid w:val="008E2428"/>
    <w:rsid w:val="008E3204"/>
    <w:rsid w:val="008E3F4B"/>
    <w:rsid w:val="008E5B79"/>
    <w:rsid w:val="008E5E97"/>
    <w:rsid w:val="008E5FA2"/>
    <w:rsid w:val="008E6BC4"/>
    <w:rsid w:val="008E74D6"/>
    <w:rsid w:val="008E7908"/>
    <w:rsid w:val="008E7B8F"/>
    <w:rsid w:val="008E7CCE"/>
    <w:rsid w:val="008F054E"/>
    <w:rsid w:val="008F0C51"/>
    <w:rsid w:val="008F1212"/>
    <w:rsid w:val="008F26AB"/>
    <w:rsid w:val="008F35D9"/>
    <w:rsid w:val="008F46C2"/>
    <w:rsid w:val="008F46E0"/>
    <w:rsid w:val="008F4976"/>
    <w:rsid w:val="008F4F58"/>
    <w:rsid w:val="008F5DD5"/>
    <w:rsid w:val="008F5FF6"/>
    <w:rsid w:val="008F6B00"/>
    <w:rsid w:val="00901DF2"/>
    <w:rsid w:val="0090348F"/>
    <w:rsid w:val="009040C4"/>
    <w:rsid w:val="009045DD"/>
    <w:rsid w:val="00905A0B"/>
    <w:rsid w:val="00906D82"/>
    <w:rsid w:val="0090784F"/>
    <w:rsid w:val="00910D50"/>
    <w:rsid w:val="009113CC"/>
    <w:rsid w:val="009114F8"/>
    <w:rsid w:val="00911903"/>
    <w:rsid w:val="00912E69"/>
    <w:rsid w:val="009135FB"/>
    <w:rsid w:val="00913B97"/>
    <w:rsid w:val="00913BC9"/>
    <w:rsid w:val="00915DFF"/>
    <w:rsid w:val="00916967"/>
    <w:rsid w:val="00916D5C"/>
    <w:rsid w:val="00916F67"/>
    <w:rsid w:val="00917BEF"/>
    <w:rsid w:val="009214AE"/>
    <w:rsid w:val="00922C59"/>
    <w:rsid w:val="00923C57"/>
    <w:rsid w:val="00923CEC"/>
    <w:rsid w:val="00924171"/>
    <w:rsid w:val="00924EC2"/>
    <w:rsid w:val="009268F8"/>
    <w:rsid w:val="009277D0"/>
    <w:rsid w:val="00927D95"/>
    <w:rsid w:val="00930069"/>
    <w:rsid w:val="00931AE4"/>
    <w:rsid w:val="00932F80"/>
    <w:rsid w:val="00934B55"/>
    <w:rsid w:val="00934BCC"/>
    <w:rsid w:val="00936DB8"/>
    <w:rsid w:val="00937227"/>
    <w:rsid w:val="0093735C"/>
    <w:rsid w:val="009376A9"/>
    <w:rsid w:val="0093792D"/>
    <w:rsid w:val="00937B5B"/>
    <w:rsid w:val="0094039C"/>
    <w:rsid w:val="00940ECB"/>
    <w:rsid w:val="009415A4"/>
    <w:rsid w:val="00941D83"/>
    <w:rsid w:val="00944481"/>
    <w:rsid w:val="00946A79"/>
    <w:rsid w:val="00946AEE"/>
    <w:rsid w:val="009475F8"/>
    <w:rsid w:val="00947AB4"/>
    <w:rsid w:val="0095060F"/>
    <w:rsid w:val="009506C0"/>
    <w:rsid w:val="00950951"/>
    <w:rsid w:val="009509DD"/>
    <w:rsid w:val="00950FAF"/>
    <w:rsid w:val="00951F49"/>
    <w:rsid w:val="009520AE"/>
    <w:rsid w:val="00952510"/>
    <w:rsid w:val="009527DA"/>
    <w:rsid w:val="00953692"/>
    <w:rsid w:val="00953C2A"/>
    <w:rsid w:val="00954388"/>
    <w:rsid w:val="00954DB2"/>
    <w:rsid w:val="00955C76"/>
    <w:rsid w:val="009573FC"/>
    <w:rsid w:val="00957B4E"/>
    <w:rsid w:val="00957DCE"/>
    <w:rsid w:val="00960794"/>
    <w:rsid w:val="0096136A"/>
    <w:rsid w:val="00961FD0"/>
    <w:rsid w:val="00962FCE"/>
    <w:rsid w:val="0096355C"/>
    <w:rsid w:val="009640D5"/>
    <w:rsid w:val="009644BF"/>
    <w:rsid w:val="00964F3A"/>
    <w:rsid w:val="0096536F"/>
    <w:rsid w:val="00965AC4"/>
    <w:rsid w:val="00965EC7"/>
    <w:rsid w:val="009664CD"/>
    <w:rsid w:val="00966FEF"/>
    <w:rsid w:val="00967429"/>
    <w:rsid w:val="00967599"/>
    <w:rsid w:val="00967EE7"/>
    <w:rsid w:val="00971CB9"/>
    <w:rsid w:val="00972BAA"/>
    <w:rsid w:val="00973947"/>
    <w:rsid w:val="00973FF0"/>
    <w:rsid w:val="00974516"/>
    <w:rsid w:val="009751AC"/>
    <w:rsid w:val="00977214"/>
    <w:rsid w:val="00981F49"/>
    <w:rsid w:val="009822A0"/>
    <w:rsid w:val="00984330"/>
    <w:rsid w:val="009854C8"/>
    <w:rsid w:val="00985D47"/>
    <w:rsid w:val="00986640"/>
    <w:rsid w:val="009874DD"/>
    <w:rsid w:val="009878AF"/>
    <w:rsid w:val="00987F9A"/>
    <w:rsid w:val="00991406"/>
    <w:rsid w:val="00993500"/>
    <w:rsid w:val="009949EB"/>
    <w:rsid w:val="009967F2"/>
    <w:rsid w:val="00996FB6"/>
    <w:rsid w:val="009A0629"/>
    <w:rsid w:val="009A1F14"/>
    <w:rsid w:val="009A6365"/>
    <w:rsid w:val="009A683E"/>
    <w:rsid w:val="009A6A83"/>
    <w:rsid w:val="009A71FC"/>
    <w:rsid w:val="009B05EE"/>
    <w:rsid w:val="009B27D0"/>
    <w:rsid w:val="009B321D"/>
    <w:rsid w:val="009B3AC8"/>
    <w:rsid w:val="009B60A2"/>
    <w:rsid w:val="009C19F1"/>
    <w:rsid w:val="009C2A3B"/>
    <w:rsid w:val="009C2FE1"/>
    <w:rsid w:val="009C34A6"/>
    <w:rsid w:val="009C38D2"/>
    <w:rsid w:val="009D2B5D"/>
    <w:rsid w:val="009D3752"/>
    <w:rsid w:val="009D3CCE"/>
    <w:rsid w:val="009D44A2"/>
    <w:rsid w:val="009D6585"/>
    <w:rsid w:val="009E1178"/>
    <w:rsid w:val="009E22E5"/>
    <w:rsid w:val="009E27F5"/>
    <w:rsid w:val="009E2966"/>
    <w:rsid w:val="009E2DF9"/>
    <w:rsid w:val="009E47DA"/>
    <w:rsid w:val="009E4FBF"/>
    <w:rsid w:val="009E50CC"/>
    <w:rsid w:val="009F08F4"/>
    <w:rsid w:val="009F1256"/>
    <w:rsid w:val="009F1699"/>
    <w:rsid w:val="009F1C2C"/>
    <w:rsid w:val="009F2997"/>
    <w:rsid w:val="009F3ED1"/>
    <w:rsid w:val="009F52F3"/>
    <w:rsid w:val="009F725D"/>
    <w:rsid w:val="009F7F7E"/>
    <w:rsid w:val="00A00E66"/>
    <w:rsid w:val="00A012FC"/>
    <w:rsid w:val="00A01499"/>
    <w:rsid w:val="00A01A33"/>
    <w:rsid w:val="00A01BE2"/>
    <w:rsid w:val="00A02AA5"/>
    <w:rsid w:val="00A02BD7"/>
    <w:rsid w:val="00A03501"/>
    <w:rsid w:val="00A03AE1"/>
    <w:rsid w:val="00A04C31"/>
    <w:rsid w:val="00A04C6C"/>
    <w:rsid w:val="00A05211"/>
    <w:rsid w:val="00A052F3"/>
    <w:rsid w:val="00A05D58"/>
    <w:rsid w:val="00A064DC"/>
    <w:rsid w:val="00A066DA"/>
    <w:rsid w:val="00A06AAC"/>
    <w:rsid w:val="00A11B18"/>
    <w:rsid w:val="00A14523"/>
    <w:rsid w:val="00A153FF"/>
    <w:rsid w:val="00A1544F"/>
    <w:rsid w:val="00A16CA9"/>
    <w:rsid w:val="00A16CDE"/>
    <w:rsid w:val="00A17512"/>
    <w:rsid w:val="00A177AE"/>
    <w:rsid w:val="00A17D31"/>
    <w:rsid w:val="00A203DB"/>
    <w:rsid w:val="00A20755"/>
    <w:rsid w:val="00A210B4"/>
    <w:rsid w:val="00A21374"/>
    <w:rsid w:val="00A21CBC"/>
    <w:rsid w:val="00A2241B"/>
    <w:rsid w:val="00A22E87"/>
    <w:rsid w:val="00A24596"/>
    <w:rsid w:val="00A24993"/>
    <w:rsid w:val="00A24E59"/>
    <w:rsid w:val="00A25642"/>
    <w:rsid w:val="00A269AC"/>
    <w:rsid w:val="00A27FA1"/>
    <w:rsid w:val="00A314CC"/>
    <w:rsid w:val="00A32701"/>
    <w:rsid w:val="00A33684"/>
    <w:rsid w:val="00A363F5"/>
    <w:rsid w:val="00A3753D"/>
    <w:rsid w:val="00A405BD"/>
    <w:rsid w:val="00A41938"/>
    <w:rsid w:val="00A4208F"/>
    <w:rsid w:val="00A4277D"/>
    <w:rsid w:val="00A42D32"/>
    <w:rsid w:val="00A430C0"/>
    <w:rsid w:val="00A43796"/>
    <w:rsid w:val="00A4427F"/>
    <w:rsid w:val="00A44CC3"/>
    <w:rsid w:val="00A45D90"/>
    <w:rsid w:val="00A45EDB"/>
    <w:rsid w:val="00A46B44"/>
    <w:rsid w:val="00A50596"/>
    <w:rsid w:val="00A50645"/>
    <w:rsid w:val="00A51999"/>
    <w:rsid w:val="00A51EB6"/>
    <w:rsid w:val="00A52460"/>
    <w:rsid w:val="00A535AB"/>
    <w:rsid w:val="00A54441"/>
    <w:rsid w:val="00A55D07"/>
    <w:rsid w:val="00A564B4"/>
    <w:rsid w:val="00A60D98"/>
    <w:rsid w:val="00A60DA3"/>
    <w:rsid w:val="00A61C18"/>
    <w:rsid w:val="00A6229D"/>
    <w:rsid w:val="00A6282E"/>
    <w:rsid w:val="00A63E7F"/>
    <w:rsid w:val="00A6569C"/>
    <w:rsid w:val="00A66411"/>
    <w:rsid w:val="00A66813"/>
    <w:rsid w:val="00A703FF"/>
    <w:rsid w:val="00A70903"/>
    <w:rsid w:val="00A70BD4"/>
    <w:rsid w:val="00A70F99"/>
    <w:rsid w:val="00A7193B"/>
    <w:rsid w:val="00A72CA0"/>
    <w:rsid w:val="00A72EF7"/>
    <w:rsid w:val="00A72F7D"/>
    <w:rsid w:val="00A73CD5"/>
    <w:rsid w:val="00A74E4D"/>
    <w:rsid w:val="00A752ED"/>
    <w:rsid w:val="00A75BA0"/>
    <w:rsid w:val="00A75EBD"/>
    <w:rsid w:val="00A76ADF"/>
    <w:rsid w:val="00A76C7C"/>
    <w:rsid w:val="00A81BAB"/>
    <w:rsid w:val="00A82AAD"/>
    <w:rsid w:val="00A8332C"/>
    <w:rsid w:val="00A84E4E"/>
    <w:rsid w:val="00A8583C"/>
    <w:rsid w:val="00A870B3"/>
    <w:rsid w:val="00A87DE2"/>
    <w:rsid w:val="00A91358"/>
    <w:rsid w:val="00A919E8"/>
    <w:rsid w:val="00A95348"/>
    <w:rsid w:val="00A95C54"/>
    <w:rsid w:val="00A95DE5"/>
    <w:rsid w:val="00A9748B"/>
    <w:rsid w:val="00AA0221"/>
    <w:rsid w:val="00AA2896"/>
    <w:rsid w:val="00AA32BD"/>
    <w:rsid w:val="00AA3977"/>
    <w:rsid w:val="00AA49C9"/>
    <w:rsid w:val="00AA537C"/>
    <w:rsid w:val="00AA5958"/>
    <w:rsid w:val="00AA6EB5"/>
    <w:rsid w:val="00AA7219"/>
    <w:rsid w:val="00AB08A1"/>
    <w:rsid w:val="00AB1490"/>
    <w:rsid w:val="00AB336F"/>
    <w:rsid w:val="00AB3BB2"/>
    <w:rsid w:val="00AB3D33"/>
    <w:rsid w:val="00AB3D43"/>
    <w:rsid w:val="00AB5BA0"/>
    <w:rsid w:val="00AB62BD"/>
    <w:rsid w:val="00AB633A"/>
    <w:rsid w:val="00AB6FA7"/>
    <w:rsid w:val="00AC1636"/>
    <w:rsid w:val="00AC1910"/>
    <w:rsid w:val="00AC45DE"/>
    <w:rsid w:val="00AC530C"/>
    <w:rsid w:val="00AC592D"/>
    <w:rsid w:val="00AC5BCC"/>
    <w:rsid w:val="00AC6947"/>
    <w:rsid w:val="00AC71A8"/>
    <w:rsid w:val="00AD2C23"/>
    <w:rsid w:val="00AD46C0"/>
    <w:rsid w:val="00AD5D41"/>
    <w:rsid w:val="00AD6338"/>
    <w:rsid w:val="00AE3009"/>
    <w:rsid w:val="00AE3367"/>
    <w:rsid w:val="00AE3B08"/>
    <w:rsid w:val="00AE4275"/>
    <w:rsid w:val="00AE4FC0"/>
    <w:rsid w:val="00AE5B12"/>
    <w:rsid w:val="00AE6277"/>
    <w:rsid w:val="00AE680B"/>
    <w:rsid w:val="00AE6A41"/>
    <w:rsid w:val="00AF052D"/>
    <w:rsid w:val="00AF111D"/>
    <w:rsid w:val="00AF2CDB"/>
    <w:rsid w:val="00AF30FB"/>
    <w:rsid w:val="00AF4F38"/>
    <w:rsid w:val="00AF51FB"/>
    <w:rsid w:val="00B0014C"/>
    <w:rsid w:val="00B0088E"/>
    <w:rsid w:val="00B01F25"/>
    <w:rsid w:val="00B02CBA"/>
    <w:rsid w:val="00B037AF"/>
    <w:rsid w:val="00B03D98"/>
    <w:rsid w:val="00B048A4"/>
    <w:rsid w:val="00B04A79"/>
    <w:rsid w:val="00B051FF"/>
    <w:rsid w:val="00B06169"/>
    <w:rsid w:val="00B107AF"/>
    <w:rsid w:val="00B10B3E"/>
    <w:rsid w:val="00B1129E"/>
    <w:rsid w:val="00B119DE"/>
    <w:rsid w:val="00B13CC0"/>
    <w:rsid w:val="00B15335"/>
    <w:rsid w:val="00B162C9"/>
    <w:rsid w:val="00B16842"/>
    <w:rsid w:val="00B1745D"/>
    <w:rsid w:val="00B17DC6"/>
    <w:rsid w:val="00B2034E"/>
    <w:rsid w:val="00B2075D"/>
    <w:rsid w:val="00B21306"/>
    <w:rsid w:val="00B21804"/>
    <w:rsid w:val="00B226A8"/>
    <w:rsid w:val="00B22883"/>
    <w:rsid w:val="00B22AC9"/>
    <w:rsid w:val="00B22DB3"/>
    <w:rsid w:val="00B23879"/>
    <w:rsid w:val="00B24461"/>
    <w:rsid w:val="00B2470D"/>
    <w:rsid w:val="00B247D3"/>
    <w:rsid w:val="00B25473"/>
    <w:rsid w:val="00B26645"/>
    <w:rsid w:val="00B266EA"/>
    <w:rsid w:val="00B30CB5"/>
    <w:rsid w:val="00B30CF7"/>
    <w:rsid w:val="00B31FA1"/>
    <w:rsid w:val="00B33340"/>
    <w:rsid w:val="00B339EA"/>
    <w:rsid w:val="00B33F8C"/>
    <w:rsid w:val="00B342D4"/>
    <w:rsid w:val="00B34F62"/>
    <w:rsid w:val="00B361D3"/>
    <w:rsid w:val="00B36859"/>
    <w:rsid w:val="00B36F10"/>
    <w:rsid w:val="00B402F2"/>
    <w:rsid w:val="00B40E0C"/>
    <w:rsid w:val="00B4137A"/>
    <w:rsid w:val="00B42589"/>
    <w:rsid w:val="00B42D1C"/>
    <w:rsid w:val="00B4428E"/>
    <w:rsid w:val="00B4441A"/>
    <w:rsid w:val="00B450BE"/>
    <w:rsid w:val="00B45E29"/>
    <w:rsid w:val="00B45ECF"/>
    <w:rsid w:val="00B468F9"/>
    <w:rsid w:val="00B517C5"/>
    <w:rsid w:val="00B5250C"/>
    <w:rsid w:val="00B52A70"/>
    <w:rsid w:val="00B53E81"/>
    <w:rsid w:val="00B54BCA"/>
    <w:rsid w:val="00B56203"/>
    <w:rsid w:val="00B60226"/>
    <w:rsid w:val="00B609AE"/>
    <w:rsid w:val="00B62632"/>
    <w:rsid w:val="00B62B55"/>
    <w:rsid w:val="00B638EB"/>
    <w:rsid w:val="00B63948"/>
    <w:rsid w:val="00B639A3"/>
    <w:rsid w:val="00B64245"/>
    <w:rsid w:val="00B67D15"/>
    <w:rsid w:val="00B71823"/>
    <w:rsid w:val="00B73BC3"/>
    <w:rsid w:val="00B74458"/>
    <w:rsid w:val="00B76013"/>
    <w:rsid w:val="00B760C3"/>
    <w:rsid w:val="00B81904"/>
    <w:rsid w:val="00B8199D"/>
    <w:rsid w:val="00B83DD6"/>
    <w:rsid w:val="00B85DC3"/>
    <w:rsid w:val="00B87E7A"/>
    <w:rsid w:val="00B91C20"/>
    <w:rsid w:val="00B91FC9"/>
    <w:rsid w:val="00B93BDE"/>
    <w:rsid w:val="00B93D29"/>
    <w:rsid w:val="00B945A7"/>
    <w:rsid w:val="00B946AD"/>
    <w:rsid w:val="00B94884"/>
    <w:rsid w:val="00B95650"/>
    <w:rsid w:val="00B9605E"/>
    <w:rsid w:val="00B969B7"/>
    <w:rsid w:val="00B973FB"/>
    <w:rsid w:val="00BA09F3"/>
    <w:rsid w:val="00BA0FF0"/>
    <w:rsid w:val="00BA1659"/>
    <w:rsid w:val="00BA2FCD"/>
    <w:rsid w:val="00BA3E97"/>
    <w:rsid w:val="00BA50D5"/>
    <w:rsid w:val="00BA6F19"/>
    <w:rsid w:val="00BA7760"/>
    <w:rsid w:val="00BB084B"/>
    <w:rsid w:val="00BB28ED"/>
    <w:rsid w:val="00BB33BF"/>
    <w:rsid w:val="00BB35B7"/>
    <w:rsid w:val="00BB4617"/>
    <w:rsid w:val="00BB48A9"/>
    <w:rsid w:val="00BB4C82"/>
    <w:rsid w:val="00BB599A"/>
    <w:rsid w:val="00BC17C2"/>
    <w:rsid w:val="00BC2785"/>
    <w:rsid w:val="00BC2D08"/>
    <w:rsid w:val="00BC3684"/>
    <w:rsid w:val="00BC39DD"/>
    <w:rsid w:val="00BC3C2B"/>
    <w:rsid w:val="00BC5759"/>
    <w:rsid w:val="00BC5C0B"/>
    <w:rsid w:val="00BC61FD"/>
    <w:rsid w:val="00BC6A43"/>
    <w:rsid w:val="00BD0BF2"/>
    <w:rsid w:val="00BD2B69"/>
    <w:rsid w:val="00BD3B62"/>
    <w:rsid w:val="00BD407F"/>
    <w:rsid w:val="00BD4F9D"/>
    <w:rsid w:val="00BD53B9"/>
    <w:rsid w:val="00BD55CB"/>
    <w:rsid w:val="00BD7F55"/>
    <w:rsid w:val="00BE0468"/>
    <w:rsid w:val="00BE0A72"/>
    <w:rsid w:val="00BE12B3"/>
    <w:rsid w:val="00BE1A47"/>
    <w:rsid w:val="00BE1BE7"/>
    <w:rsid w:val="00BE1F3E"/>
    <w:rsid w:val="00BE2BD3"/>
    <w:rsid w:val="00BE3190"/>
    <w:rsid w:val="00BE365F"/>
    <w:rsid w:val="00BE4B3D"/>
    <w:rsid w:val="00BE64D9"/>
    <w:rsid w:val="00BE69B7"/>
    <w:rsid w:val="00BE6D71"/>
    <w:rsid w:val="00BF1AAD"/>
    <w:rsid w:val="00BF2816"/>
    <w:rsid w:val="00BF3975"/>
    <w:rsid w:val="00BF3E7C"/>
    <w:rsid w:val="00BF4264"/>
    <w:rsid w:val="00BF699F"/>
    <w:rsid w:val="00BF7A2F"/>
    <w:rsid w:val="00C01A6C"/>
    <w:rsid w:val="00C02200"/>
    <w:rsid w:val="00C03925"/>
    <w:rsid w:val="00C04B1A"/>
    <w:rsid w:val="00C052F8"/>
    <w:rsid w:val="00C05B35"/>
    <w:rsid w:val="00C0619F"/>
    <w:rsid w:val="00C06767"/>
    <w:rsid w:val="00C075B1"/>
    <w:rsid w:val="00C105D8"/>
    <w:rsid w:val="00C11851"/>
    <w:rsid w:val="00C11AA5"/>
    <w:rsid w:val="00C12898"/>
    <w:rsid w:val="00C13732"/>
    <w:rsid w:val="00C13A70"/>
    <w:rsid w:val="00C1481E"/>
    <w:rsid w:val="00C17303"/>
    <w:rsid w:val="00C17E6C"/>
    <w:rsid w:val="00C17EB6"/>
    <w:rsid w:val="00C2365C"/>
    <w:rsid w:val="00C23E7C"/>
    <w:rsid w:val="00C23F74"/>
    <w:rsid w:val="00C24CA0"/>
    <w:rsid w:val="00C2784C"/>
    <w:rsid w:val="00C30E6F"/>
    <w:rsid w:val="00C30F27"/>
    <w:rsid w:val="00C31636"/>
    <w:rsid w:val="00C33603"/>
    <w:rsid w:val="00C336B7"/>
    <w:rsid w:val="00C339D1"/>
    <w:rsid w:val="00C347D2"/>
    <w:rsid w:val="00C35DA5"/>
    <w:rsid w:val="00C366DC"/>
    <w:rsid w:val="00C36F23"/>
    <w:rsid w:val="00C40137"/>
    <w:rsid w:val="00C403BB"/>
    <w:rsid w:val="00C4047B"/>
    <w:rsid w:val="00C40AE7"/>
    <w:rsid w:val="00C414DD"/>
    <w:rsid w:val="00C428F2"/>
    <w:rsid w:val="00C42C09"/>
    <w:rsid w:val="00C42F54"/>
    <w:rsid w:val="00C431A8"/>
    <w:rsid w:val="00C4440B"/>
    <w:rsid w:val="00C446A7"/>
    <w:rsid w:val="00C45D80"/>
    <w:rsid w:val="00C4696C"/>
    <w:rsid w:val="00C47F09"/>
    <w:rsid w:val="00C50B1B"/>
    <w:rsid w:val="00C50C6B"/>
    <w:rsid w:val="00C52D14"/>
    <w:rsid w:val="00C52E40"/>
    <w:rsid w:val="00C53A02"/>
    <w:rsid w:val="00C53AAF"/>
    <w:rsid w:val="00C53C8F"/>
    <w:rsid w:val="00C53DCE"/>
    <w:rsid w:val="00C55DC8"/>
    <w:rsid w:val="00C56218"/>
    <w:rsid w:val="00C607C8"/>
    <w:rsid w:val="00C60A51"/>
    <w:rsid w:val="00C60BBE"/>
    <w:rsid w:val="00C6120C"/>
    <w:rsid w:val="00C61F97"/>
    <w:rsid w:val="00C62312"/>
    <w:rsid w:val="00C628B3"/>
    <w:rsid w:val="00C63946"/>
    <w:rsid w:val="00C63AEC"/>
    <w:rsid w:val="00C6589A"/>
    <w:rsid w:val="00C6659E"/>
    <w:rsid w:val="00C66AD6"/>
    <w:rsid w:val="00C66ADC"/>
    <w:rsid w:val="00C670E5"/>
    <w:rsid w:val="00C73B9C"/>
    <w:rsid w:val="00C7485E"/>
    <w:rsid w:val="00C75528"/>
    <w:rsid w:val="00C75F69"/>
    <w:rsid w:val="00C804DD"/>
    <w:rsid w:val="00C80FA9"/>
    <w:rsid w:val="00C81542"/>
    <w:rsid w:val="00C825F7"/>
    <w:rsid w:val="00C8300B"/>
    <w:rsid w:val="00C83232"/>
    <w:rsid w:val="00C85F0B"/>
    <w:rsid w:val="00C85F27"/>
    <w:rsid w:val="00C86990"/>
    <w:rsid w:val="00C86992"/>
    <w:rsid w:val="00C86EBB"/>
    <w:rsid w:val="00C87388"/>
    <w:rsid w:val="00C87FA3"/>
    <w:rsid w:val="00C906D5"/>
    <w:rsid w:val="00C91286"/>
    <w:rsid w:val="00C91D7B"/>
    <w:rsid w:val="00C92849"/>
    <w:rsid w:val="00C935CD"/>
    <w:rsid w:val="00C94A83"/>
    <w:rsid w:val="00C957D1"/>
    <w:rsid w:val="00C95A22"/>
    <w:rsid w:val="00C95AA3"/>
    <w:rsid w:val="00C9659E"/>
    <w:rsid w:val="00C9676C"/>
    <w:rsid w:val="00C976AF"/>
    <w:rsid w:val="00CA18EF"/>
    <w:rsid w:val="00CA36B7"/>
    <w:rsid w:val="00CA3AE7"/>
    <w:rsid w:val="00CA3EC5"/>
    <w:rsid w:val="00CA46D1"/>
    <w:rsid w:val="00CA55DD"/>
    <w:rsid w:val="00CA59BB"/>
    <w:rsid w:val="00CA63D6"/>
    <w:rsid w:val="00CA7042"/>
    <w:rsid w:val="00CB2822"/>
    <w:rsid w:val="00CB298E"/>
    <w:rsid w:val="00CB2A60"/>
    <w:rsid w:val="00CB3904"/>
    <w:rsid w:val="00CB4E32"/>
    <w:rsid w:val="00CB5262"/>
    <w:rsid w:val="00CB56C6"/>
    <w:rsid w:val="00CB5B5D"/>
    <w:rsid w:val="00CB5CA5"/>
    <w:rsid w:val="00CB6144"/>
    <w:rsid w:val="00CB7199"/>
    <w:rsid w:val="00CC1648"/>
    <w:rsid w:val="00CC17E8"/>
    <w:rsid w:val="00CC17EA"/>
    <w:rsid w:val="00CC1C7F"/>
    <w:rsid w:val="00CC5AAC"/>
    <w:rsid w:val="00CC6D9B"/>
    <w:rsid w:val="00CD0309"/>
    <w:rsid w:val="00CD1031"/>
    <w:rsid w:val="00CD235C"/>
    <w:rsid w:val="00CD23C6"/>
    <w:rsid w:val="00CD4FD7"/>
    <w:rsid w:val="00CD5CBC"/>
    <w:rsid w:val="00CD79D3"/>
    <w:rsid w:val="00CD7E79"/>
    <w:rsid w:val="00CE0803"/>
    <w:rsid w:val="00CE18F4"/>
    <w:rsid w:val="00CE2784"/>
    <w:rsid w:val="00CE65BA"/>
    <w:rsid w:val="00CE6AA0"/>
    <w:rsid w:val="00CE7F81"/>
    <w:rsid w:val="00CF3848"/>
    <w:rsid w:val="00CF5F9B"/>
    <w:rsid w:val="00CF6008"/>
    <w:rsid w:val="00CF6CC0"/>
    <w:rsid w:val="00CF75B9"/>
    <w:rsid w:val="00CF78EE"/>
    <w:rsid w:val="00D003EE"/>
    <w:rsid w:val="00D00EC4"/>
    <w:rsid w:val="00D02D3B"/>
    <w:rsid w:val="00D035FB"/>
    <w:rsid w:val="00D03E58"/>
    <w:rsid w:val="00D0668C"/>
    <w:rsid w:val="00D070B7"/>
    <w:rsid w:val="00D10148"/>
    <w:rsid w:val="00D110BF"/>
    <w:rsid w:val="00D115F7"/>
    <w:rsid w:val="00D131B5"/>
    <w:rsid w:val="00D13426"/>
    <w:rsid w:val="00D13C26"/>
    <w:rsid w:val="00D14148"/>
    <w:rsid w:val="00D14604"/>
    <w:rsid w:val="00D14F92"/>
    <w:rsid w:val="00D16218"/>
    <w:rsid w:val="00D16D5F"/>
    <w:rsid w:val="00D17B8F"/>
    <w:rsid w:val="00D20871"/>
    <w:rsid w:val="00D21E23"/>
    <w:rsid w:val="00D22893"/>
    <w:rsid w:val="00D234D0"/>
    <w:rsid w:val="00D23CF9"/>
    <w:rsid w:val="00D24775"/>
    <w:rsid w:val="00D2516E"/>
    <w:rsid w:val="00D252AE"/>
    <w:rsid w:val="00D26037"/>
    <w:rsid w:val="00D26DD1"/>
    <w:rsid w:val="00D3086B"/>
    <w:rsid w:val="00D30BF2"/>
    <w:rsid w:val="00D33257"/>
    <w:rsid w:val="00D359A6"/>
    <w:rsid w:val="00D35BAB"/>
    <w:rsid w:val="00D3607F"/>
    <w:rsid w:val="00D36E9F"/>
    <w:rsid w:val="00D37597"/>
    <w:rsid w:val="00D378EA"/>
    <w:rsid w:val="00D37AB7"/>
    <w:rsid w:val="00D412DC"/>
    <w:rsid w:val="00D4198A"/>
    <w:rsid w:val="00D429A0"/>
    <w:rsid w:val="00D44339"/>
    <w:rsid w:val="00D4453A"/>
    <w:rsid w:val="00D44B17"/>
    <w:rsid w:val="00D450E6"/>
    <w:rsid w:val="00D451C6"/>
    <w:rsid w:val="00D47828"/>
    <w:rsid w:val="00D47B0E"/>
    <w:rsid w:val="00D52230"/>
    <w:rsid w:val="00D55007"/>
    <w:rsid w:val="00D57156"/>
    <w:rsid w:val="00D62B9D"/>
    <w:rsid w:val="00D63F76"/>
    <w:rsid w:val="00D651C9"/>
    <w:rsid w:val="00D652DE"/>
    <w:rsid w:val="00D706C4"/>
    <w:rsid w:val="00D70E5F"/>
    <w:rsid w:val="00D70EB6"/>
    <w:rsid w:val="00D71616"/>
    <w:rsid w:val="00D74258"/>
    <w:rsid w:val="00D7476A"/>
    <w:rsid w:val="00D75264"/>
    <w:rsid w:val="00D757C5"/>
    <w:rsid w:val="00D77417"/>
    <w:rsid w:val="00D81422"/>
    <w:rsid w:val="00D81C73"/>
    <w:rsid w:val="00D834DE"/>
    <w:rsid w:val="00D84022"/>
    <w:rsid w:val="00D8566D"/>
    <w:rsid w:val="00D8784D"/>
    <w:rsid w:val="00D90838"/>
    <w:rsid w:val="00D9083F"/>
    <w:rsid w:val="00D913AD"/>
    <w:rsid w:val="00D91793"/>
    <w:rsid w:val="00D9184F"/>
    <w:rsid w:val="00D91A24"/>
    <w:rsid w:val="00D925E9"/>
    <w:rsid w:val="00D9329F"/>
    <w:rsid w:val="00D93CDA"/>
    <w:rsid w:val="00D9450D"/>
    <w:rsid w:val="00D95771"/>
    <w:rsid w:val="00D963AF"/>
    <w:rsid w:val="00D964EA"/>
    <w:rsid w:val="00D96B7E"/>
    <w:rsid w:val="00D96F1F"/>
    <w:rsid w:val="00D978D1"/>
    <w:rsid w:val="00DA0C63"/>
    <w:rsid w:val="00DA1D77"/>
    <w:rsid w:val="00DA2653"/>
    <w:rsid w:val="00DA4043"/>
    <w:rsid w:val="00DA5438"/>
    <w:rsid w:val="00DA677E"/>
    <w:rsid w:val="00DA7239"/>
    <w:rsid w:val="00DB12C0"/>
    <w:rsid w:val="00DB179B"/>
    <w:rsid w:val="00DB1913"/>
    <w:rsid w:val="00DB1DBD"/>
    <w:rsid w:val="00DB1DCA"/>
    <w:rsid w:val="00DB3479"/>
    <w:rsid w:val="00DB4B1E"/>
    <w:rsid w:val="00DB7328"/>
    <w:rsid w:val="00DB75E7"/>
    <w:rsid w:val="00DB7FBB"/>
    <w:rsid w:val="00DC050C"/>
    <w:rsid w:val="00DC066A"/>
    <w:rsid w:val="00DC1450"/>
    <w:rsid w:val="00DC2FE4"/>
    <w:rsid w:val="00DC40FD"/>
    <w:rsid w:val="00DC4B41"/>
    <w:rsid w:val="00DC5E73"/>
    <w:rsid w:val="00DD0008"/>
    <w:rsid w:val="00DD111D"/>
    <w:rsid w:val="00DD1C63"/>
    <w:rsid w:val="00DD2A51"/>
    <w:rsid w:val="00DD4717"/>
    <w:rsid w:val="00DD4999"/>
    <w:rsid w:val="00DD4E9E"/>
    <w:rsid w:val="00DD4FEE"/>
    <w:rsid w:val="00DD62AD"/>
    <w:rsid w:val="00DD6F1C"/>
    <w:rsid w:val="00DD7948"/>
    <w:rsid w:val="00DD794E"/>
    <w:rsid w:val="00DD7A3D"/>
    <w:rsid w:val="00DE0073"/>
    <w:rsid w:val="00DE0E4A"/>
    <w:rsid w:val="00DE1BC6"/>
    <w:rsid w:val="00DE418E"/>
    <w:rsid w:val="00DE59F2"/>
    <w:rsid w:val="00DE5A18"/>
    <w:rsid w:val="00DE612B"/>
    <w:rsid w:val="00DF03B1"/>
    <w:rsid w:val="00DF0882"/>
    <w:rsid w:val="00DF229E"/>
    <w:rsid w:val="00DF22AE"/>
    <w:rsid w:val="00DF2950"/>
    <w:rsid w:val="00DF2C30"/>
    <w:rsid w:val="00DF2C47"/>
    <w:rsid w:val="00DF3767"/>
    <w:rsid w:val="00DF4FFA"/>
    <w:rsid w:val="00DF68AD"/>
    <w:rsid w:val="00DF7197"/>
    <w:rsid w:val="00DF7601"/>
    <w:rsid w:val="00E008A6"/>
    <w:rsid w:val="00E031A7"/>
    <w:rsid w:val="00E03C4E"/>
    <w:rsid w:val="00E045BC"/>
    <w:rsid w:val="00E04E05"/>
    <w:rsid w:val="00E07056"/>
    <w:rsid w:val="00E073A1"/>
    <w:rsid w:val="00E074A4"/>
    <w:rsid w:val="00E07AB3"/>
    <w:rsid w:val="00E107B4"/>
    <w:rsid w:val="00E1113D"/>
    <w:rsid w:val="00E120C0"/>
    <w:rsid w:val="00E13108"/>
    <w:rsid w:val="00E1579D"/>
    <w:rsid w:val="00E16A19"/>
    <w:rsid w:val="00E16F8C"/>
    <w:rsid w:val="00E2042B"/>
    <w:rsid w:val="00E222D6"/>
    <w:rsid w:val="00E22D4F"/>
    <w:rsid w:val="00E23D33"/>
    <w:rsid w:val="00E24E40"/>
    <w:rsid w:val="00E25715"/>
    <w:rsid w:val="00E25A58"/>
    <w:rsid w:val="00E262BA"/>
    <w:rsid w:val="00E27FD7"/>
    <w:rsid w:val="00E30352"/>
    <w:rsid w:val="00E315A8"/>
    <w:rsid w:val="00E33A3C"/>
    <w:rsid w:val="00E33CA1"/>
    <w:rsid w:val="00E340EB"/>
    <w:rsid w:val="00E347CE"/>
    <w:rsid w:val="00E350CB"/>
    <w:rsid w:val="00E37427"/>
    <w:rsid w:val="00E41C1C"/>
    <w:rsid w:val="00E43F89"/>
    <w:rsid w:val="00E4407A"/>
    <w:rsid w:val="00E44A7E"/>
    <w:rsid w:val="00E44B4A"/>
    <w:rsid w:val="00E463BE"/>
    <w:rsid w:val="00E47A53"/>
    <w:rsid w:val="00E47B03"/>
    <w:rsid w:val="00E50DF4"/>
    <w:rsid w:val="00E511F7"/>
    <w:rsid w:val="00E52F84"/>
    <w:rsid w:val="00E5359B"/>
    <w:rsid w:val="00E5506F"/>
    <w:rsid w:val="00E55A3D"/>
    <w:rsid w:val="00E55D88"/>
    <w:rsid w:val="00E60401"/>
    <w:rsid w:val="00E60F0B"/>
    <w:rsid w:val="00E65A41"/>
    <w:rsid w:val="00E67059"/>
    <w:rsid w:val="00E67DED"/>
    <w:rsid w:val="00E70514"/>
    <w:rsid w:val="00E72603"/>
    <w:rsid w:val="00E72F34"/>
    <w:rsid w:val="00E757A8"/>
    <w:rsid w:val="00E75FE8"/>
    <w:rsid w:val="00E7646F"/>
    <w:rsid w:val="00E774F2"/>
    <w:rsid w:val="00E77BD9"/>
    <w:rsid w:val="00E8024D"/>
    <w:rsid w:val="00E80D6D"/>
    <w:rsid w:val="00E80F05"/>
    <w:rsid w:val="00E83C33"/>
    <w:rsid w:val="00E84B9E"/>
    <w:rsid w:val="00E86789"/>
    <w:rsid w:val="00E87641"/>
    <w:rsid w:val="00E902A5"/>
    <w:rsid w:val="00E906FE"/>
    <w:rsid w:val="00E91804"/>
    <w:rsid w:val="00E918D2"/>
    <w:rsid w:val="00E924BE"/>
    <w:rsid w:val="00E93976"/>
    <w:rsid w:val="00E94993"/>
    <w:rsid w:val="00E954D5"/>
    <w:rsid w:val="00E95A4E"/>
    <w:rsid w:val="00E9626B"/>
    <w:rsid w:val="00E966B9"/>
    <w:rsid w:val="00E9745B"/>
    <w:rsid w:val="00EA061C"/>
    <w:rsid w:val="00EA07EC"/>
    <w:rsid w:val="00EA0EF9"/>
    <w:rsid w:val="00EA1CF8"/>
    <w:rsid w:val="00EA3F50"/>
    <w:rsid w:val="00EA55DC"/>
    <w:rsid w:val="00EA5B4E"/>
    <w:rsid w:val="00EA5EA4"/>
    <w:rsid w:val="00EB0975"/>
    <w:rsid w:val="00EB1DF9"/>
    <w:rsid w:val="00EB2297"/>
    <w:rsid w:val="00EB2B74"/>
    <w:rsid w:val="00EB338A"/>
    <w:rsid w:val="00EB3982"/>
    <w:rsid w:val="00EB40F8"/>
    <w:rsid w:val="00EB416B"/>
    <w:rsid w:val="00EB77C5"/>
    <w:rsid w:val="00EC0435"/>
    <w:rsid w:val="00EC0703"/>
    <w:rsid w:val="00EC4268"/>
    <w:rsid w:val="00EC5B72"/>
    <w:rsid w:val="00EC62D4"/>
    <w:rsid w:val="00EC69BF"/>
    <w:rsid w:val="00EC6FCE"/>
    <w:rsid w:val="00EC7E0D"/>
    <w:rsid w:val="00EC7EEF"/>
    <w:rsid w:val="00ED0077"/>
    <w:rsid w:val="00ED1A40"/>
    <w:rsid w:val="00ED1BF9"/>
    <w:rsid w:val="00ED2018"/>
    <w:rsid w:val="00ED31B3"/>
    <w:rsid w:val="00ED35E2"/>
    <w:rsid w:val="00ED52C7"/>
    <w:rsid w:val="00ED6745"/>
    <w:rsid w:val="00ED73B0"/>
    <w:rsid w:val="00EE1B0E"/>
    <w:rsid w:val="00EE40E5"/>
    <w:rsid w:val="00EE63E3"/>
    <w:rsid w:val="00EE72D5"/>
    <w:rsid w:val="00EF0E43"/>
    <w:rsid w:val="00EF24DE"/>
    <w:rsid w:val="00EF2C7E"/>
    <w:rsid w:val="00EF3AC7"/>
    <w:rsid w:val="00EF41C1"/>
    <w:rsid w:val="00EF459E"/>
    <w:rsid w:val="00EF51FB"/>
    <w:rsid w:val="00EF536E"/>
    <w:rsid w:val="00EF6B21"/>
    <w:rsid w:val="00F02997"/>
    <w:rsid w:val="00F02E28"/>
    <w:rsid w:val="00F030AD"/>
    <w:rsid w:val="00F054E9"/>
    <w:rsid w:val="00F06908"/>
    <w:rsid w:val="00F0761B"/>
    <w:rsid w:val="00F07780"/>
    <w:rsid w:val="00F07AD5"/>
    <w:rsid w:val="00F07FD2"/>
    <w:rsid w:val="00F10D91"/>
    <w:rsid w:val="00F138B4"/>
    <w:rsid w:val="00F13E6E"/>
    <w:rsid w:val="00F1473D"/>
    <w:rsid w:val="00F14B5F"/>
    <w:rsid w:val="00F1587D"/>
    <w:rsid w:val="00F15A2C"/>
    <w:rsid w:val="00F20A0F"/>
    <w:rsid w:val="00F21059"/>
    <w:rsid w:val="00F2414E"/>
    <w:rsid w:val="00F26440"/>
    <w:rsid w:val="00F26597"/>
    <w:rsid w:val="00F265E3"/>
    <w:rsid w:val="00F27EEF"/>
    <w:rsid w:val="00F3503C"/>
    <w:rsid w:val="00F371C8"/>
    <w:rsid w:val="00F41579"/>
    <w:rsid w:val="00F45CB3"/>
    <w:rsid w:val="00F46919"/>
    <w:rsid w:val="00F46C36"/>
    <w:rsid w:val="00F46EC1"/>
    <w:rsid w:val="00F514CD"/>
    <w:rsid w:val="00F521F4"/>
    <w:rsid w:val="00F53CED"/>
    <w:rsid w:val="00F550E2"/>
    <w:rsid w:val="00F567CC"/>
    <w:rsid w:val="00F56FCC"/>
    <w:rsid w:val="00F57F06"/>
    <w:rsid w:val="00F57F76"/>
    <w:rsid w:val="00F6435B"/>
    <w:rsid w:val="00F6492A"/>
    <w:rsid w:val="00F66CF2"/>
    <w:rsid w:val="00F66E60"/>
    <w:rsid w:val="00F670EA"/>
    <w:rsid w:val="00F70FFC"/>
    <w:rsid w:val="00F7149B"/>
    <w:rsid w:val="00F71FE3"/>
    <w:rsid w:val="00F72896"/>
    <w:rsid w:val="00F72ADC"/>
    <w:rsid w:val="00F73A1E"/>
    <w:rsid w:val="00F757CB"/>
    <w:rsid w:val="00F7650C"/>
    <w:rsid w:val="00F76CF1"/>
    <w:rsid w:val="00F77CDE"/>
    <w:rsid w:val="00F812F4"/>
    <w:rsid w:val="00F8263C"/>
    <w:rsid w:val="00F83291"/>
    <w:rsid w:val="00F83DB9"/>
    <w:rsid w:val="00F83F49"/>
    <w:rsid w:val="00F84710"/>
    <w:rsid w:val="00F84A78"/>
    <w:rsid w:val="00F84D85"/>
    <w:rsid w:val="00F852DB"/>
    <w:rsid w:val="00F91109"/>
    <w:rsid w:val="00F92238"/>
    <w:rsid w:val="00F9243F"/>
    <w:rsid w:val="00F930CF"/>
    <w:rsid w:val="00F944C0"/>
    <w:rsid w:val="00F96F23"/>
    <w:rsid w:val="00F97294"/>
    <w:rsid w:val="00FA0510"/>
    <w:rsid w:val="00FA143C"/>
    <w:rsid w:val="00FA2FB9"/>
    <w:rsid w:val="00FA3484"/>
    <w:rsid w:val="00FA402E"/>
    <w:rsid w:val="00FA597B"/>
    <w:rsid w:val="00FA61C4"/>
    <w:rsid w:val="00FA6430"/>
    <w:rsid w:val="00FA7749"/>
    <w:rsid w:val="00FB084D"/>
    <w:rsid w:val="00FB3CAB"/>
    <w:rsid w:val="00FB435A"/>
    <w:rsid w:val="00FB57A9"/>
    <w:rsid w:val="00FB6B73"/>
    <w:rsid w:val="00FB700F"/>
    <w:rsid w:val="00FB734E"/>
    <w:rsid w:val="00FC0137"/>
    <w:rsid w:val="00FC0E62"/>
    <w:rsid w:val="00FC26E6"/>
    <w:rsid w:val="00FC2E74"/>
    <w:rsid w:val="00FC4A33"/>
    <w:rsid w:val="00FC6A34"/>
    <w:rsid w:val="00FC73EE"/>
    <w:rsid w:val="00FD07ED"/>
    <w:rsid w:val="00FD0FA0"/>
    <w:rsid w:val="00FD169F"/>
    <w:rsid w:val="00FD2143"/>
    <w:rsid w:val="00FD3F8A"/>
    <w:rsid w:val="00FD656A"/>
    <w:rsid w:val="00FD699E"/>
    <w:rsid w:val="00FE127C"/>
    <w:rsid w:val="00FE1A36"/>
    <w:rsid w:val="00FE3552"/>
    <w:rsid w:val="00FE3BCF"/>
    <w:rsid w:val="00FE3C5E"/>
    <w:rsid w:val="00FE4386"/>
    <w:rsid w:val="00FE7FDB"/>
    <w:rsid w:val="00FF188D"/>
    <w:rsid w:val="00FF1CCD"/>
    <w:rsid w:val="00FF2502"/>
    <w:rsid w:val="00FF2CA9"/>
    <w:rsid w:val="00FF2CF7"/>
    <w:rsid w:val="00FF3810"/>
    <w:rsid w:val="00FF5C6B"/>
    <w:rsid w:val="00FF5FC0"/>
    <w:rsid w:val="00FF6203"/>
    <w:rsid w:val="00FF63BD"/>
    <w:rsid w:val="00FF6D96"/>
    <w:rsid w:val="00FF7F7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182C25"/>
  <w15:chartTrackingRefBased/>
  <w15:docId w15:val="{7F15239C-96FE-41A7-A587-0CFB9BDDA2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574E2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berschrift2">
    <w:name w:val="heading 2"/>
    <w:basedOn w:val="Standard"/>
    <w:next w:val="Standard"/>
    <w:link w:val="berschrift2Zchn"/>
    <w:uiPriority w:val="9"/>
    <w:unhideWhenUsed/>
    <w:qFormat/>
    <w:rsid w:val="00574E2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berschrift3">
    <w:name w:val="heading 3"/>
    <w:basedOn w:val="Standard"/>
    <w:next w:val="Standard"/>
    <w:link w:val="berschrift3Zchn"/>
    <w:uiPriority w:val="9"/>
    <w:unhideWhenUsed/>
    <w:qFormat/>
    <w:rsid w:val="00574E2C"/>
    <w:pPr>
      <w:keepNext/>
      <w:keepLines/>
      <w:spacing w:before="160" w:after="80"/>
      <w:outlineLvl w:val="2"/>
    </w:pPr>
    <w:rPr>
      <w:rFonts w:eastAsiaTheme="majorEastAsia" w:cstheme="majorBidi"/>
      <w:color w:val="0F4761" w:themeColor="accent1" w:themeShade="BF"/>
      <w:sz w:val="28"/>
      <w:szCs w:val="28"/>
    </w:rPr>
  </w:style>
  <w:style w:type="paragraph" w:styleId="berschrift4">
    <w:name w:val="heading 4"/>
    <w:basedOn w:val="Standard"/>
    <w:next w:val="Standard"/>
    <w:link w:val="berschrift4Zchn"/>
    <w:uiPriority w:val="9"/>
    <w:semiHidden/>
    <w:unhideWhenUsed/>
    <w:qFormat/>
    <w:rsid w:val="00574E2C"/>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574E2C"/>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574E2C"/>
    <w:pPr>
      <w:keepNext/>
      <w:keepLines/>
      <w:spacing w:before="40" w:after="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574E2C"/>
    <w:pPr>
      <w:keepNext/>
      <w:keepLines/>
      <w:spacing w:before="40" w:after="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574E2C"/>
    <w:pPr>
      <w:keepNext/>
      <w:keepLines/>
      <w:spacing w:after="0"/>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574E2C"/>
    <w:pPr>
      <w:keepNext/>
      <w:keepLines/>
      <w:spacing w:after="0"/>
      <w:outlineLvl w:val="8"/>
    </w:pPr>
    <w:rPr>
      <w:rFonts w:eastAsiaTheme="majorEastAsia" w:cstheme="majorBidi"/>
      <w:color w:val="272727" w:themeColor="text1" w:themeTint="D8"/>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574E2C"/>
    <w:rPr>
      <w:rFonts w:asciiTheme="majorHAnsi" w:eastAsiaTheme="majorEastAsia" w:hAnsiTheme="majorHAnsi" w:cstheme="majorBidi"/>
      <w:color w:val="0F4761" w:themeColor="accent1" w:themeShade="BF"/>
      <w:sz w:val="40"/>
      <w:szCs w:val="40"/>
    </w:rPr>
  </w:style>
  <w:style w:type="character" w:customStyle="1" w:styleId="berschrift2Zchn">
    <w:name w:val="Überschrift 2 Zchn"/>
    <w:basedOn w:val="Absatz-Standardschriftart"/>
    <w:link w:val="berschrift2"/>
    <w:uiPriority w:val="9"/>
    <w:rsid w:val="00574E2C"/>
    <w:rPr>
      <w:rFonts w:asciiTheme="majorHAnsi" w:eastAsiaTheme="majorEastAsia" w:hAnsiTheme="majorHAnsi" w:cstheme="majorBidi"/>
      <w:color w:val="0F4761" w:themeColor="accent1" w:themeShade="BF"/>
      <w:sz w:val="32"/>
      <w:szCs w:val="32"/>
    </w:rPr>
  </w:style>
  <w:style w:type="character" w:customStyle="1" w:styleId="berschrift3Zchn">
    <w:name w:val="Überschrift 3 Zchn"/>
    <w:basedOn w:val="Absatz-Standardschriftart"/>
    <w:link w:val="berschrift3"/>
    <w:uiPriority w:val="9"/>
    <w:rsid w:val="00574E2C"/>
    <w:rPr>
      <w:rFonts w:eastAsiaTheme="majorEastAsia" w:cstheme="majorBidi"/>
      <w:color w:val="0F4761" w:themeColor="accent1" w:themeShade="BF"/>
      <w:sz w:val="28"/>
      <w:szCs w:val="28"/>
    </w:rPr>
  </w:style>
  <w:style w:type="character" w:customStyle="1" w:styleId="berschrift4Zchn">
    <w:name w:val="Überschrift 4 Zchn"/>
    <w:basedOn w:val="Absatz-Standardschriftart"/>
    <w:link w:val="berschrift4"/>
    <w:uiPriority w:val="9"/>
    <w:semiHidden/>
    <w:rsid w:val="00574E2C"/>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574E2C"/>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574E2C"/>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574E2C"/>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574E2C"/>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574E2C"/>
    <w:rPr>
      <w:rFonts w:eastAsiaTheme="majorEastAsia" w:cstheme="majorBidi"/>
      <w:color w:val="272727" w:themeColor="text1" w:themeTint="D8"/>
    </w:rPr>
  </w:style>
  <w:style w:type="paragraph" w:styleId="Titel">
    <w:name w:val="Title"/>
    <w:basedOn w:val="Standard"/>
    <w:next w:val="Standard"/>
    <w:link w:val="TitelZchn"/>
    <w:uiPriority w:val="10"/>
    <w:qFormat/>
    <w:rsid w:val="00574E2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574E2C"/>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574E2C"/>
    <w:pPr>
      <w:numPr>
        <w:ilvl w:val="1"/>
      </w:numPr>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574E2C"/>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574E2C"/>
    <w:pPr>
      <w:spacing w:before="160"/>
      <w:jc w:val="center"/>
    </w:pPr>
    <w:rPr>
      <w:i/>
      <w:iCs/>
      <w:color w:val="404040" w:themeColor="text1" w:themeTint="BF"/>
    </w:rPr>
  </w:style>
  <w:style w:type="character" w:customStyle="1" w:styleId="ZitatZchn">
    <w:name w:val="Zitat Zchn"/>
    <w:basedOn w:val="Absatz-Standardschriftart"/>
    <w:link w:val="Zitat"/>
    <w:uiPriority w:val="29"/>
    <w:rsid w:val="00574E2C"/>
    <w:rPr>
      <w:i/>
      <w:iCs/>
      <w:color w:val="404040" w:themeColor="text1" w:themeTint="BF"/>
    </w:rPr>
  </w:style>
  <w:style w:type="paragraph" w:styleId="Listenabsatz">
    <w:name w:val="List Paragraph"/>
    <w:basedOn w:val="Standard"/>
    <w:uiPriority w:val="34"/>
    <w:qFormat/>
    <w:rsid w:val="00574E2C"/>
    <w:pPr>
      <w:ind w:left="720"/>
      <w:contextualSpacing/>
    </w:pPr>
  </w:style>
  <w:style w:type="character" w:styleId="IntensiveHervorhebung">
    <w:name w:val="Intense Emphasis"/>
    <w:basedOn w:val="Absatz-Standardschriftart"/>
    <w:uiPriority w:val="21"/>
    <w:qFormat/>
    <w:rsid w:val="00574E2C"/>
    <w:rPr>
      <w:i/>
      <w:iCs/>
      <w:color w:val="0F4761" w:themeColor="accent1" w:themeShade="BF"/>
    </w:rPr>
  </w:style>
  <w:style w:type="paragraph" w:styleId="IntensivesZitat">
    <w:name w:val="Intense Quote"/>
    <w:basedOn w:val="Standard"/>
    <w:next w:val="Standard"/>
    <w:link w:val="IntensivesZitatZchn"/>
    <w:uiPriority w:val="30"/>
    <w:qFormat/>
    <w:rsid w:val="00574E2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574E2C"/>
    <w:rPr>
      <w:i/>
      <w:iCs/>
      <w:color w:val="0F4761" w:themeColor="accent1" w:themeShade="BF"/>
    </w:rPr>
  </w:style>
  <w:style w:type="character" w:styleId="IntensiverVerweis">
    <w:name w:val="Intense Reference"/>
    <w:basedOn w:val="Absatz-Standardschriftart"/>
    <w:uiPriority w:val="32"/>
    <w:qFormat/>
    <w:rsid w:val="00574E2C"/>
    <w:rPr>
      <w:b/>
      <w:bCs/>
      <w:smallCaps/>
      <w:color w:val="0F4761" w:themeColor="accent1" w:themeShade="BF"/>
      <w:spacing w:val="5"/>
    </w:rPr>
  </w:style>
  <w:style w:type="character" w:styleId="Platzhaltertext">
    <w:name w:val="Placeholder Text"/>
    <w:basedOn w:val="Absatz-Standardschriftart"/>
    <w:uiPriority w:val="99"/>
    <w:semiHidden/>
    <w:rsid w:val="00FD699E"/>
    <w:rPr>
      <w:color w:val="666666"/>
    </w:rPr>
  </w:style>
  <w:style w:type="paragraph" w:customStyle="1" w:styleId="CitaviBibliographyEntry">
    <w:name w:val="Citavi Bibliography Entry"/>
    <w:basedOn w:val="Standard"/>
    <w:link w:val="CitaviBibliographyEntryZchn"/>
    <w:uiPriority w:val="99"/>
    <w:rsid w:val="00FD699E"/>
    <w:pPr>
      <w:spacing w:after="120"/>
    </w:pPr>
  </w:style>
  <w:style w:type="character" w:customStyle="1" w:styleId="CitaviBibliographyEntryZchn">
    <w:name w:val="Citavi Bibliography Entry Zchn"/>
    <w:basedOn w:val="Absatz-Standardschriftart"/>
    <w:link w:val="CitaviBibliographyEntry"/>
    <w:uiPriority w:val="99"/>
    <w:rsid w:val="00FD699E"/>
  </w:style>
  <w:style w:type="paragraph" w:customStyle="1" w:styleId="CitaviBibliographyHeading">
    <w:name w:val="Citavi Bibliography Heading"/>
    <w:basedOn w:val="berschrift1"/>
    <w:link w:val="CitaviBibliographyHeadingZchn"/>
    <w:uiPriority w:val="99"/>
    <w:rsid w:val="00FD699E"/>
  </w:style>
  <w:style w:type="character" w:customStyle="1" w:styleId="CitaviBibliographyHeadingZchn">
    <w:name w:val="Citavi Bibliography Heading Zchn"/>
    <w:basedOn w:val="Absatz-Standardschriftart"/>
    <w:link w:val="CitaviBibliographyHeading"/>
    <w:uiPriority w:val="99"/>
    <w:rsid w:val="00FD699E"/>
    <w:rPr>
      <w:rFonts w:asciiTheme="majorHAnsi" w:eastAsiaTheme="majorEastAsia" w:hAnsiTheme="majorHAnsi" w:cstheme="majorBidi"/>
      <w:color w:val="0F4761" w:themeColor="accent1" w:themeShade="BF"/>
      <w:sz w:val="40"/>
      <w:szCs w:val="40"/>
    </w:rPr>
  </w:style>
  <w:style w:type="paragraph" w:customStyle="1" w:styleId="CitaviChapterBibliographyHeading">
    <w:name w:val="Citavi Chapter Bibliography Heading"/>
    <w:basedOn w:val="berschrift2"/>
    <w:link w:val="CitaviChapterBibliographyHeadingZchn"/>
    <w:uiPriority w:val="99"/>
    <w:rsid w:val="00FD699E"/>
  </w:style>
  <w:style w:type="character" w:customStyle="1" w:styleId="CitaviChapterBibliographyHeadingZchn">
    <w:name w:val="Citavi Chapter Bibliography Heading Zchn"/>
    <w:basedOn w:val="Absatz-Standardschriftart"/>
    <w:link w:val="CitaviChapterBibliographyHeading"/>
    <w:uiPriority w:val="99"/>
    <w:rsid w:val="00FD699E"/>
    <w:rPr>
      <w:rFonts w:asciiTheme="majorHAnsi" w:eastAsiaTheme="majorEastAsia" w:hAnsiTheme="majorHAnsi" w:cstheme="majorBidi"/>
      <w:color w:val="0F4761" w:themeColor="accent1" w:themeShade="BF"/>
      <w:sz w:val="32"/>
      <w:szCs w:val="32"/>
    </w:rPr>
  </w:style>
  <w:style w:type="paragraph" w:customStyle="1" w:styleId="CitaviBibliographySubheading1">
    <w:name w:val="Citavi Bibliography Subheading 1"/>
    <w:basedOn w:val="berschrift2"/>
    <w:link w:val="CitaviBibliographySubheading1Zchn"/>
    <w:uiPriority w:val="99"/>
    <w:rsid w:val="00FD699E"/>
    <w:pPr>
      <w:outlineLvl w:val="9"/>
    </w:pPr>
  </w:style>
  <w:style w:type="character" w:customStyle="1" w:styleId="CitaviBibliographySubheading1Zchn">
    <w:name w:val="Citavi Bibliography Subheading 1 Zchn"/>
    <w:basedOn w:val="Absatz-Standardschriftart"/>
    <w:link w:val="CitaviBibliographySubheading1"/>
    <w:uiPriority w:val="99"/>
    <w:rsid w:val="00FD699E"/>
    <w:rPr>
      <w:rFonts w:asciiTheme="majorHAnsi" w:eastAsiaTheme="majorEastAsia" w:hAnsiTheme="majorHAnsi" w:cstheme="majorBidi"/>
      <w:color w:val="0F4761" w:themeColor="accent1" w:themeShade="BF"/>
      <w:sz w:val="32"/>
      <w:szCs w:val="32"/>
    </w:rPr>
  </w:style>
  <w:style w:type="paragraph" w:customStyle="1" w:styleId="CitaviBibliographySubheading2">
    <w:name w:val="Citavi Bibliography Subheading 2"/>
    <w:basedOn w:val="berschrift3"/>
    <w:link w:val="CitaviBibliographySubheading2Zchn"/>
    <w:uiPriority w:val="99"/>
    <w:rsid w:val="00FD699E"/>
    <w:pPr>
      <w:outlineLvl w:val="9"/>
    </w:pPr>
  </w:style>
  <w:style w:type="character" w:customStyle="1" w:styleId="CitaviBibliographySubheading2Zchn">
    <w:name w:val="Citavi Bibliography Subheading 2 Zchn"/>
    <w:basedOn w:val="Absatz-Standardschriftart"/>
    <w:link w:val="CitaviBibliographySubheading2"/>
    <w:uiPriority w:val="99"/>
    <w:rsid w:val="00FD699E"/>
    <w:rPr>
      <w:rFonts w:eastAsiaTheme="majorEastAsia" w:cstheme="majorBidi"/>
      <w:color w:val="0F4761" w:themeColor="accent1" w:themeShade="BF"/>
      <w:sz w:val="28"/>
      <w:szCs w:val="28"/>
    </w:rPr>
  </w:style>
  <w:style w:type="paragraph" w:customStyle="1" w:styleId="CitaviBibliographySubheading3">
    <w:name w:val="Citavi Bibliography Subheading 3"/>
    <w:basedOn w:val="berschrift4"/>
    <w:link w:val="CitaviBibliographySubheading3Zchn"/>
    <w:uiPriority w:val="99"/>
    <w:rsid w:val="00FD699E"/>
    <w:pPr>
      <w:outlineLvl w:val="9"/>
    </w:pPr>
  </w:style>
  <w:style w:type="character" w:customStyle="1" w:styleId="CitaviBibliographySubheading3Zchn">
    <w:name w:val="Citavi Bibliography Subheading 3 Zchn"/>
    <w:basedOn w:val="Absatz-Standardschriftart"/>
    <w:link w:val="CitaviBibliographySubheading3"/>
    <w:uiPriority w:val="99"/>
    <w:rsid w:val="00FD699E"/>
    <w:rPr>
      <w:rFonts w:eastAsiaTheme="majorEastAsia" w:cstheme="majorBidi"/>
      <w:i/>
      <w:iCs/>
      <w:color w:val="0F4761" w:themeColor="accent1" w:themeShade="BF"/>
    </w:rPr>
  </w:style>
  <w:style w:type="paragraph" w:customStyle="1" w:styleId="CitaviBibliographySubheading4">
    <w:name w:val="Citavi Bibliography Subheading 4"/>
    <w:basedOn w:val="berschrift5"/>
    <w:link w:val="CitaviBibliographySubheading4Zchn"/>
    <w:uiPriority w:val="99"/>
    <w:rsid w:val="00FD699E"/>
    <w:pPr>
      <w:outlineLvl w:val="9"/>
    </w:pPr>
  </w:style>
  <w:style w:type="character" w:customStyle="1" w:styleId="CitaviBibliographySubheading4Zchn">
    <w:name w:val="Citavi Bibliography Subheading 4 Zchn"/>
    <w:basedOn w:val="Absatz-Standardschriftart"/>
    <w:link w:val="CitaviBibliographySubheading4"/>
    <w:uiPriority w:val="99"/>
    <w:rsid w:val="00FD699E"/>
    <w:rPr>
      <w:rFonts w:eastAsiaTheme="majorEastAsia" w:cstheme="majorBidi"/>
      <w:color w:val="0F4761" w:themeColor="accent1" w:themeShade="BF"/>
    </w:rPr>
  </w:style>
  <w:style w:type="paragraph" w:customStyle="1" w:styleId="CitaviBibliographySubheading5">
    <w:name w:val="Citavi Bibliography Subheading 5"/>
    <w:basedOn w:val="berschrift6"/>
    <w:link w:val="CitaviBibliographySubheading5Zchn"/>
    <w:uiPriority w:val="99"/>
    <w:rsid w:val="00FD699E"/>
    <w:pPr>
      <w:outlineLvl w:val="9"/>
    </w:pPr>
  </w:style>
  <w:style w:type="character" w:customStyle="1" w:styleId="CitaviBibliographySubheading5Zchn">
    <w:name w:val="Citavi Bibliography Subheading 5 Zchn"/>
    <w:basedOn w:val="Absatz-Standardschriftart"/>
    <w:link w:val="CitaviBibliographySubheading5"/>
    <w:uiPriority w:val="99"/>
    <w:rsid w:val="00FD699E"/>
    <w:rPr>
      <w:rFonts w:eastAsiaTheme="majorEastAsia" w:cstheme="majorBidi"/>
      <w:i/>
      <w:iCs/>
      <w:color w:val="595959" w:themeColor="text1" w:themeTint="A6"/>
    </w:rPr>
  </w:style>
  <w:style w:type="paragraph" w:customStyle="1" w:styleId="CitaviBibliographySubheading6">
    <w:name w:val="Citavi Bibliography Subheading 6"/>
    <w:basedOn w:val="berschrift7"/>
    <w:link w:val="CitaviBibliographySubheading6Zchn"/>
    <w:uiPriority w:val="99"/>
    <w:rsid w:val="00FD699E"/>
    <w:pPr>
      <w:outlineLvl w:val="9"/>
    </w:pPr>
  </w:style>
  <w:style w:type="character" w:customStyle="1" w:styleId="CitaviBibliographySubheading6Zchn">
    <w:name w:val="Citavi Bibliography Subheading 6 Zchn"/>
    <w:basedOn w:val="Absatz-Standardschriftart"/>
    <w:link w:val="CitaviBibliographySubheading6"/>
    <w:uiPriority w:val="99"/>
    <w:rsid w:val="00FD699E"/>
    <w:rPr>
      <w:rFonts w:eastAsiaTheme="majorEastAsia" w:cstheme="majorBidi"/>
      <w:color w:val="595959" w:themeColor="text1" w:themeTint="A6"/>
    </w:rPr>
  </w:style>
  <w:style w:type="paragraph" w:customStyle="1" w:styleId="CitaviBibliographySubheading7">
    <w:name w:val="Citavi Bibliography Subheading 7"/>
    <w:basedOn w:val="berschrift8"/>
    <w:link w:val="CitaviBibliographySubheading7Zchn"/>
    <w:uiPriority w:val="99"/>
    <w:rsid w:val="00FD699E"/>
    <w:pPr>
      <w:outlineLvl w:val="9"/>
    </w:pPr>
  </w:style>
  <w:style w:type="character" w:customStyle="1" w:styleId="CitaviBibliographySubheading7Zchn">
    <w:name w:val="Citavi Bibliography Subheading 7 Zchn"/>
    <w:basedOn w:val="Absatz-Standardschriftart"/>
    <w:link w:val="CitaviBibliographySubheading7"/>
    <w:uiPriority w:val="99"/>
    <w:rsid w:val="00FD699E"/>
    <w:rPr>
      <w:rFonts w:eastAsiaTheme="majorEastAsia" w:cstheme="majorBidi"/>
      <w:i/>
      <w:iCs/>
      <w:color w:val="272727" w:themeColor="text1" w:themeTint="D8"/>
    </w:rPr>
  </w:style>
  <w:style w:type="paragraph" w:customStyle="1" w:styleId="CitaviBibliographySubheading8">
    <w:name w:val="Citavi Bibliography Subheading 8"/>
    <w:basedOn w:val="berschrift9"/>
    <w:link w:val="CitaviBibliographySubheading8Zchn"/>
    <w:uiPriority w:val="99"/>
    <w:rsid w:val="00FD699E"/>
    <w:pPr>
      <w:outlineLvl w:val="9"/>
    </w:pPr>
  </w:style>
  <w:style w:type="character" w:customStyle="1" w:styleId="CitaviBibliographySubheading8Zchn">
    <w:name w:val="Citavi Bibliography Subheading 8 Zchn"/>
    <w:basedOn w:val="Absatz-Standardschriftart"/>
    <w:link w:val="CitaviBibliographySubheading8"/>
    <w:uiPriority w:val="99"/>
    <w:rsid w:val="00FD699E"/>
    <w:rPr>
      <w:rFonts w:eastAsiaTheme="majorEastAsia" w:cstheme="majorBidi"/>
      <w:color w:val="272727" w:themeColor="text1" w:themeTint="D8"/>
    </w:rPr>
  </w:style>
  <w:style w:type="character" w:styleId="Kommentarzeichen">
    <w:name w:val="annotation reference"/>
    <w:basedOn w:val="Absatz-Standardschriftart"/>
    <w:uiPriority w:val="99"/>
    <w:semiHidden/>
    <w:unhideWhenUsed/>
    <w:rsid w:val="00D22893"/>
    <w:rPr>
      <w:sz w:val="16"/>
      <w:szCs w:val="16"/>
    </w:rPr>
  </w:style>
  <w:style w:type="paragraph" w:styleId="Kommentartext">
    <w:name w:val="annotation text"/>
    <w:basedOn w:val="Standard"/>
    <w:link w:val="KommentartextZchn"/>
    <w:uiPriority w:val="99"/>
    <w:unhideWhenUsed/>
    <w:rsid w:val="00D22893"/>
    <w:pPr>
      <w:spacing w:line="240" w:lineRule="auto"/>
    </w:pPr>
    <w:rPr>
      <w:sz w:val="20"/>
      <w:szCs w:val="20"/>
    </w:rPr>
  </w:style>
  <w:style w:type="character" w:customStyle="1" w:styleId="KommentartextZchn">
    <w:name w:val="Kommentartext Zchn"/>
    <w:basedOn w:val="Absatz-Standardschriftart"/>
    <w:link w:val="Kommentartext"/>
    <w:uiPriority w:val="99"/>
    <w:rsid w:val="00D22893"/>
    <w:rPr>
      <w:sz w:val="20"/>
      <w:szCs w:val="20"/>
    </w:rPr>
  </w:style>
  <w:style w:type="paragraph" w:styleId="Kommentarthema">
    <w:name w:val="annotation subject"/>
    <w:basedOn w:val="Kommentartext"/>
    <w:next w:val="Kommentartext"/>
    <w:link w:val="KommentarthemaZchn"/>
    <w:uiPriority w:val="99"/>
    <w:semiHidden/>
    <w:unhideWhenUsed/>
    <w:rsid w:val="00D22893"/>
    <w:rPr>
      <w:b/>
      <w:bCs/>
    </w:rPr>
  </w:style>
  <w:style w:type="character" w:customStyle="1" w:styleId="KommentarthemaZchn">
    <w:name w:val="Kommentarthema Zchn"/>
    <w:basedOn w:val="KommentartextZchn"/>
    <w:link w:val="Kommentarthema"/>
    <w:uiPriority w:val="99"/>
    <w:semiHidden/>
    <w:rsid w:val="00D22893"/>
    <w:rPr>
      <w:b/>
      <w:bCs/>
      <w:sz w:val="20"/>
      <w:szCs w:val="20"/>
    </w:rPr>
  </w:style>
  <w:style w:type="paragraph" w:styleId="HTMLVorformatiert">
    <w:name w:val="HTML Preformatted"/>
    <w:basedOn w:val="Standard"/>
    <w:link w:val="HTMLVorformatiertZchn"/>
    <w:uiPriority w:val="99"/>
    <w:semiHidden/>
    <w:unhideWhenUsed/>
    <w:rsid w:val="00FD169F"/>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FD169F"/>
    <w:rPr>
      <w:rFonts w:ascii="Consolas" w:hAnsi="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708337">
      <w:bodyDiv w:val="1"/>
      <w:marLeft w:val="0"/>
      <w:marRight w:val="0"/>
      <w:marTop w:val="0"/>
      <w:marBottom w:val="0"/>
      <w:divBdr>
        <w:top w:val="none" w:sz="0" w:space="0" w:color="auto"/>
        <w:left w:val="none" w:sz="0" w:space="0" w:color="auto"/>
        <w:bottom w:val="none" w:sz="0" w:space="0" w:color="auto"/>
        <w:right w:val="none" w:sz="0" w:space="0" w:color="auto"/>
      </w:divBdr>
    </w:div>
    <w:div w:id="29303478">
      <w:bodyDiv w:val="1"/>
      <w:marLeft w:val="0"/>
      <w:marRight w:val="0"/>
      <w:marTop w:val="0"/>
      <w:marBottom w:val="0"/>
      <w:divBdr>
        <w:top w:val="none" w:sz="0" w:space="0" w:color="auto"/>
        <w:left w:val="none" w:sz="0" w:space="0" w:color="auto"/>
        <w:bottom w:val="none" w:sz="0" w:space="0" w:color="auto"/>
        <w:right w:val="none" w:sz="0" w:space="0" w:color="auto"/>
      </w:divBdr>
    </w:div>
    <w:div w:id="41174050">
      <w:bodyDiv w:val="1"/>
      <w:marLeft w:val="0"/>
      <w:marRight w:val="0"/>
      <w:marTop w:val="0"/>
      <w:marBottom w:val="0"/>
      <w:divBdr>
        <w:top w:val="none" w:sz="0" w:space="0" w:color="auto"/>
        <w:left w:val="none" w:sz="0" w:space="0" w:color="auto"/>
        <w:bottom w:val="none" w:sz="0" w:space="0" w:color="auto"/>
        <w:right w:val="none" w:sz="0" w:space="0" w:color="auto"/>
      </w:divBdr>
    </w:div>
    <w:div w:id="50470738">
      <w:bodyDiv w:val="1"/>
      <w:marLeft w:val="0"/>
      <w:marRight w:val="0"/>
      <w:marTop w:val="0"/>
      <w:marBottom w:val="0"/>
      <w:divBdr>
        <w:top w:val="none" w:sz="0" w:space="0" w:color="auto"/>
        <w:left w:val="none" w:sz="0" w:space="0" w:color="auto"/>
        <w:bottom w:val="none" w:sz="0" w:space="0" w:color="auto"/>
        <w:right w:val="none" w:sz="0" w:space="0" w:color="auto"/>
      </w:divBdr>
    </w:div>
    <w:div w:id="57023792">
      <w:bodyDiv w:val="1"/>
      <w:marLeft w:val="0"/>
      <w:marRight w:val="0"/>
      <w:marTop w:val="0"/>
      <w:marBottom w:val="0"/>
      <w:divBdr>
        <w:top w:val="none" w:sz="0" w:space="0" w:color="auto"/>
        <w:left w:val="none" w:sz="0" w:space="0" w:color="auto"/>
        <w:bottom w:val="none" w:sz="0" w:space="0" w:color="auto"/>
        <w:right w:val="none" w:sz="0" w:space="0" w:color="auto"/>
      </w:divBdr>
    </w:div>
    <w:div w:id="106238885">
      <w:bodyDiv w:val="1"/>
      <w:marLeft w:val="0"/>
      <w:marRight w:val="0"/>
      <w:marTop w:val="0"/>
      <w:marBottom w:val="0"/>
      <w:divBdr>
        <w:top w:val="none" w:sz="0" w:space="0" w:color="auto"/>
        <w:left w:val="none" w:sz="0" w:space="0" w:color="auto"/>
        <w:bottom w:val="none" w:sz="0" w:space="0" w:color="auto"/>
        <w:right w:val="none" w:sz="0" w:space="0" w:color="auto"/>
      </w:divBdr>
    </w:div>
    <w:div w:id="119300422">
      <w:bodyDiv w:val="1"/>
      <w:marLeft w:val="0"/>
      <w:marRight w:val="0"/>
      <w:marTop w:val="0"/>
      <w:marBottom w:val="0"/>
      <w:divBdr>
        <w:top w:val="none" w:sz="0" w:space="0" w:color="auto"/>
        <w:left w:val="none" w:sz="0" w:space="0" w:color="auto"/>
        <w:bottom w:val="none" w:sz="0" w:space="0" w:color="auto"/>
        <w:right w:val="none" w:sz="0" w:space="0" w:color="auto"/>
      </w:divBdr>
    </w:div>
    <w:div w:id="127744401">
      <w:bodyDiv w:val="1"/>
      <w:marLeft w:val="0"/>
      <w:marRight w:val="0"/>
      <w:marTop w:val="0"/>
      <w:marBottom w:val="0"/>
      <w:divBdr>
        <w:top w:val="none" w:sz="0" w:space="0" w:color="auto"/>
        <w:left w:val="none" w:sz="0" w:space="0" w:color="auto"/>
        <w:bottom w:val="none" w:sz="0" w:space="0" w:color="auto"/>
        <w:right w:val="none" w:sz="0" w:space="0" w:color="auto"/>
      </w:divBdr>
    </w:div>
    <w:div w:id="150486515">
      <w:bodyDiv w:val="1"/>
      <w:marLeft w:val="0"/>
      <w:marRight w:val="0"/>
      <w:marTop w:val="0"/>
      <w:marBottom w:val="0"/>
      <w:divBdr>
        <w:top w:val="none" w:sz="0" w:space="0" w:color="auto"/>
        <w:left w:val="none" w:sz="0" w:space="0" w:color="auto"/>
        <w:bottom w:val="none" w:sz="0" w:space="0" w:color="auto"/>
        <w:right w:val="none" w:sz="0" w:space="0" w:color="auto"/>
      </w:divBdr>
    </w:div>
    <w:div w:id="165098420">
      <w:bodyDiv w:val="1"/>
      <w:marLeft w:val="0"/>
      <w:marRight w:val="0"/>
      <w:marTop w:val="0"/>
      <w:marBottom w:val="0"/>
      <w:divBdr>
        <w:top w:val="none" w:sz="0" w:space="0" w:color="auto"/>
        <w:left w:val="none" w:sz="0" w:space="0" w:color="auto"/>
        <w:bottom w:val="none" w:sz="0" w:space="0" w:color="auto"/>
        <w:right w:val="none" w:sz="0" w:space="0" w:color="auto"/>
      </w:divBdr>
    </w:div>
    <w:div w:id="181436193">
      <w:bodyDiv w:val="1"/>
      <w:marLeft w:val="0"/>
      <w:marRight w:val="0"/>
      <w:marTop w:val="0"/>
      <w:marBottom w:val="0"/>
      <w:divBdr>
        <w:top w:val="none" w:sz="0" w:space="0" w:color="auto"/>
        <w:left w:val="none" w:sz="0" w:space="0" w:color="auto"/>
        <w:bottom w:val="none" w:sz="0" w:space="0" w:color="auto"/>
        <w:right w:val="none" w:sz="0" w:space="0" w:color="auto"/>
      </w:divBdr>
    </w:div>
    <w:div w:id="194201407">
      <w:bodyDiv w:val="1"/>
      <w:marLeft w:val="0"/>
      <w:marRight w:val="0"/>
      <w:marTop w:val="0"/>
      <w:marBottom w:val="0"/>
      <w:divBdr>
        <w:top w:val="none" w:sz="0" w:space="0" w:color="auto"/>
        <w:left w:val="none" w:sz="0" w:space="0" w:color="auto"/>
        <w:bottom w:val="none" w:sz="0" w:space="0" w:color="auto"/>
        <w:right w:val="none" w:sz="0" w:space="0" w:color="auto"/>
      </w:divBdr>
    </w:div>
    <w:div w:id="215971723">
      <w:bodyDiv w:val="1"/>
      <w:marLeft w:val="0"/>
      <w:marRight w:val="0"/>
      <w:marTop w:val="0"/>
      <w:marBottom w:val="0"/>
      <w:divBdr>
        <w:top w:val="none" w:sz="0" w:space="0" w:color="auto"/>
        <w:left w:val="none" w:sz="0" w:space="0" w:color="auto"/>
        <w:bottom w:val="none" w:sz="0" w:space="0" w:color="auto"/>
        <w:right w:val="none" w:sz="0" w:space="0" w:color="auto"/>
      </w:divBdr>
    </w:div>
    <w:div w:id="263274328">
      <w:bodyDiv w:val="1"/>
      <w:marLeft w:val="0"/>
      <w:marRight w:val="0"/>
      <w:marTop w:val="0"/>
      <w:marBottom w:val="0"/>
      <w:divBdr>
        <w:top w:val="none" w:sz="0" w:space="0" w:color="auto"/>
        <w:left w:val="none" w:sz="0" w:space="0" w:color="auto"/>
        <w:bottom w:val="none" w:sz="0" w:space="0" w:color="auto"/>
        <w:right w:val="none" w:sz="0" w:space="0" w:color="auto"/>
      </w:divBdr>
    </w:div>
    <w:div w:id="268241862">
      <w:bodyDiv w:val="1"/>
      <w:marLeft w:val="0"/>
      <w:marRight w:val="0"/>
      <w:marTop w:val="0"/>
      <w:marBottom w:val="0"/>
      <w:divBdr>
        <w:top w:val="none" w:sz="0" w:space="0" w:color="auto"/>
        <w:left w:val="none" w:sz="0" w:space="0" w:color="auto"/>
        <w:bottom w:val="none" w:sz="0" w:space="0" w:color="auto"/>
        <w:right w:val="none" w:sz="0" w:space="0" w:color="auto"/>
      </w:divBdr>
    </w:div>
    <w:div w:id="288168834">
      <w:bodyDiv w:val="1"/>
      <w:marLeft w:val="0"/>
      <w:marRight w:val="0"/>
      <w:marTop w:val="0"/>
      <w:marBottom w:val="0"/>
      <w:divBdr>
        <w:top w:val="none" w:sz="0" w:space="0" w:color="auto"/>
        <w:left w:val="none" w:sz="0" w:space="0" w:color="auto"/>
        <w:bottom w:val="none" w:sz="0" w:space="0" w:color="auto"/>
        <w:right w:val="none" w:sz="0" w:space="0" w:color="auto"/>
      </w:divBdr>
    </w:div>
    <w:div w:id="289828549">
      <w:bodyDiv w:val="1"/>
      <w:marLeft w:val="0"/>
      <w:marRight w:val="0"/>
      <w:marTop w:val="0"/>
      <w:marBottom w:val="0"/>
      <w:divBdr>
        <w:top w:val="none" w:sz="0" w:space="0" w:color="auto"/>
        <w:left w:val="none" w:sz="0" w:space="0" w:color="auto"/>
        <w:bottom w:val="none" w:sz="0" w:space="0" w:color="auto"/>
        <w:right w:val="none" w:sz="0" w:space="0" w:color="auto"/>
      </w:divBdr>
    </w:div>
    <w:div w:id="323436835">
      <w:bodyDiv w:val="1"/>
      <w:marLeft w:val="0"/>
      <w:marRight w:val="0"/>
      <w:marTop w:val="0"/>
      <w:marBottom w:val="0"/>
      <w:divBdr>
        <w:top w:val="none" w:sz="0" w:space="0" w:color="auto"/>
        <w:left w:val="none" w:sz="0" w:space="0" w:color="auto"/>
        <w:bottom w:val="none" w:sz="0" w:space="0" w:color="auto"/>
        <w:right w:val="none" w:sz="0" w:space="0" w:color="auto"/>
      </w:divBdr>
    </w:div>
    <w:div w:id="326906377">
      <w:bodyDiv w:val="1"/>
      <w:marLeft w:val="0"/>
      <w:marRight w:val="0"/>
      <w:marTop w:val="0"/>
      <w:marBottom w:val="0"/>
      <w:divBdr>
        <w:top w:val="none" w:sz="0" w:space="0" w:color="auto"/>
        <w:left w:val="none" w:sz="0" w:space="0" w:color="auto"/>
        <w:bottom w:val="none" w:sz="0" w:space="0" w:color="auto"/>
        <w:right w:val="none" w:sz="0" w:space="0" w:color="auto"/>
      </w:divBdr>
    </w:div>
    <w:div w:id="328873544">
      <w:bodyDiv w:val="1"/>
      <w:marLeft w:val="0"/>
      <w:marRight w:val="0"/>
      <w:marTop w:val="0"/>
      <w:marBottom w:val="0"/>
      <w:divBdr>
        <w:top w:val="none" w:sz="0" w:space="0" w:color="auto"/>
        <w:left w:val="none" w:sz="0" w:space="0" w:color="auto"/>
        <w:bottom w:val="none" w:sz="0" w:space="0" w:color="auto"/>
        <w:right w:val="none" w:sz="0" w:space="0" w:color="auto"/>
      </w:divBdr>
    </w:div>
    <w:div w:id="329062749">
      <w:bodyDiv w:val="1"/>
      <w:marLeft w:val="0"/>
      <w:marRight w:val="0"/>
      <w:marTop w:val="0"/>
      <w:marBottom w:val="0"/>
      <w:divBdr>
        <w:top w:val="none" w:sz="0" w:space="0" w:color="auto"/>
        <w:left w:val="none" w:sz="0" w:space="0" w:color="auto"/>
        <w:bottom w:val="none" w:sz="0" w:space="0" w:color="auto"/>
        <w:right w:val="none" w:sz="0" w:space="0" w:color="auto"/>
      </w:divBdr>
    </w:div>
    <w:div w:id="340284714">
      <w:bodyDiv w:val="1"/>
      <w:marLeft w:val="0"/>
      <w:marRight w:val="0"/>
      <w:marTop w:val="0"/>
      <w:marBottom w:val="0"/>
      <w:divBdr>
        <w:top w:val="none" w:sz="0" w:space="0" w:color="auto"/>
        <w:left w:val="none" w:sz="0" w:space="0" w:color="auto"/>
        <w:bottom w:val="none" w:sz="0" w:space="0" w:color="auto"/>
        <w:right w:val="none" w:sz="0" w:space="0" w:color="auto"/>
      </w:divBdr>
    </w:div>
    <w:div w:id="360979660">
      <w:bodyDiv w:val="1"/>
      <w:marLeft w:val="0"/>
      <w:marRight w:val="0"/>
      <w:marTop w:val="0"/>
      <w:marBottom w:val="0"/>
      <w:divBdr>
        <w:top w:val="none" w:sz="0" w:space="0" w:color="auto"/>
        <w:left w:val="none" w:sz="0" w:space="0" w:color="auto"/>
        <w:bottom w:val="none" w:sz="0" w:space="0" w:color="auto"/>
        <w:right w:val="none" w:sz="0" w:space="0" w:color="auto"/>
      </w:divBdr>
    </w:div>
    <w:div w:id="384262135">
      <w:bodyDiv w:val="1"/>
      <w:marLeft w:val="0"/>
      <w:marRight w:val="0"/>
      <w:marTop w:val="0"/>
      <w:marBottom w:val="0"/>
      <w:divBdr>
        <w:top w:val="none" w:sz="0" w:space="0" w:color="auto"/>
        <w:left w:val="none" w:sz="0" w:space="0" w:color="auto"/>
        <w:bottom w:val="none" w:sz="0" w:space="0" w:color="auto"/>
        <w:right w:val="none" w:sz="0" w:space="0" w:color="auto"/>
      </w:divBdr>
    </w:div>
    <w:div w:id="394741792">
      <w:bodyDiv w:val="1"/>
      <w:marLeft w:val="0"/>
      <w:marRight w:val="0"/>
      <w:marTop w:val="0"/>
      <w:marBottom w:val="0"/>
      <w:divBdr>
        <w:top w:val="none" w:sz="0" w:space="0" w:color="auto"/>
        <w:left w:val="none" w:sz="0" w:space="0" w:color="auto"/>
        <w:bottom w:val="none" w:sz="0" w:space="0" w:color="auto"/>
        <w:right w:val="none" w:sz="0" w:space="0" w:color="auto"/>
      </w:divBdr>
    </w:div>
    <w:div w:id="404956215">
      <w:bodyDiv w:val="1"/>
      <w:marLeft w:val="0"/>
      <w:marRight w:val="0"/>
      <w:marTop w:val="0"/>
      <w:marBottom w:val="0"/>
      <w:divBdr>
        <w:top w:val="none" w:sz="0" w:space="0" w:color="auto"/>
        <w:left w:val="none" w:sz="0" w:space="0" w:color="auto"/>
        <w:bottom w:val="none" w:sz="0" w:space="0" w:color="auto"/>
        <w:right w:val="none" w:sz="0" w:space="0" w:color="auto"/>
      </w:divBdr>
    </w:div>
    <w:div w:id="409932613">
      <w:bodyDiv w:val="1"/>
      <w:marLeft w:val="0"/>
      <w:marRight w:val="0"/>
      <w:marTop w:val="0"/>
      <w:marBottom w:val="0"/>
      <w:divBdr>
        <w:top w:val="none" w:sz="0" w:space="0" w:color="auto"/>
        <w:left w:val="none" w:sz="0" w:space="0" w:color="auto"/>
        <w:bottom w:val="none" w:sz="0" w:space="0" w:color="auto"/>
        <w:right w:val="none" w:sz="0" w:space="0" w:color="auto"/>
      </w:divBdr>
    </w:div>
    <w:div w:id="478034174">
      <w:bodyDiv w:val="1"/>
      <w:marLeft w:val="0"/>
      <w:marRight w:val="0"/>
      <w:marTop w:val="0"/>
      <w:marBottom w:val="0"/>
      <w:divBdr>
        <w:top w:val="none" w:sz="0" w:space="0" w:color="auto"/>
        <w:left w:val="none" w:sz="0" w:space="0" w:color="auto"/>
        <w:bottom w:val="none" w:sz="0" w:space="0" w:color="auto"/>
        <w:right w:val="none" w:sz="0" w:space="0" w:color="auto"/>
      </w:divBdr>
    </w:div>
    <w:div w:id="508447575">
      <w:bodyDiv w:val="1"/>
      <w:marLeft w:val="0"/>
      <w:marRight w:val="0"/>
      <w:marTop w:val="0"/>
      <w:marBottom w:val="0"/>
      <w:divBdr>
        <w:top w:val="none" w:sz="0" w:space="0" w:color="auto"/>
        <w:left w:val="none" w:sz="0" w:space="0" w:color="auto"/>
        <w:bottom w:val="none" w:sz="0" w:space="0" w:color="auto"/>
        <w:right w:val="none" w:sz="0" w:space="0" w:color="auto"/>
      </w:divBdr>
    </w:div>
    <w:div w:id="519127877">
      <w:bodyDiv w:val="1"/>
      <w:marLeft w:val="0"/>
      <w:marRight w:val="0"/>
      <w:marTop w:val="0"/>
      <w:marBottom w:val="0"/>
      <w:divBdr>
        <w:top w:val="none" w:sz="0" w:space="0" w:color="auto"/>
        <w:left w:val="none" w:sz="0" w:space="0" w:color="auto"/>
        <w:bottom w:val="none" w:sz="0" w:space="0" w:color="auto"/>
        <w:right w:val="none" w:sz="0" w:space="0" w:color="auto"/>
      </w:divBdr>
    </w:div>
    <w:div w:id="541288655">
      <w:bodyDiv w:val="1"/>
      <w:marLeft w:val="0"/>
      <w:marRight w:val="0"/>
      <w:marTop w:val="0"/>
      <w:marBottom w:val="0"/>
      <w:divBdr>
        <w:top w:val="none" w:sz="0" w:space="0" w:color="auto"/>
        <w:left w:val="none" w:sz="0" w:space="0" w:color="auto"/>
        <w:bottom w:val="none" w:sz="0" w:space="0" w:color="auto"/>
        <w:right w:val="none" w:sz="0" w:space="0" w:color="auto"/>
      </w:divBdr>
    </w:div>
    <w:div w:id="553085295">
      <w:bodyDiv w:val="1"/>
      <w:marLeft w:val="0"/>
      <w:marRight w:val="0"/>
      <w:marTop w:val="0"/>
      <w:marBottom w:val="0"/>
      <w:divBdr>
        <w:top w:val="none" w:sz="0" w:space="0" w:color="auto"/>
        <w:left w:val="none" w:sz="0" w:space="0" w:color="auto"/>
        <w:bottom w:val="none" w:sz="0" w:space="0" w:color="auto"/>
        <w:right w:val="none" w:sz="0" w:space="0" w:color="auto"/>
      </w:divBdr>
    </w:div>
    <w:div w:id="560753303">
      <w:bodyDiv w:val="1"/>
      <w:marLeft w:val="0"/>
      <w:marRight w:val="0"/>
      <w:marTop w:val="0"/>
      <w:marBottom w:val="0"/>
      <w:divBdr>
        <w:top w:val="none" w:sz="0" w:space="0" w:color="auto"/>
        <w:left w:val="none" w:sz="0" w:space="0" w:color="auto"/>
        <w:bottom w:val="none" w:sz="0" w:space="0" w:color="auto"/>
        <w:right w:val="none" w:sz="0" w:space="0" w:color="auto"/>
      </w:divBdr>
    </w:div>
    <w:div w:id="570384283">
      <w:bodyDiv w:val="1"/>
      <w:marLeft w:val="0"/>
      <w:marRight w:val="0"/>
      <w:marTop w:val="0"/>
      <w:marBottom w:val="0"/>
      <w:divBdr>
        <w:top w:val="none" w:sz="0" w:space="0" w:color="auto"/>
        <w:left w:val="none" w:sz="0" w:space="0" w:color="auto"/>
        <w:bottom w:val="none" w:sz="0" w:space="0" w:color="auto"/>
        <w:right w:val="none" w:sz="0" w:space="0" w:color="auto"/>
      </w:divBdr>
    </w:div>
    <w:div w:id="578828455">
      <w:bodyDiv w:val="1"/>
      <w:marLeft w:val="0"/>
      <w:marRight w:val="0"/>
      <w:marTop w:val="0"/>
      <w:marBottom w:val="0"/>
      <w:divBdr>
        <w:top w:val="none" w:sz="0" w:space="0" w:color="auto"/>
        <w:left w:val="none" w:sz="0" w:space="0" w:color="auto"/>
        <w:bottom w:val="none" w:sz="0" w:space="0" w:color="auto"/>
        <w:right w:val="none" w:sz="0" w:space="0" w:color="auto"/>
      </w:divBdr>
    </w:div>
    <w:div w:id="593898600">
      <w:bodyDiv w:val="1"/>
      <w:marLeft w:val="0"/>
      <w:marRight w:val="0"/>
      <w:marTop w:val="0"/>
      <w:marBottom w:val="0"/>
      <w:divBdr>
        <w:top w:val="none" w:sz="0" w:space="0" w:color="auto"/>
        <w:left w:val="none" w:sz="0" w:space="0" w:color="auto"/>
        <w:bottom w:val="none" w:sz="0" w:space="0" w:color="auto"/>
        <w:right w:val="none" w:sz="0" w:space="0" w:color="auto"/>
      </w:divBdr>
    </w:div>
    <w:div w:id="600913505">
      <w:bodyDiv w:val="1"/>
      <w:marLeft w:val="0"/>
      <w:marRight w:val="0"/>
      <w:marTop w:val="0"/>
      <w:marBottom w:val="0"/>
      <w:divBdr>
        <w:top w:val="none" w:sz="0" w:space="0" w:color="auto"/>
        <w:left w:val="none" w:sz="0" w:space="0" w:color="auto"/>
        <w:bottom w:val="none" w:sz="0" w:space="0" w:color="auto"/>
        <w:right w:val="none" w:sz="0" w:space="0" w:color="auto"/>
      </w:divBdr>
    </w:div>
    <w:div w:id="604193193">
      <w:bodyDiv w:val="1"/>
      <w:marLeft w:val="0"/>
      <w:marRight w:val="0"/>
      <w:marTop w:val="0"/>
      <w:marBottom w:val="0"/>
      <w:divBdr>
        <w:top w:val="none" w:sz="0" w:space="0" w:color="auto"/>
        <w:left w:val="none" w:sz="0" w:space="0" w:color="auto"/>
        <w:bottom w:val="none" w:sz="0" w:space="0" w:color="auto"/>
        <w:right w:val="none" w:sz="0" w:space="0" w:color="auto"/>
      </w:divBdr>
    </w:div>
    <w:div w:id="617612918">
      <w:bodyDiv w:val="1"/>
      <w:marLeft w:val="0"/>
      <w:marRight w:val="0"/>
      <w:marTop w:val="0"/>
      <w:marBottom w:val="0"/>
      <w:divBdr>
        <w:top w:val="none" w:sz="0" w:space="0" w:color="auto"/>
        <w:left w:val="none" w:sz="0" w:space="0" w:color="auto"/>
        <w:bottom w:val="none" w:sz="0" w:space="0" w:color="auto"/>
        <w:right w:val="none" w:sz="0" w:space="0" w:color="auto"/>
      </w:divBdr>
    </w:div>
    <w:div w:id="638657115">
      <w:bodyDiv w:val="1"/>
      <w:marLeft w:val="0"/>
      <w:marRight w:val="0"/>
      <w:marTop w:val="0"/>
      <w:marBottom w:val="0"/>
      <w:divBdr>
        <w:top w:val="none" w:sz="0" w:space="0" w:color="auto"/>
        <w:left w:val="none" w:sz="0" w:space="0" w:color="auto"/>
        <w:bottom w:val="none" w:sz="0" w:space="0" w:color="auto"/>
        <w:right w:val="none" w:sz="0" w:space="0" w:color="auto"/>
      </w:divBdr>
    </w:div>
    <w:div w:id="663701800">
      <w:bodyDiv w:val="1"/>
      <w:marLeft w:val="0"/>
      <w:marRight w:val="0"/>
      <w:marTop w:val="0"/>
      <w:marBottom w:val="0"/>
      <w:divBdr>
        <w:top w:val="none" w:sz="0" w:space="0" w:color="auto"/>
        <w:left w:val="none" w:sz="0" w:space="0" w:color="auto"/>
        <w:bottom w:val="none" w:sz="0" w:space="0" w:color="auto"/>
        <w:right w:val="none" w:sz="0" w:space="0" w:color="auto"/>
      </w:divBdr>
    </w:div>
    <w:div w:id="701438408">
      <w:bodyDiv w:val="1"/>
      <w:marLeft w:val="0"/>
      <w:marRight w:val="0"/>
      <w:marTop w:val="0"/>
      <w:marBottom w:val="0"/>
      <w:divBdr>
        <w:top w:val="none" w:sz="0" w:space="0" w:color="auto"/>
        <w:left w:val="none" w:sz="0" w:space="0" w:color="auto"/>
        <w:bottom w:val="none" w:sz="0" w:space="0" w:color="auto"/>
        <w:right w:val="none" w:sz="0" w:space="0" w:color="auto"/>
      </w:divBdr>
    </w:div>
    <w:div w:id="711879398">
      <w:bodyDiv w:val="1"/>
      <w:marLeft w:val="0"/>
      <w:marRight w:val="0"/>
      <w:marTop w:val="0"/>
      <w:marBottom w:val="0"/>
      <w:divBdr>
        <w:top w:val="none" w:sz="0" w:space="0" w:color="auto"/>
        <w:left w:val="none" w:sz="0" w:space="0" w:color="auto"/>
        <w:bottom w:val="none" w:sz="0" w:space="0" w:color="auto"/>
        <w:right w:val="none" w:sz="0" w:space="0" w:color="auto"/>
      </w:divBdr>
    </w:div>
    <w:div w:id="721559596">
      <w:bodyDiv w:val="1"/>
      <w:marLeft w:val="0"/>
      <w:marRight w:val="0"/>
      <w:marTop w:val="0"/>
      <w:marBottom w:val="0"/>
      <w:divBdr>
        <w:top w:val="none" w:sz="0" w:space="0" w:color="auto"/>
        <w:left w:val="none" w:sz="0" w:space="0" w:color="auto"/>
        <w:bottom w:val="none" w:sz="0" w:space="0" w:color="auto"/>
        <w:right w:val="none" w:sz="0" w:space="0" w:color="auto"/>
      </w:divBdr>
    </w:div>
    <w:div w:id="722172900">
      <w:bodyDiv w:val="1"/>
      <w:marLeft w:val="0"/>
      <w:marRight w:val="0"/>
      <w:marTop w:val="0"/>
      <w:marBottom w:val="0"/>
      <w:divBdr>
        <w:top w:val="none" w:sz="0" w:space="0" w:color="auto"/>
        <w:left w:val="none" w:sz="0" w:space="0" w:color="auto"/>
        <w:bottom w:val="none" w:sz="0" w:space="0" w:color="auto"/>
        <w:right w:val="none" w:sz="0" w:space="0" w:color="auto"/>
      </w:divBdr>
    </w:div>
    <w:div w:id="726536725">
      <w:bodyDiv w:val="1"/>
      <w:marLeft w:val="0"/>
      <w:marRight w:val="0"/>
      <w:marTop w:val="0"/>
      <w:marBottom w:val="0"/>
      <w:divBdr>
        <w:top w:val="none" w:sz="0" w:space="0" w:color="auto"/>
        <w:left w:val="none" w:sz="0" w:space="0" w:color="auto"/>
        <w:bottom w:val="none" w:sz="0" w:space="0" w:color="auto"/>
        <w:right w:val="none" w:sz="0" w:space="0" w:color="auto"/>
      </w:divBdr>
    </w:div>
    <w:div w:id="753818144">
      <w:bodyDiv w:val="1"/>
      <w:marLeft w:val="0"/>
      <w:marRight w:val="0"/>
      <w:marTop w:val="0"/>
      <w:marBottom w:val="0"/>
      <w:divBdr>
        <w:top w:val="none" w:sz="0" w:space="0" w:color="auto"/>
        <w:left w:val="none" w:sz="0" w:space="0" w:color="auto"/>
        <w:bottom w:val="none" w:sz="0" w:space="0" w:color="auto"/>
        <w:right w:val="none" w:sz="0" w:space="0" w:color="auto"/>
      </w:divBdr>
    </w:div>
    <w:div w:id="765807807">
      <w:bodyDiv w:val="1"/>
      <w:marLeft w:val="0"/>
      <w:marRight w:val="0"/>
      <w:marTop w:val="0"/>
      <w:marBottom w:val="0"/>
      <w:divBdr>
        <w:top w:val="none" w:sz="0" w:space="0" w:color="auto"/>
        <w:left w:val="none" w:sz="0" w:space="0" w:color="auto"/>
        <w:bottom w:val="none" w:sz="0" w:space="0" w:color="auto"/>
        <w:right w:val="none" w:sz="0" w:space="0" w:color="auto"/>
      </w:divBdr>
    </w:div>
    <w:div w:id="831067774">
      <w:bodyDiv w:val="1"/>
      <w:marLeft w:val="0"/>
      <w:marRight w:val="0"/>
      <w:marTop w:val="0"/>
      <w:marBottom w:val="0"/>
      <w:divBdr>
        <w:top w:val="none" w:sz="0" w:space="0" w:color="auto"/>
        <w:left w:val="none" w:sz="0" w:space="0" w:color="auto"/>
        <w:bottom w:val="none" w:sz="0" w:space="0" w:color="auto"/>
        <w:right w:val="none" w:sz="0" w:space="0" w:color="auto"/>
      </w:divBdr>
    </w:div>
    <w:div w:id="857278200">
      <w:bodyDiv w:val="1"/>
      <w:marLeft w:val="0"/>
      <w:marRight w:val="0"/>
      <w:marTop w:val="0"/>
      <w:marBottom w:val="0"/>
      <w:divBdr>
        <w:top w:val="none" w:sz="0" w:space="0" w:color="auto"/>
        <w:left w:val="none" w:sz="0" w:space="0" w:color="auto"/>
        <w:bottom w:val="none" w:sz="0" w:space="0" w:color="auto"/>
        <w:right w:val="none" w:sz="0" w:space="0" w:color="auto"/>
      </w:divBdr>
    </w:div>
    <w:div w:id="874001051">
      <w:bodyDiv w:val="1"/>
      <w:marLeft w:val="0"/>
      <w:marRight w:val="0"/>
      <w:marTop w:val="0"/>
      <w:marBottom w:val="0"/>
      <w:divBdr>
        <w:top w:val="none" w:sz="0" w:space="0" w:color="auto"/>
        <w:left w:val="none" w:sz="0" w:space="0" w:color="auto"/>
        <w:bottom w:val="none" w:sz="0" w:space="0" w:color="auto"/>
        <w:right w:val="none" w:sz="0" w:space="0" w:color="auto"/>
      </w:divBdr>
    </w:div>
    <w:div w:id="889536421">
      <w:bodyDiv w:val="1"/>
      <w:marLeft w:val="0"/>
      <w:marRight w:val="0"/>
      <w:marTop w:val="0"/>
      <w:marBottom w:val="0"/>
      <w:divBdr>
        <w:top w:val="none" w:sz="0" w:space="0" w:color="auto"/>
        <w:left w:val="none" w:sz="0" w:space="0" w:color="auto"/>
        <w:bottom w:val="none" w:sz="0" w:space="0" w:color="auto"/>
        <w:right w:val="none" w:sz="0" w:space="0" w:color="auto"/>
      </w:divBdr>
    </w:div>
    <w:div w:id="889927388">
      <w:bodyDiv w:val="1"/>
      <w:marLeft w:val="0"/>
      <w:marRight w:val="0"/>
      <w:marTop w:val="0"/>
      <w:marBottom w:val="0"/>
      <w:divBdr>
        <w:top w:val="none" w:sz="0" w:space="0" w:color="auto"/>
        <w:left w:val="none" w:sz="0" w:space="0" w:color="auto"/>
        <w:bottom w:val="none" w:sz="0" w:space="0" w:color="auto"/>
        <w:right w:val="none" w:sz="0" w:space="0" w:color="auto"/>
      </w:divBdr>
    </w:div>
    <w:div w:id="975180385">
      <w:bodyDiv w:val="1"/>
      <w:marLeft w:val="0"/>
      <w:marRight w:val="0"/>
      <w:marTop w:val="0"/>
      <w:marBottom w:val="0"/>
      <w:divBdr>
        <w:top w:val="none" w:sz="0" w:space="0" w:color="auto"/>
        <w:left w:val="none" w:sz="0" w:space="0" w:color="auto"/>
        <w:bottom w:val="none" w:sz="0" w:space="0" w:color="auto"/>
        <w:right w:val="none" w:sz="0" w:space="0" w:color="auto"/>
      </w:divBdr>
    </w:div>
    <w:div w:id="990865816">
      <w:bodyDiv w:val="1"/>
      <w:marLeft w:val="0"/>
      <w:marRight w:val="0"/>
      <w:marTop w:val="0"/>
      <w:marBottom w:val="0"/>
      <w:divBdr>
        <w:top w:val="none" w:sz="0" w:space="0" w:color="auto"/>
        <w:left w:val="none" w:sz="0" w:space="0" w:color="auto"/>
        <w:bottom w:val="none" w:sz="0" w:space="0" w:color="auto"/>
        <w:right w:val="none" w:sz="0" w:space="0" w:color="auto"/>
      </w:divBdr>
    </w:div>
    <w:div w:id="1007976367">
      <w:bodyDiv w:val="1"/>
      <w:marLeft w:val="0"/>
      <w:marRight w:val="0"/>
      <w:marTop w:val="0"/>
      <w:marBottom w:val="0"/>
      <w:divBdr>
        <w:top w:val="none" w:sz="0" w:space="0" w:color="auto"/>
        <w:left w:val="none" w:sz="0" w:space="0" w:color="auto"/>
        <w:bottom w:val="none" w:sz="0" w:space="0" w:color="auto"/>
        <w:right w:val="none" w:sz="0" w:space="0" w:color="auto"/>
      </w:divBdr>
    </w:div>
    <w:div w:id="1012999686">
      <w:bodyDiv w:val="1"/>
      <w:marLeft w:val="0"/>
      <w:marRight w:val="0"/>
      <w:marTop w:val="0"/>
      <w:marBottom w:val="0"/>
      <w:divBdr>
        <w:top w:val="none" w:sz="0" w:space="0" w:color="auto"/>
        <w:left w:val="none" w:sz="0" w:space="0" w:color="auto"/>
        <w:bottom w:val="none" w:sz="0" w:space="0" w:color="auto"/>
        <w:right w:val="none" w:sz="0" w:space="0" w:color="auto"/>
      </w:divBdr>
    </w:div>
    <w:div w:id="1026949782">
      <w:bodyDiv w:val="1"/>
      <w:marLeft w:val="0"/>
      <w:marRight w:val="0"/>
      <w:marTop w:val="0"/>
      <w:marBottom w:val="0"/>
      <w:divBdr>
        <w:top w:val="none" w:sz="0" w:space="0" w:color="auto"/>
        <w:left w:val="none" w:sz="0" w:space="0" w:color="auto"/>
        <w:bottom w:val="none" w:sz="0" w:space="0" w:color="auto"/>
        <w:right w:val="none" w:sz="0" w:space="0" w:color="auto"/>
      </w:divBdr>
    </w:div>
    <w:div w:id="1041176507">
      <w:bodyDiv w:val="1"/>
      <w:marLeft w:val="0"/>
      <w:marRight w:val="0"/>
      <w:marTop w:val="0"/>
      <w:marBottom w:val="0"/>
      <w:divBdr>
        <w:top w:val="none" w:sz="0" w:space="0" w:color="auto"/>
        <w:left w:val="none" w:sz="0" w:space="0" w:color="auto"/>
        <w:bottom w:val="none" w:sz="0" w:space="0" w:color="auto"/>
        <w:right w:val="none" w:sz="0" w:space="0" w:color="auto"/>
      </w:divBdr>
    </w:div>
    <w:div w:id="1041827283">
      <w:bodyDiv w:val="1"/>
      <w:marLeft w:val="0"/>
      <w:marRight w:val="0"/>
      <w:marTop w:val="0"/>
      <w:marBottom w:val="0"/>
      <w:divBdr>
        <w:top w:val="none" w:sz="0" w:space="0" w:color="auto"/>
        <w:left w:val="none" w:sz="0" w:space="0" w:color="auto"/>
        <w:bottom w:val="none" w:sz="0" w:space="0" w:color="auto"/>
        <w:right w:val="none" w:sz="0" w:space="0" w:color="auto"/>
      </w:divBdr>
    </w:div>
    <w:div w:id="1055130676">
      <w:bodyDiv w:val="1"/>
      <w:marLeft w:val="0"/>
      <w:marRight w:val="0"/>
      <w:marTop w:val="0"/>
      <w:marBottom w:val="0"/>
      <w:divBdr>
        <w:top w:val="none" w:sz="0" w:space="0" w:color="auto"/>
        <w:left w:val="none" w:sz="0" w:space="0" w:color="auto"/>
        <w:bottom w:val="none" w:sz="0" w:space="0" w:color="auto"/>
        <w:right w:val="none" w:sz="0" w:space="0" w:color="auto"/>
      </w:divBdr>
    </w:div>
    <w:div w:id="1071654089">
      <w:bodyDiv w:val="1"/>
      <w:marLeft w:val="0"/>
      <w:marRight w:val="0"/>
      <w:marTop w:val="0"/>
      <w:marBottom w:val="0"/>
      <w:divBdr>
        <w:top w:val="none" w:sz="0" w:space="0" w:color="auto"/>
        <w:left w:val="none" w:sz="0" w:space="0" w:color="auto"/>
        <w:bottom w:val="none" w:sz="0" w:space="0" w:color="auto"/>
        <w:right w:val="none" w:sz="0" w:space="0" w:color="auto"/>
      </w:divBdr>
    </w:div>
    <w:div w:id="1074819838">
      <w:bodyDiv w:val="1"/>
      <w:marLeft w:val="0"/>
      <w:marRight w:val="0"/>
      <w:marTop w:val="0"/>
      <w:marBottom w:val="0"/>
      <w:divBdr>
        <w:top w:val="none" w:sz="0" w:space="0" w:color="auto"/>
        <w:left w:val="none" w:sz="0" w:space="0" w:color="auto"/>
        <w:bottom w:val="none" w:sz="0" w:space="0" w:color="auto"/>
        <w:right w:val="none" w:sz="0" w:space="0" w:color="auto"/>
      </w:divBdr>
    </w:div>
    <w:div w:id="1076242956">
      <w:bodyDiv w:val="1"/>
      <w:marLeft w:val="0"/>
      <w:marRight w:val="0"/>
      <w:marTop w:val="0"/>
      <w:marBottom w:val="0"/>
      <w:divBdr>
        <w:top w:val="none" w:sz="0" w:space="0" w:color="auto"/>
        <w:left w:val="none" w:sz="0" w:space="0" w:color="auto"/>
        <w:bottom w:val="none" w:sz="0" w:space="0" w:color="auto"/>
        <w:right w:val="none" w:sz="0" w:space="0" w:color="auto"/>
      </w:divBdr>
    </w:div>
    <w:div w:id="1077282837">
      <w:bodyDiv w:val="1"/>
      <w:marLeft w:val="0"/>
      <w:marRight w:val="0"/>
      <w:marTop w:val="0"/>
      <w:marBottom w:val="0"/>
      <w:divBdr>
        <w:top w:val="none" w:sz="0" w:space="0" w:color="auto"/>
        <w:left w:val="none" w:sz="0" w:space="0" w:color="auto"/>
        <w:bottom w:val="none" w:sz="0" w:space="0" w:color="auto"/>
        <w:right w:val="none" w:sz="0" w:space="0" w:color="auto"/>
      </w:divBdr>
    </w:div>
    <w:div w:id="1102846133">
      <w:bodyDiv w:val="1"/>
      <w:marLeft w:val="0"/>
      <w:marRight w:val="0"/>
      <w:marTop w:val="0"/>
      <w:marBottom w:val="0"/>
      <w:divBdr>
        <w:top w:val="none" w:sz="0" w:space="0" w:color="auto"/>
        <w:left w:val="none" w:sz="0" w:space="0" w:color="auto"/>
        <w:bottom w:val="none" w:sz="0" w:space="0" w:color="auto"/>
        <w:right w:val="none" w:sz="0" w:space="0" w:color="auto"/>
      </w:divBdr>
    </w:div>
    <w:div w:id="1103499496">
      <w:bodyDiv w:val="1"/>
      <w:marLeft w:val="0"/>
      <w:marRight w:val="0"/>
      <w:marTop w:val="0"/>
      <w:marBottom w:val="0"/>
      <w:divBdr>
        <w:top w:val="none" w:sz="0" w:space="0" w:color="auto"/>
        <w:left w:val="none" w:sz="0" w:space="0" w:color="auto"/>
        <w:bottom w:val="none" w:sz="0" w:space="0" w:color="auto"/>
        <w:right w:val="none" w:sz="0" w:space="0" w:color="auto"/>
      </w:divBdr>
    </w:div>
    <w:div w:id="1115247301">
      <w:bodyDiv w:val="1"/>
      <w:marLeft w:val="0"/>
      <w:marRight w:val="0"/>
      <w:marTop w:val="0"/>
      <w:marBottom w:val="0"/>
      <w:divBdr>
        <w:top w:val="none" w:sz="0" w:space="0" w:color="auto"/>
        <w:left w:val="none" w:sz="0" w:space="0" w:color="auto"/>
        <w:bottom w:val="none" w:sz="0" w:space="0" w:color="auto"/>
        <w:right w:val="none" w:sz="0" w:space="0" w:color="auto"/>
      </w:divBdr>
    </w:div>
    <w:div w:id="1120615097">
      <w:bodyDiv w:val="1"/>
      <w:marLeft w:val="0"/>
      <w:marRight w:val="0"/>
      <w:marTop w:val="0"/>
      <w:marBottom w:val="0"/>
      <w:divBdr>
        <w:top w:val="none" w:sz="0" w:space="0" w:color="auto"/>
        <w:left w:val="none" w:sz="0" w:space="0" w:color="auto"/>
        <w:bottom w:val="none" w:sz="0" w:space="0" w:color="auto"/>
        <w:right w:val="none" w:sz="0" w:space="0" w:color="auto"/>
      </w:divBdr>
    </w:div>
    <w:div w:id="1133063094">
      <w:bodyDiv w:val="1"/>
      <w:marLeft w:val="0"/>
      <w:marRight w:val="0"/>
      <w:marTop w:val="0"/>
      <w:marBottom w:val="0"/>
      <w:divBdr>
        <w:top w:val="none" w:sz="0" w:space="0" w:color="auto"/>
        <w:left w:val="none" w:sz="0" w:space="0" w:color="auto"/>
        <w:bottom w:val="none" w:sz="0" w:space="0" w:color="auto"/>
        <w:right w:val="none" w:sz="0" w:space="0" w:color="auto"/>
      </w:divBdr>
    </w:div>
    <w:div w:id="1187669366">
      <w:bodyDiv w:val="1"/>
      <w:marLeft w:val="0"/>
      <w:marRight w:val="0"/>
      <w:marTop w:val="0"/>
      <w:marBottom w:val="0"/>
      <w:divBdr>
        <w:top w:val="none" w:sz="0" w:space="0" w:color="auto"/>
        <w:left w:val="none" w:sz="0" w:space="0" w:color="auto"/>
        <w:bottom w:val="none" w:sz="0" w:space="0" w:color="auto"/>
        <w:right w:val="none" w:sz="0" w:space="0" w:color="auto"/>
      </w:divBdr>
    </w:div>
    <w:div w:id="1197694996">
      <w:bodyDiv w:val="1"/>
      <w:marLeft w:val="0"/>
      <w:marRight w:val="0"/>
      <w:marTop w:val="0"/>
      <w:marBottom w:val="0"/>
      <w:divBdr>
        <w:top w:val="none" w:sz="0" w:space="0" w:color="auto"/>
        <w:left w:val="none" w:sz="0" w:space="0" w:color="auto"/>
        <w:bottom w:val="none" w:sz="0" w:space="0" w:color="auto"/>
        <w:right w:val="none" w:sz="0" w:space="0" w:color="auto"/>
      </w:divBdr>
    </w:div>
    <w:div w:id="1198347536">
      <w:bodyDiv w:val="1"/>
      <w:marLeft w:val="0"/>
      <w:marRight w:val="0"/>
      <w:marTop w:val="0"/>
      <w:marBottom w:val="0"/>
      <w:divBdr>
        <w:top w:val="none" w:sz="0" w:space="0" w:color="auto"/>
        <w:left w:val="none" w:sz="0" w:space="0" w:color="auto"/>
        <w:bottom w:val="none" w:sz="0" w:space="0" w:color="auto"/>
        <w:right w:val="none" w:sz="0" w:space="0" w:color="auto"/>
      </w:divBdr>
    </w:div>
    <w:div w:id="1216623281">
      <w:bodyDiv w:val="1"/>
      <w:marLeft w:val="0"/>
      <w:marRight w:val="0"/>
      <w:marTop w:val="0"/>
      <w:marBottom w:val="0"/>
      <w:divBdr>
        <w:top w:val="none" w:sz="0" w:space="0" w:color="auto"/>
        <w:left w:val="none" w:sz="0" w:space="0" w:color="auto"/>
        <w:bottom w:val="none" w:sz="0" w:space="0" w:color="auto"/>
        <w:right w:val="none" w:sz="0" w:space="0" w:color="auto"/>
      </w:divBdr>
    </w:div>
    <w:div w:id="1224870605">
      <w:bodyDiv w:val="1"/>
      <w:marLeft w:val="0"/>
      <w:marRight w:val="0"/>
      <w:marTop w:val="0"/>
      <w:marBottom w:val="0"/>
      <w:divBdr>
        <w:top w:val="none" w:sz="0" w:space="0" w:color="auto"/>
        <w:left w:val="none" w:sz="0" w:space="0" w:color="auto"/>
        <w:bottom w:val="none" w:sz="0" w:space="0" w:color="auto"/>
        <w:right w:val="none" w:sz="0" w:space="0" w:color="auto"/>
      </w:divBdr>
    </w:div>
    <w:div w:id="1227303081">
      <w:bodyDiv w:val="1"/>
      <w:marLeft w:val="0"/>
      <w:marRight w:val="0"/>
      <w:marTop w:val="0"/>
      <w:marBottom w:val="0"/>
      <w:divBdr>
        <w:top w:val="none" w:sz="0" w:space="0" w:color="auto"/>
        <w:left w:val="none" w:sz="0" w:space="0" w:color="auto"/>
        <w:bottom w:val="none" w:sz="0" w:space="0" w:color="auto"/>
        <w:right w:val="none" w:sz="0" w:space="0" w:color="auto"/>
      </w:divBdr>
    </w:div>
    <w:div w:id="1237864104">
      <w:bodyDiv w:val="1"/>
      <w:marLeft w:val="0"/>
      <w:marRight w:val="0"/>
      <w:marTop w:val="0"/>
      <w:marBottom w:val="0"/>
      <w:divBdr>
        <w:top w:val="none" w:sz="0" w:space="0" w:color="auto"/>
        <w:left w:val="none" w:sz="0" w:space="0" w:color="auto"/>
        <w:bottom w:val="none" w:sz="0" w:space="0" w:color="auto"/>
        <w:right w:val="none" w:sz="0" w:space="0" w:color="auto"/>
      </w:divBdr>
    </w:div>
    <w:div w:id="1270549426">
      <w:bodyDiv w:val="1"/>
      <w:marLeft w:val="0"/>
      <w:marRight w:val="0"/>
      <w:marTop w:val="0"/>
      <w:marBottom w:val="0"/>
      <w:divBdr>
        <w:top w:val="none" w:sz="0" w:space="0" w:color="auto"/>
        <w:left w:val="none" w:sz="0" w:space="0" w:color="auto"/>
        <w:bottom w:val="none" w:sz="0" w:space="0" w:color="auto"/>
        <w:right w:val="none" w:sz="0" w:space="0" w:color="auto"/>
      </w:divBdr>
    </w:div>
    <w:div w:id="1312517740">
      <w:bodyDiv w:val="1"/>
      <w:marLeft w:val="0"/>
      <w:marRight w:val="0"/>
      <w:marTop w:val="0"/>
      <w:marBottom w:val="0"/>
      <w:divBdr>
        <w:top w:val="none" w:sz="0" w:space="0" w:color="auto"/>
        <w:left w:val="none" w:sz="0" w:space="0" w:color="auto"/>
        <w:bottom w:val="none" w:sz="0" w:space="0" w:color="auto"/>
        <w:right w:val="none" w:sz="0" w:space="0" w:color="auto"/>
      </w:divBdr>
    </w:div>
    <w:div w:id="1334526633">
      <w:bodyDiv w:val="1"/>
      <w:marLeft w:val="0"/>
      <w:marRight w:val="0"/>
      <w:marTop w:val="0"/>
      <w:marBottom w:val="0"/>
      <w:divBdr>
        <w:top w:val="none" w:sz="0" w:space="0" w:color="auto"/>
        <w:left w:val="none" w:sz="0" w:space="0" w:color="auto"/>
        <w:bottom w:val="none" w:sz="0" w:space="0" w:color="auto"/>
        <w:right w:val="none" w:sz="0" w:space="0" w:color="auto"/>
      </w:divBdr>
    </w:div>
    <w:div w:id="1341617932">
      <w:bodyDiv w:val="1"/>
      <w:marLeft w:val="0"/>
      <w:marRight w:val="0"/>
      <w:marTop w:val="0"/>
      <w:marBottom w:val="0"/>
      <w:divBdr>
        <w:top w:val="none" w:sz="0" w:space="0" w:color="auto"/>
        <w:left w:val="none" w:sz="0" w:space="0" w:color="auto"/>
        <w:bottom w:val="none" w:sz="0" w:space="0" w:color="auto"/>
        <w:right w:val="none" w:sz="0" w:space="0" w:color="auto"/>
      </w:divBdr>
    </w:div>
    <w:div w:id="1349603352">
      <w:bodyDiv w:val="1"/>
      <w:marLeft w:val="0"/>
      <w:marRight w:val="0"/>
      <w:marTop w:val="0"/>
      <w:marBottom w:val="0"/>
      <w:divBdr>
        <w:top w:val="none" w:sz="0" w:space="0" w:color="auto"/>
        <w:left w:val="none" w:sz="0" w:space="0" w:color="auto"/>
        <w:bottom w:val="none" w:sz="0" w:space="0" w:color="auto"/>
        <w:right w:val="none" w:sz="0" w:space="0" w:color="auto"/>
      </w:divBdr>
      <w:divsChild>
        <w:div w:id="1461876740">
          <w:marLeft w:val="0"/>
          <w:marRight w:val="0"/>
          <w:marTop w:val="0"/>
          <w:marBottom w:val="0"/>
          <w:divBdr>
            <w:top w:val="none" w:sz="0" w:space="0" w:color="auto"/>
            <w:left w:val="none" w:sz="0" w:space="0" w:color="auto"/>
            <w:bottom w:val="none" w:sz="0" w:space="0" w:color="auto"/>
            <w:right w:val="none" w:sz="0" w:space="0" w:color="auto"/>
          </w:divBdr>
        </w:div>
      </w:divsChild>
    </w:div>
    <w:div w:id="1397970955">
      <w:bodyDiv w:val="1"/>
      <w:marLeft w:val="0"/>
      <w:marRight w:val="0"/>
      <w:marTop w:val="0"/>
      <w:marBottom w:val="0"/>
      <w:divBdr>
        <w:top w:val="none" w:sz="0" w:space="0" w:color="auto"/>
        <w:left w:val="none" w:sz="0" w:space="0" w:color="auto"/>
        <w:bottom w:val="none" w:sz="0" w:space="0" w:color="auto"/>
        <w:right w:val="none" w:sz="0" w:space="0" w:color="auto"/>
      </w:divBdr>
    </w:div>
    <w:div w:id="1429429853">
      <w:bodyDiv w:val="1"/>
      <w:marLeft w:val="0"/>
      <w:marRight w:val="0"/>
      <w:marTop w:val="0"/>
      <w:marBottom w:val="0"/>
      <w:divBdr>
        <w:top w:val="none" w:sz="0" w:space="0" w:color="auto"/>
        <w:left w:val="none" w:sz="0" w:space="0" w:color="auto"/>
        <w:bottom w:val="none" w:sz="0" w:space="0" w:color="auto"/>
        <w:right w:val="none" w:sz="0" w:space="0" w:color="auto"/>
      </w:divBdr>
    </w:div>
    <w:div w:id="1451898991">
      <w:bodyDiv w:val="1"/>
      <w:marLeft w:val="0"/>
      <w:marRight w:val="0"/>
      <w:marTop w:val="0"/>
      <w:marBottom w:val="0"/>
      <w:divBdr>
        <w:top w:val="none" w:sz="0" w:space="0" w:color="auto"/>
        <w:left w:val="none" w:sz="0" w:space="0" w:color="auto"/>
        <w:bottom w:val="none" w:sz="0" w:space="0" w:color="auto"/>
        <w:right w:val="none" w:sz="0" w:space="0" w:color="auto"/>
      </w:divBdr>
    </w:div>
    <w:div w:id="1478961671">
      <w:bodyDiv w:val="1"/>
      <w:marLeft w:val="0"/>
      <w:marRight w:val="0"/>
      <w:marTop w:val="0"/>
      <w:marBottom w:val="0"/>
      <w:divBdr>
        <w:top w:val="none" w:sz="0" w:space="0" w:color="auto"/>
        <w:left w:val="none" w:sz="0" w:space="0" w:color="auto"/>
        <w:bottom w:val="none" w:sz="0" w:space="0" w:color="auto"/>
        <w:right w:val="none" w:sz="0" w:space="0" w:color="auto"/>
      </w:divBdr>
    </w:div>
    <w:div w:id="1486357069">
      <w:bodyDiv w:val="1"/>
      <w:marLeft w:val="0"/>
      <w:marRight w:val="0"/>
      <w:marTop w:val="0"/>
      <w:marBottom w:val="0"/>
      <w:divBdr>
        <w:top w:val="none" w:sz="0" w:space="0" w:color="auto"/>
        <w:left w:val="none" w:sz="0" w:space="0" w:color="auto"/>
        <w:bottom w:val="none" w:sz="0" w:space="0" w:color="auto"/>
        <w:right w:val="none" w:sz="0" w:space="0" w:color="auto"/>
      </w:divBdr>
    </w:div>
    <w:div w:id="1526358529">
      <w:bodyDiv w:val="1"/>
      <w:marLeft w:val="0"/>
      <w:marRight w:val="0"/>
      <w:marTop w:val="0"/>
      <w:marBottom w:val="0"/>
      <w:divBdr>
        <w:top w:val="none" w:sz="0" w:space="0" w:color="auto"/>
        <w:left w:val="none" w:sz="0" w:space="0" w:color="auto"/>
        <w:bottom w:val="none" w:sz="0" w:space="0" w:color="auto"/>
        <w:right w:val="none" w:sz="0" w:space="0" w:color="auto"/>
      </w:divBdr>
    </w:div>
    <w:div w:id="1529637562">
      <w:bodyDiv w:val="1"/>
      <w:marLeft w:val="0"/>
      <w:marRight w:val="0"/>
      <w:marTop w:val="0"/>
      <w:marBottom w:val="0"/>
      <w:divBdr>
        <w:top w:val="none" w:sz="0" w:space="0" w:color="auto"/>
        <w:left w:val="none" w:sz="0" w:space="0" w:color="auto"/>
        <w:bottom w:val="none" w:sz="0" w:space="0" w:color="auto"/>
        <w:right w:val="none" w:sz="0" w:space="0" w:color="auto"/>
      </w:divBdr>
    </w:div>
    <w:div w:id="1545633453">
      <w:bodyDiv w:val="1"/>
      <w:marLeft w:val="0"/>
      <w:marRight w:val="0"/>
      <w:marTop w:val="0"/>
      <w:marBottom w:val="0"/>
      <w:divBdr>
        <w:top w:val="none" w:sz="0" w:space="0" w:color="auto"/>
        <w:left w:val="none" w:sz="0" w:space="0" w:color="auto"/>
        <w:bottom w:val="none" w:sz="0" w:space="0" w:color="auto"/>
        <w:right w:val="none" w:sz="0" w:space="0" w:color="auto"/>
      </w:divBdr>
    </w:div>
    <w:div w:id="1560290838">
      <w:bodyDiv w:val="1"/>
      <w:marLeft w:val="0"/>
      <w:marRight w:val="0"/>
      <w:marTop w:val="0"/>
      <w:marBottom w:val="0"/>
      <w:divBdr>
        <w:top w:val="none" w:sz="0" w:space="0" w:color="auto"/>
        <w:left w:val="none" w:sz="0" w:space="0" w:color="auto"/>
        <w:bottom w:val="none" w:sz="0" w:space="0" w:color="auto"/>
        <w:right w:val="none" w:sz="0" w:space="0" w:color="auto"/>
      </w:divBdr>
    </w:div>
    <w:div w:id="1567258648">
      <w:bodyDiv w:val="1"/>
      <w:marLeft w:val="0"/>
      <w:marRight w:val="0"/>
      <w:marTop w:val="0"/>
      <w:marBottom w:val="0"/>
      <w:divBdr>
        <w:top w:val="none" w:sz="0" w:space="0" w:color="auto"/>
        <w:left w:val="none" w:sz="0" w:space="0" w:color="auto"/>
        <w:bottom w:val="none" w:sz="0" w:space="0" w:color="auto"/>
        <w:right w:val="none" w:sz="0" w:space="0" w:color="auto"/>
      </w:divBdr>
    </w:div>
    <w:div w:id="1572347464">
      <w:bodyDiv w:val="1"/>
      <w:marLeft w:val="0"/>
      <w:marRight w:val="0"/>
      <w:marTop w:val="0"/>
      <w:marBottom w:val="0"/>
      <w:divBdr>
        <w:top w:val="none" w:sz="0" w:space="0" w:color="auto"/>
        <w:left w:val="none" w:sz="0" w:space="0" w:color="auto"/>
        <w:bottom w:val="none" w:sz="0" w:space="0" w:color="auto"/>
        <w:right w:val="none" w:sz="0" w:space="0" w:color="auto"/>
      </w:divBdr>
    </w:div>
    <w:div w:id="1578713666">
      <w:bodyDiv w:val="1"/>
      <w:marLeft w:val="0"/>
      <w:marRight w:val="0"/>
      <w:marTop w:val="0"/>
      <w:marBottom w:val="0"/>
      <w:divBdr>
        <w:top w:val="none" w:sz="0" w:space="0" w:color="auto"/>
        <w:left w:val="none" w:sz="0" w:space="0" w:color="auto"/>
        <w:bottom w:val="none" w:sz="0" w:space="0" w:color="auto"/>
        <w:right w:val="none" w:sz="0" w:space="0" w:color="auto"/>
      </w:divBdr>
    </w:div>
    <w:div w:id="1585725804">
      <w:bodyDiv w:val="1"/>
      <w:marLeft w:val="0"/>
      <w:marRight w:val="0"/>
      <w:marTop w:val="0"/>
      <w:marBottom w:val="0"/>
      <w:divBdr>
        <w:top w:val="none" w:sz="0" w:space="0" w:color="auto"/>
        <w:left w:val="none" w:sz="0" w:space="0" w:color="auto"/>
        <w:bottom w:val="none" w:sz="0" w:space="0" w:color="auto"/>
        <w:right w:val="none" w:sz="0" w:space="0" w:color="auto"/>
      </w:divBdr>
    </w:div>
    <w:div w:id="1602759424">
      <w:bodyDiv w:val="1"/>
      <w:marLeft w:val="0"/>
      <w:marRight w:val="0"/>
      <w:marTop w:val="0"/>
      <w:marBottom w:val="0"/>
      <w:divBdr>
        <w:top w:val="none" w:sz="0" w:space="0" w:color="auto"/>
        <w:left w:val="none" w:sz="0" w:space="0" w:color="auto"/>
        <w:bottom w:val="none" w:sz="0" w:space="0" w:color="auto"/>
        <w:right w:val="none" w:sz="0" w:space="0" w:color="auto"/>
      </w:divBdr>
    </w:div>
    <w:div w:id="1608125073">
      <w:bodyDiv w:val="1"/>
      <w:marLeft w:val="0"/>
      <w:marRight w:val="0"/>
      <w:marTop w:val="0"/>
      <w:marBottom w:val="0"/>
      <w:divBdr>
        <w:top w:val="none" w:sz="0" w:space="0" w:color="auto"/>
        <w:left w:val="none" w:sz="0" w:space="0" w:color="auto"/>
        <w:bottom w:val="none" w:sz="0" w:space="0" w:color="auto"/>
        <w:right w:val="none" w:sz="0" w:space="0" w:color="auto"/>
      </w:divBdr>
      <w:divsChild>
        <w:div w:id="1158380702">
          <w:marLeft w:val="0"/>
          <w:marRight w:val="0"/>
          <w:marTop w:val="0"/>
          <w:marBottom w:val="0"/>
          <w:divBdr>
            <w:top w:val="none" w:sz="0" w:space="0" w:color="auto"/>
            <w:left w:val="none" w:sz="0" w:space="0" w:color="auto"/>
            <w:bottom w:val="none" w:sz="0" w:space="0" w:color="auto"/>
            <w:right w:val="none" w:sz="0" w:space="0" w:color="auto"/>
          </w:divBdr>
        </w:div>
      </w:divsChild>
    </w:div>
    <w:div w:id="1609046511">
      <w:bodyDiv w:val="1"/>
      <w:marLeft w:val="0"/>
      <w:marRight w:val="0"/>
      <w:marTop w:val="0"/>
      <w:marBottom w:val="0"/>
      <w:divBdr>
        <w:top w:val="none" w:sz="0" w:space="0" w:color="auto"/>
        <w:left w:val="none" w:sz="0" w:space="0" w:color="auto"/>
        <w:bottom w:val="none" w:sz="0" w:space="0" w:color="auto"/>
        <w:right w:val="none" w:sz="0" w:space="0" w:color="auto"/>
      </w:divBdr>
    </w:div>
    <w:div w:id="1639646488">
      <w:bodyDiv w:val="1"/>
      <w:marLeft w:val="0"/>
      <w:marRight w:val="0"/>
      <w:marTop w:val="0"/>
      <w:marBottom w:val="0"/>
      <w:divBdr>
        <w:top w:val="none" w:sz="0" w:space="0" w:color="auto"/>
        <w:left w:val="none" w:sz="0" w:space="0" w:color="auto"/>
        <w:bottom w:val="none" w:sz="0" w:space="0" w:color="auto"/>
        <w:right w:val="none" w:sz="0" w:space="0" w:color="auto"/>
      </w:divBdr>
    </w:div>
    <w:div w:id="1641616032">
      <w:bodyDiv w:val="1"/>
      <w:marLeft w:val="0"/>
      <w:marRight w:val="0"/>
      <w:marTop w:val="0"/>
      <w:marBottom w:val="0"/>
      <w:divBdr>
        <w:top w:val="none" w:sz="0" w:space="0" w:color="auto"/>
        <w:left w:val="none" w:sz="0" w:space="0" w:color="auto"/>
        <w:bottom w:val="none" w:sz="0" w:space="0" w:color="auto"/>
        <w:right w:val="none" w:sz="0" w:space="0" w:color="auto"/>
      </w:divBdr>
    </w:div>
    <w:div w:id="1647321204">
      <w:bodyDiv w:val="1"/>
      <w:marLeft w:val="0"/>
      <w:marRight w:val="0"/>
      <w:marTop w:val="0"/>
      <w:marBottom w:val="0"/>
      <w:divBdr>
        <w:top w:val="none" w:sz="0" w:space="0" w:color="auto"/>
        <w:left w:val="none" w:sz="0" w:space="0" w:color="auto"/>
        <w:bottom w:val="none" w:sz="0" w:space="0" w:color="auto"/>
        <w:right w:val="none" w:sz="0" w:space="0" w:color="auto"/>
      </w:divBdr>
    </w:div>
    <w:div w:id="1648172108">
      <w:bodyDiv w:val="1"/>
      <w:marLeft w:val="0"/>
      <w:marRight w:val="0"/>
      <w:marTop w:val="0"/>
      <w:marBottom w:val="0"/>
      <w:divBdr>
        <w:top w:val="none" w:sz="0" w:space="0" w:color="auto"/>
        <w:left w:val="none" w:sz="0" w:space="0" w:color="auto"/>
        <w:bottom w:val="none" w:sz="0" w:space="0" w:color="auto"/>
        <w:right w:val="none" w:sz="0" w:space="0" w:color="auto"/>
      </w:divBdr>
    </w:div>
    <w:div w:id="1682244496">
      <w:bodyDiv w:val="1"/>
      <w:marLeft w:val="0"/>
      <w:marRight w:val="0"/>
      <w:marTop w:val="0"/>
      <w:marBottom w:val="0"/>
      <w:divBdr>
        <w:top w:val="none" w:sz="0" w:space="0" w:color="auto"/>
        <w:left w:val="none" w:sz="0" w:space="0" w:color="auto"/>
        <w:bottom w:val="none" w:sz="0" w:space="0" w:color="auto"/>
        <w:right w:val="none" w:sz="0" w:space="0" w:color="auto"/>
      </w:divBdr>
    </w:div>
    <w:div w:id="1689528628">
      <w:bodyDiv w:val="1"/>
      <w:marLeft w:val="0"/>
      <w:marRight w:val="0"/>
      <w:marTop w:val="0"/>
      <w:marBottom w:val="0"/>
      <w:divBdr>
        <w:top w:val="none" w:sz="0" w:space="0" w:color="auto"/>
        <w:left w:val="none" w:sz="0" w:space="0" w:color="auto"/>
        <w:bottom w:val="none" w:sz="0" w:space="0" w:color="auto"/>
        <w:right w:val="none" w:sz="0" w:space="0" w:color="auto"/>
      </w:divBdr>
    </w:div>
    <w:div w:id="1722318743">
      <w:bodyDiv w:val="1"/>
      <w:marLeft w:val="0"/>
      <w:marRight w:val="0"/>
      <w:marTop w:val="0"/>
      <w:marBottom w:val="0"/>
      <w:divBdr>
        <w:top w:val="none" w:sz="0" w:space="0" w:color="auto"/>
        <w:left w:val="none" w:sz="0" w:space="0" w:color="auto"/>
        <w:bottom w:val="none" w:sz="0" w:space="0" w:color="auto"/>
        <w:right w:val="none" w:sz="0" w:space="0" w:color="auto"/>
      </w:divBdr>
    </w:div>
    <w:div w:id="1737170286">
      <w:bodyDiv w:val="1"/>
      <w:marLeft w:val="0"/>
      <w:marRight w:val="0"/>
      <w:marTop w:val="0"/>
      <w:marBottom w:val="0"/>
      <w:divBdr>
        <w:top w:val="none" w:sz="0" w:space="0" w:color="auto"/>
        <w:left w:val="none" w:sz="0" w:space="0" w:color="auto"/>
        <w:bottom w:val="none" w:sz="0" w:space="0" w:color="auto"/>
        <w:right w:val="none" w:sz="0" w:space="0" w:color="auto"/>
      </w:divBdr>
      <w:divsChild>
        <w:div w:id="39522291">
          <w:marLeft w:val="0"/>
          <w:marRight w:val="0"/>
          <w:marTop w:val="0"/>
          <w:marBottom w:val="0"/>
          <w:divBdr>
            <w:top w:val="none" w:sz="0" w:space="0" w:color="auto"/>
            <w:left w:val="none" w:sz="0" w:space="0" w:color="auto"/>
            <w:bottom w:val="none" w:sz="0" w:space="0" w:color="auto"/>
            <w:right w:val="none" w:sz="0" w:space="0" w:color="auto"/>
          </w:divBdr>
        </w:div>
      </w:divsChild>
    </w:div>
    <w:div w:id="1744141817">
      <w:bodyDiv w:val="1"/>
      <w:marLeft w:val="0"/>
      <w:marRight w:val="0"/>
      <w:marTop w:val="0"/>
      <w:marBottom w:val="0"/>
      <w:divBdr>
        <w:top w:val="none" w:sz="0" w:space="0" w:color="auto"/>
        <w:left w:val="none" w:sz="0" w:space="0" w:color="auto"/>
        <w:bottom w:val="none" w:sz="0" w:space="0" w:color="auto"/>
        <w:right w:val="none" w:sz="0" w:space="0" w:color="auto"/>
      </w:divBdr>
    </w:div>
    <w:div w:id="1790129596">
      <w:bodyDiv w:val="1"/>
      <w:marLeft w:val="0"/>
      <w:marRight w:val="0"/>
      <w:marTop w:val="0"/>
      <w:marBottom w:val="0"/>
      <w:divBdr>
        <w:top w:val="none" w:sz="0" w:space="0" w:color="auto"/>
        <w:left w:val="none" w:sz="0" w:space="0" w:color="auto"/>
        <w:bottom w:val="none" w:sz="0" w:space="0" w:color="auto"/>
        <w:right w:val="none" w:sz="0" w:space="0" w:color="auto"/>
      </w:divBdr>
    </w:div>
    <w:div w:id="1797484001">
      <w:bodyDiv w:val="1"/>
      <w:marLeft w:val="0"/>
      <w:marRight w:val="0"/>
      <w:marTop w:val="0"/>
      <w:marBottom w:val="0"/>
      <w:divBdr>
        <w:top w:val="none" w:sz="0" w:space="0" w:color="auto"/>
        <w:left w:val="none" w:sz="0" w:space="0" w:color="auto"/>
        <w:bottom w:val="none" w:sz="0" w:space="0" w:color="auto"/>
        <w:right w:val="none" w:sz="0" w:space="0" w:color="auto"/>
      </w:divBdr>
    </w:div>
    <w:div w:id="1798717462">
      <w:bodyDiv w:val="1"/>
      <w:marLeft w:val="0"/>
      <w:marRight w:val="0"/>
      <w:marTop w:val="0"/>
      <w:marBottom w:val="0"/>
      <w:divBdr>
        <w:top w:val="none" w:sz="0" w:space="0" w:color="auto"/>
        <w:left w:val="none" w:sz="0" w:space="0" w:color="auto"/>
        <w:bottom w:val="none" w:sz="0" w:space="0" w:color="auto"/>
        <w:right w:val="none" w:sz="0" w:space="0" w:color="auto"/>
      </w:divBdr>
    </w:div>
    <w:div w:id="1824393179">
      <w:bodyDiv w:val="1"/>
      <w:marLeft w:val="0"/>
      <w:marRight w:val="0"/>
      <w:marTop w:val="0"/>
      <w:marBottom w:val="0"/>
      <w:divBdr>
        <w:top w:val="none" w:sz="0" w:space="0" w:color="auto"/>
        <w:left w:val="none" w:sz="0" w:space="0" w:color="auto"/>
        <w:bottom w:val="none" w:sz="0" w:space="0" w:color="auto"/>
        <w:right w:val="none" w:sz="0" w:space="0" w:color="auto"/>
      </w:divBdr>
    </w:div>
    <w:div w:id="1836991041">
      <w:bodyDiv w:val="1"/>
      <w:marLeft w:val="0"/>
      <w:marRight w:val="0"/>
      <w:marTop w:val="0"/>
      <w:marBottom w:val="0"/>
      <w:divBdr>
        <w:top w:val="none" w:sz="0" w:space="0" w:color="auto"/>
        <w:left w:val="none" w:sz="0" w:space="0" w:color="auto"/>
        <w:bottom w:val="none" w:sz="0" w:space="0" w:color="auto"/>
        <w:right w:val="none" w:sz="0" w:space="0" w:color="auto"/>
      </w:divBdr>
    </w:div>
    <w:div w:id="1875457397">
      <w:bodyDiv w:val="1"/>
      <w:marLeft w:val="0"/>
      <w:marRight w:val="0"/>
      <w:marTop w:val="0"/>
      <w:marBottom w:val="0"/>
      <w:divBdr>
        <w:top w:val="none" w:sz="0" w:space="0" w:color="auto"/>
        <w:left w:val="none" w:sz="0" w:space="0" w:color="auto"/>
        <w:bottom w:val="none" w:sz="0" w:space="0" w:color="auto"/>
        <w:right w:val="none" w:sz="0" w:space="0" w:color="auto"/>
      </w:divBdr>
    </w:div>
    <w:div w:id="1879976334">
      <w:bodyDiv w:val="1"/>
      <w:marLeft w:val="0"/>
      <w:marRight w:val="0"/>
      <w:marTop w:val="0"/>
      <w:marBottom w:val="0"/>
      <w:divBdr>
        <w:top w:val="none" w:sz="0" w:space="0" w:color="auto"/>
        <w:left w:val="none" w:sz="0" w:space="0" w:color="auto"/>
        <w:bottom w:val="none" w:sz="0" w:space="0" w:color="auto"/>
        <w:right w:val="none" w:sz="0" w:space="0" w:color="auto"/>
      </w:divBdr>
    </w:div>
    <w:div w:id="1888562378">
      <w:bodyDiv w:val="1"/>
      <w:marLeft w:val="0"/>
      <w:marRight w:val="0"/>
      <w:marTop w:val="0"/>
      <w:marBottom w:val="0"/>
      <w:divBdr>
        <w:top w:val="none" w:sz="0" w:space="0" w:color="auto"/>
        <w:left w:val="none" w:sz="0" w:space="0" w:color="auto"/>
        <w:bottom w:val="none" w:sz="0" w:space="0" w:color="auto"/>
        <w:right w:val="none" w:sz="0" w:space="0" w:color="auto"/>
      </w:divBdr>
    </w:div>
    <w:div w:id="1908762117">
      <w:bodyDiv w:val="1"/>
      <w:marLeft w:val="0"/>
      <w:marRight w:val="0"/>
      <w:marTop w:val="0"/>
      <w:marBottom w:val="0"/>
      <w:divBdr>
        <w:top w:val="none" w:sz="0" w:space="0" w:color="auto"/>
        <w:left w:val="none" w:sz="0" w:space="0" w:color="auto"/>
        <w:bottom w:val="none" w:sz="0" w:space="0" w:color="auto"/>
        <w:right w:val="none" w:sz="0" w:space="0" w:color="auto"/>
      </w:divBdr>
    </w:div>
    <w:div w:id="1911043040">
      <w:bodyDiv w:val="1"/>
      <w:marLeft w:val="0"/>
      <w:marRight w:val="0"/>
      <w:marTop w:val="0"/>
      <w:marBottom w:val="0"/>
      <w:divBdr>
        <w:top w:val="none" w:sz="0" w:space="0" w:color="auto"/>
        <w:left w:val="none" w:sz="0" w:space="0" w:color="auto"/>
        <w:bottom w:val="none" w:sz="0" w:space="0" w:color="auto"/>
        <w:right w:val="none" w:sz="0" w:space="0" w:color="auto"/>
      </w:divBdr>
    </w:div>
    <w:div w:id="1917668083">
      <w:bodyDiv w:val="1"/>
      <w:marLeft w:val="0"/>
      <w:marRight w:val="0"/>
      <w:marTop w:val="0"/>
      <w:marBottom w:val="0"/>
      <w:divBdr>
        <w:top w:val="none" w:sz="0" w:space="0" w:color="auto"/>
        <w:left w:val="none" w:sz="0" w:space="0" w:color="auto"/>
        <w:bottom w:val="none" w:sz="0" w:space="0" w:color="auto"/>
        <w:right w:val="none" w:sz="0" w:space="0" w:color="auto"/>
      </w:divBdr>
    </w:div>
    <w:div w:id="1935240693">
      <w:bodyDiv w:val="1"/>
      <w:marLeft w:val="0"/>
      <w:marRight w:val="0"/>
      <w:marTop w:val="0"/>
      <w:marBottom w:val="0"/>
      <w:divBdr>
        <w:top w:val="none" w:sz="0" w:space="0" w:color="auto"/>
        <w:left w:val="none" w:sz="0" w:space="0" w:color="auto"/>
        <w:bottom w:val="none" w:sz="0" w:space="0" w:color="auto"/>
        <w:right w:val="none" w:sz="0" w:space="0" w:color="auto"/>
      </w:divBdr>
    </w:div>
    <w:div w:id="1947731890">
      <w:bodyDiv w:val="1"/>
      <w:marLeft w:val="0"/>
      <w:marRight w:val="0"/>
      <w:marTop w:val="0"/>
      <w:marBottom w:val="0"/>
      <w:divBdr>
        <w:top w:val="none" w:sz="0" w:space="0" w:color="auto"/>
        <w:left w:val="none" w:sz="0" w:space="0" w:color="auto"/>
        <w:bottom w:val="none" w:sz="0" w:space="0" w:color="auto"/>
        <w:right w:val="none" w:sz="0" w:space="0" w:color="auto"/>
      </w:divBdr>
    </w:div>
    <w:div w:id="1952660892">
      <w:bodyDiv w:val="1"/>
      <w:marLeft w:val="0"/>
      <w:marRight w:val="0"/>
      <w:marTop w:val="0"/>
      <w:marBottom w:val="0"/>
      <w:divBdr>
        <w:top w:val="none" w:sz="0" w:space="0" w:color="auto"/>
        <w:left w:val="none" w:sz="0" w:space="0" w:color="auto"/>
        <w:bottom w:val="none" w:sz="0" w:space="0" w:color="auto"/>
        <w:right w:val="none" w:sz="0" w:space="0" w:color="auto"/>
      </w:divBdr>
    </w:div>
    <w:div w:id="2000113428">
      <w:bodyDiv w:val="1"/>
      <w:marLeft w:val="0"/>
      <w:marRight w:val="0"/>
      <w:marTop w:val="0"/>
      <w:marBottom w:val="0"/>
      <w:divBdr>
        <w:top w:val="none" w:sz="0" w:space="0" w:color="auto"/>
        <w:left w:val="none" w:sz="0" w:space="0" w:color="auto"/>
        <w:bottom w:val="none" w:sz="0" w:space="0" w:color="auto"/>
        <w:right w:val="none" w:sz="0" w:space="0" w:color="auto"/>
      </w:divBdr>
      <w:divsChild>
        <w:div w:id="1466775622">
          <w:marLeft w:val="0"/>
          <w:marRight w:val="0"/>
          <w:marTop w:val="0"/>
          <w:marBottom w:val="0"/>
          <w:divBdr>
            <w:top w:val="none" w:sz="0" w:space="0" w:color="auto"/>
            <w:left w:val="none" w:sz="0" w:space="0" w:color="auto"/>
            <w:bottom w:val="none" w:sz="0" w:space="0" w:color="auto"/>
            <w:right w:val="none" w:sz="0" w:space="0" w:color="auto"/>
          </w:divBdr>
        </w:div>
      </w:divsChild>
    </w:div>
    <w:div w:id="2004241389">
      <w:bodyDiv w:val="1"/>
      <w:marLeft w:val="0"/>
      <w:marRight w:val="0"/>
      <w:marTop w:val="0"/>
      <w:marBottom w:val="0"/>
      <w:divBdr>
        <w:top w:val="none" w:sz="0" w:space="0" w:color="auto"/>
        <w:left w:val="none" w:sz="0" w:space="0" w:color="auto"/>
        <w:bottom w:val="none" w:sz="0" w:space="0" w:color="auto"/>
        <w:right w:val="none" w:sz="0" w:space="0" w:color="auto"/>
      </w:divBdr>
    </w:div>
    <w:div w:id="2004626753">
      <w:bodyDiv w:val="1"/>
      <w:marLeft w:val="0"/>
      <w:marRight w:val="0"/>
      <w:marTop w:val="0"/>
      <w:marBottom w:val="0"/>
      <w:divBdr>
        <w:top w:val="none" w:sz="0" w:space="0" w:color="auto"/>
        <w:left w:val="none" w:sz="0" w:space="0" w:color="auto"/>
        <w:bottom w:val="none" w:sz="0" w:space="0" w:color="auto"/>
        <w:right w:val="none" w:sz="0" w:space="0" w:color="auto"/>
      </w:divBdr>
    </w:div>
    <w:div w:id="2008240658">
      <w:bodyDiv w:val="1"/>
      <w:marLeft w:val="0"/>
      <w:marRight w:val="0"/>
      <w:marTop w:val="0"/>
      <w:marBottom w:val="0"/>
      <w:divBdr>
        <w:top w:val="none" w:sz="0" w:space="0" w:color="auto"/>
        <w:left w:val="none" w:sz="0" w:space="0" w:color="auto"/>
        <w:bottom w:val="none" w:sz="0" w:space="0" w:color="auto"/>
        <w:right w:val="none" w:sz="0" w:space="0" w:color="auto"/>
      </w:divBdr>
    </w:div>
    <w:div w:id="2014260996">
      <w:bodyDiv w:val="1"/>
      <w:marLeft w:val="0"/>
      <w:marRight w:val="0"/>
      <w:marTop w:val="0"/>
      <w:marBottom w:val="0"/>
      <w:divBdr>
        <w:top w:val="none" w:sz="0" w:space="0" w:color="auto"/>
        <w:left w:val="none" w:sz="0" w:space="0" w:color="auto"/>
        <w:bottom w:val="none" w:sz="0" w:space="0" w:color="auto"/>
        <w:right w:val="none" w:sz="0" w:space="0" w:color="auto"/>
      </w:divBdr>
    </w:div>
    <w:div w:id="2034574794">
      <w:bodyDiv w:val="1"/>
      <w:marLeft w:val="0"/>
      <w:marRight w:val="0"/>
      <w:marTop w:val="0"/>
      <w:marBottom w:val="0"/>
      <w:divBdr>
        <w:top w:val="none" w:sz="0" w:space="0" w:color="auto"/>
        <w:left w:val="none" w:sz="0" w:space="0" w:color="auto"/>
        <w:bottom w:val="none" w:sz="0" w:space="0" w:color="auto"/>
        <w:right w:val="none" w:sz="0" w:space="0" w:color="auto"/>
      </w:divBdr>
    </w:div>
    <w:div w:id="2052028859">
      <w:bodyDiv w:val="1"/>
      <w:marLeft w:val="0"/>
      <w:marRight w:val="0"/>
      <w:marTop w:val="0"/>
      <w:marBottom w:val="0"/>
      <w:divBdr>
        <w:top w:val="none" w:sz="0" w:space="0" w:color="auto"/>
        <w:left w:val="none" w:sz="0" w:space="0" w:color="auto"/>
        <w:bottom w:val="none" w:sz="0" w:space="0" w:color="auto"/>
        <w:right w:val="none" w:sz="0" w:space="0" w:color="auto"/>
      </w:divBdr>
    </w:div>
    <w:div w:id="2093770523">
      <w:bodyDiv w:val="1"/>
      <w:marLeft w:val="0"/>
      <w:marRight w:val="0"/>
      <w:marTop w:val="0"/>
      <w:marBottom w:val="0"/>
      <w:divBdr>
        <w:top w:val="none" w:sz="0" w:space="0" w:color="auto"/>
        <w:left w:val="none" w:sz="0" w:space="0" w:color="auto"/>
        <w:bottom w:val="none" w:sz="0" w:space="0" w:color="auto"/>
        <w:right w:val="none" w:sz="0" w:space="0" w:color="auto"/>
      </w:divBdr>
    </w:div>
    <w:div w:id="2097553621">
      <w:bodyDiv w:val="1"/>
      <w:marLeft w:val="0"/>
      <w:marRight w:val="0"/>
      <w:marTop w:val="0"/>
      <w:marBottom w:val="0"/>
      <w:divBdr>
        <w:top w:val="none" w:sz="0" w:space="0" w:color="auto"/>
        <w:left w:val="none" w:sz="0" w:space="0" w:color="auto"/>
        <w:bottom w:val="none" w:sz="0" w:space="0" w:color="auto"/>
        <w:right w:val="none" w:sz="0" w:space="0" w:color="auto"/>
      </w:divBdr>
    </w:div>
    <w:div w:id="2100245942">
      <w:bodyDiv w:val="1"/>
      <w:marLeft w:val="0"/>
      <w:marRight w:val="0"/>
      <w:marTop w:val="0"/>
      <w:marBottom w:val="0"/>
      <w:divBdr>
        <w:top w:val="none" w:sz="0" w:space="0" w:color="auto"/>
        <w:left w:val="none" w:sz="0" w:space="0" w:color="auto"/>
        <w:bottom w:val="none" w:sz="0" w:space="0" w:color="auto"/>
        <w:right w:val="none" w:sz="0" w:space="0" w:color="auto"/>
      </w:divBdr>
    </w:div>
    <w:div w:id="2102143785">
      <w:bodyDiv w:val="1"/>
      <w:marLeft w:val="0"/>
      <w:marRight w:val="0"/>
      <w:marTop w:val="0"/>
      <w:marBottom w:val="0"/>
      <w:divBdr>
        <w:top w:val="none" w:sz="0" w:space="0" w:color="auto"/>
        <w:left w:val="none" w:sz="0" w:space="0" w:color="auto"/>
        <w:bottom w:val="none" w:sz="0" w:space="0" w:color="auto"/>
        <w:right w:val="none" w:sz="0" w:space="0" w:color="auto"/>
      </w:divBdr>
    </w:div>
    <w:div w:id="2106609150">
      <w:bodyDiv w:val="1"/>
      <w:marLeft w:val="0"/>
      <w:marRight w:val="0"/>
      <w:marTop w:val="0"/>
      <w:marBottom w:val="0"/>
      <w:divBdr>
        <w:top w:val="none" w:sz="0" w:space="0" w:color="auto"/>
        <w:left w:val="none" w:sz="0" w:space="0" w:color="auto"/>
        <w:bottom w:val="none" w:sz="0" w:space="0" w:color="auto"/>
        <w:right w:val="none" w:sz="0" w:space="0" w:color="auto"/>
      </w:divBdr>
    </w:div>
    <w:div w:id="2115779295">
      <w:bodyDiv w:val="1"/>
      <w:marLeft w:val="0"/>
      <w:marRight w:val="0"/>
      <w:marTop w:val="0"/>
      <w:marBottom w:val="0"/>
      <w:divBdr>
        <w:top w:val="none" w:sz="0" w:space="0" w:color="auto"/>
        <w:left w:val="none" w:sz="0" w:space="0" w:color="auto"/>
        <w:bottom w:val="none" w:sz="0" w:space="0" w:color="auto"/>
        <w:right w:val="none" w:sz="0" w:space="0" w:color="auto"/>
      </w:divBdr>
    </w:div>
    <w:div w:id="2121607371">
      <w:bodyDiv w:val="1"/>
      <w:marLeft w:val="0"/>
      <w:marRight w:val="0"/>
      <w:marTop w:val="0"/>
      <w:marBottom w:val="0"/>
      <w:divBdr>
        <w:top w:val="none" w:sz="0" w:space="0" w:color="auto"/>
        <w:left w:val="none" w:sz="0" w:space="0" w:color="auto"/>
        <w:bottom w:val="none" w:sz="0" w:space="0" w:color="auto"/>
        <w:right w:val="none" w:sz="0" w:space="0" w:color="auto"/>
      </w:divBdr>
    </w:div>
    <w:div w:id="2129468894">
      <w:bodyDiv w:val="1"/>
      <w:marLeft w:val="0"/>
      <w:marRight w:val="0"/>
      <w:marTop w:val="0"/>
      <w:marBottom w:val="0"/>
      <w:divBdr>
        <w:top w:val="none" w:sz="0" w:space="0" w:color="auto"/>
        <w:left w:val="none" w:sz="0" w:space="0" w:color="auto"/>
        <w:bottom w:val="none" w:sz="0" w:space="0" w:color="auto"/>
        <w:right w:val="none" w:sz="0" w:space="0" w:color="auto"/>
      </w:divBdr>
    </w:div>
    <w:div w:id="2143957124">
      <w:bodyDiv w:val="1"/>
      <w:marLeft w:val="0"/>
      <w:marRight w:val="0"/>
      <w:marTop w:val="0"/>
      <w:marBottom w:val="0"/>
      <w:divBdr>
        <w:top w:val="none" w:sz="0" w:space="0" w:color="auto"/>
        <w:left w:val="none" w:sz="0" w:space="0" w:color="auto"/>
        <w:bottom w:val="none" w:sz="0" w:space="0" w:color="auto"/>
        <w:right w:val="none" w:sz="0" w:space="0" w:color="auto"/>
      </w:divBdr>
    </w:div>
    <w:div w:id="21467040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microsoft.com/office/2016/09/relationships/commentsIds" Target="commentsIds.xml"/><Relationship Id="rId5" Type="http://schemas.openxmlformats.org/officeDocument/2006/relationships/numbering" Target="numbering.xml"/><Relationship Id="rId15" Type="http://schemas.openxmlformats.org/officeDocument/2006/relationships/glossaryDocument" Target="glossary/document.xml"/><Relationship Id="rId10" Type="http://schemas.microsoft.com/office/2011/relationships/commentsExtended" Target="commentsExtended.xml"/><Relationship Id="rId4" Type="http://schemas.openxmlformats.org/officeDocument/2006/relationships/customXml" Target="../customXml/item4.xml"/><Relationship Id="rId9" Type="http://schemas.openxmlformats.org/officeDocument/2006/relationships/comments" Target="comments.xml"/><Relationship Id="rId14"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Allgemein"/>
          <w:gallery w:val="placeholder"/>
        </w:category>
        <w:types>
          <w:type w:val="bbPlcHdr"/>
        </w:types>
        <w:behaviors>
          <w:behavior w:val="content"/>
        </w:behaviors>
        <w:guid w:val="{43D2815F-E24A-4B2A-AB81-BDE00806D314}"/>
      </w:docPartPr>
      <w:docPartBody>
        <w:p w:rsidR="00C93ADA" w:rsidRDefault="00C61B0B">
          <w:r w:rsidRPr="00BC0676">
            <w:rPr>
              <w:rStyle w:val="Platzhaltertext"/>
            </w:rPr>
            <w:t>Klicken oder tippen Sie hier, um Text einzugeben.</w:t>
          </w:r>
        </w:p>
      </w:docPartBody>
    </w:docPart>
    <w:docPart>
      <w:docPartPr>
        <w:name w:val="207FCD99E2C24D52B5E2932AD07455E5"/>
        <w:category>
          <w:name w:val="Allgemein"/>
          <w:gallery w:val="placeholder"/>
        </w:category>
        <w:types>
          <w:type w:val="bbPlcHdr"/>
        </w:types>
        <w:behaviors>
          <w:behavior w:val="content"/>
        </w:behaviors>
        <w:guid w:val="{739979DD-C7B5-4EF8-9161-E97053EC4DCE}"/>
      </w:docPartPr>
      <w:docPartBody>
        <w:p w:rsidR="00875264" w:rsidRDefault="00097A17" w:rsidP="00097A17">
          <w:pPr>
            <w:pStyle w:val="207FCD99E2C24D52B5E2932AD07455E5"/>
          </w:pPr>
          <w:r w:rsidRPr="00BC0676">
            <w:rPr>
              <w:rStyle w:val="Platzhaltertext"/>
            </w:rPr>
            <w:t>Klicken oder tippen Sie hier, um Text einzugeben.</w:t>
          </w:r>
        </w:p>
      </w:docPartBody>
    </w:docPart>
    <w:docPart>
      <w:docPartPr>
        <w:name w:val="5AB7186E96CF4D309F81A72C1A64898A"/>
        <w:category>
          <w:name w:val="Allgemein"/>
          <w:gallery w:val="placeholder"/>
        </w:category>
        <w:types>
          <w:type w:val="bbPlcHdr"/>
        </w:types>
        <w:behaviors>
          <w:behavior w:val="content"/>
        </w:behaviors>
        <w:guid w:val="{63040887-BF30-42E6-BF07-DF1C97DDF59D}"/>
      </w:docPartPr>
      <w:docPartBody>
        <w:p w:rsidR="00875264" w:rsidRDefault="00097A17" w:rsidP="00097A17">
          <w:pPr>
            <w:pStyle w:val="5AB7186E96CF4D309F81A72C1A64898A"/>
          </w:pPr>
          <w:r w:rsidRPr="00BC0676">
            <w:rPr>
              <w:rStyle w:val="Platzhaltertext"/>
            </w:rPr>
            <w:t>Klicken oder tippen Sie hier, um Text einzugeben.</w:t>
          </w:r>
        </w:p>
      </w:docPartBody>
    </w:docPart>
    <w:docPart>
      <w:docPartPr>
        <w:name w:val="67D793DB728B42208EE2EBF4E5CDA986"/>
        <w:category>
          <w:name w:val="Allgemein"/>
          <w:gallery w:val="placeholder"/>
        </w:category>
        <w:types>
          <w:type w:val="bbPlcHdr"/>
        </w:types>
        <w:behaviors>
          <w:behavior w:val="content"/>
        </w:behaviors>
        <w:guid w:val="{536FFE96-C388-497C-9528-954011855133}"/>
      </w:docPartPr>
      <w:docPartBody>
        <w:p w:rsidR="00875264" w:rsidRDefault="00097A17" w:rsidP="00097A17">
          <w:pPr>
            <w:pStyle w:val="67D793DB728B42208EE2EBF4E5CDA986"/>
          </w:pPr>
          <w:r w:rsidRPr="00BC0676">
            <w:rPr>
              <w:rStyle w:val="Platzhaltertext"/>
            </w:rPr>
            <w:t>Klicken oder tippen Sie hier, um Text einzugeben.</w:t>
          </w:r>
        </w:p>
      </w:docPartBody>
    </w:docPart>
    <w:docPart>
      <w:docPartPr>
        <w:name w:val="ECD3D75549154577AE024AB986F32C27"/>
        <w:category>
          <w:name w:val="Allgemein"/>
          <w:gallery w:val="placeholder"/>
        </w:category>
        <w:types>
          <w:type w:val="bbPlcHdr"/>
        </w:types>
        <w:behaviors>
          <w:behavior w:val="content"/>
        </w:behaviors>
        <w:guid w:val="{4E94FE4B-A80D-40AB-8516-EE427C08C02A}"/>
      </w:docPartPr>
      <w:docPartBody>
        <w:p w:rsidR="00875264" w:rsidRDefault="00097A17" w:rsidP="00097A17">
          <w:pPr>
            <w:pStyle w:val="ECD3D75549154577AE024AB986F32C27"/>
          </w:pPr>
          <w:r w:rsidRPr="00BC0676">
            <w:rPr>
              <w:rStyle w:val="Platzhaltertext"/>
            </w:rPr>
            <w:t>Klicken oder tippen Sie hier, um Text einzugeben.</w:t>
          </w:r>
        </w:p>
      </w:docPartBody>
    </w:docPart>
    <w:docPart>
      <w:docPartPr>
        <w:name w:val="BD5E145B57254B96898C12E7A4F59E7C"/>
        <w:category>
          <w:name w:val="Allgemein"/>
          <w:gallery w:val="placeholder"/>
        </w:category>
        <w:types>
          <w:type w:val="bbPlcHdr"/>
        </w:types>
        <w:behaviors>
          <w:behavior w:val="content"/>
        </w:behaviors>
        <w:guid w:val="{6645BE80-46E7-46E0-A19F-AACFA38B5779}"/>
      </w:docPartPr>
      <w:docPartBody>
        <w:p w:rsidR="00875264" w:rsidRDefault="00097A17" w:rsidP="00097A17">
          <w:pPr>
            <w:pStyle w:val="BD5E145B57254B96898C12E7A4F59E7C"/>
          </w:pPr>
          <w:r w:rsidRPr="00BC0676">
            <w:rPr>
              <w:rStyle w:val="Platzhaltertext"/>
            </w:rPr>
            <w:t>Klicken oder tippen Sie hier, um Text einzugeben.</w:t>
          </w:r>
        </w:p>
      </w:docPartBody>
    </w:docPart>
    <w:docPart>
      <w:docPartPr>
        <w:name w:val="0C0FE4D08EC54651BE5B11ED1D834989"/>
        <w:category>
          <w:name w:val="Allgemein"/>
          <w:gallery w:val="placeholder"/>
        </w:category>
        <w:types>
          <w:type w:val="bbPlcHdr"/>
        </w:types>
        <w:behaviors>
          <w:behavior w:val="content"/>
        </w:behaviors>
        <w:guid w:val="{B0183E0B-3698-4360-9CC2-10B2321BD70F}"/>
      </w:docPartPr>
      <w:docPartBody>
        <w:p w:rsidR="00875264" w:rsidRDefault="00097A17" w:rsidP="00097A17">
          <w:pPr>
            <w:pStyle w:val="0C0FE4D08EC54651BE5B11ED1D834989"/>
          </w:pPr>
          <w:r w:rsidRPr="00BC0676">
            <w:rPr>
              <w:rStyle w:val="Platzhaltertext"/>
            </w:rPr>
            <w:t>Klicken oder tippen Sie hier, um Text einzugeben.</w:t>
          </w:r>
        </w:p>
      </w:docPartBody>
    </w:docPart>
    <w:docPart>
      <w:docPartPr>
        <w:name w:val="A137888EC7F44EAFA84CBBE03ABC8119"/>
        <w:category>
          <w:name w:val="Allgemein"/>
          <w:gallery w:val="placeholder"/>
        </w:category>
        <w:types>
          <w:type w:val="bbPlcHdr"/>
        </w:types>
        <w:behaviors>
          <w:behavior w:val="content"/>
        </w:behaviors>
        <w:guid w:val="{B0DD8360-282D-45D5-AC3B-E5DCD0585209}"/>
      </w:docPartPr>
      <w:docPartBody>
        <w:p w:rsidR="00875264" w:rsidRDefault="00097A17" w:rsidP="00097A17">
          <w:pPr>
            <w:pStyle w:val="A137888EC7F44EAFA84CBBE03ABC8119"/>
          </w:pPr>
          <w:r w:rsidRPr="00BC0676">
            <w:rPr>
              <w:rStyle w:val="Platzhaltertext"/>
            </w:rPr>
            <w:t>Klicken oder tippen Sie hier, um Text einzugeben.</w:t>
          </w:r>
        </w:p>
      </w:docPartBody>
    </w:docPart>
    <w:docPart>
      <w:docPartPr>
        <w:name w:val="1CDD75BA4F5A4A55908D2C9489FAFD5F"/>
        <w:category>
          <w:name w:val="Allgemein"/>
          <w:gallery w:val="placeholder"/>
        </w:category>
        <w:types>
          <w:type w:val="bbPlcHdr"/>
        </w:types>
        <w:behaviors>
          <w:behavior w:val="content"/>
        </w:behaviors>
        <w:guid w:val="{9E24C61E-5868-4B30-AD01-176E3581CAEE}"/>
      </w:docPartPr>
      <w:docPartBody>
        <w:p w:rsidR="0035614A" w:rsidRDefault="00875264" w:rsidP="00875264">
          <w:pPr>
            <w:pStyle w:val="1CDD75BA4F5A4A55908D2C9489FAFD5F"/>
          </w:pPr>
          <w:r w:rsidRPr="00BC0676">
            <w:rPr>
              <w:rStyle w:val="Platzhaltertext"/>
            </w:rPr>
            <w:t>Klicken oder tippen Sie hier, um Text einzugeben.</w:t>
          </w:r>
        </w:p>
      </w:docPartBody>
    </w:docPart>
    <w:docPart>
      <w:docPartPr>
        <w:name w:val="6B276B2D5789490FA1DED6B316F12329"/>
        <w:category>
          <w:name w:val="Allgemein"/>
          <w:gallery w:val="placeholder"/>
        </w:category>
        <w:types>
          <w:type w:val="bbPlcHdr"/>
        </w:types>
        <w:behaviors>
          <w:behavior w:val="content"/>
        </w:behaviors>
        <w:guid w:val="{7BE5AD09-90AC-4A49-8AD4-190C7090907C}"/>
      </w:docPartPr>
      <w:docPartBody>
        <w:p w:rsidR="0035614A" w:rsidRDefault="00875264" w:rsidP="00875264">
          <w:pPr>
            <w:pStyle w:val="6B276B2D5789490FA1DED6B316F12329"/>
          </w:pPr>
          <w:r w:rsidRPr="00BC0676">
            <w:rPr>
              <w:rStyle w:val="Platzhaltertext"/>
            </w:rPr>
            <w:t>Klicken oder tippen Sie hier, um Text einzugeben.</w:t>
          </w:r>
        </w:p>
      </w:docPartBody>
    </w:docPart>
    <w:docPart>
      <w:docPartPr>
        <w:name w:val="D37C86D2112547BD837BDD12E10C42D6"/>
        <w:category>
          <w:name w:val="Allgemein"/>
          <w:gallery w:val="placeholder"/>
        </w:category>
        <w:types>
          <w:type w:val="bbPlcHdr"/>
        </w:types>
        <w:behaviors>
          <w:behavior w:val="content"/>
        </w:behaviors>
        <w:guid w:val="{9E3BACE8-8C92-487A-B3C0-D68C2390831D}"/>
      </w:docPartPr>
      <w:docPartBody>
        <w:p w:rsidR="0035614A" w:rsidRDefault="00875264" w:rsidP="00875264">
          <w:pPr>
            <w:pStyle w:val="D37C86D2112547BD837BDD12E10C42D6"/>
          </w:pPr>
          <w:r w:rsidRPr="00BC0676">
            <w:rPr>
              <w:rStyle w:val="Platzhaltertext"/>
            </w:rPr>
            <w:t>Klicken oder tippen Sie hier, um Text einzugeben.</w:t>
          </w:r>
        </w:p>
      </w:docPartBody>
    </w:docPart>
    <w:docPart>
      <w:docPartPr>
        <w:name w:val="0232AC1656994350BAC1C1607710A179"/>
        <w:category>
          <w:name w:val="Allgemein"/>
          <w:gallery w:val="placeholder"/>
        </w:category>
        <w:types>
          <w:type w:val="bbPlcHdr"/>
        </w:types>
        <w:behaviors>
          <w:behavior w:val="content"/>
        </w:behaviors>
        <w:guid w:val="{CCE5CEA2-EC96-486F-A712-15E90118554B}"/>
      </w:docPartPr>
      <w:docPartBody>
        <w:p w:rsidR="0035614A" w:rsidRDefault="00875264" w:rsidP="00875264">
          <w:pPr>
            <w:pStyle w:val="0232AC1656994350BAC1C1607710A179"/>
          </w:pPr>
          <w:r w:rsidRPr="00BC0676">
            <w:rPr>
              <w:rStyle w:val="Platzhaltertext"/>
            </w:rPr>
            <w:t>Klicken oder tippen Sie hier, um Text einzugeben.</w:t>
          </w:r>
        </w:p>
      </w:docPartBody>
    </w:docPart>
    <w:docPart>
      <w:docPartPr>
        <w:name w:val="20BBC315CDAD4653B115C0033AB263C6"/>
        <w:category>
          <w:name w:val="Allgemein"/>
          <w:gallery w:val="placeholder"/>
        </w:category>
        <w:types>
          <w:type w:val="bbPlcHdr"/>
        </w:types>
        <w:behaviors>
          <w:behavior w:val="content"/>
        </w:behaviors>
        <w:guid w:val="{59F10C0A-9022-41D0-B9EC-D765CBB63B7B}"/>
      </w:docPartPr>
      <w:docPartBody>
        <w:p w:rsidR="0035614A" w:rsidRDefault="00875264" w:rsidP="00875264">
          <w:pPr>
            <w:pStyle w:val="20BBC315CDAD4653B115C0033AB263C6"/>
          </w:pPr>
          <w:r w:rsidRPr="00BC0676">
            <w:rPr>
              <w:rStyle w:val="Platzhaltertext"/>
            </w:rPr>
            <w:t>Klicken oder tippen Sie hier, um Text einzugeben.</w:t>
          </w:r>
        </w:p>
      </w:docPartBody>
    </w:docPart>
    <w:docPart>
      <w:docPartPr>
        <w:name w:val="C525F78AF40449178F66E23FE3554397"/>
        <w:category>
          <w:name w:val="Allgemein"/>
          <w:gallery w:val="placeholder"/>
        </w:category>
        <w:types>
          <w:type w:val="bbPlcHdr"/>
        </w:types>
        <w:behaviors>
          <w:behavior w:val="content"/>
        </w:behaviors>
        <w:guid w:val="{9CEF3EB0-733B-47A1-8FA5-988525BB5C62}"/>
      </w:docPartPr>
      <w:docPartBody>
        <w:p w:rsidR="0035614A" w:rsidRDefault="00875264" w:rsidP="00875264">
          <w:pPr>
            <w:pStyle w:val="C525F78AF40449178F66E23FE3554397"/>
          </w:pPr>
          <w:r w:rsidRPr="00BC0676">
            <w:rPr>
              <w:rStyle w:val="Platzhaltertext"/>
            </w:rPr>
            <w:t>Klicken oder tippen Sie hier, um Text einzugeben.</w:t>
          </w:r>
        </w:p>
      </w:docPartBody>
    </w:docPart>
    <w:docPart>
      <w:docPartPr>
        <w:name w:val="2970E3278DE64906B3C5817F610461B7"/>
        <w:category>
          <w:name w:val="Allgemein"/>
          <w:gallery w:val="placeholder"/>
        </w:category>
        <w:types>
          <w:type w:val="bbPlcHdr"/>
        </w:types>
        <w:behaviors>
          <w:behavior w:val="content"/>
        </w:behaviors>
        <w:guid w:val="{14572ED2-975D-4C9A-909F-9BB7FBCCA238}"/>
      </w:docPartPr>
      <w:docPartBody>
        <w:p w:rsidR="0035614A" w:rsidRDefault="00875264" w:rsidP="00875264">
          <w:pPr>
            <w:pStyle w:val="2970E3278DE64906B3C5817F610461B7"/>
          </w:pPr>
          <w:r w:rsidRPr="00BC0676">
            <w:rPr>
              <w:rStyle w:val="Platzhaltertext"/>
            </w:rPr>
            <w:t>Klicken oder tippen Sie hier, um Text einzugeben.</w:t>
          </w:r>
        </w:p>
      </w:docPartBody>
    </w:docPart>
    <w:docPart>
      <w:docPartPr>
        <w:name w:val="D66483AC980440FAAD95E68E9FACE192"/>
        <w:category>
          <w:name w:val="Allgemein"/>
          <w:gallery w:val="placeholder"/>
        </w:category>
        <w:types>
          <w:type w:val="bbPlcHdr"/>
        </w:types>
        <w:behaviors>
          <w:behavior w:val="content"/>
        </w:behaviors>
        <w:guid w:val="{D58774CD-E8D8-46A2-AF37-1B96BD48D094}"/>
      </w:docPartPr>
      <w:docPartBody>
        <w:p w:rsidR="0035614A" w:rsidRDefault="00875264" w:rsidP="00875264">
          <w:pPr>
            <w:pStyle w:val="D66483AC980440FAAD95E68E9FACE192"/>
          </w:pPr>
          <w:r w:rsidRPr="00BC0676">
            <w:rPr>
              <w:rStyle w:val="Platzhaltertext"/>
            </w:rPr>
            <w:t>Klicken oder tippen Sie hier, um Text einzugeben.</w:t>
          </w:r>
        </w:p>
      </w:docPartBody>
    </w:docPart>
    <w:docPart>
      <w:docPartPr>
        <w:name w:val="931EB4B2861444BC964E3CBBFA0D990D"/>
        <w:category>
          <w:name w:val="Allgemein"/>
          <w:gallery w:val="placeholder"/>
        </w:category>
        <w:types>
          <w:type w:val="bbPlcHdr"/>
        </w:types>
        <w:behaviors>
          <w:behavior w:val="content"/>
        </w:behaviors>
        <w:guid w:val="{DDB34EC7-1AC9-40AA-9E59-5A281C73DA1C}"/>
      </w:docPartPr>
      <w:docPartBody>
        <w:p w:rsidR="0035614A" w:rsidRDefault="00875264" w:rsidP="00875264">
          <w:pPr>
            <w:pStyle w:val="931EB4B2861444BC964E3CBBFA0D990D"/>
          </w:pPr>
          <w:r w:rsidRPr="00BC0676">
            <w:rPr>
              <w:rStyle w:val="Platzhaltertext"/>
            </w:rPr>
            <w:t>Klicken oder tippen Sie hier, um Text einzugeben.</w:t>
          </w:r>
        </w:p>
      </w:docPartBody>
    </w:docPart>
    <w:docPart>
      <w:docPartPr>
        <w:name w:val="5D746C69751E4C309A247B68B899BFEF"/>
        <w:category>
          <w:name w:val="Allgemein"/>
          <w:gallery w:val="placeholder"/>
        </w:category>
        <w:types>
          <w:type w:val="bbPlcHdr"/>
        </w:types>
        <w:behaviors>
          <w:behavior w:val="content"/>
        </w:behaviors>
        <w:guid w:val="{1210A93A-6D45-4A7F-9BB6-8E240437E462}"/>
      </w:docPartPr>
      <w:docPartBody>
        <w:p w:rsidR="0035614A" w:rsidRDefault="00875264" w:rsidP="00875264">
          <w:pPr>
            <w:pStyle w:val="5D746C69751E4C309A247B68B899BFEF"/>
          </w:pPr>
          <w:r w:rsidRPr="00BC0676">
            <w:rPr>
              <w:rStyle w:val="Platzhaltertext"/>
            </w:rPr>
            <w:t>Klicken oder tippen Sie hier, um Text einzugeben.</w:t>
          </w:r>
        </w:p>
      </w:docPartBody>
    </w:docPart>
    <w:docPart>
      <w:docPartPr>
        <w:name w:val="04278559B5404D12BA5C8C72E22E3D6C"/>
        <w:category>
          <w:name w:val="Allgemein"/>
          <w:gallery w:val="placeholder"/>
        </w:category>
        <w:types>
          <w:type w:val="bbPlcHdr"/>
        </w:types>
        <w:behaviors>
          <w:behavior w:val="content"/>
        </w:behaviors>
        <w:guid w:val="{5C57B905-F425-41C1-A797-AEA4818E0554}"/>
      </w:docPartPr>
      <w:docPartBody>
        <w:p w:rsidR="0035614A" w:rsidRDefault="00875264" w:rsidP="00875264">
          <w:pPr>
            <w:pStyle w:val="04278559B5404D12BA5C8C72E22E3D6C"/>
          </w:pPr>
          <w:r w:rsidRPr="00BC0676">
            <w:rPr>
              <w:rStyle w:val="Platzhaltertext"/>
            </w:rPr>
            <w:t>Klicken oder tippen Sie hier, um Text einzugeben.</w:t>
          </w:r>
        </w:p>
      </w:docPartBody>
    </w:docPart>
    <w:docPart>
      <w:docPartPr>
        <w:name w:val="BC07D736EA564A6D83808D81DBDB688F"/>
        <w:category>
          <w:name w:val="Allgemein"/>
          <w:gallery w:val="placeholder"/>
        </w:category>
        <w:types>
          <w:type w:val="bbPlcHdr"/>
        </w:types>
        <w:behaviors>
          <w:behavior w:val="content"/>
        </w:behaviors>
        <w:guid w:val="{0EFA1164-33F8-4AF9-A190-06AA18F14B7D}"/>
      </w:docPartPr>
      <w:docPartBody>
        <w:p w:rsidR="00C7465D" w:rsidRDefault="0035614A" w:rsidP="0035614A">
          <w:pPr>
            <w:pStyle w:val="BC07D736EA564A6D83808D81DBDB688F"/>
          </w:pPr>
          <w:r w:rsidRPr="00BC0676">
            <w:rPr>
              <w:rStyle w:val="Platzhaltertext"/>
            </w:rPr>
            <w:t>Klicken oder tippen Sie hier, um Text einzugeben.</w:t>
          </w:r>
        </w:p>
      </w:docPartBody>
    </w:docPart>
    <w:docPart>
      <w:docPartPr>
        <w:name w:val="22B8C4B7F7274CBBBE5FE506784BDA2D"/>
        <w:category>
          <w:name w:val="Allgemein"/>
          <w:gallery w:val="placeholder"/>
        </w:category>
        <w:types>
          <w:type w:val="bbPlcHdr"/>
        </w:types>
        <w:behaviors>
          <w:behavior w:val="content"/>
        </w:behaviors>
        <w:guid w:val="{EA12840B-47C7-4A63-94D2-38361E1F7572}"/>
      </w:docPartPr>
      <w:docPartBody>
        <w:p w:rsidR="00C7465D" w:rsidRDefault="0035614A" w:rsidP="0035614A">
          <w:pPr>
            <w:pStyle w:val="22B8C4B7F7274CBBBE5FE506784BDA2D"/>
          </w:pPr>
          <w:r w:rsidRPr="00BC0676">
            <w:rPr>
              <w:rStyle w:val="Platzhaltertext"/>
            </w:rPr>
            <w:t>Klicken oder tippen Sie hier, um Text einzugeben.</w:t>
          </w:r>
        </w:p>
      </w:docPartBody>
    </w:docPart>
    <w:docPart>
      <w:docPartPr>
        <w:name w:val="FAAE50CB2C284DEEAEC62D863217507E"/>
        <w:category>
          <w:name w:val="Allgemein"/>
          <w:gallery w:val="placeholder"/>
        </w:category>
        <w:types>
          <w:type w:val="bbPlcHdr"/>
        </w:types>
        <w:behaviors>
          <w:behavior w:val="content"/>
        </w:behaviors>
        <w:guid w:val="{7EBB41FB-96C8-4B3C-A51A-C2F8B0AB5841}"/>
      </w:docPartPr>
      <w:docPartBody>
        <w:p w:rsidR="00C7465D" w:rsidRDefault="0035614A" w:rsidP="0035614A">
          <w:pPr>
            <w:pStyle w:val="FAAE50CB2C284DEEAEC62D863217507E"/>
          </w:pPr>
          <w:r w:rsidRPr="00BC0676">
            <w:rPr>
              <w:rStyle w:val="Platzhaltertext"/>
            </w:rPr>
            <w:t>Klicken oder tippen Sie hier, um Text einzugeben.</w:t>
          </w:r>
        </w:p>
      </w:docPartBody>
    </w:docPart>
    <w:docPart>
      <w:docPartPr>
        <w:name w:val="0E480DEAC2FC4D6EA0BE6C6270C9D6E4"/>
        <w:category>
          <w:name w:val="Allgemein"/>
          <w:gallery w:val="placeholder"/>
        </w:category>
        <w:types>
          <w:type w:val="bbPlcHdr"/>
        </w:types>
        <w:behaviors>
          <w:behavior w:val="content"/>
        </w:behaviors>
        <w:guid w:val="{E23E708D-0AB7-423F-8B3A-4F6C6094C5F2}"/>
      </w:docPartPr>
      <w:docPartBody>
        <w:p w:rsidR="00C7465D" w:rsidRDefault="0035614A" w:rsidP="0035614A">
          <w:pPr>
            <w:pStyle w:val="0E480DEAC2FC4D6EA0BE6C6270C9D6E4"/>
          </w:pPr>
          <w:r w:rsidRPr="00BC0676">
            <w:rPr>
              <w:rStyle w:val="Platzhaltertext"/>
            </w:rPr>
            <w:t>Klicken oder tippen Sie hier, um Text einzugeben.</w:t>
          </w:r>
        </w:p>
      </w:docPartBody>
    </w:docPart>
    <w:docPart>
      <w:docPartPr>
        <w:name w:val="1D0C94D7BA984E2F88303077A8B842D2"/>
        <w:category>
          <w:name w:val="Allgemein"/>
          <w:gallery w:val="placeholder"/>
        </w:category>
        <w:types>
          <w:type w:val="bbPlcHdr"/>
        </w:types>
        <w:behaviors>
          <w:behavior w:val="content"/>
        </w:behaviors>
        <w:guid w:val="{5EF6166A-AA85-49CC-8F11-37D245FFCAC6}"/>
      </w:docPartPr>
      <w:docPartBody>
        <w:p w:rsidR="00C7465D" w:rsidRDefault="0035614A" w:rsidP="0035614A">
          <w:pPr>
            <w:pStyle w:val="1D0C94D7BA984E2F88303077A8B842D2"/>
          </w:pPr>
          <w:r w:rsidRPr="00BC0676">
            <w:rPr>
              <w:rStyle w:val="Platzhaltertext"/>
            </w:rPr>
            <w:t>Klicken oder tippen Sie hier, um Text einzugeben.</w:t>
          </w:r>
        </w:p>
      </w:docPartBody>
    </w:docPart>
    <w:docPart>
      <w:docPartPr>
        <w:name w:val="864641A513AB421B82418A410B005008"/>
        <w:category>
          <w:name w:val="Allgemein"/>
          <w:gallery w:val="placeholder"/>
        </w:category>
        <w:types>
          <w:type w:val="bbPlcHdr"/>
        </w:types>
        <w:behaviors>
          <w:behavior w:val="content"/>
        </w:behaviors>
        <w:guid w:val="{65EAB5D6-BA0B-4149-96C6-1452BE08F086}"/>
      </w:docPartPr>
      <w:docPartBody>
        <w:p w:rsidR="00C7465D" w:rsidRDefault="0035614A" w:rsidP="0035614A">
          <w:pPr>
            <w:pStyle w:val="864641A513AB421B82418A410B005008"/>
          </w:pPr>
          <w:r w:rsidRPr="00BC0676">
            <w:rPr>
              <w:rStyle w:val="Platzhaltertext"/>
            </w:rPr>
            <w:t>Klicken oder tippen Sie hier, um Text einzugeben.</w:t>
          </w:r>
        </w:p>
      </w:docPartBody>
    </w:docPart>
    <w:docPart>
      <w:docPartPr>
        <w:name w:val="47424043801F41DBA93C16524A889104"/>
        <w:category>
          <w:name w:val="Allgemein"/>
          <w:gallery w:val="placeholder"/>
        </w:category>
        <w:types>
          <w:type w:val="bbPlcHdr"/>
        </w:types>
        <w:behaviors>
          <w:behavior w:val="content"/>
        </w:behaviors>
        <w:guid w:val="{9E2F473C-24D6-4621-B9FB-D1E12C46CECF}"/>
      </w:docPartPr>
      <w:docPartBody>
        <w:p w:rsidR="00C7465D" w:rsidRDefault="0035614A" w:rsidP="0035614A">
          <w:pPr>
            <w:pStyle w:val="47424043801F41DBA93C16524A889104"/>
          </w:pPr>
          <w:r w:rsidRPr="00BC0676">
            <w:rPr>
              <w:rStyle w:val="Platzhaltertext"/>
            </w:rPr>
            <w:t>Klicken oder tippen Sie hier, um Text einzugeben.</w:t>
          </w:r>
        </w:p>
      </w:docPartBody>
    </w:docPart>
    <w:docPart>
      <w:docPartPr>
        <w:name w:val="C335AEC57B424478914D2830C8AB1B0F"/>
        <w:category>
          <w:name w:val="Allgemein"/>
          <w:gallery w:val="placeholder"/>
        </w:category>
        <w:types>
          <w:type w:val="bbPlcHdr"/>
        </w:types>
        <w:behaviors>
          <w:behavior w:val="content"/>
        </w:behaviors>
        <w:guid w:val="{A6395899-1EB1-48E1-AD1E-41E38A3E607C}"/>
      </w:docPartPr>
      <w:docPartBody>
        <w:p w:rsidR="00C7465D" w:rsidRDefault="0035614A" w:rsidP="0035614A">
          <w:pPr>
            <w:pStyle w:val="C335AEC57B424478914D2830C8AB1B0F"/>
          </w:pPr>
          <w:r w:rsidRPr="00BC0676">
            <w:rPr>
              <w:rStyle w:val="Platzhaltertext"/>
            </w:rPr>
            <w:t>Klicken oder tippen Sie hier, um Text einzugeben.</w:t>
          </w:r>
        </w:p>
      </w:docPartBody>
    </w:docPart>
    <w:docPart>
      <w:docPartPr>
        <w:name w:val="F0C9162467F3482797E687AEAE568987"/>
        <w:category>
          <w:name w:val="Allgemein"/>
          <w:gallery w:val="placeholder"/>
        </w:category>
        <w:types>
          <w:type w:val="bbPlcHdr"/>
        </w:types>
        <w:behaviors>
          <w:behavior w:val="content"/>
        </w:behaviors>
        <w:guid w:val="{3DC31188-2083-4E5F-A934-0232A27B4C9F}"/>
      </w:docPartPr>
      <w:docPartBody>
        <w:p w:rsidR="00C7465D" w:rsidRDefault="0035614A" w:rsidP="0035614A">
          <w:pPr>
            <w:pStyle w:val="F0C9162467F3482797E687AEAE568987"/>
          </w:pPr>
          <w:r w:rsidRPr="00BC0676">
            <w:rPr>
              <w:rStyle w:val="Platzhaltertext"/>
            </w:rPr>
            <w:t>Klicken oder tippen Sie hier, um Text einzugeben.</w:t>
          </w:r>
        </w:p>
      </w:docPartBody>
    </w:docPart>
    <w:docPart>
      <w:docPartPr>
        <w:name w:val="E30114869F9B47AA8A50ACE198A9B4C1"/>
        <w:category>
          <w:name w:val="Allgemein"/>
          <w:gallery w:val="placeholder"/>
        </w:category>
        <w:types>
          <w:type w:val="bbPlcHdr"/>
        </w:types>
        <w:behaviors>
          <w:behavior w:val="content"/>
        </w:behaviors>
        <w:guid w:val="{C8EE08EA-540D-442C-BE5D-0B743D1245A5}"/>
      </w:docPartPr>
      <w:docPartBody>
        <w:p w:rsidR="00C7465D" w:rsidRDefault="0035614A" w:rsidP="0035614A">
          <w:pPr>
            <w:pStyle w:val="E30114869F9B47AA8A50ACE198A9B4C1"/>
          </w:pPr>
          <w:r w:rsidRPr="00BC0676">
            <w:rPr>
              <w:rStyle w:val="Platzhaltertext"/>
            </w:rPr>
            <w:t>Klicken oder tippen Sie hier, um Text einzugeben.</w:t>
          </w:r>
        </w:p>
      </w:docPartBody>
    </w:docPart>
    <w:docPart>
      <w:docPartPr>
        <w:name w:val="FA21781A8EC94323A136FBCCB0639FFC"/>
        <w:category>
          <w:name w:val="Allgemein"/>
          <w:gallery w:val="placeholder"/>
        </w:category>
        <w:types>
          <w:type w:val="bbPlcHdr"/>
        </w:types>
        <w:behaviors>
          <w:behavior w:val="content"/>
        </w:behaviors>
        <w:guid w:val="{E4D3A701-A090-405C-83E4-B44BE21D6F27}"/>
      </w:docPartPr>
      <w:docPartBody>
        <w:p w:rsidR="00C7465D" w:rsidRDefault="0035614A" w:rsidP="0035614A">
          <w:pPr>
            <w:pStyle w:val="FA21781A8EC94323A136FBCCB0639FFC"/>
          </w:pPr>
          <w:r w:rsidRPr="00BC0676">
            <w:rPr>
              <w:rStyle w:val="Platzhaltertext"/>
            </w:rPr>
            <w:t>Klicken oder tippen Sie hier, um Text einzugeben.</w:t>
          </w:r>
        </w:p>
      </w:docPartBody>
    </w:docPart>
    <w:docPart>
      <w:docPartPr>
        <w:name w:val="6CC5E7110BF64952AEAA9813BD3FFE13"/>
        <w:category>
          <w:name w:val="Allgemein"/>
          <w:gallery w:val="placeholder"/>
        </w:category>
        <w:types>
          <w:type w:val="bbPlcHdr"/>
        </w:types>
        <w:behaviors>
          <w:behavior w:val="content"/>
        </w:behaviors>
        <w:guid w:val="{E33A5745-1562-41D7-9667-296148E9CF07}"/>
      </w:docPartPr>
      <w:docPartBody>
        <w:p w:rsidR="00C7465D" w:rsidRDefault="0035614A" w:rsidP="0035614A">
          <w:pPr>
            <w:pStyle w:val="6CC5E7110BF64952AEAA9813BD3FFE13"/>
          </w:pPr>
          <w:r w:rsidRPr="00BC0676">
            <w:rPr>
              <w:rStyle w:val="Platzhaltertext"/>
            </w:rPr>
            <w:t>Klicken oder tippen Sie hier, um Text einzugeben.</w:t>
          </w:r>
        </w:p>
      </w:docPartBody>
    </w:docPart>
    <w:docPart>
      <w:docPartPr>
        <w:name w:val="46C738E5D0CF41B09D7FF0257778E4B8"/>
        <w:category>
          <w:name w:val="Allgemein"/>
          <w:gallery w:val="placeholder"/>
        </w:category>
        <w:types>
          <w:type w:val="bbPlcHdr"/>
        </w:types>
        <w:behaviors>
          <w:behavior w:val="content"/>
        </w:behaviors>
        <w:guid w:val="{F2E765D0-E8D5-488C-B118-8EDB0884F8F6}"/>
      </w:docPartPr>
      <w:docPartBody>
        <w:p w:rsidR="00C7465D" w:rsidRDefault="0035614A" w:rsidP="0035614A">
          <w:pPr>
            <w:pStyle w:val="46C738E5D0CF41B09D7FF0257778E4B8"/>
          </w:pPr>
          <w:r w:rsidRPr="00BC0676">
            <w:rPr>
              <w:rStyle w:val="Platzhaltertext"/>
            </w:rPr>
            <w:t>Klicken oder tippen Sie hier, um Text einzugeben.</w:t>
          </w:r>
        </w:p>
      </w:docPartBody>
    </w:docPart>
    <w:docPart>
      <w:docPartPr>
        <w:name w:val="EFB716BCF46245CEA9951825AFDDE554"/>
        <w:category>
          <w:name w:val="Allgemein"/>
          <w:gallery w:val="placeholder"/>
        </w:category>
        <w:types>
          <w:type w:val="bbPlcHdr"/>
        </w:types>
        <w:behaviors>
          <w:behavior w:val="content"/>
        </w:behaviors>
        <w:guid w:val="{694566B5-4AD0-4885-A4EE-366DBA7C3677}"/>
      </w:docPartPr>
      <w:docPartBody>
        <w:p w:rsidR="00C7465D" w:rsidRDefault="0035614A" w:rsidP="0035614A">
          <w:pPr>
            <w:pStyle w:val="EFB716BCF46245CEA9951825AFDDE554"/>
          </w:pPr>
          <w:r w:rsidRPr="00BC0676">
            <w:rPr>
              <w:rStyle w:val="Platzhaltertext"/>
            </w:rPr>
            <w:t>Klicken oder tippen Sie hier, um Text einzugeben.</w:t>
          </w:r>
        </w:p>
      </w:docPartBody>
    </w:docPart>
    <w:docPart>
      <w:docPartPr>
        <w:name w:val="0BA85673F3AA4143BFAC78F74939F8A4"/>
        <w:category>
          <w:name w:val="Allgemein"/>
          <w:gallery w:val="placeholder"/>
        </w:category>
        <w:types>
          <w:type w:val="bbPlcHdr"/>
        </w:types>
        <w:behaviors>
          <w:behavior w:val="content"/>
        </w:behaviors>
        <w:guid w:val="{91647765-1F87-4597-84F3-AF914C7FB481}"/>
      </w:docPartPr>
      <w:docPartBody>
        <w:p w:rsidR="00C7465D" w:rsidRDefault="0035614A" w:rsidP="0035614A">
          <w:pPr>
            <w:pStyle w:val="0BA85673F3AA4143BFAC78F74939F8A4"/>
          </w:pPr>
          <w:r w:rsidRPr="00BC0676">
            <w:rPr>
              <w:rStyle w:val="Platzhaltertext"/>
            </w:rPr>
            <w:t>Klicken oder tippen Sie hier, um Text einzugeben.</w:t>
          </w:r>
        </w:p>
      </w:docPartBody>
    </w:docPart>
    <w:docPart>
      <w:docPartPr>
        <w:name w:val="3B8820C71179476E8B20398C6FF6B183"/>
        <w:category>
          <w:name w:val="Allgemein"/>
          <w:gallery w:val="placeholder"/>
        </w:category>
        <w:types>
          <w:type w:val="bbPlcHdr"/>
        </w:types>
        <w:behaviors>
          <w:behavior w:val="content"/>
        </w:behaviors>
        <w:guid w:val="{C2C9F13E-35CB-41AA-B34F-58C1D30736E1}"/>
      </w:docPartPr>
      <w:docPartBody>
        <w:p w:rsidR="00C7465D" w:rsidRDefault="0035614A" w:rsidP="0035614A">
          <w:pPr>
            <w:pStyle w:val="3B8820C71179476E8B20398C6FF6B183"/>
          </w:pPr>
          <w:r w:rsidRPr="00BC0676">
            <w:rPr>
              <w:rStyle w:val="Platzhaltertext"/>
            </w:rPr>
            <w:t>Klicken oder tippen Sie hier, um Text einzugeben.</w:t>
          </w:r>
        </w:p>
      </w:docPartBody>
    </w:docPart>
    <w:docPart>
      <w:docPartPr>
        <w:name w:val="1E3F8D4187344A84A5DFB45A31B17DF1"/>
        <w:category>
          <w:name w:val="Allgemein"/>
          <w:gallery w:val="placeholder"/>
        </w:category>
        <w:types>
          <w:type w:val="bbPlcHdr"/>
        </w:types>
        <w:behaviors>
          <w:behavior w:val="content"/>
        </w:behaviors>
        <w:guid w:val="{3E3EE899-1A85-42F8-A17F-5A923784DDBF}"/>
      </w:docPartPr>
      <w:docPartBody>
        <w:p w:rsidR="00C7465D" w:rsidRDefault="0035614A" w:rsidP="0035614A">
          <w:pPr>
            <w:pStyle w:val="1E3F8D4187344A84A5DFB45A31B17DF1"/>
          </w:pPr>
          <w:r w:rsidRPr="00BC0676">
            <w:rPr>
              <w:rStyle w:val="Platzhaltertext"/>
            </w:rPr>
            <w:t>Klicken oder tippen Sie hier, um Text einzugeben.</w:t>
          </w:r>
        </w:p>
      </w:docPartBody>
    </w:docPart>
    <w:docPart>
      <w:docPartPr>
        <w:name w:val="D39A053207394553BD1363A790A83C2E"/>
        <w:category>
          <w:name w:val="Allgemein"/>
          <w:gallery w:val="placeholder"/>
        </w:category>
        <w:types>
          <w:type w:val="bbPlcHdr"/>
        </w:types>
        <w:behaviors>
          <w:behavior w:val="content"/>
        </w:behaviors>
        <w:guid w:val="{42441E00-0122-41B3-859C-6696831C8404}"/>
      </w:docPartPr>
      <w:docPartBody>
        <w:p w:rsidR="00C7465D" w:rsidRDefault="0035614A" w:rsidP="0035614A">
          <w:pPr>
            <w:pStyle w:val="D39A053207394553BD1363A790A83C2E"/>
          </w:pPr>
          <w:r w:rsidRPr="00BC0676">
            <w:rPr>
              <w:rStyle w:val="Platzhaltertext"/>
            </w:rPr>
            <w:t>Klicken oder tippen Sie hier, um Text einzugeben.</w:t>
          </w:r>
        </w:p>
      </w:docPartBody>
    </w:docPart>
    <w:docPart>
      <w:docPartPr>
        <w:name w:val="43C65F3265874C5EB74F0BDB61D86093"/>
        <w:category>
          <w:name w:val="Allgemein"/>
          <w:gallery w:val="placeholder"/>
        </w:category>
        <w:types>
          <w:type w:val="bbPlcHdr"/>
        </w:types>
        <w:behaviors>
          <w:behavior w:val="content"/>
        </w:behaviors>
        <w:guid w:val="{DDB0DF85-3F3F-4050-A4DD-9B781074C5F5}"/>
      </w:docPartPr>
      <w:docPartBody>
        <w:p w:rsidR="00C7465D" w:rsidRDefault="0035614A" w:rsidP="0035614A">
          <w:pPr>
            <w:pStyle w:val="43C65F3265874C5EB74F0BDB61D86093"/>
          </w:pPr>
          <w:r w:rsidRPr="00BC0676">
            <w:rPr>
              <w:rStyle w:val="Platzhaltertext"/>
            </w:rPr>
            <w:t>Klicken oder tippen Sie hier, um Text einzugeben.</w:t>
          </w:r>
        </w:p>
      </w:docPartBody>
    </w:docPart>
    <w:docPart>
      <w:docPartPr>
        <w:name w:val="98E753E125654760B9DCA89E83847179"/>
        <w:category>
          <w:name w:val="Allgemein"/>
          <w:gallery w:val="placeholder"/>
        </w:category>
        <w:types>
          <w:type w:val="bbPlcHdr"/>
        </w:types>
        <w:behaviors>
          <w:behavior w:val="content"/>
        </w:behaviors>
        <w:guid w:val="{5A0BC5AE-4780-475B-B876-A07294D6F81A}"/>
      </w:docPartPr>
      <w:docPartBody>
        <w:p w:rsidR="00C7465D" w:rsidRDefault="0035614A" w:rsidP="0035614A">
          <w:pPr>
            <w:pStyle w:val="98E753E125654760B9DCA89E83847179"/>
          </w:pPr>
          <w:r w:rsidRPr="00BC0676">
            <w:rPr>
              <w:rStyle w:val="Platzhaltertext"/>
            </w:rPr>
            <w:t>Klicken oder tippen Sie hier, um Text einzugeben.</w:t>
          </w:r>
        </w:p>
      </w:docPartBody>
    </w:docPart>
    <w:docPart>
      <w:docPartPr>
        <w:name w:val="A3A698632B1B46ADA4DB8B466DA32367"/>
        <w:category>
          <w:name w:val="Allgemein"/>
          <w:gallery w:val="placeholder"/>
        </w:category>
        <w:types>
          <w:type w:val="bbPlcHdr"/>
        </w:types>
        <w:behaviors>
          <w:behavior w:val="content"/>
        </w:behaviors>
        <w:guid w:val="{559616D3-F449-410B-A48E-99652AE2B63A}"/>
      </w:docPartPr>
      <w:docPartBody>
        <w:p w:rsidR="00C7465D" w:rsidRDefault="0035614A" w:rsidP="0035614A">
          <w:pPr>
            <w:pStyle w:val="A3A698632B1B46ADA4DB8B466DA32367"/>
          </w:pPr>
          <w:r w:rsidRPr="00BC0676">
            <w:rPr>
              <w:rStyle w:val="Platzhaltertext"/>
            </w:rPr>
            <w:t>Klicken oder tippen Sie hier, um Text einzugeben.</w:t>
          </w:r>
        </w:p>
      </w:docPartBody>
    </w:docPart>
    <w:docPart>
      <w:docPartPr>
        <w:name w:val="D088DF3133514577AB9A91CCDDE11428"/>
        <w:category>
          <w:name w:val="Allgemein"/>
          <w:gallery w:val="placeholder"/>
        </w:category>
        <w:types>
          <w:type w:val="bbPlcHdr"/>
        </w:types>
        <w:behaviors>
          <w:behavior w:val="content"/>
        </w:behaviors>
        <w:guid w:val="{17CE550E-4159-4942-BB1E-70AA5916F111}"/>
      </w:docPartPr>
      <w:docPartBody>
        <w:p w:rsidR="00DD0E1B" w:rsidRDefault="00BE0A89" w:rsidP="00BE0A89">
          <w:pPr>
            <w:pStyle w:val="D088DF3133514577AB9A91CCDDE11428"/>
          </w:pPr>
          <w:r w:rsidRPr="00BC0676">
            <w:rPr>
              <w:rStyle w:val="Platzhaltertext"/>
            </w:rPr>
            <w:t>Klicken oder tippen Sie hier, um Text einzugeben.</w:t>
          </w:r>
        </w:p>
      </w:docPartBody>
    </w:docPart>
    <w:docPart>
      <w:docPartPr>
        <w:name w:val="8BC88543C26C49DE85C51D0733E93A9B"/>
        <w:category>
          <w:name w:val="Allgemein"/>
          <w:gallery w:val="placeholder"/>
        </w:category>
        <w:types>
          <w:type w:val="bbPlcHdr"/>
        </w:types>
        <w:behaviors>
          <w:behavior w:val="content"/>
        </w:behaviors>
        <w:guid w:val="{D1284E5C-E756-4CB3-B3EE-39DA9E40F79F}"/>
      </w:docPartPr>
      <w:docPartBody>
        <w:p w:rsidR="00DD0E1B" w:rsidRDefault="00BE0A89" w:rsidP="00BE0A89">
          <w:pPr>
            <w:pStyle w:val="8BC88543C26C49DE85C51D0733E93A9B"/>
          </w:pPr>
          <w:r w:rsidRPr="00BC0676">
            <w:rPr>
              <w:rStyle w:val="Platzhaltertext"/>
            </w:rPr>
            <w:t>Klicken oder tippen Sie hier, um Text einzugeben.</w:t>
          </w:r>
        </w:p>
      </w:docPartBody>
    </w:docPart>
    <w:docPart>
      <w:docPartPr>
        <w:name w:val="36844733DAC942DB80F3AF80A93447D8"/>
        <w:category>
          <w:name w:val="Allgemein"/>
          <w:gallery w:val="placeholder"/>
        </w:category>
        <w:types>
          <w:type w:val="bbPlcHdr"/>
        </w:types>
        <w:behaviors>
          <w:behavior w:val="content"/>
        </w:behaviors>
        <w:guid w:val="{06FEC377-9D1C-41A7-A2E3-4B3CC5E8E648}"/>
      </w:docPartPr>
      <w:docPartBody>
        <w:p w:rsidR="00DD0E1B" w:rsidRDefault="00BE0A89" w:rsidP="00BE0A89">
          <w:pPr>
            <w:pStyle w:val="36844733DAC942DB80F3AF80A93447D8"/>
          </w:pPr>
          <w:r w:rsidRPr="00BC0676">
            <w:rPr>
              <w:rStyle w:val="Platzhaltertext"/>
            </w:rPr>
            <w:t>Klicken oder tippen Sie hier, um Text einzugeben.</w:t>
          </w:r>
        </w:p>
      </w:docPartBody>
    </w:docPart>
    <w:docPart>
      <w:docPartPr>
        <w:name w:val="42EC3D82EEEB40CEBC0B8178F9AC168C"/>
        <w:category>
          <w:name w:val="Allgemein"/>
          <w:gallery w:val="placeholder"/>
        </w:category>
        <w:types>
          <w:type w:val="bbPlcHdr"/>
        </w:types>
        <w:behaviors>
          <w:behavior w:val="content"/>
        </w:behaviors>
        <w:guid w:val="{296F5433-7FF0-4E13-80D8-CD8052FE625D}"/>
      </w:docPartPr>
      <w:docPartBody>
        <w:p w:rsidR="00DD0E1B" w:rsidRDefault="00BE0A89" w:rsidP="00BE0A89">
          <w:pPr>
            <w:pStyle w:val="42EC3D82EEEB40CEBC0B8178F9AC168C"/>
          </w:pPr>
          <w:r w:rsidRPr="00BC0676">
            <w:rPr>
              <w:rStyle w:val="Platzhaltertext"/>
            </w:rPr>
            <w:t>Klicken oder tippen Sie hier, um Text einzugeben.</w:t>
          </w:r>
        </w:p>
      </w:docPartBody>
    </w:docPart>
    <w:docPart>
      <w:docPartPr>
        <w:name w:val="2AFCB811CC61402197DFDD8AB7557A99"/>
        <w:category>
          <w:name w:val="Allgemein"/>
          <w:gallery w:val="placeholder"/>
        </w:category>
        <w:types>
          <w:type w:val="bbPlcHdr"/>
        </w:types>
        <w:behaviors>
          <w:behavior w:val="content"/>
        </w:behaviors>
        <w:guid w:val="{804FF95A-861C-4AC6-A57C-FE3E502E1F45}"/>
      </w:docPartPr>
      <w:docPartBody>
        <w:p w:rsidR="00DD0E1B" w:rsidRDefault="00BE0A89" w:rsidP="00BE0A89">
          <w:pPr>
            <w:pStyle w:val="2AFCB811CC61402197DFDD8AB7557A99"/>
          </w:pPr>
          <w:r w:rsidRPr="00BC0676">
            <w:rPr>
              <w:rStyle w:val="Platzhaltertext"/>
            </w:rPr>
            <w:t>Klicken oder tippen Sie hier, um Text einzugeben.</w:t>
          </w:r>
        </w:p>
      </w:docPartBody>
    </w:docPart>
    <w:docPart>
      <w:docPartPr>
        <w:name w:val="5D73B2F9F0A349CEBB7A2E4CF600D777"/>
        <w:category>
          <w:name w:val="Allgemein"/>
          <w:gallery w:val="placeholder"/>
        </w:category>
        <w:types>
          <w:type w:val="bbPlcHdr"/>
        </w:types>
        <w:behaviors>
          <w:behavior w:val="content"/>
        </w:behaviors>
        <w:guid w:val="{C3DB44A3-A2DC-4354-BE9E-AEFF9193E9CA}"/>
      </w:docPartPr>
      <w:docPartBody>
        <w:p w:rsidR="00DD0E1B" w:rsidRDefault="00BE0A89" w:rsidP="00BE0A89">
          <w:pPr>
            <w:pStyle w:val="5D73B2F9F0A349CEBB7A2E4CF600D777"/>
          </w:pPr>
          <w:r w:rsidRPr="00BC0676">
            <w:rPr>
              <w:rStyle w:val="Platzhaltertext"/>
            </w:rPr>
            <w:t>Klicken oder tippen Sie hier, um Text einzugeben.</w:t>
          </w:r>
        </w:p>
      </w:docPartBody>
    </w:docPart>
    <w:docPart>
      <w:docPartPr>
        <w:name w:val="1666BD2707DE4E34A1EAE8F7F735C754"/>
        <w:category>
          <w:name w:val="Allgemein"/>
          <w:gallery w:val="placeholder"/>
        </w:category>
        <w:types>
          <w:type w:val="bbPlcHdr"/>
        </w:types>
        <w:behaviors>
          <w:behavior w:val="content"/>
        </w:behaviors>
        <w:guid w:val="{D9E1B503-6005-4907-9BDF-2264A95463BF}"/>
      </w:docPartPr>
      <w:docPartBody>
        <w:p w:rsidR="00C30D3B" w:rsidRDefault="00441DAD" w:rsidP="00441DAD">
          <w:pPr>
            <w:pStyle w:val="1666BD2707DE4E34A1EAE8F7F735C754"/>
          </w:pPr>
          <w:r w:rsidRPr="00BC0676">
            <w:rPr>
              <w:rStyle w:val="Platzhaltertext"/>
            </w:rPr>
            <w:t>Klicken oder tippen Sie hier, um Text einzugeben.</w:t>
          </w:r>
        </w:p>
      </w:docPartBody>
    </w:docPart>
    <w:docPart>
      <w:docPartPr>
        <w:name w:val="C4E4469B16344BE4AB0ACE41DDEAFFC9"/>
        <w:category>
          <w:name w:val="Allgemein"/>
          <w:gallery w:val="placeholder"/>
        </w:category>
        <w:types>
          <w:type w:val="bbPlcHdr"/>
        </w:types>
        <w:behaviors>
          <w:behavior w:val="content"/>
        </w:behaviors>
        <w:guid w:val="{6D2599D3-C573-4E62-B353-1F30ABFA5334}"/>
      </w:docPartPr>
      <w:docPartBody>
        <w:p w:rsidR="00C30D3B" w:rsidRDefault="00441DAD" w:rsidP="00441DAD">
          <w:pPr>
            <w:pStyle w:val="C4E4469B16344BE4AB0ACE41DDEAFFC9"/>
          </w:pPr>
          <w:r w:rsidRPr="00BC0676">
            <w:rPr>
              <w:rStyle w:val="Platzhaltertext"/>
            </w:rPr>
            <w:t>Klicken oder tippen Sie hier, um Text einzugeben.</w:t>
          </w:r>
        </w:p>
      </w:docPartBody>
    </w:docPart>
    <w:docPart>
      <w:docPartPr>
        <w:name w:val="9A4FCB281FBE49E4A411E6A65C9307CE"/>
        <w:category>
          <w:name w:val="Allgemein"/>
          <w:gallery w:val="placeholder"/>
        </w:category>
        <w:types>
          <w:type w:val="bbPlcHdr"/>
        </w:types>
        <w:behaviors>
          <w:behavior w:val="content"/>
        </w:behaviors>
        <w:guid w:val="{18C4676B-F7F0-4B1E-B3DD-823E059B5263}"/>
      </w:docPartPr>
      <w:docPartBody>
        <w:p w:rsidR="00C30D3B" w:rsidRDefault="00441DAD" w:rsidP="00441DAD">
          <w:pPr>
            <w:pStyle w:val="9A4FCB281FBE49E4A411E6A65C9307CE"/>
          </w:pPr>
          <w:r w:rsidRPr="00BC0676">
            <w:rPr>
              <w:rStyle w:val="Platzhaltertext"/>
            </w:rPr>
            <w:t>Klicken oder tippen Sie hier, um Text einzugeben.</w:t>
          </w:r>
        </w:p>
      </w:docPartBody>
    </w:docPart>
    <w:docPart>
      <w:docPartPr>
        <w:name w:val="E96F8C25C50547219DBBD6ED1B205483"/>
        <w:category>
          <w:name w:val="Allgemein"/>
          <w:gallery w:val="placeholder"/>
        </w:category>
        <w:types>
          <w:type w:val="bbPlcHdr"/>
        </w:types>
        <w:behaviors>
          <w:behavior w:val="content"/>
        </w:behaviors>
        <w:guid w:val="{37B2F542-6D3E-4814-AE84-F037F20168F8}"/>
      </w:docPartPr>
      <w:docPartBody>
        <w:p w:rsidR="00C30D3B" w:rsidRDefault="00441DAD" w:rsidP="00441DAD">
          <w:pPr>
            <w:pStyle w:val="E96F8C25C50547219DBBD6ED1B205483"/>
          </w:pPr>
          <w:r w:rsidRPr="00BC0676">
            <w:rPr>
              <w:rStyle w:val="Platzhaltertext"/>
            </w:rPr>
            <w:t>Klicken oder tippen Sie hier, um Text einzugeben.</w:t>
          </w:r>
        </w:p>
      </w:docPartBody>
    </w:docPart>
    <w:docPart>
      <w:docPartPr>
        <w:name w:val="8155B324ADE74094B44319D5E38C97F6"/>
        <w:category>
          <w:name w:val="Allgemein"/>
          <w:gallery w:val="placeholder"/>
        </w:category>
        <w:types>
          <w:type w:val="bbPlcHdr"/>
        </w:types>
        <w:behaviors>
          <w:behavior w:val="content"/>
        </w:behaviors>
        <w:guid w:val="{E9116386-BCAC-4ABA-A775-6FAFD395CA2F}"/>
      </w:docPartPr>
      <w:docPartBody>
        <w:p w:rsidR="006E7C83" w:rsidRDefault="00C30D3B" w:rsidP="00C30D3B">
          <w:pPr>
            <w:pStyle w:val="8155B324ADE74094B44319D5E38C97F6"/>
          </w:pPr>
          <w:r w:rsidRPr="00BC0676">
            <w:rPr>
              <w:rStyle w:val="Platzhaltertext"/>
            </w:rPr>
            <w:t>Klicken oder tippen Sie hier, um Text einzugeben.</w:t>
          </w:r>
        </w:p>
      </w:docPartBody>
    </w:docPart>
    <w:docPart>
      <w:docPartPr>
        <w:name w:val="780CFE6857FA4A7A9B5F21860163ABEC"/>
        <w:category>
          <w:name w:val="Allgemein"/>
          <w:gallery w:val="placeholder"/>
        </w:category>
        <w:types>
          <w:type w:val="bbPlcHdr"/>
        </w:types>
        <w:behaviors>
          <w:behavior w:val="content"/>
        </w:behaviors>
        <w:guid w:val="{1B532694-A299-4DEC-99F0-935D4736143E}"/>
      </w:docPartPr>
      <w:docPartBody>
        <w:p w:rsidR="004D60F4" w:rsidRDefault="002C28C1" w:rsidP="002C28C1">
          <w:pPr>
            <w:pStyle w:val="780CFE6857FA4A7A9B5F21860163ABEC"/>
          </w:pPr>
          <w:r w:rsidRPr="00BC0676">
            <w:rPr>
              <w:rStyle w:val="Platzhaltertext"/>
            </w:rPr>
            <w:t>Klicken oder tippen Sie hier, um Text einzugeben.</w:t>
          </w:r>
        </w:p>
      </w:docPartBody>
    </w:docPart>
    <w:docPart>
      <w:docPartPr>
        <w:name w:val="3AD74FE9F92B42EEAE9BEB8E101279B7"/>
        <w:category>
          <w:name w:val="Allgemein"/>
          <w:gallery w:val="placeholder"/>
        </w:category>
        <w:types>
          <w:type w:val="bbPlcHdr"/>
        </w:types>
        <w:behaviors>
          <w:behavior w:val="content"/>
        </w:behaviors>
        <w:guid w:val="{F529FF3C-A3CB-4A9E-81D7-B95954F21111}"/>
      </w:docPartPr>
      <w:docPartBody>
        <w:p w:rsidR="004D60F4" w:rsidRDefault="002C28C1" w:rsidP="002C28C1">
          <w:pPr>
            <w:pStyle w:val="3AD74FE9F92B42EEAE9BEB8E101279B7"/>
          </w:pPr>
          <w:r w:rsidRPr="00BC0676">
            <w:rPr>
              <w:rStyle w:val="Platzhaltertext"/>
            </w:rPr>
            <w:t>Klicken oder tippen Sie hier, um Text einzugeben.</w:t>
          </w:r>
        </w:p>
      </w:docPartBody>
    </w:docPart>
    <w:docPart>
      <w:docPartPr>
        <w:name w:val="7E6F5682D45049E098E7E338B675B1BB"/>
        <w:category>
          <w:name w:val="Allgemein"/>
          <w:gallery w:val="placeholder"/>
        </w:category>
        <w:types>
          <w:type w:val="bbPlcHdr"/>
        </w:types>
        <w:behaviors>
          <w:behavior w:val="content"/>
        </w:behaviors>
        <w:guid w:val="{4697E471-6D04-49F8-9B6C-ED9A14CCA217}"/>
      </w:docPartPr>
      <w:docPartBody>
        <w:p w:rsidR="00F612C3" w:rsidRDefault="004D60F4" w:rsidP="004D60F4">
          <w:pPr>
            <w:pStyle w:val="7E6F5682D45049E098E7E338B675B1BB"/>
          </w:pPr>
          <w:r w:rsidRPr="00BC0676">
            <w:rPr>
              <w:rStyle w:val="Platzhaltertext"/>
            </w:rPr>
            <w:t>Klicken oder tippen Sie hier, um Text einzugeben.</w:t>
          </w:r>
        </w:p>
      </w:docPartBody>
    </w:docPart>
    <w:docPart>
      <w:docPartPr>
        <w:name w:val="BB4541A84A994768B86D294CD3CAFA5A"/>
        <w:category>
          <w:name w:val="Allgemein"/>
          <w:gallery w:val="placeholder"/>
        </w:category>
        <w:types>
          <w:type w:val="bbPlcHdr"/>
        </w:types>
        <w:behaviors>
          <w:behavior w:val="content"/>
        </w:behaviors>
        <w:guid w:val="{7982F5A2-CFC0-42BE-8918-21DE80A9D2DC}"/>
      </w:docPartPr>
      <w:docPartBody>
        <w:p w:rsidR="00F612C3" w:rsidRDefault="004D60F4" w:rsidP="004D60F4">
          <w:pPr>
            <w:pStyle w:val="BB4541A84A994768B86D294CD3CAFA5A"/>
          </w:pPr>
          <w:r w:rsidRPr="00BC0676">
            <w:rPr>
              <w:rStyle w:val="Platzhaltertext"/>
            </w:rPr>
            <w:t>Klicken oder tippen Sie hier, um Text einzugeben.</w:t>
          </w:r>
        </w:p>
      </w:docPartBody>
    </w:docPart>
    <w:docPart>
      <w:docPartPr>
        <w:name w:val="5FFF595875994C7D8F3F3A4F81024DE3"/>
        <w:category>
          <w:name w:val="Allgemein"/>
          <w:gallery w:val="placeholder"/>
        </w:category>
        <w:types>
          <w:type w:val="bbPlcHdr"/>
        </w:types>
        <w:behaviors>
          <w:behavior w:val="content"/>
        </w:behaviors>
        <w:guid w:val="{0EE9796E-60EF-4708-9BDC-A1F8E04F2163}"/>
      </w:docPartPr>
      <w:docPartBody>
        <w:p w:rsidR="00F612C3" w:rsidRDefault="004D60F4" w:rsidP="004D60F4">
          <w:pPr>
            <w:pStyle w:val="5FFF595875994C7D8F3F3A4F81024DE3"/>
          </w:pPr>
          <w:r w:rsidRPr="00BC0676">
            <w:rPr>
              <w:rStyle w:val="Platzhaltertext"/>
            </w:rPr>
            <w:t>Klicken oder tippen Sie hier, um Text einzugeben.</w:t>
          </w:r>
        </w:p>
      </w:docPartBody>
    </w:docPart>
    <w:docPart>
      <w:docPartPr>
        <w:name w:val="2B74A66BE78741AF9FC767C29B45FEB8"/>
        <w:category>
          <w:name w:val="Allgemein"/>
          <w:gallery w:val="placeholder"/>
        </w:category>
        <w:types>
          <w:type w:val="bbPlcHdr"/>
        </w:types>
        <w:behaviors>
          <w:behavior w:val="content"/>
        </w:behaviors>
        <w:guid w:val="{1604A354-9038-49A2-9883-E69E1BCF0BC9}"/>
      </w:docPartPr>
      <w:docPartBody>
        <w:p w:rsidR="00F612C3" w:rsidRDefault="004D60F4" w:rsidP="004D60F4">
          <w:pPr>
            <w:pStyle w:val="2B74A66BE78741AF9FC767C29B45FEB8"/>
          </w:pPr>
          <w:r w:rsidRPr="00BC0676">
            <w:rPr>
              <w:rStyle w:val="Platzhaltertext"/>
            </w:rPr>
            <w:t>Klicken oder tippen Sie hier, um Text einzugeben.</w:t>
          </w:r>
        </w:p>
      </w:docPartBody>
    </w:docPart>
    <w:docPart>
      <w:docPartPr>
        <w:name w:val="7DD07F75C60C411BB7675E0802FA5E3F"/>
        <w:category>
          <w:name w:val="Allgemein"/>
          <w:gallery w:val="placeholder"/>
        </w:category>
        <w:types>
          <w:type w:val="bbPlcHdr"/>
        </w:types>
        <w:behaviors>
          <w:behavior w:val="content"/>
        </w:behaviors>
        <w:guid w:val="{EFA9D28F-95FF-44EE-8E08-7437EE36E6F7}"/>
      </w:docPartPr>
      <w:docPartBody>
        <w:p w:rsidR="00F612C3" w:rsidRDefault="004D60F4" w:rsidP="004D60F4">
          <w:pPr>
            <w:pStyle w:val="7DD07F75C60C411BB7675E0802FA5E3F"/>
          </w:pPr>
          <w:r w:rsidRPr="00BC0676">
            <w:rPr>
              <w:rStyle w:val="Platzhaltertext"/>
            </w:rPr>
            <w:t>Klicken oder tippen Sie hier, um Text einzugeben.</w:t>
          </w:r>
        </w:p>
      </w:docPartBody>
    </w:docPart>
    <w:docPart>
      <w:docPartPr>
        <w:name w:val="93DA3ADB878E4B57BE31E298AAC2AB55"/>
        <w:category>
          <w:name w:val="Allgemein"/>
          <w:gallery w:val="placeholder"/>
        </w:category>
        <w:types>
          <w:type w:val="bbPlcHdr"/>
        </w:types>
        <w:behaviors>
          <w:behavior w:val="content"/>
        </w:behaviors>
        <w:guid w:val="{6545A06C-B05C-4068-8CB2-AF2A7F6B909A}"/>
      </w:docPartPr>
      <w:docPartBody>
        <w:p w:rsidR="00F612C3" w:rsidRDefault="004D60F4" w:rsidP="004D60F4">
          <w:pPr>
            <w:pStyle w:val="93DA3ADB878E4B57BE31E298AAC2AB55"/>
          </w:pPr>
          <w:r w:rsidRPr="00BC0676">
            <w:rPr>
              <w:rStyle w:val="Platzhaltertext"/>
            </w:rPr>
            <w:t>Klicken oder tippen Sie hier, um Text einzugeben.</w:t>
          </w:r>
        </w:p>
      </w:docPartBody>
    </w:docPart>
    <w:docPart>
      <w:docPartPr>
        <w:name w:val="0C75DC10C81C42FAAE79EA42D3A6E8CC"/>
        <w:category>
          <w:name w:val="Allgemein"/>
          <w:gallery w:val="placeholder"/>
        </w:category>
        <w:types>
          <w:type w:val="bbPlcHdr"/>
        </w:types>
        <w:behaviors>
          <w:behavior w:val="content"/>
        </w:behaviors>
        <w:guid w:val="{2FF86F18-8384-4A16-BDE3-21CAD1D0B757}"/>
      </w:docPartPr>
      <w:docPartBody>
        <w:p w:rsidR="00A56F47" w:rsidRDefault="00B01A6B" w:rsidP="00B01A6B">
          <w:pPr>
            <w:pStyle w:val="0C75DC10C81C42FAAE79EA42D3A6E8CC"/>
          </w:pPr>
          <w:r w:rsidRPr="00BC0676">
            <w:rPr>
              <w:rStyle w:val="Platzhaltertext"/>
            </w:rPr>
            <w:t>Klicken oder tippen Sie hier, um Text einzugeben.</w:t>
          </w:r>
        </w:p>
      </w:docPartBody>
    </w:docPart>
    <w:docPart>
      <w:docPartPr>
        <w:name w:val="FC222C2A5AB7436897CE8134700C0BB1"/>
        <w:category>
          <w:name w:val="Allgemein"/>
          <w:gallery w:val="placeholder"/>
        </w:category>
        <w:types>
          <w:type w:val="bbPlcHdr"/>
        </w:types>
        <w:behaviors>
          <w:behavior w:val="content"/>
        </w:behaviors>
        <w:guid w:val="{3F630A56-62F1-4884-80E7-C15A386FBA76}"/>
      </w:docPartPr>
      <w:docPartBody>
        <w:p w:rsidR="00A56F47" w:rsidRDefault="00B01A6B" w:rsidP="00B01A6B">
          <w:pPr>
            <w:pStyle w:val="FC222C2A5AB7436897CE8134700C0BB1"/>
          </w:pPr>
          <w:r w:rsidRPr="00BC0676">
            <w:rPr>
              <w:rStyle w:val="Platzhaltertext"/>
            </w:rPr>
            <w:t>Klicken oder tippen Sie hier, um Text einzugeben.</w:t>
          </w:r>
        </w:p>
      </w:docPartBody>
    </w:docPart>
    <w:docPart>
      <w:docPartPr>
        <w:name w:val="47CE2D3CCB1745B4A49416F5C9399C58"/>
        <w:category>
          <w:name w:val="Allgemein"/>
          <w:gallery w:val="placeholder"/>
        </w:category>
        <w:types>
          <w:type w:val="bbPlcHdr"/>
        </w:types>
        <w:behaviors>
          <w:behavior w:val="content"/>
        </w:behaviors>
        <w:guid w:val="{DBA2AE04-BBE9-4572-BCC1-70ECD41B4460}"/>
      </w:docPartPr>
      <w:docPartBody>
        <w:p w:rsidR="00A56F47" w:rsidRDefault="00B01A6B" w:rsidP="00B01A6B">
          <w:pPr>
            <w:pStyle w:val="47CE2D3CCB1745B4A49416F5C9399C58"/>
          </w:pPr>
          <w:r w:rsidRPr="00BC0676">
            <w:rPr>
              <w:rStyle w:val="Platzhaltertext"/>
            </w:rPr>
            <w:t>Klicken oder tippen Sie hier, um Text einzugeben.</w:t>
          </w:r>
        </w:p>
      </w:docPartBody>
    </w:docPart>
    <w:docPart>
      <w:docPartPr>
        <w:name w:val="A6979651615E42F8BFEE73038F11FE03"/>
        <w:category>
          <w:name w:val="Allgemein"/>
          <w:gallery w:val="placeholder"/>
        </w:category>
        <w:types>
          <w:type w:val="bbPlcHdr"/>
        </w:types>
        <w:behaviors>
          <w:behavior w:val="content"/>
        </w:behaviors>
        <w:guid w:val="{D16A3C4C-1070-41C6-8028-93C1F3F23C8A}"/>
      </w:docPartPr>
      <w:docPartBody>
        <w:p w:rsidR="00A56F47" w:rsidRDefault="00B01A6B" w:rsidP="00B01A6B">
          <w:pPr>
            <w:pStyle w:val="A6979651615E42F8BFEE73038F11FE03"/>
          </w:pPr>
          <w:r w:rsidRPr="00BC0676">
            <w:rPr>
              <w:rStyle w:val="Platzhaltertext"/>
            </w:rPr>
            <w:t>Klicken oder tippen Sie hier, um Text einzugeben.</w:t>
          </w:r>
        </w:p>
      </w:docPartBody>
    </w:docPart>
    <w:docPart>
      <w:docPartPr>
        <w:name w:val="A5B2EC51DC37461384494BA2803DAEC4"/>
        <w:category>
          <w:name w:val="Allgemein"/>
          <w:gallery w:val="placeholder"/>
        </w:category>
        <w:types>
          <w:type w:val="bbPlcHdr"/>
        </w:types>
        <w:behaviors>
          <w:behavior w:val="content"/>
        </w:behaviors>
        <w:guid w:val="{5FBC6EC4-DAEA-43EE-BDD3-AF88FE810AC2}"/>
      </w:docPartPr>
      <w:docPartBody>
        <w:p w:rsidR="00A56F47" w:rsidRDefault="00B01A6B" w:rsidP="00B01A6B">
          <w:pPr>
            <w:pStyle w:val="A5B2EC51DC37461384494BA2803DAEC4"/>
          </w:pPr>
          <w:r w:rsidRPr="00BC0676">
            <w:rPr>
              <w:rStyle w:val="Platzhaltertext"/>
            </w:rPr>
            <w:t>Klicken oder tippen Sie hier, um Text einzugeben.</w:t>
          </w:r>
        </w:p>
      </w:docPartBody>
    </w:docPart>
    <w:docPart>
      <w:docPartPr>
        <w:name w:val="C1DC1CC891934E55B8BF2A2CCDED78A2"/>
        <w:category>
          <w:name w:val="Allgemein"/>
          <w:gallery w:val="placeholder"/>
        </w:category>
        <w:types>
          <w:type w:val="bbPlcHdr"/>
        </w:types>
        <w:behaviors>
          <w:behavior w:val="content"/>
        </w:behaviors>
        <w:guid w:val="{255CA66C-1049-4D15-9273-458CD56F05D2}"/>
      </w:docPartPr>
      <w:docPartBody>
        <w:p w:rsidR="00A56F47" w:rsidRDefault="00B01A6B" w:rsidP="00B01A6B">
          <w:pPr>
            <w:pStyle w:val="C1DC1CC891934E55B8BF2A2CCDED78A2"/>
          </w:pPr>
          <w:r w:rsidRPr="00BC0676">
            <w:rPr>
              <w:rStyle w:val="Platzhaltertext"/>
            </w:rPr>
            <w:t>Klicken oder tippen Sie hier, um Text einzugeben.</w:t>
          </w:r>
        </w:p>
      </w:docPartBody>
    </w:docPart>
    <w:docPart>
      <w:docPartPr>
        <w:name w:val="837293CD866B4A75B3310CB9FC2A265A"/>
        <w:category>
          <w:name w:val="Allgemein"/>
          <w:gallery w:val="placeholder"/>
        </w:category>
        <w:types>
          <w:type w:val="bbPlcHdr"/>
        </w:types>
        <w:behaviors>
          <w:behavior w:val="content"/>
        </w:behaviors>
        <w:guid w:val="{23221588-4221-426F-A2F1-0F64BBF35D0B}"/>
      </w:docPartPr>
      <w:docPartBody>
        <w:p w:rsidR="00A56F47" w:rsidRDefault="00B01A6B" w:rsidP="00B01A6B">
          <w:pPr>
            <w:pStyle w:val="837293CD866B4A75B3310CB9FC2A265A"/>
          </w:pPr>
          <w:r w:rsidRPr="00BC0676">
            <w:rPr>
              <w:rStyle w:val="Platzhaltertext"/>
            </w:rPr>
            <w:t>Klicken oder tippen Sie hier, um Text einzugeben.</w:t>
          </w:r>
        </w:p>
      </w:docPartBody>
    </w:docPart>
    <w:docPart>
      <w:docPartPr>
        <w:name w:val="39F6EFCD44F1440AAA2C33233D83201A"/>
        <w:category>
          <w:name w:val="Allgemein"/>
          <w:gallery w:val="placeholder"/>
        </w:category>
        <w:types>
          <w:type w:val="bbPlcHdr"/>
        </w:types>
        <w:behaviors>
          <w:behavior w:val="content"/>
        </w:behaviors>
        <w:guid w:val="{BFC984E4-A6CE-4902-995A-040B3130450F}"/>
      </w:docPartPr>
      <w:docPartBody>
        <w:p w:rsidR="00A56F47" w:rsidRDefault="00B01A6B" w:rsidP="00B01A6B">
          <w:pPr>
            <w:pStyle w:val="39F6EFCD44F1440AAA2C33233D83201A"/>
          </w:pPr>
          <w:r w:rsidRPr="00BC0676">
            <w:rPr>
              <w:rStyle w:val="Platzhaltertext"/>
            </w:rPr>
            <w:t>Klicken oder tippen Sie hier, um Text einzugeben.</w:t>
          </w:r>
        </w:p>
      </w:docPartBody>
    </w:docPart>
    <w:docPart>
      <w:docPartPr>
        <w:name w:val="6C405F1CA2344BFE9C3E8C3599C2B7A5"/>
        <w:category>
          <w:name w:val="Allgemein"/>
          <w:gallery w:val="placeholder"/>
        </w:category>
        <w:types>
          <w:type w:val="bbPlcHdr"/>
        </w:types>
        <w:behaviors>
          <w:behavior w:val="content"/>
        </w:behaviors>
        <w:guid w:val="{85992990-DBC8-4FBA-A438-CC239181FB8E}"/>
      </w:docPartPr>
      <w:docPartBody>
        <w:p w:rsidR="00A56F47" w:rsidRDefault="00B01A6B" w:rsidP="00B01A6B">
          <w:pPr>
            <w:pStyle w:val="6C405F1CA2344BFE9C3E8C3599C2B7A5"/>
          </w:pPr>
          <w:r w:rsidRPr="00BC0676">
            <w:rPr>
              <w:rStyle w:val="Platzhaltertext"/>
            </w:rPr>
            <w:t>Klicken oder tippen Sie hier, um Text einzugeben.</w:t>
          </w:r>
        </w:p>
      </w:docPartBody>
    </w:docPart>
    <w:docPart>
      <w:docPartPr>
        <w:name w:val="0656B2E52E664CE6BD49BBF6ABC8287C"/>
        <w:category>
          <w:name w:val="Allgemein"/>
          <w:gallery w:val="placeholder"/>
        </w:category>
        <w:types>
          <w:type w:val="bbPlcHdr"/>
        </w:types>
        <w:behaviors>
          <w:behavior w:val="content"/>
        </w:behaviors>
        <w:guid w:val="{07F0B8DC-6C48-4128-B49A-BF1F5C121BB6}"/>
      </w:docPartPr>
      <w:docPartBody>
        <w:p w:rsidR="00907FDF" w:rsidRDefault="008F6855" w:rsidP="008F6855">
          <w:pPr>
            <w:pStyle w:val="0656B2E52E664CE6BD49BBF6ABC8287C"/>
          </w:pPr>
          <w:r w:rsidRPr="00BC0676">
            <w:rPr>
              <w:rStyle w:val="Platzhaltertext"/>
            </w:rPr>
            <w:t>Klicken oder tippen Sie hier, um Text einzugeben.</w:t>
          </w:r>
        </w:p>
      </w:docPartBody>
    </w:docPart>
    <w:docPart>
      <w:docPartPr>
        <w:name w:val="C1EB52BC36644E8CAC52FB19D60123DF"/>
        <w:category>
          <w:name w:val="Allgemein"/>
          <w:gallery w:val="placeholder"/>
        </w:category>
        <w:types>
          <w:type w:val="bbPlcHdr"/>
        </w:types>
        <w:behaviors>
          <w:behavior w:val="content"/>
        </w:behaviors>
        <w:guid w:val="{D83F519F-1731-40FD-903E-A0E6660D0B6B}"/>
      </w:docPartPr>
      <w:docPartBody>
        <w:p w:rsidR="000978FE" w:rsidRDefault="00907FDF" w:rsidP="00907FDF">
          <w:pPr>
            <w:pStyle w:val="C1EB52BC36644E8CAC52FB19D60123DF"/>
          </w:pPr>
          <w:r w:rsidRPr="00BC0676">
            <w:rPr>
              <w:rStyle w:val="Platzhaltertext"/>
            </w:rPr>
            <w:t>Klicken oder tippen Sie hier, um Text einzugeben.</w:t>
          </w:r>
        </w:p>
      </w:docPartBody>
    </w:docPart>
    <w:docPart>
      <w:docPartPr>
        <w:name w:val="E857C723B6EB474B9483ABCD20C66F67"/>
        <w:category>
          <w:name w:val="Allgemein"/>
          <w:gallery w:val="placeholder"/>
        </w:category>
        <w:types>
          <w:type w:val="bbPlcHdr"/>
        </w:types>
        <w:behaviors>
          <w:behavior w:val="content"/>
        </w:behaviors>
        <w:guid w:val="{3AB5FC1A-D0A2-42A2-B471-6D386760AE40}"/>
      </w:docPartPr>
      <w:docPartBody>
        <w:p w:rsidR="000978FE" w:rsidRDefault="00907FDF" w:rsidP="00907FDF">
          <w:pPr>
            <w:pStyle w:val="E857C723B6EB474B9483ABCD20C66F67"/>
          </w:pPr>
          <w:r w:rsidRPr="00BC0676">
            <w:rPr>
              <w:rStyle w:val="Platzhaltertext"/>
            </w:rPr>
            <w:t>Klicken oder tippen Sie hier, um Text einzugeben.</w:t>
          </w:r>
        </w:p>
      </w:docPartBody>
    </w:docPart>
    <w:docPart>
      <w:docPartPr>
        <w:name w:val="0B0D8B7BBF8D4CD783808342BB7A1EBD"/>
        <w:category>
          <w:name w:val="Allgemein"/>
          <w:gallery w:val="placeholder"/>
        </w:category>
        <w:types>
          <w:type w:val="bbPlcHdr"/>
        </w:types>
        <w:behaviors>
          <w:behavior w:val="content"/>
        </w:behaviors>
        <w:guid w:val="{5BD05587-3179-43D8-A14D-A96B135B7801}"/>
      </w:docPartPr>
      <w:docPartBody>
        <w:p w:rsidR="000978FE" w:rsidRDefault="00907FDF" w:rsidP="00907FDF">
          <w:pPr>
            <w:pStyle w:val="0B0D8B7BBF8D4CD783808342BB7A1EBD"/>
          </w:pPr>
          <w:r w:rsidRPr="00BC0676">
            <w:rPr>
              <w:rStyle w:val="Platzhaltertext"/>
            </w:rPr>
            <w:t>Klicken oder tippen Sie hier, um Text einzugeben.</w:t>
          </w:r>
        </w:p>
      </w:docPartBody>
    </w:docPart>
    <w:docPart>
      <w:docPartPr>
        <w:name w:val="86F17D87E5B74BC6919897381B204B01"/>
        <w:category>
          <w:name w:val="Allgemein"/>
          <w:gallery w:val="placeholder"/>
        </w:category>
        <w:types>
          <w:type w:val="bbPlcHdr"/>
        </w:types>
        <w:behaviors>
          <w:behavior w:val="content"/>
        </w:behaviors>
        <w:guid w:val="{42EE5CFA-3AFE-474C-9737-8EFF487EF43B}"/>
      </w:docPartPr>
      <w:docPartBody>
        <w:p w:rsidR="00D22769" w:rsidRDefault="000978FE" w:rsidP="000978FE">
          <w:pPr>
            <w:pStyle w:val="86F17D87E5B74BC6919897381B204B01"/>
          </w:pPr>
          <w:r w:rsidRPr="00BC0676">
            <w:rPr>
              <w:rStyle w:val="Platzhaltertext"/>
            </w:rPr>
            <w:t>Klicken oder tippen Sie hier, um Text einzugeben.</w:t>
          </w:r>
        </w:p>
      </w:docPartBody>
    </w:docPart>
    <w:docPart>
      <w:docPartPr>
        <w:name w:val="45405F6CE53748F098BE2D240F689651"/>
        <w:category>
          <w:name w:val="Allgemein"/>
          <w:gallery w:val="placeholder"/>
        </w:category>
        <w:types>
          <w:type w:val="bbPlcHdr"/>
        </w:types>
        <w:behaviors>
          <w:behavior w:val="content"/>
        </w:behaviors>
        <w:guid w:val="{BBDEE389-AAA9-48B2-8CA9-11B08D97C91A}"/>
      </w:docPartPr>
      <w:docPartBody>
        <w:p w:rsidR="00D22769" w:rsidRDefault="000978FE" w:rsidP="000978FE">
          <w:pPr>
            <w:pStyle w:val="45405F6CE53748F098BE2D240F689651"/>
          </w:pPr>
          <w:r w:rsidRPr="00BC0676">
            <w:rPr>
              <w:rStyle w:val="Platzhaltertext"/>
            </w:rPr>
            <w:t>Klicken oder tippen Sie hier, um Text einzugeben.</w:t>
          </w:r>
        </w:p>
      </w:docPartBody>
    </w:docPart>
    <w:docPart>
      <w:docPartPr>
        <w:name w:val="116A7F9669E94387B2A9D380F4287D3E"/>
        <w:category>
          <w:name w:val="Allgemein"/>
          <w:gallery w:val="placeholder"/>
        </w:category>
        <w:types>
          <w:type w:val="bbPlcHdr"/>
        </w:types>
        <w:behaviors>
          <w:behavior w:val="content"/>
        </w:behaviors>
        <w:guid w:val="{C6BB6483-7539-437B-A3C1-D03E216B9E77}"/>
      </w:docPartPr>
      <w:docPartBody>
        <w:p w:rsidR="00D22769" w:rsidRDefault="000978FE" w:rsidP="000978FE">
          <w:pPr>
            <w:pStyle w:val="116A7F9669E94387B2A9D380F4287D3E"/>
          </w:pPr>
          <w:r w:rsidRPr="00BC0676">
            <w:rPr>
              <w:rStyle w:val="Platzhaltertext"/>
            </w:rPr>
            <w:t>Klicken oder tippen Sie hier, um Text einzugeben.</w:t>
          </w:r>
        </w:p>
      </w:docPartBody>
    </w:docPart>
    <w:docPart>
      <w:docPartPr>
        <w:name w:val="CA7E7B57BD3D4FB294729CA994224784"/>
        <w:category>
          <w:name w:val="Allgemein"/>
          <w:gallery w:val="placeholder"/>
        </w:category>
        <w:types>
          <w:type w:val="bbPlcHdr"/>
        </w:types>
        <w:behaviors>
          <w:behavior w:val="content"/>
        </w:behaviors>
        <w:guid w:val="{4F9B8A86-1DAE-4056-BCC4-2BFA19529D18}"/>
      </w:docPartPr>
      <w:docPartBody>
        <w:p w:rsidR="00D22769" w:rsidRDefault="000978FE" w:rsidP="000978FE">
          <w:pPr>
            <w:pStyle w:val="CA7E7B57BD3D4FB294729CA994224784"/>
          </w:pPr>
          <w:r w:rsidRPr="00BC0676">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61B0B"/>
    <w:rsid w:val="00027144"/>
    <w:rsid w:val="00035C5F"/>
    <w:rsid w:val="000978FE"/>
    <w:rsid w:val="00097A17"/>
    <w:rsid w:val="000E6EFF"/>
    <w:rsid w:val="001463E7"/>
    <w:rsid w:val="00165DE9"/>
    <w:rsid w:val="00174B40"/>
    <w:rsid w:val="001768DB"/>
    <w:rsid w:val="001C4D97"/>
    <w:rsid w:val="001E03D2"/>
    <w:rsid w:val="001E05C0"/>
    <w:rsid w:val="001E50DF"/>
    <w:rsid w:val="00212FC8"/>
    <w:rsid w:val="00230E9F"/>
    <w:rsid w:val="00231A48"/>
    <w:rsid w:val="002740BE"/>
    <w:rsid w:val="002C28C1"/>
    <w:rsid w:val="003547E2"/>
    <w:rsid w:val="0035614A"/>
    <w:rsid w:val="003646D3"/>
    <w:rsid w:val="00367727"/>
    <w:rsid w:val="00383220"/>
    <w:rsid w:val="0044131A"/>
    <w:rsid w:val="00441DAD"/>
    <w:rsid w:val="00441E4E"/>
    <w:rsid w:val="0045354C"/>
    <w:rsid w:val="0046391C"/>
    <w:rsid w:val="00464C1A"/>
    <w:rsid w:val="004D60F4"/>
    <w:rsid w:val="00510F19"/>
    <w:rsid w:val="005C22EA"/>
    <w:rsid w:val="00691796"/>
    <w:rsid w:val="006E7C83"/>
    <w:rsid w:val="0074503F"/>
    <w:rsid w:val="00760046"/>
    <w:rsid w:val="00764F15"/>
    <w:rsid w:val="00791C37"/>
    <w:rsid w:val="007E2C43"/>
    <w:rsid w:val="00816202"/>
    <w:rsid w:val="00845295"/>
    <w:rsid w:val="008705B6"/>
    <w:rsid w:val="00871603"/>
    <w:rsid w:val="00875264"/>
    <w:rsid w:val="00876E7C"/>
    <w:rsid w:val="008F6855"/>
    <w:rsid w:val="00907FDF"/>
    <w:rsid w:val="009751AC"/>
    <w:rsid w:val="00A56F47"/>
    <w:rsid w:val="00B01A6B"/>
    <w:rsid w:val="00B5250C"/>
    <w:rsid w:val="00B5679B"/>
    <w:rsid w:val="00B969B7"/>
    <w:rsid w:val="00BD3166"/>
    <w:rsid w:val="00BE0468"/>
    <w:rsid w:val="00BE0A89"/>
    <w:rsid w:val="00C014BC"/>
    <w:rsid w:val="00C24CA0"/>
    <w:rsid w:val="00C30D3B"/>
    <w:rsid w:val="00C61B0B"/>
    <w:rsid w:val="00C7465D"/>
    <w:rsid w:val="00C93ADA"/>
    <w:rsid w:val="00CA25BA"/>
    <w:rsid w:val="00D22769"/>
    <w:rsid w:val="00DB04AE"/>
    <w:rsid w:val="00DD0E1B"/>
    <w:rsid w:val="00DE59F2"/>
    <w:rsid w:val="00DE5A18"/>
    <w:rsid w:val="00DF2C30"/>
    <w:rsid w:val="00E33E6D"/>
    <w:rsid w:val="00E429EC"/>
    <w:rsid w:val="00EB338A"/>
    <w:rsid w:val="00F612C3"/>
    <w:rsid w:val="00FB3CAB"/>
    <w:rsid w:val="00FC26E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de-DE" w:eastAsia="de-DE"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0978FE"/>
    <w:rPr>
      <w:color w:val="666666"/>
    </w:rPr>
  </w:style>
  <w:style w:type="paragraph" w:customStyle="1" w:styleId="1CDD75BA4F5A4A55908D2C9489FAFD5F">
    <w:name w:val="1CDD75BA4F5A4A55908D2C9489FAFD5F"/>
    <w:rsid w:val="00875264"/>
  </w:style>
  <w:style w:type="paragraph" w:customStyle="1" w:styleId="6B276B2D5789490FA1DED6B316F12329">
    <w:name w:val="6B276B2D5789490FA1DED6B316F12329"/>
    <w:rsid w:val="00875264"/>
  </w:style>
  <w:style w:type="paragraph" w:customStyle="1" w:styleId="D37C86D2112547BD837BDD12E10C42D6">
    <w:name w:val="D37C86D2112547BD837BDD12E10C42D6"/>
    <w:rsid w:val="00875264"/>
  </w:style>
  <w:style w:type="paragraph" w:customStyle="1" w:styleId="EED6FE6980A74D95A967207C3E49F30D">
    <w:name w:val="EED6FE6980A74D95A967207C3E49F30D"/>
    <w:rsid w:val="00097A17"/>
  </w:style>
  <w:style w:type="paragraph" w:customStyle="1" w:styleId="207FCD99E2C24D52B5E2932AD07455E5">
    <w:name w:val="207FCD99E2C24D52B5E2932AD07455E5"/>
    <w:rsid w:val="00097A17"/>
  </w:style>
  <w:style w:type="paragraph" w:customStyle="1" w:styleId="5AB7186E96CF4D309F81A72C1A64898A">
    <w:name w:val="5AB7186E96CF4D309F81A72C1A64898A"/>
    <w:rsid w:val="00097A17"/>
  </w:style>
  <w:style w:type="paragraph" w:customStyle="1" w:styleId="67D793DB728B42208EE2EBF4E5CDA986">
    <w:name w:val="67D793DB728B42208EE2EBF4E5CDA986"/>
    <w:rsid w:val="00097A17"/>
  </w:style>
  <w:style w:type="paragraph" w:customStyle="1" w:styleId="ECD3D75549154577AE024AB986F32C27">
    <w:name w:val="ECD3D75549154577AE024AB986F32C27"/>
    <w:rsid w:val="00097A17"/>
  </w:style>
  <w:style w:type="paragraph" w:customStyle="1" w:styleId="0232AC1656994350BAC1C1607710A179">
    <w:name w:val="0232AC1656994350BAC1C1607710A179"/>
    <w:rsid w:val="00875264"/>
  </w:style>
  <w:style w:type="paragraph" w:customStyle="1" w:styleId="20BBC315CDAD4653B115C0033AB263C6">
    <w:name w:val="20BBC315CDAD4653B115C0033AB263C6"/>
    <w:rsid w:val="00875264"/>
  </w:style>
  <w:style w:type="paragraph" w:customStyle="1" w:styleId="C525F78AF40449178F66E23FE3554397">
    <w:name w:val="C525F78AF40449178F66E23FE3554397"/>
    <w:rsid w:val="00875264"/>
  </w:style>
  <w:style w:type="paragraph" w:customStyle="1" w:styleId="BD5E145B57254B96898C12E7A4F59E7C">
    <w:name w:val="BD5E145B57254B96898C12E7A4F59E7C"/>
    <w:rsid w:val="00097A17"/>
  </w:style>
  <w:style w:type="paragraph" w:customStyle="1" w:styleId="0C0FE4D08EC54651BE5B11ED1D834989">
    <w:name w:val="0C0FE4D08EC54651BE5B11ED1D834989"/>
    <w:rsid w:val="00097A17"/>
  </w:style>
  <w:style w:type="paragraph" w:customStyle="1" w:styleId="2970E3278DE64906B3C5817F610461B7">
    <w:name w:val="2970E3278DE64906B3C5817F610461B7"/>
    <w:rsid w:val="00875264"/>
  </w:style>
  <w:style w:type="paragraph" w:customStyle="1" w:styleId="A137888EC7F44EAFA84CBBE03ABC8119">
    <w:name w:val="A137888EC7F44EAFA84CBBE03ABC8119"/>
    <w:rsid w:val="00097A17"/>
  </w:style>
  <w:style w:type="paragraph" w:customStyle="1" w:styleId="1C44975FC0914F89900DEC582D80F3F1">
    <w:name w:val="1C44975FC0914F89900DEC582D80F3F1"/>
    <w:rsid w:val="00875264"/>
  </w:style>
  <w:style w:type="paragraph" w:customStyle="1" w:styleId="C0BA942FA2184285943D124195E5CCAE">
    <w:name w:val="C0BA942FA2184285943D124195E5CCAE"/>
    <w:rsid w:val="00875264"/>
  </w:style>
  <w:style w:type="paragraph" w:customStyle="1" w:styleId="D66483AC980440FAAD95E68E9FACE192">
    <w:name w:val="D66483AC980440FAAD95E68E9FACE192"/>
    <w:rsid w:val="00875264"/>
  </w:style>
  <w:style w:type="paragraph" w:customStyle="1" w:styleId="931EB4B2861444BC964E3CBBFA0D990D">
    <w:name w:val="931EB4B2861444BC964E3CBBFA0D990D"/>
    <w:rsid w:val="00875264"/>
  </w:style>
  <w:style w:type="paragraph" w:customStyle="1" w:styleId="6309E960610C41DDB6494E39DE287106">
    <w:name w:val="6309E960610C41DDB6494E39DE287106"/>
    <w:rsid w:val="00875264"/>
  </w:style>
  <w:style w:type="paragraph" w:customStyle="1" w:styleId="5D746C69751E4C309A247B68B899BFEF">
    <w:name w:val="5D746C69751E4C309A247B68B899BFEF"/>
    <w:rsid w:val="00875264"/>
  </w:style>
  <w:style w:type="paragraph" w:customStyle="1" w:styleId="7488859E4EFA4A4E83EC71DA9E4CA0E2">
    <w:name w:val="7488859E4EFA4A4E83EC71DA9E4CA0E2"/>
    <w:rsid w:val="00875264"/>
  </w:style>
  <w:style w:type="paragraph" w:customStyle="1" w:styleId="42E9C9A4CA774CA8B7B35AA26EDABA16">
    <w:name w:val="42E9C9A4CA774CA8B7B35AA26EDABA16"/>
    <w:rsid w:val="00875264"/>
  </w:style>
  <w:style w:type="paragraph" w:customStyle="1" w:styleId="5DE79286BC7D4EF0A82778A5343A6657">
    <w:name w:val="5DE79286BC7D4EF0A82778A5343A6657"/>
    <w:rsid w:val="00875264"/>
  </w:style>
  <w:style w:type="paragraph" w:customStyle="1" w:styleId="04278559B5404D12BA5C8C72E22E3D6C">
    <w:name w:val="04278559B5404D12BA5C8C72E22E3D6C"/>
    <w:rsid w:val="00875264"/>
  </w:style>
  <w:style w:type="paragraph" w:customStyle="1" w:styleId="BC07D736EA564A6D83808D81DBDB688F">
    <w:name w:val="BC07D736EA564A6D83808D81DBDB688F"/>
    <w:rsid w:val="0035614A"/>
  </w:style>
  <w:style w:type="paragraph" w:customStyle="1" w:styleId="0DDED1AD82D04FC9AE304552FBC57854">
    <w:name w:val="0DDED1AD82D04FC9AE304552FBC57854"/>
    <w:rsid w:val="0035614A"/>
  </w:style>
  <w:style w:type="paragraph" w:customStyle="1" w:styleId="717D4F243D2B40049023CE378A5C1202">
    <w:name w:val="717D4F243D2B40049023CE378A5C1202"/>
    <w:rsid w:val="0035614A"/>
  </w:style>
  <w:style w:type="paragraph" w:customStyle="1" w:styleId="D6638D0B712A4AFCB7594268E580F254">
    <w:name w:val="D6638D0B712A4AFCB7594268E580F254"/>
    <w:rsid w:val="0035614A"/>
  </w:style>
  <w:style w:type="paragraph" w:customStyle="1" w:styleId="A0173B6EFB8D43E9B922DF971806E946">
    <w:name w:val="A0173B6EFB8D43E9B922DF971806E946"/>
    <w:rsid w:val="0035614A"/>
  </w:style>
  <w:style w:type="paragraph" w:customStyle="1" w:styleId="D6D91F02AA334284A99BF57A62C64BE8">
    <w:name w:val="D6D91F02AA334284A99BF57A62C64BE8"/>
    <w:rsid w:val="0035614A"/>
  </w:style>
  <w:style w:type="paragraph" w:customStyle="1" w:styleId="58350BF2F14C4EE7AEE2192A082012C1">
    <w:name w:val="58350BF2F14C4EE7AEE2192A082012C1"/>
    <w:rsid w:val="0035614A"/>
  </w:style>
  <w:style w:type="paragraph" w:customStyle="1" w:styleId="22B8C4B7F7274CBBBE5FE506784BDA2D">
    <w:name w:val="22B8C4B7F7274CBBBE5FE506784BDA2D"/>
    <w:rsid w:val="0035614A"/>
  </w:style>
  <w:style w:type="paragraph" w:customStyle="1" w:styleId="FAAE50CB2C284DEEAEC62D863217507E">
    <w:name w:val="FAAE50CB2C284DEEAEC62D863217507E"/>
    <w:rsid w:val="0035614A"/>
  </w:style>
  <w:style w:type="paragraph" w:customStyle="1" w:styleId="0E480DEAC2FC4D6EA0BE6C6270C9D6E4">
    <w:name w:val="0E480DEAC2FC4D6EA0BE6C6270C9D6E4"/>
    <w:rsid w:val="0035614A"/>
  </w:style>
  <w:style w:type="paragraph" w:customStyle="1" w:styleId="1D0C94D7BA984E2F88303077A8B842D2">
    <w:name w:val="1D0C94D7BA984E2F88303077A8B842D2"/>
    <w:rsid w:val="0035614A"/>
  </w:style>
  <w:style w:type="paragraph" w:customStyle="1" w:styleId="AB8FE9EC144D48E0B8A6E6535A8EDB90">
    <w:name w:val="AB8FE9EC144D48E0B8A6E6535A8EDB90"/>
    <w:rsid w:val="0035614A"/>
  </w:style>
  <w:style w:type="paragraph" w:customStyle="1" w:styleId="864641A513AB421B82418A410B005008">
    <w:name w:val="864641A513AB421B82418A410B005008"/>
    <w:rsid w:val="0035614A"/>
  </w:style>
  <w:style w:type="paragraph" w:customStyle="1" w:styleId="47424043801F41DBA93C16524A889104">
    <w:name w:val="47424043801F41DBA93C16524A889104"/>
    <w:rsid w:val="0035614A"/>
  </w:style>
  <w:style w:type="paragraph" w:customStyle="1" w:styleId="C335AEC57B424478914D2830C8AB1B0F">
    <w:name w:val="C335AEC57B424478914D2830C8AB1B0F"/>
    <w:rsid w:val="0035614A"/>
  </w:style>
  <w:style w:type="paragraph" w:customStyle="1" w:styleId="EE3FBBF4B8504DF5BD885C0F2AA48D91">
    <w:name w:val="EE3FBBF4B8504DF5BD885C0F2AA48D91"/>
    <w:rsid w:val="0035614A"/>
  </w:style>
  <w:style w:type="paragraph" w:customStyle="1" w:styleId="8A1F199F18214B09B43FED41C4996CD7">
    <w:name w:val="8A1F199F18214B09B43FED41C4996CD7"/>
    <w:rsid w:val="0035614A"/>
  </w:style>
  <w:style w:type="paragraph" w:customStyle="1" w:styleId="F0C9162467F3482797E687AEAE568987">
    <w:name w:val="F0C9162467F3482797E687AEAE568987"/>
    <w:rsid w:val="0035614A"/>
  </w:style>
  <w:style w:type="paragraph" w:customStyle="1" w:styleId="E30114869F9B47AA8A50ACE198A9B4C1">
    <w:name w:val="E30114869F9B47AA8A50ACE198A9B4C1"/>
    <w:rsid w:val="0035614A"/>
  </w:style>
  <w:style w:type="paragraph" w:customStyle="1" w:styleId="FA21781A8EC94323A136FBCCB0639FFC">
    <w:name w:val="FA21781A8EC94323A136FBCCB0639FFC"/>
    <w:rsid w:val="0035614A"/>
  </w:style>
  <w:style w:type="paragraph" w:customStyle="1" w:styleId="38044F6E87614D2FADCFC0F4056C3D3D">
    <w:name w:val="38044F6E87614D2FADCFC0F4056C3D3D"/>
    <w:rsid w:val="0035614A"/>
  </w:style>
  <w:style w:type="paragraph" w:customStyle="1" w:styleId="6CC5E7110BF64952AEAA9813BD3FFE13">
    <w:name w:val="6CC5E7110BF64952AEAA9813BD3FFE13"/>
    <w:rsid w:val="0035614A"/>
  </w:style>
  <w:style w:type="paragraph" w:customStyle="1" w:styleId="F232CECAC8974D3C9105C9B2BE598F51">
    <w:name w:val="F232CECAC8974D3C9105C9B2BE598F51"/>
    <w:rsid w:val="0035614A"/>
  </w:style>
  <w:style w:type="paragraph" w:customStyle="1" w:styleId="46C738E5D0CF41B09D7FF0257778E4B8">
    <w:name w:val="46C738E5D0CF41B09D7FF0257778E4B8"/>
    <w:rsid w:val="0035614A"/>
  </w:style>
  <w:style w:type="paragraph" w:customStyle="1" w:styleId="EFB716BCF46245CEA9951825AFDDE554">
    <w:name w:val="EFB716BCF46245CEA9951825AFDDE554"/>
    <w:rsid w:val="0035614A"/>
  </w:style>
  <w:style w:type="paragraph" w:customStyle="1" w:styleId="93FA4371F0854BDF8EF82E0D553250C1">
    <w:name w:val="93FA4371F0854BDF8EF82E0D553250C1"/>
    <w:rsid w:val="0035614A"/>
  </w:style>
  <w:style w:type="paragraph" w:customStyle="1" w:styleId="0BA85673F3AA4143BFAC78F74939F8A4">
    <w:name w:val="0BA85673F3AA4143BFAC78F74939F8A4"/>
    <w:rsid w:val="0035614A"/>
  </w:style>
  <w:style w:type="paragraph" w:customStyle="1" w:styleId="3B8820C71179476E8B20398C6FF6B183">
    <w:name w:val="3B8820C71179476E8B20398C6FF6B183"/>
    <w:rsid w:val="0035614A"/>
  </w:style>
  <w:style w:type="paragraph" w:customStyle="1" w:styleId="1E3F8D4187344A84A5DFB45A31B17DF1">
    <w:name w:val="1E3F8D4187344A84A5DFB45A31B17DF1"/>
    <w:rsid w:val="0035614A"/>
  </w:style>
  <w:style w:type="paragraph" w:customStyle="1" w:styleId="D39A053207394553BD1363A790A83C2E">
    <w:name w:val="D39A053207394553BD1363A790A83C2E"/>
    <w:rsid w:val="0035614A"/>
  </w:style>
  <w:style w:type="paragraph" w:customStyle="1" w:styleId="6FAEB6D1A4CA4A78BD0B6660118BD7EB">
    <w:name w:val="6FAEB6D1A4CA4A78BD0B6660118BD7EB"/>
    <w:rsid w:val="0035614A"/>
  </w:style>
  <w:style w:type="paragraph" w:customStyle="1" w:styleId="43C65F3265874C5EB74F0BDB61D86093">
    <w:name w:val="43C65F3265874C5EB74F0BDB61D86093"/>
    <w:rsid w:val="0035614A"/>
  </w:style>
  <w:style w:type="paragraph" w:customStyle="1" w:styleId="98E753E125654760B9DCA89E83847179">
    <w:name w:val="98E753E125654760B9DCA89E83847179"/>
    <w:rsid w:val="0035614A"/>
  </w:style>
  <w:style w:type="paragraph" w:customStyle="1" w:styleId="FD0429DDAEEB4706932724218A7CF31E">
    <w:name w:val="FD0429DDAEEB4706932724218A7CF31E"/>
    <w:rsid w:val="0035614A"/>
  </w:style>
  <w:style w:type="paragraph" w:customStyle="1" w:styleId="A582CC901B0B4B2FB19157A6B777BB53">
    <w:name w:val="A582CC901B0B4B2FB19157A6B777BB53"/>
    <w:rsid w:val="0035614A"/>
  </w:style>
  <w:style w:type="paragraph" w:customStyle="1" w:styleId="A3A698632B1B46ADA4DB8B466DA32367">
    <w:name w:val="A3A698632B1B46ADA4DB8B466DA32367"/>
    <w:rsid w:val="0035614A"/>
  </w:style>
  <w:style w:type="paragraph" w:customStyle="1" w:styleId="216656797FCB433CA82060992347E513">
    <w:name w:val="216656797FCB433CA82060992347E513"/>
    <w:rsid w:val="00B5679B"/>
  </w:style>
  <w:style w:type="paragraph" w:customStyle="1" w:styleId="E8162E2DBC8340519F143B95D199DC95">
    <w:name w:val="E8162E2DBC8340519F143B95D199DC95"/>
    <w:rsid w:val="00B5679B"/>
  </w:style>
  <w:style w:type="paragraph" w:customStyle="1" w:styleId="6015044367BA4F9FAE83D8B5E940D4D2">
    <w:name w:val="6015044367BA4F9FAE83D8B5E940D4D2"/>
    <w:rsid w:val="00B5679B"/>
  </w:style>
  <w:style w:type="paragraph" w:customStyle="1" w:styleId="C5D50158A75A481BA5FDF07E8C7DD9E6">
    <w:name w:val="C5D50158A75A481BA5FDF07E8C7DD9E6"/>
    <w:rsid w:val="00BE0A89"/>
  </w:style>
  <w:style w:type="paragraph" w:customStyle="1" w:styleId="D088DF3133514577AB9A91CCDDE11428">
    <w:name w:val="D088DF3133514577AB9A91CCDDE11428"/>
    <w:rsid w:val="00BE0A89"/>
  </w:style>
  <w:style w:type="paragraph" w:customStyle="1" w:styleId="8BC88543C26C49DE85C51D0733E93A9B">
    <w:name w:val="8BC88543C26C49DE85C51D0733E93A9B"/>
    <w:rsid w:val="00BE0A89"/>
  </w:style>
  <w:style w:type="paragraph" w:customStyle="1" w:styleId="36844733DAC942DB80F3AF80A93447D8">
    <w:name w:val="36844733DAC942DB80F3AF80A93447D8"/>
    <w:rsid w:val="00BE0A89"/>
  </w:style>
  <w:style w:type="paragraph" w:customStyle="1" w:styleId="42EC3D82EEEB40CEBC0B8178F9AC168C">
    <w:name w:val="42EC3D82EEEB40CEBC0B8178F9AC168C"/>
    <w:rsid w:val="00BE0A89"/>
  </w:style>
  <w:style w:type="paragraph" w:customStyle="1" w:styleId="2AFCB811CC61402197DFDD8AB7557A99">
    <w:name w:val="2AFCB811CC61402197DFDD8AB7557A99"/>
    <w:rsid w:val="00BE0A89"/>
  </w:style>
  <w:style w:type="paragraph" w:customStyle="1" w:styleId="24BA9CEA25E64A66B11C6D9DF5177465">
    <w:name w:val="24BA9CEA25E64A66B11C6D9DF5177465"/>
    <w:rsid w:val="00BE0A89"/>
  </w:style>
  <w:style w:type="paragraph" w:customStyle="1" w:styleId="DB0A3BF839F6432D84B10BE1B4D19207">
    <w:name w:val="DB0A3BF839F6432D84B10BE1B4D19207"/>
    <w:rsid w:val="00BE0A89"/>
  </w:style>
  <w:style w:type="paragraph" w:customStyle="1" w:styleId="3CE286DFB18A4073BAEF3A38E6CDF2E8">
    <w:name w:val="3CE286DFB18A4073BAEF3A38E6CDF2E8"/>
    <w:rsid w:val="00BE0A89"/>
  </w:style>
  <w:style w:type="paragraph" w:customStyle="1" w:styleId="7729172E77054CF5AE435E92EC1431C6">
    <w:name w:val="7729172E77054CF5AE435E92EC1431C6"/>
    <w:rsid w:val="00BE0A89"/>
  </w:style>
  <w:style w:type="paragraph" w:customStyle="1" w:styleId="5D73B2F9F0A349CEBB7A2E4CF600D777">
    <w:name w:val="5D73B2F9F0A349CEBB7A2E4CF600D777"/>
    <w:rsid w:val="00BE0A89"/>
  </w:style>
  <w:style w:type="paragraph" w:customStyle="1" w:styleId="CEA067D521634A10B19D8454B57BAF2D">
    <w:name w:val="CEA067D521634A10B19D8454B57BAF2D"/>
    <w:rsid w:val="00BE0A89"/>
  </w:style>
  <w:style w:type="paragraph" w:customStyle="1" w:styleId="407E91D0E50D4A2CA87F99470156ED69">
    <w:name w:val="407E91D0E50D4A2CA87F99470156ED69"/>
    <w:rsid w:val="00DD0E1B"/>
  </w:style>
  <w:style w:type="paragraph" w:customStyle="1" w:styleId="0C60ACAEE8B542E7B026457CC0C0A983">
    <w:name w:val="0C60ACAEE8B542E7B026457CC0C0A983"/>
    <w:rsid w:val="00441DAD"/>
  </w:style>
  <w:style w:type="paragraph" w:customStyle="1" w:styleId="3D4837B318F84584A6CE0F188AE40340">
    <w:name w:val="3D4837B318F84584A6CE0F188AE40340"/>
    <w:rsid w:val="00441DAD"/>
  </w:style>
  <w:style w:type="paragraph" w:customStyle="1" w:styleId="1666BD2707DE4E34A1EAE8F7F735C754">
    <w:name w:val="1666BD2707DE4E34A1EAE8F7F735C754"/>
    <w:rsid w:val="00441DAD"/>
  </w:style>
  <w:style w:type="paragraph" w:customStyle="1" w:styleId="C4E4469B16344BE4AB0ACE41DDEAFFC9">
    <w:name w:val="C4E4469B16344BE4AB0ACE41DDEAFFC9"/>
    <w:rsid w:val="00441DAD"/>
  </w:style>
  <w:style w:type="paragraph" w:customStyle="1" w:styleId="D33F982CCB66402195B5CDE343FB0A1A">
    <w:name w:val="D33F982CCB66402195B5CDE343FB0A1A"/>
    <w:rsid w:val="00441DAD"/>
  </w:style>
  <w:style w:type="paragraph" w:customStyle="1" w:styleId="9A4FCB281FBE49E4A411E6A65C9307CE">
    <w:name w:val="9A4FCB281FBE49E4A411E6A65C9307CE"/>
    <w:rsid w:val="00441DAD"/>
  </w:style>
  <w:style w:type="paragraph" w:customStyle="1" w:styleId="E96F8C25C50547219DBBD6ED1B205483">
    <w:name w:val="E96F8C25C50547219DBBD6ED1B205483"/>
    <w:rsid w:val="00441DAD"/>
  </w:style>
  <w:style w:type="paragraph" w:customStyle="1" w:styleId="8155B324ADE74094B44319D5E38C97F6">
    <w:name w:val="8155B324ADE74094B44319D5E38C97F6"/>
    <w:rsid w:val="00C30D3B"/>
  </w:style>
  <w:style w:type="paragraph" w:customStyle="1" w:styleId="780CFE6857FA4A7A9B5F21860163ABEC">
    <w:name w:val="780CFE6857FA4A7A9B5F21860163ABEC"/>
    <w:rsid w:val="002C28C1"/>
  </w:style>
  <w:style w:type="paragraph" w:customStyle="1" w:styleId="3AD74FE9F92B42EEAE9BEB8E101279B7">
    <w:name w:val="3AD74FE9F92B42EEAE9BEB8E101279B7"/>
    <w:rsid w:val="002C28C1"/>
  </w:style>
  <w:style w:type="paragraph" w:customStyle="1" w:styleId="7E6F5682D45049E098E7E338B675B1BB">
    <w:name w:val="7E6F5682D45049E098E7E338B675B1BB"/>
    <w:rsid w:val="004D60F4"/>
  </w:style>
  <w:style w:type="paragraph" w:customStyle="1" w:styleId="BB4541A84A994768B86D294CD3CAFA5A">
    <w:name w:val="BB4541A84A994768B86D294CD3CAFA5A"/>
    <w:rsid w:val="004D60F4"/>
  </w:style>
  <w:style w:type="paragraph" w:customStyle="1" w:styleId="82FF830A05AB4C86A60D85FCC25687C1">
    <w:name w:val="82FF830A05AB4C86A60D85FCC25687C1"/>
    <w:rsid w:val="004D60F4"/>
  </w:style>
  <w:style w:type="paragraph" w:customStyle="1" w:styleId="5FFF595875994C7D8F3F3A4F81024DE3">
    <w:name w:val="5FFF595875994C7D8F3F3A4F81024DE3"/>
    <w:rsid w:val="004D60F4"/>
  </w:style>
  <w:style w:type="paragraph" w:customStyle="1" w:styleId="224B0F3E3411453F8A9870D09758CE79">
    <w:name w:val="224B0F3E3411453F8A9870D09758CE79"/>
    <w:rsid w:val="004D60F4"/>
  </w:style>
  <w:style w:type="paragraph" w:customStyle="1" w:styleId="DD0A8375EAA7404D88368D8F5728FE9D">
    <w:name w:val="DD0A8375EAA7404D88368D8F5728FE9D"/>
    <w:rsid w:val="004D60F4"/>
  </w:style>
  <w:style w:type="paragraph" w:customStyle="1" w:styleId="7182985F96FA44A39503465BC5BEAC5D">
    <w:name w:val="7182985F96FA44A39503465BC5BEAC5D"/>
    <w:rsid w:val="004D60F4"/>
  </w:style>
  <w:style w:type="paragraph" w:customStyle="1" w:styleId="F4D0CC62676F4D70B74351C14838D6FD">
    <w:name w:val="F4D0CC62676F4D70B74351C14838D6FD"/>
    <w:rsid w:val="004D60F4"/>
  </w:style>
  <w:style w:type="paragraph" w:customStyle="1" w:styleId="2B74A66BE78741AF9FC767C29B45FEB8">
    <w:name w:val="2B74A66BE78741AF9FC767C29B45FEB8"/>
    <w:rsid w:val="004D60F4"/>
  </w:style>
  <w:style w:type="paragraph" w:customStyle="1" w:styleId="7DD07F75C60C411BB7675E0802FA5E3F">
    <w:name w:val="7DD07F75C60C411BB7675E0802FA5E3F"/>
    <w:rsid w:val="004D60F4"/>
  </w:style>
  <w:style w:type="paragraph" w:customStyle="1" w:styleId="93DA3ADB878E4B57BE31E298AAC2AB55">
    <w:name w:val="93DA3ADB878E4B57BE31E298AAC2AB55"/>
    <w:rsid w:val="004D60F4"/>
  </w:style>
  <w:style w:type="paragraph" w:customStyle="1" w:styleId="36E851DB2E7B4D958A7507E03B3CFB4E">
    <w:name w:val="36E851DB2E7B4D958A7507E03B3CFB4E"/>
    <w:rsid w:val="00F612C3"/>
  </w:style>
  <w:style w:type="paragraph" w:customStyle="1" w:styleId="800D0FC597634EEDA14E2389725A27E7">
    <w:name w:val="800D0FC597634EEDA14E2389725A27E7"/>
    <w:rsid w:val="00F612C3"/>
  </w:style>
  <w:style w:type="paragraph" w:customStyle="1" w:styleId="BE8CFD5743B04B128C82F46A552AA3E6">
    <w:name w:val="BE8CFD5743B04B128C82F46A552AA3E6"/>
    <w:rsid w:val="00F612C3"/>
  </w:style>
  <w:style w:type="paragraph" w:customStyle="1" w:styleId="82CCD20CD14B490E9AF51FE4F775E259">
    <w:name w:val="82CCD20CD14B490E9AF51FE4F775E259"/>
    <w:rsid w:val="00F612C3"/>
  </w:style>
  <w:style w:type="paragraph" w:customStyle="1" w:styleId="0C75DC10C81C42FAAE79EA42D3A6E8CC">
    <w:name w:val="0C75DC10C81C42FAAE79EA42D3A6E8CC"/>
    <w:rsid w:val="00B01A6B"/>
  </w:style>
  <w:style w:type="paragraph" w:customStyle="1" w:styleId="FC222C2A5AB7436897CE8134700C0BB1">
    <w:name w:val="FC222C2A5AB7436897CE8134700C0BB1"/>
    <w:rsid w:val="00B01A6B"/>
  </w:style>
  <w:style w:type="paragraph" w:customStyle="1" w:styleId="47CE2D3CCB1745B4A49416F5C9399C58">
    <w:name w:val="47CE2D3CCB1745B4A49416F5C9399C58"/>
    <w:rsid w:val="00B01A6B"/>
  </w:style>
  <w:style w:type="paragraph" w:customStyle="1" w:styleId="A6979651615E42F8BFEE73038F11FE03">
    <w:name w:val="A6979651615E42F8BFEE73038F11FE03"/>
    <w:rsid w:val="00B01A6B"/>
  </w:style>
  <w:style w:type="paragraph" w:customStyle="1" w:styleId="A5B2EC51DC37461384494BA2803DAEC4">
    <w:name w:val="A5B2EC51DC37461384494BA2803DAEC4"/>
    <w:rsid w:val="00B01A6B"/>
  </w:style>
  <w:style w:type="paragraph" w:customStyle="1" w:styleId="C1DC1CC891934E55B8BF2A2CCDED78A2">
    <w:name w:val="C1DC1CC891934E55B8BF2A2CCDED78A2"/>
    <w:rsid w:val="00B01A6B"/>
  </w:style>
  <w:style w:type="paragraph" w:customStyle="1" w:styleId="837293CD866B4A75B3310CB9FC2A265A">
    <w:name w:val="837293CD866B4A75B3310CB9FC2A265A"/>
    <w:rsid w:val="00B01A6B"/>
  </w:style>
  <w:style w:type="paragraph" w:customStyle="1" w:styleId="39F6EFCD44F1440AAA2C33233D83201A">
    <w:name w:val="39F6EFCD44F1440AAA2C33233D83201A"/>
    <w:rsid w:val="00B01A6B"/>
  </w:style>
  <w:style w:type="paragraph" w:customStyle="1" w:styleId="6C405F1CA2344BFE9C3E8C3599C2B7A5">
    <w:name w:val="6C405F1CA2344BFE9C3E8C3599C2B7A5"/>
    <w:rsid w:val="00B01A6B"/>
  </w:style>
  <w:style w:type="paragraph" w:customStyle="1" w:styleId="0656B2E52E664CE6BD49BBF6ABC8287C">
    <w:name w:val="0656B2E52E664CE6BD49BBF6ABC8287C"/>
    <w:rsid w:val="008F6855"/>
  </w:style>
  <w:style w:type="paragraph" w:customStyle="1" w:styleId="C1EB52BC36644E8CAC52FB19D60123DF">
    <w:name w:val="C1EB52BC36644E8CAC52FB19D60123DF"/>
    <w:rsid w:val="00907FDF"/>
  </w:style>
  <w:style w:type="paragraph" w:customStyle="1" w:styleId="E857C723B6EB474B9483ABCD20C66F67">
    <w:name w:val="E857C723B6EB474B9483ABCD20C66F67"/>
    <w:rsid w:val="00907FDF"/>
  </w:style>
  <w:style w:type="paragraph" w:customStyle="1" w:styleId="0B0D8B7BBF8D4CD783808342BB7A1EBD">
    <w:name w:val="0B0D8B7BBF8D4CD783808342BB7A1EBD"/>
    <w:rsid w:val="00907FDF"/>
  </w:style>
  <w:style w:type="paragraph" w:customStyle="1" w:styleId="86F17D87E5B74BC6919897381B204B01">
    <w:name w:val="86F17D87E5B74BC6919897381B204B01"/>
    <w:rsid w:val="000978FE"/>
  </w:style>
  <w:style w:type="paragraph" w:customStyle="1" w:styleId="45405F6CE53748F098BE2D240F689651">
    <w:name w:val="45405F6CE53748F098BE2D240F689651"/>
    <w:rsid w:val="000978FE"/>
  </w:style>
  <w:style w:type="paragraph" w:customStyle="1" w:styleId="116A7F9669E94387B2A9D380F4287D3E">
    <w:name w:val="116A7F9669E94387B2A9D380F4287D3E"/>
    <w:rsid w:val="000978FE"/>
  </w:style>
  <w:style w:type="paragraph" w:customStyle="1" w:styleId="CA7E7B57BD3D4FB294729CA994224784">
    <w:name w:val="CA7E7B57BD3D4FB294729CA994224784"/>
    <w:rsid w:val="000978F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c0ffb21b-9585-44ef-adf3-a0d3dca16a11">
      <Terms xmlns="http://schemas.microsoft.com/office/infopath/2007/PartnerControls"/>
    </lcf76f155ced4ddcb4097134ff3c332f>
    <TaxCatchAll xmlns="50ac6bd6-b000-499f-9eb9-d875844f9e06"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kument" ma:contentTypeID="0x0101009A4CBF30FB1F5848B22B5A918A00EC12" ma:contentTypeVersion="12" ma:contentTypeDescription="Ein neues Dokument erstellen." ma:contentTypeScope="" ma:versionID="bc54c29e22340d88837fedb7ed2687d7">
  <xsd:schema xmlns:xsd="http://www.w3.org/2001/XMLSchema" xmlns:xs="http://www.w3.org/2001/XMLSchema" xmlns:p="http://schemas.microsoft.com/office/2006/metadata/properties" xmlns:ns2="c0ffb21b-9585-44ef-adf3-a0d3dca16a11" xmlns:ns3="50ac6bd6-b000-499f-9eb9-d875844f9e06" targetNamespace="http://schemas.microsoft.com/office/2006/metadata/properties" ma:root="true" ma:fieldsID="500aca47a84df8c0a3b42083c0ff9808" ns2:_="" ns3:_="">
    <xsd:import namespace="c0ffb21b-9585-44ef-adf3-a0d3dca16a11"/>
    <xsd:import namespace="50ac6bd6-b000-499f-9eb9-d875844f9e06"/>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DateTaken" minOccurs="0"/>
                <xsd:element ref="ns2:MediaLengthInSeconds"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0ffb21b-9585-44ef-adf3-a0d3dca16a1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Bildmarkierungen" ma:readOnly="false" ma:fieldId="{5cf76f15-5ced-4ddc-b409-7134ff3c332f}" ma:taxonomyMulti="true" ma:sspId="54c5b91a-2b49-4ea2-bfba-6e17fadd2244" ma:termSetId="09814cd3-568e-fe90-9814-8d621ff8fb84" ma:anchorId="fba54fb3-c3e1-fe81-a776-ca4b69148c4d" ma:open="true" ma:isKeyword="false">
      <xsd:complexType>
        <xsd:sequence>
          <xsd:element ref="pc:Terms" minOccurs="0" maxOccurs="1"/>
        </xsd:sequence>
      </xsd:complex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dexed="true" ma:internalName="MediaServiceDateTaken"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element name="MediaServiceObjectDetectorVersions" ma:index="18" nillable="true" ma:displayName="MediaServiceObjectDetectorVersions" ma:hidden="true" ma:indexed="true" ma:internalName="MediaServiceObjectDetectorVersions" ma:readOnly="true">
      <xsd:simpleType>
        <xsd:restriction base="dms:Text"/>
      </xsd:simpleType>
    </xsd:element>
    <xsd:element name="MediaServiceSearchProperties" ma:index="19"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50ac6bd6-b000-499f-9eb9-d875844f9e06"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36c39cf6-eb89-4e84-a594-bce619aa39b8}" ma:internalName="TaxCatchAll" ma:showField="CatchAllData" ma:web="50ac6bd6-b000-499f-9eb9-d875844f9e06">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9123CE1-6B8C-4181-A93F-4F6CB5F1C28E}">
  <ds:schemaRefs>
    <ds:schemaRef ds:uri="http://schemas.microsoft.com/office/2006/metadata/properties"/>
    <ds:schemaRef ds:uri="http://schemas.microsoft.com/office/infopath/2007/PartnerControls"/>
    <ds:schemaRef ds:uri="c0ffb21b-9585-44ef-adf3-a0d3dca16a11"/>
    <ds:schemaRef ds:uri="50ac6bd6-b000-499f-9eb9-d875844f9e06"/>
  </ds:schemaRefs>
</ds:datastoreItem>
</file>

<file path=customXml/itemProps2.xml><?xml version="1.0" encoding="utf-8"?>
<ds:datastoreItem xmlns:ds="http://schemas.openxmlformats.org/officeDocument/2006/customXml" ds:itemID="{6AD916D8-3FF7-47F5-9F6E-3B411B2CF1D2}">
  <ds:schemaRefs>
    <ds:schemaRef ds:uri="http://schemas.microsoft.com/sharepoint/v3/contenttype/forms"/>
  </ds:schemaRefs>
</ds:datastoreItem>
</file>

<file path=customXml/itemProps3.xml><?xml version="1.0" encoding="utf-8"?>
<ds:datastoreItem xmlns:ds="http://schemas.openxmlformats.org/officeDocument/2006/customXml" ds:itemID="{1A425898-246E-4744-BA5D-C246D6D831B4}">
  <ds:schemaRefs>
    <ds:schemaRef ds:uri="http://schemas.openxmlformats.org/officeDocument/2006/bibliography"/>
  </ds:schemaRefs>
</ds:datastoreItem>
</file>

<file path=customXml/itemProps4.xml><?xml version="1.0" encoding="utf-8"?>
<ds:datastoreItem xmlns:ds="http://schemas.openxmlformats.org/officeDocument/2006/customXml" ds:itemID="{CCFD2623-1F6F-4C54-A230-88F05E5D40E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0ffb21b-9585-44ef-adf3-a0d3dca16a11"/>
    <ds:schemaRef ds:uri="50ac6bd6-b000-499f-9eb9-d875844f9e0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0</Pages>
  <Words>460867</Words>
  <Characters>2903462</Characters>
  <Application>Microsoft Office Word</Application>
  <DocSecurity>0</DocSecurity>
  <Lines>24195</Lines>
  <Paragraphs>6715</Paragraphs>
  <ScaleCrop>false</ScaleCrop>
  <Company/>
  <LinksUpToDate>false</LinksUpToDate>
  <CharactersWithSpaces>33576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sse Matthias Reinpold</dc:creator>
  <cp:keywords/>
  <dc:description/>
  <cp:lastModifiedBy>Lasse Matthias Reinpold</cp:lastModifiedBy>
  <cp:revision>11</cp:revision>
  <dcterms:created xsi:type="dcterms:W3CDTF">2025-01-08T16:50:00Z</dcterms:created>
  <dcterms:modified xsi:type="dcterms:W3CDTF">2025-01-08T1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8fd2079b-6d85-4185-8122-5cca51dad164_Enabled">
    <vt:lpwstr>true</vt:lpwstr>
  </property>
  <property fmtid="{D5CDD505-2E9C-101B-9397-08002B2CF9AE}" pid="3" name="MSIP_Label_8fd2079b-6d85-4185-8122-5cca51dad164_SetDate">
    <vt:lpwstr>2024-08-08T09:06:09Z</vt:lpwstr>
  </property>
  <property fmtid="{D5CDD505-2E9C-101B-9397-08002B2CF9AE}" pid="4" name="MSIP_Label_8fd2079b-6d85-4185-8122-5cca51dad164_Method">
    <vt:lpwstr>Standard</vt:lpwstr>
  </property>
  <property fmtid="{D5CDD505-2E9C-101B-9397-08002B2CF9AE}" pid="5" name="MSIP_Label_8fd2079b-6d85-4185-8122-5cca51dad164_Name">
    <vt:lpwstr>Öffentlich</vt:lpwstr>
  </property>
  <property fmtid="{D5CDD505-2E9C-101B-9397-08002B2CF9AE}" pid="6" name="MSIP_Label_8fd2079b-6d85-4185-8122-5cca51dad164_SiteId">
    <vt:lpwstr>5832f73f-b0fa-45a0-80d9-7e32bd7fa822</vt:lpwstr>
  </property>
  <property fmtid="{D5CDD505-2E9C-101B-9397-08002B2CF9AE}" pid="7" name="MSIP_Label_8fd2079b-6d85-4185-8122-5cca51dad164_ActionId">
    <vt:lpwstr>0e0bbb3d-d4e6-4521-bf0d-9b8315207c0c</vt:lpwstr>
  </property>
  <property fmtid="{D5CDD505-2E9C-101B-9397-08002B2CF9AE}" pid="8" name="MSIP_Label_8fd2079b-6d85-4185-8122-5cca51dad164_ContentBits">
    <vt:lpwstr>0</vt:lpwstr>
  </property>
  <property fmtid="{D5CDD505-2E9C-101B-9397-08002B2CF9AE}" pid="9" name="CitaviDocumentProperty_7">
    <vt:lpwstr>Literatur</vt:lpwstr>
  </property>
  <property fmtid="{D5CDD505-2E9C-101B-9397-08002B2CF9AE}" pid="10" name="CitaviDocumentProperty_0">
    <vt:lpwstr>f1ed8f7d-1c65-4f06-ad48-3e96e725bea1</vt:lpwstr>
  </property>
  <property fmtid="{D5CDD505-2E9C-101B-9397-08002B2CF9AE}" pid="11" name="ContentTypeId">
    <vt:lpwstr>0x0101009A4CBF30FB1F5848B22B5A918A00EC12</vt:lpwstr>
  </property>
  <property fmtid="{D5CDD505-2E9C-101B-9397-08002B2CF9AE}" pid="12" name="MediaServiceImageTags">
    <vt:lpwstr/>
  </property>
  <property fmtid="{D5CDD505-2E9C-101B-9397-08002B2CF9AE}" pid="13" name="CitaviDocumentProperty_8">
    <vt:lpwstr>CloudProjectKey=lewmwne7nxwz2nuexq9w16qczhej4xk3n500os6quw6dj5k2; ProjectName=Literatur</vt:lpwstr>
  </property>
  <property fmtid="{D5CDD505-2E9C-101B-9397-08002B2CF9AE}" pid="14" name="CitaviDocumentProperty_1">
    <vt:lpwstr>6.17.0.0</vt:lpwstr>
  </property>
  <property fmtid="{D5CDD505-2E9C-101B-9397-08002B2CF9AE}" pid="15" name="CitaviDocumentProperty_6">
    <vt:lpwstr>False</vt:lpwstr>
  </property>
</Properties>
</file>